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ADC78C" w14:textId="77777777" w:rsidR="007A1183" w:rsidRDefault="007A1183" w:rsidP="007A1183">
      <w:pPr>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77777777"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77777777" w:rsidR="007A1183" w:rsidRPr="00F94A20" w:rsidRDefault="007A1183" w:rsidP="007A1183">
      <w:pPr>
        <w:jc w:val="both"/>
        <w:rPr>
          <w:lang w:val="en-GB"/>
        </w:rPr>
      </w:pPr>
      <w:r w:rsidRPr="00F94A20">
        <w:rPr>
          <w:lang w:val="en-GB"/>
        </w:rPr>
        <w:t xml:space="preserve">The current version of this document is: version </w:t>
      </w:r>
      <w:r>
        <w:rPr>
          <w:lang w:val="en-GB"/>
        </w:rPr>
        <w:t>1.0</w:t>
      </w:r>
      <w:r w:rsidR="003C1C4A">
        <w:rPr>
          <w:lang w:val="en-GB"/>
        </w:rPr>
        <w:t>.0</w:t>
      </w:r>
      <w:r w:rsidRPr="00F94A20">
        <w:rPr>
          <w:lang w:val="en-GB"/>
        </w:rPr>
        <w:t xml:space="preserve">, </w:t>
      </w:r>
      <w:r w:rsidR="000C1A35">
        <w:rPr>
          <w:lang w:val="en-GB"/>
        </w:rPr>
        <w:t>June 20 2014</w:t>
      </w:r>
      <w:r w:rsidRPr="00F94A20">
        <w:rPr>
          <w:lang w:val="en-GB"/>
        </w:rPr>
        <w:t>.</w:t>
      </w:r>
    </w:p>
    <w:p w14:paraId="560F4BEF" w14:textId="77777777" w:rsidR="007A1183" w:rsidRPr="00F93EDC" w:rsidRDefault="007A1183" w:rsidP="007A1183">
      <w:pPr>
        <w:pStyle w:val="Heading1"/>
        <w:numPr>
          <w:ilvl w:val="0"/>
          <w:numId w:val="0"/>
        </w:numPr>
        <w:rPr>
          <w:lang w:val="en-GB"/>
        </w:rPr>
      </w:pPr>
      <w:bookmarkStart w:id="0" w:name="_Ref525097868"/>
      <w:bookmarkStart w:id="1" w:name="_Toc118017561"/>
      <w:bookmarkStart w:id="2" w:name="_Toc156877855"/>
    </w:p>
    <w:p w14:paraId="23E0E3BF" w14:textId="77777777" w:rsidR="007A1183" w:rsidRPr="00F94A20" w:rsidRDefault="007A1183" w:rsidP="007A1183">
      <w:pPr>
        <w:pStyle w:val="Heading1"/>
        <w:numPr>
          <w:ilvl w:val="0"/>
          <w:numId w:val="0"/>
        </w:numPr>
      </w:pPr>
      <w:bookmarkStart w:id="3" w:name="_Toc264879000"/>
      <w:r w:rsidRPr="00F94A20">
        <w:t>Abstract</w:t>
      </w:r>
      <w:bookmarkEnd w:id="0"/>
      <w:bookmarkEnd w:id="1"/>
      <w:bookmarkEnd w:id="2"/>
      <w:bookmarkEnd w:id="3"/>
    </w:p>
    <w:p w14:paraId="058DDAA6" w14:textId="77777777" w:rsidR="007A1183" w:rsidRDefault="007A1183" w:rsidP="007A1183">
      <w:pPr>
        <w:jc w:val="both"/>
        <w:rPr>
          <w:lang w:val="en-GB"/>
        </w:rPr>
      </w:pPr>
      <w:r w:rsidRPr="00F94A20">
        <w:rPr>
          <w:lang w:val="en-GB"/>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fication processes for proteins, peptides</w:t>
      </w:r>
      <w:r w:rsidR="00373BA6">
        <w:rPr>
          <w:lang w:val="en-GB"/>
        </w:rPr>
        <w:t>, small molecules</w:t>
      </w:r>
      <w:r w:rsidRPr="00F94A20">
        <w:rPr>
          <w:lang w:val="en-GB"/>
        </w:rPr>
        <w:t xml:space="preserve"> and protein modifications from mass spectrometry. This 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r w:rsidRPr="00060CAA">
        <w:rPr>
          <w:b/>
          <w:sz w:val="28"/>
          <w:szCs w:val="28"/>
          <w:lang w:val="en-GB"/>
        </w:rPr>
        <w:t>Contents</w:t>
      </w:r>
    </w:p>
    <w:p w14:paraId="642A79C7" w14:textId="77777777" w:rsidR="004B6900" w:rsidRPr="00060CAA" w:rsidRDefault="004B6900" w:rsidP="007A1183">
      <w:pPr>
        <w:rPr>
          <w:b/>
          <w:sz w:val="28"/>
          <w:szCs w:val="28"/>
          <w:lang w:val="en-GB"/>
        </w:rPr>
      </w:pPr>
    </w:p>
    <w:p w14:paraId="4C8EADA5" w14:textId="77777777" w:rsidR="00EA1A35" w:rsidRDefault="00D526DA">
      <w:pPr>
        <w:pStyle w:val="TOC1"/>
        <w:tabs>
          <w:tab w:val="right" w:leader="dot" w:pos="9962"/>
        </w:tabs>
        <w:rPr>
          <w:rFonts w:asciiTheme="minorHAnsi" w:eastAsiaTheme="minorEastAsia" w:hAnsiTheme="minorHAnsi" w:cstheme="minorBidi"/>
          <w:noProof/>
          <w:lang w:val="en-GB" w:eastAsia="ja-JP"/>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r w:rsidR="00EA1A35">
        <w:rPr>
          <w:noProof/>
        </w:rPr>
        <w:t>Abstract</w:t>
      </w:r>
      <w:r w:rsidR="00EA1A35">
        <w:rPr>
          <w:noProof/>
        </w:rPr>
        <w:tab/>
      </w:r>
      <w:r w:rsidR="00EA1A35">
        <w:rPr>
          <w:noProof/>
        </w:rPr>
        <w:fldChar w:fldCharType="begin"/>
      </w:r>
      <w:r w:rsidR="00EA1A35">
        <w:rPr>
          <w:noProof/>
        </w:rPr>
        <w:instrText xml:space="preserve"> PAGEREF _Toc264879000 \h </w:instrText>
      </w:r>
      <w:r w:rsidR="00EA1A35">
        <w:rPr>
          <w:noProof/>
        </w:rPr>
      </w:r>
      <w:r w:rsidR="00EA1A35">
        <w:rPr>
          <w:noProof/>
        </w:rPr>
        <w:fldChar w:fldCharType="separate"/>
      </w:r>
      <w:r w:rsidR="00F56486">
        <w:rPr>
          <w:noProof/>
        </w:rPr>
        <w:t>1</w:t>
      </w:r>
      <w:r w:rsidR="00EA1A35">
        <w:rPr>
          <w:noProof/>
        </w:rPr>
        <w:fldChar w:fldCharType="end"/>
      </w:r>
    </w:p>
    <w:p w14:paraId="18A8716E"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1.</w:t>
      </w:r>
      <w:r>
        <w:rPr>
          <w:rFonts w:asciiTheme="minorHAnsi" w:eastAsiaTheme="minorEastAsia" w:hAnsiTheme="minorHAnsi" w:cstheme="minorBidi"/>
          <w:noProof/>
          <w:lang w:val="en-GB" w:eastAsia="ja-JP"/>
        </w:rPr>
        <w:tab/>
      </w:r>
      <w:r>
        <w:rPr>
          <w:noProof/>
        </w:rPr>
        <w:t>Introduction</w:t>
      </w:r>
      <w:r>
        <w:rPr>
          <w:noProof/>
        </w:rPr>
        <w:tab/>
      </w:r>
      <w:r>
        <w:rPr>
          <w:noProof/>
        </w:rPr>
        <w:fldChar w:fldCharType="begin"/>
      </w:r>
      <w:r>
        <w:rPr>
          <w:noProof/>
        </w:rPr>
        <w:instrText xml:space="preserve"> PAGEREF _Toc264879001 \h </w:instrText>
      </w:r>
      <w:r>
        <w:rPr>
          <w:noProof/>
        </w:rPr>
      </w:r>
      <w:r>
        <w:rPr>
          <w:noProof/>
        </w:rPr>
        <w:fldChar w:fldCharType="separate"/>
      </w:r>
      <w:r w:rsidR="00F56486">
        <w:rPr>
          <w:noProof/>
        </w:rPr>
        <w:t>2</w:t>
      </w:r>
      <w:r>
        <w:rPr>
          <w:noProof/>
        </w:rPr>
        <w:fldChar w:fldCharType="end"/>
      </w:r>
    </w:p>
    <w:p w14:paraId="11143E5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1</w:t>
      </w:r>
      <w:r>
        <w:rPr>
          <w:rFonts w:asciiTheme="minorHAnsi" w:eastAsiaTheme="minorEastAsia" w:hAnsiTheme="minorHAnsi" w:cstheme="minorBidi"/>
          <w:noProof/>
          <w:lang w:val="en-GB" w:eastAsia="ja-JP"/>
        </w:rPr>
        <w:tab/>
      </w:r>
      <w:r w:rsidRPr="00604FB5">
        <w:rPr>
          <w:noProof/>
          <w:lang w:val="en-GB"/>
        </w:rPr>
        <w:t>Background</w:t>
      </w:r>
      <w:r>
        <w:rPr>
          <w:noProof/>
        </w:rPr>
        <w:tab/>
      </w:r>
      <w:r>
        <w:rPr>
          <w:noProof/>
        </w:rPr>
        <w:fldChar w:fldCharType="begin"/>
      </w:r>
      <w:r>
        <w:rPr>
          <w:noProof/>
        </w:rPr>
        <w:instrText xml:space="preserve"> PAGEREF _Toc264879002 \h </w:instrText>
      </w:r>
      <w:r>
        <w:rPr>
          <w:noProof/>
        </w:rPr>
      </w:r>
      <w:r>
        <w:rPr>
          <w:noProof/>
        </w:rPr>
        <w:fldChar w:fldCharType="separate"/>
      </w:r>
      <w:r w:rsidR="00F56486">
        <w:rPr>
          <w:noProof/>
        </w:rPr>
        <w:t>2</w:t>
      </w:r>
      <w:r>
        <w:rPr>
          <w:noProof/>
        </w:rPr>
        <w:fldChar w:fldCharType="end"/>
      </w:r>
    </w:p>
    <w:p w14:paraId="50A7432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2</w:t>
      </w:r>
      <w:r>
        <w:rPr>
          <w:rFonts w:asciiTheme="minorHAnsi" w:eastAsiaTheme="minorEastAsia" w:hAnsiTheme="minorHAnsi" w:cstheme="minorBidi"/>
          <w:noProof/>
          <w:lang w:val="en-GB" w:eastAsia="ja-JP"/>
        </w:rPr>
        <w:tab/>
      </w:r>
      <w:r w:rsidRPr="00604FB5">
        <w:rPr>
          <w:noProof/>
          <w:lang w:val="en-GB"/>
        </w:rPr>
        <w:t>Document Structure</w:t>
      </w:r>
      <w:r>
        <w:rPr>
          <w:noProof/>
        </w:rPr>
        <w:tab/>
      </w:r>
      <w:r>
        <w:rPr>
          <w:noProof/>
        </w:rPr>
        <w:fldChar w:fldCharType="begin"/>
      </w:r>
      <w:r>
        <w:rPr>
          <w:noProof/>
        </w:rPr>
        <w:instrText xml:space="preserve"> PAGEREF _Toc264879003 \h </w:instrText>
      </w:r>
      <w:r>
        <w:rPr>
          <w:noProof/>
        </w:rPr>
      </w:r>
      <w:r>
        <w:rPr>
          <w:noProof/>
        </w:rPr>
        <w:fldChar w:fldCharType="separate"/>
      </w:r>
      <w:r w:rsidR="00F56486">
        <w:rPr>
          <w:noProof/>
        </w:rPr>
        <w:t>3</w:t>
      </w:r>
      <w:r>
        <w:rPr>
          <w:noProof/>
        </w:rPr>
        <w:fldChar w:fldCharType="end"/>
      </w:r>
    </w:p>
    <w:p w14:paraId="3BC70814"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2.</w:t>
      </w:r>
      <w:r>
        <w:rPr>
          <w:rFonts w:asciiTheme="minorHAnsi" w:eastAsiaTheme="minorEastAsia" w:hAnsiTheme="minorHAnsi" w:cstheme="minorBidi"/>
          <w:noProof/>
          <w:lang w:val="en-GB" w:eastAsia="ja-JP"/>
        </w:rPr>
        <w:tab/>
      </w:r>
      <w:r>
        <w:rPr>
          <w:noProof/>
        </w:rPr>
        <w:t>Use Cases for mzTab</w:t>
      </w:r>
      <w:r>
        <w:rPr>
          <w:noProof/>
        </w:rPr>
        <w:tab/>
      </w:r>
      <w:r>
        <w:rPr>
          <w:noProof/>
        </w:rPr>
        <w:fldChar w:fldCharType="begin"/>
      </w:r>
      <w:r>
        <w:rPr>
          <w:noProof/>
        </w:rPr>
        <w:instrText xml:space="preserve"> PAGEREF _Toc264879004 \h </w:instrText>
      </w:r>
      <w:r>
        <w:rPr>
          <w:noProof/>
        </w:rPr>
      </w:r>
      <w:r>
        <w:rPr>
          <w:noProof/>
        </w:rPr>
        <w:fldChar w:fldCharType="separate"/>
      </w:r>
      <w:r w:rsidR="00F56486">
        <w:rPr>
          <w:noProof/>
        </w:rPr>
        <w:t>3</w:t>
      </w:r>
      <w:r>
        <w:rPr>
          <w:noProof/>
        </w:rPr>
        <w:fldChar w:fldCharType="end"/>
      </w:r>
    </w:p>
    <w:p w14:paraId="5D8DBED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3.</w:t>
      </w:r>
      <w:r>
        <w:rPr>
          <w:rFonts w:asciiTheme="minorHAnsi" w:eastAsiaTheme="minorEastAsia" w:hAnsiTheme="minorHAnsi" w:cstheme="minorBidi"/>
          <w:noProof/>
          <w:lang w:val="en-GB" w:eastAsia="ja-JP"/>
        </w:rPr>
        <w:tab/>
      </w:r>
      <w:r>
        <w:rPr>
          <w:noProof/>
        </w:rPr>
        <w:t>Notational Conventions</w:t>
      </w:r>
      <w:r>
        <w:rPr>
          <w:noProof/>
        </w:rPr>
        <w:tab/>
      </w:r>
      <w:r>
        <w:rPr>
          <w:noProof/>
        </w:rPr>
        <w:fldChar w:fldCharType="begin"/>
      </w:r>
      <w:r>
        <w:rPr>
          <w:noProof/>
        </w:rPr>
        <w:instrText xml:space="preserve"> PAGEREF _Toc264879005 \h </w:instrText>
      </w:r>
      <w:r>
        <w:rPr>
          <w:noProof/>
        </w:rPr>
      </w:r>
      <w:r>
        <w:rPr>
          <w:noProof/>
        </w:rPr>
        <w:fldChar w:fldCharType="separate"/>
      </w:r>
      <w:r w:rsidR="00F56486">
        <w:rPr>
          <w:noProof/>
        </w:rPr>
        <w:t>4</w:t>
      </w:r>
      <w:r>
        <w:rPr>
          <w:noProof/>
        </w:rPr>
        <w:fldChar w:fldCharType="end"/>
      </w:r>
    </w:p>
    <w:p w14:paraId="21DFBE5D"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4.</w:t>
      </w:r>
      <w:r>
        <w:rPr>
          <w:rFonts w:asciiTheme="minorHAnsi" w:eastAsiaTheme="minorEastAsia" w:hAnsiTheme="minorHAnsi" w:cstheme="minorBidi"/>
          <w:noProof/>
          <w:lang w:val="en-GB" w:eastAsia="ja-JP"/>
        </w:rPr>
        <w:tab/>
      </w:r>
      <w:r>
        <w:rPr>
          <w:noProof/>
        </w:rPr>
        <w:t>Relationship to Other Specifications</w:t>
      </w:r>
      <w:r>
        <w:rPr>
          <w:noProof/>
        </w:rPr>
        <w:tab/>
      </w:r>
      <w:r>
        <w:rPr>
          <w:noProof/>
        </w:rPr>
        <w:fldChar w:fldCharType="begin"/>
      </w:r>
      <w:r>
        <w:rPr>
          <w:noProof/>
        </w:rPr>
        <w:instrText xml:space="preserve"> PAGEREF _Toc264879006 \h </w:instrText>
      </w:r>
      <w:r>
        <w:rPr>
          <w:noProof/>
        </w:rPr>
      </w:r>
      <w:r>
        <w:rPr>
          <w:noProof/>
        </w:rPr>
        <w:fldChar w:fldCharType="separate"/>
      </w:r>
      <w:r w:rsidR="00F56486">
        <w:rPr>
          <w:noProof/>
        </w:rPr>
        <w:t>5</w:t>
      </w:r>
      <w:r>
        <w:rPr>
          <w:noProof/>
        </w:rPr>
        <w:fldChar w:fldCharType="end"/>
      </w:r>
    </w:p>
    <w:p w14:paraId="1F96B15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4.1</w:t>
      </w:r>
      <w:r>
        <w:rPr>
          <w:rFonts w:asciiTheme="minorHAnsi" w:eastAsiaTheme="minorEastAsia" w:hAnsiTheme="minorHAnsi" w:cstheme="minorBidi"/>
          <w:noProof/>
          <w:lang w:val="en-GB" w:eastAsia="ja-JP"/>
        </w:rPr>
        <w:tab/>
      </w:r>
      <w:r w:rsidRPr="00604FB5">
        <w:rPr>
          <w:noProof/>
          <w:lang w:val="en-GB"/>
        </w:rPr>
        <w:t xml:space="preserve">The </w:t>
      </w:r>
      <w:r>
        <w:rPr>
          <w:noProof/>
        </w:rPr>
        <w:t>PSI</w:t>
      </w:r>
      <w:r w:rsidRPr="00604FB5">
        <w:rPr>
          <w:noProof/>
          <w:lang w:val="en-GB"/>
        </w:rPr>
        <w:t xml:space="preserve"> Mass Spectrometry Controlled Vocabulary (CV)</w:t>
      </w:r>
      <w:r>
        <w:rPr>
          <w:noProof/>
        </w:rPr>
        <w:tab/>
      </w:r>
      <w:r>
        <w:rPr>
          <w:noProof/>
        </w:rPr>
        <w:fldChar w:fldCharType="begin"/>
      </w:r>
      <w:r>
        <w:rPr>
          <w:noProof/>
        </w:rPr>
        <w:instrText xml:space="preserve"> PAGEREF _Toc264879007 \h </w:instrText>
      </w:r>
      <w:r>
        <w:rPr>
          <w:noProof/>
        </w:rPr>
      </w:r>
      <w:r>
        <w:rPr>
          <w:noProof/>
        </w:rPr>
        <w:fldChar w:fldCharType="separate"/>
      </w:r>
      <w:r w:rsidR="00F56486">
        <w:rPr>
          <w:noProof/>
        </w:rPr>
        <w:t>5</w:t>
      </w:r>
      <w:r>
        <w:rPr>
          <w:noProof/>
        </w:rPr>
        <w:fldChar w:fldCharType="end"/>
      </w:r>
    </w:p>
    <w:p w14:paraId="731EB30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5.</w:t>
      </w:r>
      <w:r>
        <w:rPr>
          <w:rFonts w:asciiTheme="minorHAnsi" w:eastAsiaTheme="minorEastAsia" w:hAnsiTheme="minorHAnsi" w:cstheme="minorBidi"/>
          <w:noProof/>
          <w:lang w:val="en-GB" w:eastAsia="ja-JP"/>
        </w:rPr>
        <w:tab/>
      </w:r>
      <w:r>
        <w:rPr>
          <w:noProof/>
        </w:rPr>
        <w:t>Resolved Design and scope issues</w:t>
      </w:r>
      <w:r>
        <w:rPr>
          <w:noProof/>
        </w:rPr>
        <w:tab/>
      </w:r>
      <w:r>
        <w:rPr>
          <w:noProof/>
        </w:rPr>
        <w:fldChar w:fldCharType="begin"/>
      </w:r>
      <w:r>
        <w:rPr>
          <w:noProof/>
        </w:rPr>
        <w:instrText xml:space="preserve"> PAGEREF _Toc264879008 \h </w:instrText>
      </w:r>
      <w:r>
        <w:rPr>
          <w:noProof/>
        </w:rPr>
      </w:r>
      <w:r>
        <w:rPr>
          <w:noProof/>
        </w:rPr>
        <w:fldChar w:fldCharType="separate"/>
      </w:r>
      <w:r w:rsidR="00F56486">
        <w:rPr>
          <w:noProof/>
        </w:rPr>
        <w:t>6</w:t>
      </w:r>
      <w:r>
        <w:rPr>
          <w:noProof/>
        </w:rPr>
        <w:fldChar w:fldCharType="end"/>
      </w:r>
    </w:p>
    <w:p w14:paraId="7BC795A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1</w:t>
      </w:r>
      <w:r>
        <w:rPr>
          <w:rFonts w:asciiTheme="minorHAnsi" w:eastAsiaTheme="minorEastAsia" w:hAnsiTheme="minorHAnsi" w:cstheme="minorBidi"/>
          <w:noProof/>
          <w:lang w:val="en-GB" w:eastAsia="ja-JP"/>
        </w:rPr>
        <w:tab/>
      </w:r>
      <w:r w:rsidRPr="00604FB5">
        <w:rPr>
          <w:noProof/>
          <w:lang w:val="en-GB"/>
        </w:rPr>
        <w:t>Handling updates to the controlled vocabulary</w:t>
      </w:r>
      <w:r>
        <w:rPr>
          <w:noProof/>
        </w:rPr>
        <w:tab/>
      </w:r>
      <w:r>
        <w:rPr>
          <w:noProof/>
        </w:rPr>
        <w:fldChar w:fldCharType="begin"/>
      </w:r>
      <w:r>
        <w:rPr>
          <w:noProof/>
        </w:rPr>
        <w:instrText xml:space="preserve"> PAGEREF _Toc264879009 \h </w:instrText>
      </w:r>
      <w:r>
        <w:rPr>
          <w:noProof/>
        </w:rPr>
      </w:r>
      <w:r>
        <w:rPr>
          <w:noProof/>
        </w:rPr>
        <w:fldChar w:fldCharType="separate"/>
      </w:r>
      <w:r w:rsidR="00F56486">
        <w:rPr>
          <w:noProof/>
        </w:rPr>
        <w:t>6</w:t>
      </w:r>
      <w:r>
        <w:rPr>
          <w:noProof/>
        </w:rPr>
        <w:fldChar w:fldCharType="end"/>
      </w:r>
    </w:p>
    <w:p w14:paraId="32C5B7E2"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2</w:t>
      </w:r>
      <w:r>
        <w:rPr>
          <w:rFonts w:asciiTheme="minorHAnsi" w:eastAsiaTheme="minorEastAsia" w:hAnsiTheme="minorHAnsi" w:cstheme="minorBidi"/>
          <w:noProof/>
          <w:lang w:val="en-GB" w:eastAsia="ja-JP"/>
        </w:rPr>
        <w:tab/>
      </w:r>
      <w:r w:rsidRPr="00604FB5">
        <w:rPr>
          <w:noProof/>
          <w:lang w:val="en-GB"/>
        </w:rPr>
        <w:t>Use of identifiers for input spectra to a search</w:t>
      </w:r>
      <w:r>
        <w:rPr>
          <w:noProof/>
        </w:rPr>
        <w:tab/>
      </w:r>
      <w:r>
        <w:rPr>
          <w:noProof/>
        </w:rPr>
        <w:fldChar w:fldCharType="begin"/>
      </w:r>
      <w:r>
        <w:rPr>
          <w:noProof/>
        </w:rPr>
        <w:instrText xml:space="preserve"> PAGEREF _Toc264879010 \h </w:instrText>
      </w:r>
      <w:r>
        <w:rPr>
          <w:noProof/>
        </w:rPr>
      </w:r>
      <w:r>
        <w:rPr>
          <w:noProof/>
        </w:rPr>
        <w:fldChar w:fldCharType="separate"/>
      </w:r>
      <w:r w:rsidR="00F56486">
        <w:rPr>
          <w:noProof/>
        </w:rPr>
        <w:t>6</w:t>
      </w:r>
      <w:r>
        <w:rPr>
          <w:noProof/>
        </w:rPr>
        <w:fldChar w:fldCharType="end"/>
      </w:r>
    </w:p>
    <w:p w14:paraId="662C2F31"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3</w:t>
      </w:r>
      <w:r>
        <w:rPr>
          <w:rFonts w:asciiTheme="minorHAnsi" w:eastAsiaTheme="minorEastAsia" w:hAnsiTheme="minorHAnsi" w:cstheme="minorBidi"/>
          <w:noProof/>
          <w:lang w:val="en-GB" w:eastAsia="ja-JP"/>
        </w:rPr>
        <w:tab/>
      </w:r>
      <w:r>
        <w:rPr>
          <w:noProof/>
        </w:rPr>
        <w:t xml:space="preserve">Recommendations </w:t>
      </w:r>
      <w:r>
        <w:rPr>
          <w:noProof/>
          <w:lang w:eastAsia="de-DE"/>
        </w:rPr>
        <w:t>for reporting replicates within experimental designs</w:t>
      </w:r>
      <w:r>
        <w:rPr>
          <w:noProof/>
        </w:rPr>
        <w:tab/>
      </w:r>
      <w:r>
        <w:rPr>
          <w:noProof/>
        </w:rPr>
        <w:fldChar w:fldCharType="begin"/>
      </w:r>
      <w:r>
        <w:rPr>
          <w:noProof/>
        </w:rPr>
        <w:instrText xml:space="preserve"> PAGEREF _Toc264879011 \h </w:instrText>
      </w:r>
      <w:r>
        <w:rPr>
          <w:noProof/>
        </w:rPr>
      </w:r>
      <w:r>
        <w:rPr>
          <w:noProof/>
        </w:rPr>
        <w:fldChar w:fldCharType="separate"/>
      </w:r>
      <w:r w:rsidR="00F56486">
        <w:rPr>
          <w:noProof/>
        </w:rPr>
        <w:t>8</w:t>
      </w:r>
      <w:r>
        <w:rPr>
          <w:noProof/>
        </w:rPr>
        <w:fldChar w:fldCharType="end"/>
      </w:r>
    </w:p>
    <w:p w14:paraId="481B5FB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lastRenderedPageBreak/>
        <w:t>5.4</w:t>
      </w:r>
      <w:r>
        <w:rPr>
          <w:rFonts w:asciiTheme="minorHAnsi" w:eastAsiaTheme="minorEastAsia" w:hAnsiTheme="minorHAnsi" w:cstheme="minorBidi"/>
          <w:noProof/>
          <w:lang w:val="en-GB" w:eastAsia="ja-JP"/>
        </w:rPr>
        <w:tab/>
      </w:r>
      <w:r w:rsidRPr="00604FB5">
        <w:rPr>
          <w:rFonts w:cs="Helvetica"/>
          <w:noProof/>
          <w:lang w:eastAsia="de-DE"/>
        </w:rPr>
        <w:t>mzTab types ‘Identification’ and ‘Quantification’</w:t>
      </w:r>
      <w:r>
        <w:rPr>
          <w:noProof/>
        </w:rPr>
        <w:tab/>
      </w:r>
      <w:r>
        <w:rPr>
          <w:noProof/>
        </w:rPr>
        <w:fldChar w:fldCharType="begin"/>
      </w:r>
      <w:r>
        <w:rPr>
          <w:noProof/>
        </w:rPr>
        <w:instrText xml:space="preserve"> PAGEREF _Toc264879012 \h </w:instrText>
      </w:r>
      <w:r>
        <w:rPr>
          <w:noProof/>
        </w:rPr>
      </w:r>
      <w:r>
        <w:rPr>
          <w:noProof/>
        </w:rPr>
        <w:fldChar w:fldCharType="separate"/>
      </w:r>
      <w:r w:rsidR="00F56486">
        <w:rPr>
          <w:noProof/>
        </w:rPr>
        <w:t>9</w:t>
      </w:r>
      <w:r>
        <w:rPr>
          <w:noProof/>
        </w:rPr>
        <w:fldChar w:fldCharType="end"/>
      </w:r>
    </w:p>
    <w:p w14:paraId="5D32CA9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t>5.5</w:t>
      </w:r>
      <w:r>
        <w:rPr>
          <w:rFonts w:asciiTheme="minorHAnsi" w:eastAsiaTheme="minorEastAsia" w:hAnsiTheme="minorHAnsi" w:cstheme="minorBidi"/>
          <w:noProof/>
          <w:lang w:val="en-GB" w:eastAsia="ja-JP"/>
        </w:rPr>
        <w:tab/>
      </w:r>
      <w:r w:rsidRPr="00604FB5">
        <w:rPr>
          <w:rFonts w:cs="Helvetica"/>
          <w:noProof/>
          <w:lang w:eastAsia="de-DE"/>
        </w:rPr>
        <w:t>mzTab modes ‘Summary’ and ‘Complete’</w:t>
      </w:r>
      <w:r>
        <w:rPr>
          <w:noProof/>
        </w:rPr>
        <w:tab/>
      </w:r>
      <w:r>
        <w:rPr>
          <w:noProof/>
        </w:rPr>
        <w:fldChar w:fldCharType="begin"/>
      </w:r>
      <w:r>
        <w:rPr>
          <w:noProof/>
        </w:rPr>
        <w:instrText xml:space="preserve"> PAGEREF _Toc264879013 \h </w:instrText>
      </w:r>
      <w:r>
        <w:rPr>
          <w:noProof/>
        </w:rPr>
      </w:r>
      <w:r>
        <w:rPr>
          <w:noProof/>
        </w:rPr>
        <w:fldChar w:fldCharType="separate"/>
      </w:r>
      <w:r w:rsidR="00F56486">
        <w:rPr>
          <w:noProof/>
        </w:rPr>
        <w:t>10</w:t>
      </w:r>
      <w:r>
        <w:rPr>
          <w:noProof/>
        </w:rPr>
        <w:fldChar w:fldCharType="end"/>
      </w:r>
    </w:p>
    <w:p w14:paraId="0091D82C"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6</w:t>
      </w:r>
      <w:r>
        <w:rPr>
          <w:rFonts w:asciiTheme="minorHAnsi" w:eastAsiaTheme="minorEastAsia" w:hAnsiTheme="minorHAnsi" w:cstheme="minorBidi"/>
          <w:noProof/>
          <w:lang w:val="en-GB" w:eastAsia="ja-JP"/>
        </w:rPr>
        <w:tab/>
      </w:r>
      <w:r>
        <w:rPr>
          <w:noProof/>
        </w:rPr>
        <w:t>Recommendations for reporting protein inference</w:t>
      </w:r>
      <w:r>
        <w:rPr>
          <w:noProof/>
        </w:rPr>
        <w:tab/>
      </w:r>
      <w:r>
        <w:rPr>
          <w:noProof/>
        </w:rPr>
        <w:fldChar w:fldCharType="begin"/>
      </w:r>
      <w:r>
        <w:rPr>
          <w:noProof/>
        </w:rPr>
        <w:instrText xml:space="preserve"> PAGEREF _Toc264879014 \h </w:instrText>
      </w:r>
      <w:r>
        <w:rPr>
          <w:noProof/>
        </w:rPr>
      </w:r>
      <w:r>
        <w:rPr>
          <w:noProof/>
        </w:rPr>
        <w:fldChar w:fldCharType="separate"/>
      </w:r>
      <w:r w:rsidR="00F56486">
        <w:rPr>
          <w:noProof/>
        </w:rPr>
        <w:t>13</w:t>
      </w:r>
      <w:r>
        <w:rPr>
          <w:noProof/>
        </w:rPr>
        <w:fldChar w:fldCharType="end"/>
      </w:r>
    </w:p>
    <w:p w14:paraId="761ECC00"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7</w:t>
      </w:r>
      <w:r>
        <w:rPr>
          <w:rFonts w:asciiTheme="minorHAnsi" w:eastAsiaTheme="minorEastAsia" w:hAnsiTheme="minorHAnsi" w:cstheme="minorBidi"/>
          <w:noProof/>
          <w:lang w:val="en-GB" w:eastAsia="ja-JP"/>
        </w:rPr>
        <w:tab/>
      </w:r>
      <w:r>
        <w:rPr>
          <w:noProof/>
        </w:rPr>
        <w:t>Recommendations for reporting quantification results</w:t>
      </w:r>
      <w:r>
        <w:rPr>
          <w:noProof/>
        </w:rPr>
        <w:tab/>
      </w:r>
      <w:r>
        <w:rPr>
          <w:noProof/>
        </w:rPr>
        <w:fldChar w:fldCharType="begin"/>
      </w:r>
      <w:r>
        <w:rPr>
          <w:noProof/>
        </w:rPr>
        <w:instrText xml:space="preserve"> PAGEREF _Toc264879015 \h </w:instrText>
      </w:r>
      <w:r>
        <w:rPr>
          <w:noProof/>
        </w:rPr>
      </w:r>
      <w:r>
        <w:rPr>
          <w:noProof/>
        </w:rPr>
        <w:fldChar w:fldCharType="separate"/>
      </w:r>
      <w:r w:rsidR="00F56486">
        <w:rPr>
          <w:noProof/>
        </w:rPr>
        <w:t>14</w:t>
      </w:r>
      <w:r>
        <w:rPr>
          <w:noProof/>
        </w:rPr>
        <w:fldChar w:fldCharType="end"/>
      </w:r>
    </w:p>
    <w:p w14:paraId="168508C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8</w:t>
      </w:r>
      <w:r>
        <w:rPr>
          <w:rFonts w:asciiTheme="minorHAnsi" w:eastAsiaTheme="minorEastAsia" w:hAnsiTheme="minorHAnsi" w:cstheme="minorBidi"/>
          <w:noProof/>
          <w:lang w:val="en-GB" w:eastAsia="ja-JP"/>
        </w:rPr>
        <w:tab/>
      </w:r>
      <w:r w:rsidRPr="00604FB5">
        <w:rPr>
          <w:noProof/>
          <w:lang w:val="en-GB"/>
        </w:rPr>
        <w:t>Reporting modifications and amino acid substitutions</w:t>
      </w:r>
      <w:r>
        <w:rPr>
          <w:noProof/>
        </w:rPr>
        <w:tab/>
      </w:r>
      <w:r>
        <w:rPr>
          <w:noProof/>
        </w:rPr>
        <w:fldChar w:fldCharType="begin"/>
      </w:r>
      <w:r>
        <w:rPr>
          <w:noProof/>
        </w:rPr>
        <w:instrText xml:space="preserve"> PAGEREF _Toc264879016 \h </w:instrText>
      </w:r>
      <w:r>
        <w:rPr>
          <w:noProof/>
        </w:rPr>
      </w:r>
      <w:r>
        <w:rPr>
          <w:noProof/>
        </w:rPr>
        <w:fldChar w:fldCharType="separate"/>
      </w:r>
      <w:r w:rsidR="00F56486">
        <w:rPr>
          <w:noProof/>
        </w:rPr>
        <w:t>15</w:t>
      </w:r>
      <w:r>
        <w:rPr>
          <w:noProof/>
        </w:rPr>
        <w:fldChar w:fldCharType="end"/>
      </w:r>
    </w:p>
    <w:p w14:paraId="08AF559A"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9</w:t>
      </w:r>
      <w:r>
        <w:rPr>
          <w:rFonts w:asciiTheme="minorHAnsi" w:eastAsiaTheme="minorEastAsia" w:hAnsiTheme="minorHAnsi" w:cstheme="minorBidi"/>
          <w:noProof/>
          <w:lang w:val="en-GB" w:eastAsia="ja-JP"/>
        </w:rPr>
        <w:tab/>
      </w:r>
      <w:r>
        <w:rPr>
          <w:noProof/>
        </w:rPr>
        <w:t>Encoding missing values, zeroes, nulls, infinity and calculation errors</w:t>
      </w:r>
      <w:r>
        <w:rPr>
          <w:noProof/>
        </w:rPr>
        <w:tab/>
      </w:r>
      <w:r>
        <w:rPr>
          <w:noProof/>
        </w:rPr>
        <w:fldChar w:fldCharType="begin"/>
      </w:r>
      <w:r>
        <w:rPr>
          <w:noProof/>
        </w:rPr>
        <w:instrText xml:space="preserve"> PAGEREF _Toc264879017 \h </w:instrText>
      </w:r>
      <w:r>
        <w:rPr>
          <w:noProof/>
        </w:rPr>
      </w:r>
      <w:r>
        <w:rPr>
          <w:noProof/>
        </w:rPr>
        <w:fldChar w:fldCharType="separate"/>
      </w:r>
      <w:r w:rsidR="00F56486">
        <w:rPr>
          <w:noProof/>
        </w:rPr>
        <w:t>16</w:t>
      </w:r>
      <w:r>
        <w:rPr>
          <w:noProof/>
        </w:rPr>
        <w:fldChar w:fldCharType="end"/>
      </w:r>
    </w:p>
    <w:p w14:paraId="4973A01B"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0</w:t>
      </w:r>
      <w:r>
        <w:rPr>
          <w:rFonts w:asciiTheme="minorHAnsi" w:eastAsiaTheme="minorEastAsia" w:hAnsiTheme="minorHAnsi" w:cstheme="minorBidi"/>
          <w:noProof/>
          <w:lang w:val="en-GB" w:eastAsia="ja-JP"/>
        </w:rPr>
        <w:tab/>
      </w:r>
      <w:r>
        <w:rPr>
          <w:noProof/>
        </w:rPr>
        <w:t>Number of peptides reported</w:t>
      </w:r>
      <w:r>
        <w:rPr>
          <w:noProof/>
        </w:rPr>
        <w:tab/>
      </w:r>
      <w:r>
        <w:rPr>
          <w:noProof/>
        </w:rPr>
        <w:fldChar w:fldCharType="begin"/>
      </w:r>
      <w:r>
        <w:rPr>
          <w:noProof/>
        </w:rPr>
        <w:instrText xml:space="preserve"> PAGEREF _Toc264879018 \h </w:instrText>
      </w:r>
      <w:r>
        <w:rPr>
          <w:noProof/>
        </w:rPr>
      </w:r>
      <w:r>
        <w:rPr>
          <w:noProof/>
        </w:rPr>
        <w:fldChar w:fldCharType="separate"/>
      </w:r>
      <w:r w:rsidR="00F56486">
        <w:rPr>
          <w:noProof/>
        </w:rPr>
        <w:t>17</w:t>
      </w:r>
      <w:r>
        <w:rPr>
          <w:noProof/>
        </w:rPr>
        <w:fldChar w:fldCharType="end"/>
      </w:r>
    </w:p>
    <w:p w14:paraId="73D1F742"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1</w:t>
      </w:r>
      <w:r>
        <w:rPr>
          <w:rFonts w:asciiTheme="minorHAnsi" w:eastAsiaTheme="minorEastAsia" w:hAnsiTheme="minorHAnsi" w:cstheme="minorBidi"/>
          <w:noProof/>
          <w:lang w:val="en-GB" w:eastAsia="ja-JP"/>
        </w:rPr>
        <w:tab/>
      </w:r>
      <w:r>
        <w:rPr>
          <w:noProof/>
        </w:rPr>
        <w:t>Reliability score</w:t>
      </w:r>
      <w:r>
        <w:rPr>
          <w:noProof/>
        </w:rPr>
        <w:tab/>
      </w:r>
      <w:r>
        <w:rPr>
          <w:noProof/>
        </w:rPr>
        <w:fldChar w:fldCharType="begin"/>
      </w:r>
      <w:r>
        <w:rPr>
          <w:noProof/>
        </w:rPr>
        <w:instrText xml:space="preserve"> PAGEREF _Toc264879019 \h </w:instrText>
      </w:r>
      <w:r>
        <w:rPr>
          <w:noProof/>
        </w:rPr>
      </w:r>
      <w:r>
        <w:rPr>
          <w:noProof/>
        </w:rPr>
        <w:fldChar w:fldCharType="separate"/>
      </w:r>
      <w:r w:rsidR="00F56486">
        <w:rPr>
          <w:noProof/>
        </w:rPr>
        <w:t>17</w:t>
      </w:r>
      <w:r>
        <w:rPr>
          <w:noProof/>
        </w:rPr>
        <w:fldChar w:fldCharType="end"/>
      </w:r>
    </w:p>
    <w:p w14:paraId="59079BCE"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2</w:t>
      </w:r>
      <w:r>
        <w:rPr>
          <w:rFonts w:asciiTheme="minorHAnsi" w:eastAsiaTheme="minorEastAsia" w:hAnsiTheme="minorHAnsi" w:cstheme="minorBidi"/>
          <w:noProof/>
          <w:lang w:val="en-GB" w:eastAsia="ja-JP"/>
        </w:rPr>
        <w:tab/>
      </w:r>
      <w:r w:rsidRPr="00604FB5">
        <w:rPr>
          <w:noProof/>
          <w:lang w:val="en-GB"/>
        </w:rPr>
        <w:t>Comments on Specific Use Cases</w:t>
      </w:r>
      <w:r>
        <w:rPr>
          <w:noProof/>
        </w:rPr>
        <w:tab/>
      </w:r>
      <w:r>
        <w:rPr>
          <w:noProof/>
        </w:rPr>
        <w:fldChar w:fldCharType="begin"/>
      </w:r>
      <w:r>
        <w:rPr>
          <w:noProof/>
        </w:rPr>
        <w:instrText xml:space="preserve"> PAGEREF _Toc264879020 \h </w:instrText>
      </w:r>
      <w:r>
        <w:rPr>
          <w:noProof/>
        </w:rPr>
      </w:r>
      <w:r>
        <w:rPr>
          <w:noProof/>
        </w:rPr>
        <w:fldChar w:fldCharType="separate"/>
      </w:r>
      <w:r w:rsidR="00F56486">
        <w:rPr>
          <w:noProof/>
        </w:rPr>
        <w:t>18</w:t>
      </w:r>
      <w:r>
        <w:rPr>
          <w:noProof/>
        </w:rPr>
        <w:fldChar w:fldCharType="end"/>
      </w:r>
    </w:p>
    <w:p w14:paraId="13F11F5B"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3</w:t>
      </w:r>
      <w:r>
        <w:rPr>
          <w:rFonts w:asciiTheme="minorHAnsi" w:eastAsiaTheme="minorEastAsia" w:hAnsiTheme="minorHAnsi" w:cstheme="minorBidi"/>
          <w:noProof/>
          <w:lang w:val="en-GB" w:eastAsia="ja-JP"/>
        </w:rPr>
        <w:tab/>
      </w:r>
      <w:r w:rsidRPr="00604FB5">
        <w:rPr>
          <w:noProof/>
          <w:lang w:val="en-GB"/>
        </w:rPr>
        <w:t>Other supporting materials</w:t>
      </w:r>
      <w:r>
        <w:rPr>
          <w:noProof/>
        </w:rPr>
        <w:tab/>
      </w:r>
      <w:r>
        <w:rPr>
          <w:noProof/>
        </w:rPr>
        <w:fldChar w:fldCharType="begin"/>
      </w:r>
      <w:r>
        <w:rPr>
          <w:noProof/>
        </w:rPr>
        <w:instrText xml:space="preserve"> PAGEREF _Toc264879021 \h </w:instrText>
      </w:r>
      <w:r>
        <w:rPr>
          <w:noProof/>
        </w:rPr>
      </w:r>
      <w:r>
        <w:rPr>
          <w:noProof/>
        </w:rPr>
        <w:fldChar w:fldCharType="separate"/>
      </w:r>
      <w:r w:rsidR="00F56486">
        <w:rPr>
          <w:noProof/>
        </w:rPr>
        <w:t>19</w:t>
      </w:r>
      <w:r>
        <w:rPr>
          <w:noProof/>
        </w:rPr>
        <w:fldChar w:fldCharType="end"/>
      </w:r>
    </w:p>
    <w:p w14:paraId="244CA0A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6.</w:t>
      </w:r>
      <w:r>
        <w:rPr>
          <w:rFonts w:asciiTheme="minorHAnsi" w:eastAsiaTheme="minorEastAsia" w:hAnsiTheme="minorHAnsi" w:cstheme="minorBidi"/>
          <w:noProof/>
          <w:lang w:val="en-GB" w:eastAsia="ja-JP"/>
        </w:rPr>
        <w:tab/>
      </w:r>
      <w:r>
        <w:rPr>
          <w:noProof/>
        </w:rPr>
        <w:t>Format specification</w:t>
      </w:r>
      <w:r>
        <w:rPr>
          <w:noProof/>
        </w:rPr>
        <w:tab/>
      </w:r>
      <w:r>
        <w:rPr>
          <w:noProof/>
        </w:rPr>
        <w:fldChar w:fldCharType="begin"/>
      </w:r>
      <w:r>
        <w:rPr>
          <w:noProof/>
        </w:rPr>
        <w:instrText xml:space="preserve"> PAGEREF _Toc264879022 \h </w:instrText>
      </w:r>
      <w:r>
        <w:rPr>
          <w:noProof/>
        </w:rPr>
      </w:r>
      <w:r>
        <w:rPr>
          <w:noProof/>
        </w:rPr>
        <w:fldChar w:fldCharType="separate"/>
      </w:r>
      <w:r w:rsidR="00F56486">
        <w:rPr>
          <w:noProof/>
        </w:rPr>
        <w:t>20</w:t>
      </w:r>
      <w:r>
        <w:rPr>
          <w:noProof/>
        </w:rPr>
        <w:fldChar w:fldCharType="end"/>
      </w:r>
    </w:p>
    <w:p w14:paraId="2ABC0228"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1</w:t>
      </w:r>
      <w:r>
        <w:rPr>
          <w:rFonts w:asciiTheme="minorHAnsi" w:eastAsiaTheme="minorEastAsia" w:hAnsiTheme="minorHAnsi" w:cstheme="minorBidi"/>
          <w:noProof/>
          <w:lang w:val="en-GB" w:eastAsia="ja-JP"/>
        </w:rPr>
        <w:tab/>
      </w:r>
      <w:r w:rsidRPr="00604FB5">
        <w:rPr>
          <w:noProof/>
          <w:lang w:val="en-GB"/>
        </w:rPr>
        <w:t>Sections</w:t>
      </w:r>
      <w:r>
        <w:rPr>
          <w:noProof/>
        </w:rPr>
        <w:tab/>
      </w:r>
      <w:r>
        <w:rPr>
          <w:noProof/>
        </w:rPr>
        <w:fldChar w:fldCharType="begin"/>
      </w:r>
      <w:r>
        <w:rPr>
          <w:noProof/>
        </w:rPr>
        <w:instrText xml:space="preserve"> PAGEREF _Toc264879023 \h </w:instrText>
      </w:r>
      <w:r>
        <w:rPr>
          <w:noProof/>
        </w:rPr>
      </w:r>
      <w:r>
        <w:rPr>
          <w:noProof/>
        </w:rPr>
        <w:fldChar w:fldCharType="separate"/>
      </w:r>
      <w:r w:rsidR="00F56486">
        <w:rPr>
          <w:noProof/>
        </w:rPr>
        <w:t>21</w:t>
      </w:r>
      <w:r>
        <w:rPr>
          <w:noProof/>
        </w:rPr>
        <w:fldChar w:fldCharType="end"/>
      </w:r>
    </w:p>
    <w:p w14:paraId="09AB8A0F"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2</w:t>
      </w:r>
      <w:r>
        <w:rPr>
          <w:rFonts w:asciiTheme="minorHAnsi" w:eastAsiaTheme="minorEastAsia" w:hAnsiTheme="minorHAnsi" w:cstheme="minorBidi"/>
          <w:noProof/>
          <w:lang w:val="en-GB" w:eastAsia="ja-JP"/>
        </w:rPr>
        <w:tab/>
      </w:r>
      <w:r w:rsidRPr="00604FB5">
        <w:rPr>
          <w:noProof/>
          <w:lang w:val="en-GB"/>
        </w:rPr>
        <w:t>Metadata Section</w:t>
      </w:r>
      <w:r>
        <w:rPr>
          <w:noProof/>
        </w:rPr>
        <w:tab/>
      </w:r>
      <w:r>
        <w:rPr>
          <w:noProof/>
        </w:rPr>
        <w:fldChar w:fldCharType="begin"/>
      </w:r>
      <w:r>
        <w:rPr>
          <w:noProof/>
        </w:rPr>
        <w:instrText xml:space="preserve"> PAGEREF _Toc264879024 \h </w:instrText>
      </w:r>
      <w:r>
        <w:rPr>
          <w:noProof/>
        </w:rPr>
      </w:r>
      <w:r>
        <w:rPr>
          <w:noProof/>
        </w:rPr>
        <w:fldChar w:fldCharType="separate"/>
      </w:r>
      <w:r w:rsidR="00F56486">
        <w:rPr>
          <w:noProof/>
        </w:rPr>
        <w:t>22</w:t>
      </w:r>
      <w:r>
        <w:rPr>
          <w:noProof/>
        </w:rPr>
        <w:fldChar w:fldCharType="end"/>
      </w:r>
    </w:p>
    <w:p w14:paraId="14DC068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3</w:t>
      </w:r>
      <w:r>
        <w:rPr>
          <w:rFonts w:asciiTheme="minorHAnsi" w:eastAsiaTheme="minorEastAsia" w:hAnsiTheme="minorHAnsi" w:cstheme="minorBidi"/>
          <w:noProof/>
          <w:lang w:val="en-GB" w:eastAsia="ja-JP"/>
        </w:rPr>
        <w:tab/>
      </w:r>
      <w:r w:rsidRPr="00604FB5">
        <w:rPr>
          <w:noProof/>
          <w:lang w:val="en-GB"/>
        </w:rPr>
        <w:t>Protein Section</w:t>
      </w:r>
      <w:r>
        <w:rPr>
          <w:noProof/>
        </w:rPr>
        <w:tab/>
      </w:r>
      <w:r>
        <w:rPr>
          <w:noProof/>
        </w:rPr>
        <w:fldChar w:fldCharType="begin"/>
      </w:r>
      <w:r>
        <w:rPr>
          <w:noProof/>
        </w:rPr>
        <w:instrText xml:space="preserve"> PAGEREF _Toc264879025 \h </w:instrText>
      </w:r>
      <w:r>
        <w:rPr>
          <w:noProof/>
        </w:rPr>
      </w:r>
      <w:r>
        <w:rPr>
          <w:noProof/>
        </w:rPr>
        <w:fldChar w:fldCharType="separate"/>
      </w:r>
      <w:r w:rsidR="00F56486">
        <w:rPr>
          <w:noProof/>
        </w:rPr>
        <w:t>35</w:t>
      </w:r>
      <w:r>
        <w:rPr>
          <w:noProof/>
        </w:rPr>
        <w:fldChar w:fldCharType="end"/>
      </w:r>
    </w:p>
    <w:p w14:paraId="57F3B299"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4</w:t>
      </w:r>
      <w:r>
        <w:rPr>
          <w:rFonts w:asciiTheme="minorHAnsi" w:eastAsiaTheme="minorEastAsia" w:hAnsiTheme="minorHAnsi" w:cstheme="minorBidi"/>
          <w:noProof/>
          <w:lang w:val="en-GB" w:eastAsia="ja-JP"/>
        </w:rPr>
        <w:tab/>
      </w:r>
      <w:r w:rsidRPr="00604FB5">
        <w:rPr>
          <w:noProof/>
          <w:lang w:val="en-GB"/>
        </w:rPr>
        <w:t>Peptide Section</w:t>
      </w:r>
      <w:r>
        <w:rPr>
          <w:noProof/>
        </w:rPr>
        <w:tab/>
      </w:r>
      <w:r>
        <w:rPr>
          <w:noProof/>
        </w:rPr>
        <w:fldChar w:fldCharType="begin"/>
      </w:r>
      <w:r>
        <w:rPr>
          <w:noProof/>
        </w:rPr>
        <w:instrText xml:space="preserve"> PAGEREF _Toc264879026 \h </w:instrText>
      </w:r>
      <w:r>
        <w:rPr>
          <w:noProof/>
        </w:rPr>
      </w:r>
      <w:r>
        <w:rPr>
          <w:noProof/>
        </w:rPr>
        <w:fldChar w:fldCharType="separate"/>
      </w:r>
      <w:r w:rsidR="00F56486">
        <w:rPr>
          <w:noProof/>
        </w:rPr>
        <w:t>41</w:t>
      </w:r>
      <w:r>
        <w:rPr>
          <w:noProof/>
        </w:rPr>
        <w:fldChar w:fldCharType="end"/>
      </w:r>
    </w:p>
    <w:p w14:paraId="3B1788F3"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5</w:t>
      </w:r>
      <w:r>
        <w:rPr>
          <w:rFonts w:asciiTheme="minorHAnsi" w:eastAsiaTheme="minorEastAsia" w:hAnsiTheme="minorHAnsi" w:cstheme="minorBidi"/>
          <w:noProof/>
          <w:lang w:val="en-GB" w:eastAsia="ja-JP"/>
        </w:rPr>
        <w:tab/>
      </w:r>
      <w:r w:rsidRPr="00604FB5">
        <w:rPr>
          <w:noProof/>
          <w:lang w:val="en-GB"/>
        </w:rPr>
        <w:t>PSM Section</w:t>
      </w:r>
      <w:r>
        <w:rPr>
          <w:noProof/>
        </w:rPr>
        <w:tab/>
      </w:r>
      <w:r>
        <w:rPr>
          <w:noProof/>
        </w:rPr>
        <w:fldChar w:fldCharType="begin"/>
      </w:r>
      <w:r>
        <w:rPr>
          <w:noProof/>
        </w:rPr>
        <w:instrText xml:space="preserve"> PAGEREF _Toc264879027 \h </w:instrText>
      </w:r>
      <w:r>
        <w:rPr>
          <w:noProof/>
        </w:rPr>
      </w:r>
      <w:r>
        <w:rPr>
          <w:noProof/>
        </w:rPr>
        <w:fldChar w:fldCharType="separate"/>
      </w:r>
      <w:r w:rsidR="00F56486">
        <w:rPr>
          <w:noProof/>
        </w:rPr>
        <w:t>47</w:t>
      </w:r>
      <w:r>
        <w:rPr>
          <w:noProof/>
        </w:rPr>
        <w:fldChar w:fldCharType="end"/>
      </w:r>
    </w:p>
    <w:p w14:paraId="10EDA54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6</w:t>
      </w:r>
      <w:r>
        <w:rPr>
          <w:rFonts w:asciiTheme="minorHAnsi" w:eastAsiaTheme="minorEastAsia" w:hAnsiTheme="minorHAnsi" w:cstheme="minorBidi"/>
          <w:noProof/>
          <w:lang w:val="en-GB" w:eastAsia="ja-JP"/>
        </w:rPr>
        <w:tab/>
      </w:r>
      <w:r w:rsidRPr="00604FB5">
        <w:rPr>
          <w:noProof/>
          <w:lang w:val="en-GB"/>
        </w:rPr>
        <w:t>Small Molecule Section</w:t>
      </w:r>
      <w:r>
        <w:rPr>
          <w:noProof/>
        </w:rPr>
        <w:tab/>
      </w:r>
      <w:r>
        <w:rPr>
          <w:noProof/>
        </w:rPr>
        <w:fldChar w:fldCharType="begin"/>
      </w:r>
      <w:r>
        <w:rPr>
          <w:noProof/>
        </w:rPr>
        <w:instrText xml:space="preserve"> PAGEREF _Toc264879028 \h </w:instrText>
      </w:r>
      <w:r>
        <w:rPr>
          <w:noProof/>
        </w:rPr>
      </w:r>
      <w:r>
        <w:rPr>
          <w:noProof/>
        </w:rPr>
        <w:fldChar w:fldCharType="separate"/>
      </w:r>
      <w:r w:rsidR="00F56486">
        <w:rPr>
          <w:noProof/>
        </w:rPr>
        <w:t>51</w:t>
      </w:r>
      <w:r>
        <w:rPr>
          <w:noProof/>
        </w:rPr>
        <w:fldChar w:fldCharType="end"/>
      </w:r>
    </w:p>
    <w:p w14:paraId="07EB385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7.</w:t>
      </w:r>
      <w:r>
        <w:rPr>
          <w:rFonts w:asciiTheme="minorHAnsi" w:eastAsiaTheme="minorEastAsia" w:hAnsiTheme="minorHAnsi" w:cstheme="minorBidi"/>
          <w:noProof/>
          <w:lang w:val="en-GB" w:eastAsia="ja-JP"/>
        </w:rPr>
        <w:tab/>
      </w:r>
      <w:r>
        <w:rPr>
          <w:noProof/>
        </w:rPr>
        <w:t>Non-supported use cases</w:t>
      </w:r>
      <w:r>
        <w:rPr>
          <w:noProof/>
        </w:rPr>
        <w:tab/>
      </w:r>
      <w:r>
        <w:rPr>
          <w:noProof/>
        </w:rPr>
        <w:fldChar w:fldCharType="begin"/>
      </w:r>
      <w:r>
        <w:rPr>
          <w:noProof/>
        </w:rPr>
        <w:instrText xml:space="preserve"> PAGEREF _Toc264879029 \h </w:instrText>
      </w:r>
      <w:r>
        <w:rPr>
          <w:noProof/>
        </w:rPr>
      </w:r>
      <w:r>
        <w:rPr>
          <w:noProof/>
        </w:rPr>
        <w:fldChar w:fldCharType="separate"/>
      </w:r>
      <w:r w:rsidR="00F56486">
        <w:rPr>
          <w:noProof/>
        </w:rPr>
        <w:t>57</w:t>
      </w:r>
      <w:r>
        <w:rPr>
          <w:noProof/>
        </w:rPr>
        <w:fldChar w:fldCharType="end"/>
      </w:r>
    </w:p>
    <w:p w14:paraId="65DD3260"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8.</w:t>
      </w:r>
      <w:r>
        <w:rPr>
          <w:rFonts w:asciiTheme="minorHAnsi" w:eastAsiaTheme="minorEastAsia" w:hAnsiTheme="minorHAnsi" w:cstheme="minorBidi"/>
          <w:noProof/>
          <w:lang w:val="en-GB" w:eastAsia="ja-JP"/>
        </w:rPr>
        <w:tab/>
      </w:r>
      <w:r>
        <w:rPr>
          <w:noProof/>
        </w:rPr>
        <w:t>Conclusions</w:t>
      </w:r>
      <w:r>
        <w:rPr>
          <w:noProof/>
        </w:rPr>
        <w:tab/>
      </w:r>
      <w:r>
        <w:rPr>
          <w:noProof/>
        </w:rPr>
        <w:fldChar w:fldCharType="begin"/>
      </w:r>
      <w:r>
        <w:rPr>
          <w:noProof/>
        </w:rPr>
        <w:instrText xml:space="preserve"> PAGEREF _Toc264879030 \h </w:instrText>
      </w:r>
      <w:r>
        <w:rPr>
          <w:noProof/>
        </w:rPr>
      </w:r>
      <w:r>
        <w:rPr>
          <w:noProof/>
        </w:rPr>
        <w:fldChar w:fldCharType="separate"/>
      </w:r>
      <w:r w:rsidR="00F56486">
        <w:rPr>
          <w:noProof/>
        </w:rPr>
        <w:t>57</w:t>
      </w:r>
      <w:r>
        <w:rPr>
          <w:noProof/>
        </w:rPr>
        <w:fldChar w:fldCharType="end"/>
      </w:r>
    </w:p>
    <w:p w14:paraId="71E285B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9.</w:t>
      </w:r>
      <w:r>
        <w:rPr>
          <w:rFonts w:asciiTheme="minorHAnsi" w:eastAsiaTheme="minorEastAsia" w:hAnsiTheme="minorHAnsi" w:cstheme="minorBidi"/>
          <w:noProof/>
          <w:lang w:val="en-GB" w:eastAsia="ja-JP"/>
        </w:rPr>
        <w:tab/>
      </w:r>
      <w:r>
        <w:rPr>
          <w:noProof/>
        </w:rPr>
        <w:t>Authors</w:t>
      </w:r>
      <w:r>
        <w:rPr>
          <w:noProof/>
        </w:rPr>
        <w:tab/>
      </w:r>
      <w:r>
        <w:rPr>
          <w:noProof/>
        </w:rPr>
        <w:fldChar w:fldCharType="begin"/>
      </w:r>
      <w:r>
        <w:rPr>
          <w:noProof/>
        </w:rPr>
        <w:instrText xml:space="preserve"> PAGEREF _Toc264879031 \h </w:instrText>
      </w:r>
      <w:r>
        <w:rPr>
          <w:noProof/>
        </w:rPr>
      </w:r>
      <w:r>
        <w:rPr>
          <w:noProof/>
        </w:rPr>
        <w:fldChar w:fldCharType="separate"/>
      </w:r>
      <w:r w:rsidR="00F56486">
        <w:rPr>
          <w:noProof/>
        </w:rPr>
        <w:t>57</w:t>
      </w:r>
      <w:r>
        <w:rPr>
          <w:noProof/>
        </w:rPr>
        <w:fldChar w:fldCharType="end"/>
      </w:r>
    </w:p>
    <w:p w14:paraId="1A31569D"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0.</w:t>
      </w:r>
      <w:r>
        <w:rPr>
          <w:rFonts w:asciiTheme="minorHAnsi" w:eastAsiaTheme="minorEastAsia" w:hAnsiTheme="minorHAnsi" w:cstheme="minorBidi"/>
          <w:noProof/>
          <w:lang w:val="en-GB" w:eastAsia="ja-JP"/>
        </w:rPr>
        <w:tab/>
      </w:r>
      <w:r>
        <w:rPr>
          <w:noProof/>
        </w:rPr>
        <w:t>Contributors</w:t>
      </w:r>
      <w:r>
        <w:rPr>
          <w:noProof/>
        </w:rPr>
        <w:tab/>
      </w:r>
      <w:r>
        <w:rPr>
          <w:noProof/>
        </w:rPr>
        <w:fldChar w:fldCharType="begin"/>
      </w:r>
      <w:r>
        <w:rPr>
          <w:noProof/>
        </w:rPr>
        <w:instrText xml:space="preserve"> PAGEREF _Toc264879032 \h </w:instrText>
      </w:r>
      <w:r>
        <w:rPr>
          <w:noProof/>
        </w:rPr>
      </w:r>
      <w:r>
        <w:rPr>
          <w:noProof/>
        </w:rPr>
        <w:fldChar w:fldCharType="separate"/>
      </w:r>
      <w:r w:rsidR="00F56486">
        <w:rPr>
          <w:noProof/>
        </w:rPr>
        <w:t>57</w:t>
      </w:r>
      <w:r>
        <w:rPr>
          <w:noProof/>
        </w:rPr>
        <w:fldChar w:fldCharType="end"/>
      </w:r>
    </w:p>
    <w:p w14:paraId="71D48C4A"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1.</w:t>
      </w:r>
      <w:r>
        <w:rPr>
          <w:rFonts w:asciiTheme="minorHAnsi" w:eastAsiaTheme="minorEastAsia" w:hAnsiTheme="minorHAnsi" w:cstheme="minorBidi"/>
          <w:noProof/>
          <w:lang w:val="en-GB" w:eastAsia="ja-JP"/>
        </w:rPr>
        <w:tab/>
      </w:r>
      <w:r>
        <w:rPr>
          <w:noProof/>
        </w:rPr>
        <w:t>References</w:t>
      </w:r>
      <w:r>
        <w:rPr>
          <w:noProof/>
        </w:rPr>
        <w:tab/>
      </w:r>
      <w:r>
        <w:rPr>
          <w:noProof/>
        </w:rPr>
        <w:fldChar w:fldCharType="begin"/>
      </w:r>
      <w:r>
        <w:rPr>
          <w:noProof/>
        </w:rPr>
        <w:instrText xml:space="preserve"> PAGEREF _Toc264879033 \h </w:instrText>
      </w:r>
      <w:r>
        <w:rPr>
          <w:noProof/>
        </w:rPr>
      </w:r>
      <w:r>
        <w:rPr>
          <w:noProof/>
        </w:rPr>
        <w:fldChar w:fldCharType="separate"/>
      </w:r>
      <w:r w:rsidR="00F56486">
        <w:rPr>
          <w:noProof/>
        </w:rPr>
        <w:t>58</w:t>
      </w:r>
      <w:r>
        <w:rPr>
          <w:noProof/>
        </w:rPr>
        <w:fldChar w:fldCharType="end"/>
      </w:r>
    </w:p>
    <w:p w14:paraId="0216E920"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2.</w:t>
      </w:r>
      <w:r>
        <w:rPr>
          <w:rFonts w:asciiTheme="minorHAnsi" w:eastAsiaTheme="minorEastAsia" w:hAnsiTheme="minorHAnsi" w:cstheme="minorBidi"/>
          <w:noProof/>
          <w:lang w:val="en-GB" w:eastAsia="ja-JP"/>
        </w:rPr>
        <w:tab/>
      </w:r>
      <w:r>
        <w:rPr>
          <w:noProof/>
        </w:rPr>
        <w:t>Intellectual Property Statement</w:t>
      </w:r>
      <w:r>
        <w:rPr>
          <w:noProof/>
        </w:rPr>
        <w:tab/>
      </w:r>
      <w:r>
        <w:rPr>
          <w:noProof/>
        </w:rPr>
        <w:fldChar w:fldCharType="begin"/>
      </w:r>
      <w:r>
        <w:rPr>
          <w:noProof/>
        </w:rPr>
        <w:instrText xml:space="preserve"> PAGEREF _Toc264879034 \h </w:instrText>
      </w:r>
      <w:r>
        <w:rPr>
          <w:noProof/>
        </w:rPr>
      </w:r>
      <w:r>
        <w:rPr>
          <w:noProof/>
        </w:rPr>
        <w:fldChar w:fldCharType="separate"/>
      </w:r>
      <w:r w:rsidR="00F56486">
        <w:rPr>
          <w:noProof/>
        </w:rPr>
        <w:t>58</w:t>
      </w:r>
      <w:r>
        <w:rPr>
          <w:noProof/>
        </w:rPr>
        <w:fldChar w:fldCharType="end"/>
      </w:r>
    </w:p>
    <w:p w14:paraId="43FA1604"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TradeMark Section</w:t>
      </w:r>
      <w:r>
        <w:rPr>
          <w:noProof/>
        </w:rPr>
        <w:tab/>
      </w:r>
      <w:r>
        <w:rPr>
          <w:noProof/>
        </w:rPr>
        <w:fldChar w:fldCharType="begin"/>
      </w:r>
      <w:r>
        <w:rPr>
          <w:noProof/>
        </w:rPr>
        <w:instrText xml:space="preserve"> PAGEREF _Toc264879035 \h </w:instrText>
      </w:r>
      <w:r>
        <w:rPr>
          <w:noProof/>
        </w:rPr>
      </w:r>
      <w:r>
        <w:rPr>
          <w:noProof/>
        </w:rPr>
        <w:fldChar w:fldCharType="separate"/>
      </w:r>
      <w:r w:rsidR="00F56486">
        <w:rPr>
          <w:noProof/>
        </w:rPr>
        <w:t>59</w:t>
      </w:r>
      <w:r>
        <w:rPr>
          <w:noProof/>
        </w:rPr>
        <w:fldChar w:fldCharType="end"/>
      </w:r>
    </w:p>
    <w:p w14:paraId="6C2B636E"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Copyright Notice</w:t>
      </w:r>
      <w:r>
        <w:rPr>
          <w:noProof/>
        </w:rPr>
        <w:tab/>
      </w:r>
      <w:r>
        <w:rPr>
          <w:noProof/>
        </w:rPr>
        <w:fldChar w:fldCharType="begin"/>
      </w:r>
      <w:r>
        <w:rPr>
          <w:noProof/>
        </w:rPr>
        <w:instrText xml:space="preserve"> PAGEREF _Toc264879036 \h </w:instrText>
      </w:r>
      <w:r>
        <w:rPr>
          <w:noProof/>
        </w:rPr>
      </w:r>
      <w:r>
        <w:rPr>
          <w:noProof/>
        </w:rPr>
        <w:fldChar w:fldCharType="separate"/>
      </w:r>
      <w:r w:rsidR="00F56486">
        <w:rPr>
          <w:noProof/>
        </w:rPr>
        <w:t>59</w:t>
      </w:r>
      <w:r>
        <w:rPr>
          <w:noProof/>
        </w:rPr>
        <w:fldChar w:fldCharType="end"/>
      </w:r>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4" w:name="_Ref116882289"/>
      <w:bookmarkStart w:id="5" w:name="_Toc118017562"/>
      <w:bookmarkStart w:id="6" w:name="_Toc156877856"/>
      <w:bookmarkStart w:id="7" w:name="_Toc264879001"/>
      <w:r w:rsidRPr="00DB3ECF">
        <w:t>Introduction</w:t>
      </w:r>
      <w:bookmarkEnd w:id="4"/>
      <w:bookmarkEnd w:id="5"/>
      <w:bookmarkEnd w:id="6"/>
      <w:bookmarkEnd w:id="7"/>
    </w:p>
    <w:p w14:paraId="24A510FD" w14:textId="77777777" w:rsidR="007A1183" w:rsidRPr="00DB3ECF" w:rsidRDefault="007A1183" w:rsidP="00EF7033">
      <w:pPr>
        <w:pStyle w:val="Heading2"/>
        <w:tabs>
          <w:tab w:val="num" w:pos="360"/>
        </w:tabs>
        <w:jc w:val="both"/>
        <w:rPr>
          <w:lang w:val="en-GB"/>
        </w:rPr>
      </w:pPr>
      <w:bookmarkStart w:id="8" w:name="_Toc264879002"/>
      <w:r w:rsidRPr="00DB3ECF">
        <w:rPr>
          <w:lang w:val="en-GB"/>
        </w:rPr>
        <w:t>Background</w:t>
      </w:r>
      <w:bookmarkEnd w:id="8"/>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 xml:space="preserve">mzTab is intended as a lightweight supplement to the already existing standard file formats, providing a summary, similar to the supplementary table of results of a scientific publication. </w:t>
      </w:r>
      <w:r>
        <w:rPr>
          <w:lang w:val="en-GB"/>
        </w:rPr>
        <w:lastRenderedPageBreak/>
        <w:t>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9" w:name="_Toc264879003"/>
      <w:r w:rsidRPr="00E85AED">
        <w:rPr>
          <w:lang w:val="en-GB"/>
        </w:rPr>
        <w:t>Document Structure</w:t>
      </w:r>
      <w:bookmarkEnd w:id="9"/>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0" w:name="_Toc170636040"/>
      <w:bookmarkStart w:id="11" w:name="_Ref211659702"/>
      <w:bookmarkStart w:id="12" w:name="_Ref216758743"/>
      <w:bookmarkStart w:id="13" w:name="_Toc264879004"/>
      <w:r>
        <w:t xml:space="preserve">Use Cases for </w:t>
      </w:r>
      <w:bookmarkEnd w:id="10"/>
      <w:bookmarkEnd w:id="11"/>
      <w:bookmarkEnd w:id="12"/>
      <w:r>
        <w:t>mzTab</w:t>
      </w:r>
      <w:bookmarkEnd w:id="13"/>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4" w:name="_Ref344972414"/>
      <w:bookmarkStart w:id="15" w:name="_Toc264879005"/>
      <w:r w:rsidRPr="00772686">
        <w:t>Notational Conventions</w:t>
      </w:r>
      <w:bookmarkEnd w:id="14"/>
      <w:bookmarkEnd w:id="15"/>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6" w:name="_Toc170636042"/>
      <w:bookmarkStart w:id="17" w:name="_Ref216758768"/>
      <w:bookmarkStart w:id="18" w:name="_Toc264879006"/>
      <w:r>
        <w:lastRenderedPageBreak/>
        <w:t>Relationship to Other Specifications</w:t>
      </w:r>
      <w:bookmarkEnd w:id="16"/>
      <w:bookmarkEnd w:id="17"/>
      <w:bookmarkEnd w:id="18"/>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9"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t>mzIdentML</w:t>
      </w:r>
      <w:r>
        <w:rPr>
          <w:lang w:val="en-GB"/>
        </w:rPr>
        <w:t xml:space="preserve"> (</w:t>
      </w:r>
      <w:hyperlink r:id="rId10"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1"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19" w:name="_Toc264879007"/>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19"/>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2"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lastRenderedPageBreak/>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3"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4"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5" w:history="1">
        <w:r w:rsidRPr="006B02A5">
          <w:rPr>
            <w:rStyle w:val="Hyperlink"/>
            <w:rFonts w:cs="Arial"/>
            <w:szCs w:val="20"/>
          </w:rPr>
          <w:t>http://obi.sourceforge.net/</w:t>
        </w:r>
      </w:hyperlink>
      <w:r>
        <w:rPr>
          <w:rFonts w:cs="Arial"/>
          <w:szCs w:val="20"/>
        </w:rPr>
        <w:t>)</w:t>
      </w:r>
    </w:p>
    <w:p w14:paraId="11722D13"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6" w:history="1">
        <w:r w:rsidR="00EC3675" w:rsidRPr="00EC3675">
          <w:rPr>
            <w:rStyle w:val="Hyperlink"/>
          </w:rPr>
          <w:t>http://psidev.cvs.sourceforge.net/psidev/psi/mod/data/PSI-MOD.obo</w:t>
        </w:r>
      </w:hyperlink>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7"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18"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19"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0"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1"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0" w:name="_Ref217199251"/>
      <w:bookmarkStart w:id="21" w:name="_Toc264879008"/>
      <w:r w:rsidRPr="00637045">
        <w:t xml:space="preserve">Resolved Design and scope </w:t>
      </w:r>
      <w:r>
        <w:t>i</w:t>
      </w:r>
      <w:r w:rsidRPr="00637045">
        <w:t>ssues</w:t>
      </w:r>
      <w:bookmarkEnd w:id="20"/>
      <w:bookmarkEnd w:id="21"/>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2" w:name="_Toc264879009"/>
      <w:r w:rsidRPr="003A3150">
        <w:rPr>
          <w:lang w:val="en-GB"/>
        </w:rPr>
        <w:t>Handling updates to the controlled vocabulary</w:t>
      </w:r>
      <w:bookmarkEnd w:id="22"/>
    </w:p>
    <w:p w14:paraId="54F7B645"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2"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3" w:name="_Ref295297557"/>
      <w:bookmarkStart w:id="24" w:name="_Toc264879010"/>
      <w:r w:rsidRPr="00C40422">
        <w:rPr>
          <w:lang w:val="en-GB"/>
        </w:rPr>
        <w:t>Use of identifiers for input spectra to a search</w:t>
      </w:r>
      <w:bookmarkEnd w:id="23"/>
      <w:bookmarkEnd w:id="24"/>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ingle peak list nativeID 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5"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5"/>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lastRenderedPageBreak/>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6" w:name="_Toc356304492"/>
      <w:bookmarkStart w:id="27" w:name="_Toc356304586"/>
      <w:bookmarkStart w:id="28" w:name="_Toc359328018"/>
      <w:bookmarkStart w:id="29" w:name="_Toc359328113"/>
      <w:bookmarkStart w:id="30" w:name="_Ref318275910"/>
      <w:bookmarkStart w:id="31" w:name="_Ref320542360"/>
      <w:bookmarkStart w:id="32" w:name="_Toc264879011"/>
      <w:bookmarkEnd w:id="26"/>
      <w:bookmarkEnd w:id="27"/>
      <w:bookmarkEnd w:id="28"/>
      <w:bookmarkEnd w:id="29"/>
      <w:r>
        <w:t xml:space="preserve">Recommendations </w:t>
      </w:r>
      <w:r>
        <w:rPr>
          <w:lang w:eastAsia="de-DE"/>
        </w:rPr>
        <w:t>for reporting replicates within experimental designs</w:t>
      </w:r>
      <w:bookmarkEnd w:id="30"/>
      <w:bookmarkEnd w:id="31"/>
      <w:bookmarkEnd w:id="32"/>
    </w:p>
    <w:p w14:paraId="2D6C2347" w14:textId="77777777"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using </w:t>
      </w:r>
      <w:r w:rsidR="003959B2">
        <w:rPr>
          <w:rFonts w:cs="Helvetica"/>
          <w:lang w:eastAsia="de-DE"/>
        </w:rPr>
        <w:t>an adaptation of the</w:t>
      </w:r>
      <w:r w:rsidR="007E527D">
        <w:rPr>
          <w:rFonts w:cs="Helvetica"/>
          <w:lang w:eastAsia="de-DE"/>
        </w:rPr>
        <w:t xml:space="preserve"> system </w:t>
      </w:r>
      <w:r w:rsidR="003959B2">
        <w:rPr>
          <w:rFonts w:cs="Helvetica"/>
          <w:lang w:eastAsia="de-DE"/>
        </w:rPr>
        <w:t>originally developed for</w:t>
      </w:r>
      <w:r w:rsidR="007E527D">
        <w:rPr>
          <w:rFonts w:cs="Helvetica"/>
          <w:lang w:eastAsia="de-DE"/>
        </w:rPr>
        <w:t xml:space="preserve"> mzQuantML</w:t>
      </w:r>
      <w:r w:rsidR="003959B2">
        <w:rPr>
          <w:rFonts w:cs="Helvetica"/>
          <w:lang w:eastAsia="de-DE"/>
        </w:rPr>
        <w:t xml:space="preserve"> comprising </w:t>
      </w:r>
      <w:r w:rsidR="00A6382C">
        <w:rPr>
          <w:rFonts w:cs="Helvetica"/>
          <w:lang w:eastAsia="de-DE"/>
        </w:rPr>
        <w:t>four</w:t>
      </w:r>
      <w:r w:rsidR="003959B2">
        <w:rPr>
          <w:rFonts w:cs="Helvetica"/>
          <w:lang w:eastAsia="de-DE"/>
        </w:rPr>
        <w:t xml:space="preserve"> components</w:t>
      </w:r>
      <w:r w:rsidR="009C631F">
        <w:rPr>
          <w:rFonts w:cs="Helvetica"/>
          <w:lang w:eastAsia="de-DE"/>
        </w:rPr>
        <w:t xml:space="preserve"> described below</w:t>
      </w:r>
      <w:r w:rsidR="000B46F9">
        <w:rPr>
          <w:rFonts w:cs="Helvetica"/>
          <w:lang w:eastAsia="de-DE"/>
        </w:rPr>
        <w:t xml:space="preserve"> (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77777777"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t>Sample – a biological material that has been analysed,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analysed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77777777"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analysed by MS</w:t>
      </w:r>
      <w:r w:rsidR="000B46F9">
        <w:rPr>
          <w:lang w:eastAsia="de-DE"/>
        </w:rPr>
        <w:t>.</w:t>
      </w:r>
    </w:p>
    <w:p w14:paraId="4F4C5393" w14:textId="77777777"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analysed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 xml:space="preserve">er, an open challenge </w:t>
      </w:r>
      <w:r w:rsidR="00FA75A2">
        <w:rPr>
          <w:lang w:eastAsia="de-DE"/>
        </w:rPr>
        <w:lastRenderedPageBreak/>
        <w:t>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240"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110053" w:rsidRDefault="00110053">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110053" w:rsidRDefault="00110053">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samples.</w:t>
      </w:r>
    </w:p>
    <w:p w14:paraId="2D7B551B" w14:textId="77777777" w:rsidR="00ED08AC" w:rsidRDefault="00ED08AC" w:rsidP="003C6B44">
      <w:pPr>
        <w:jc w:val="both"/>
        <w:rPr>
          <w:lang w:eastAsia="de-DE"/>
        </w:rPr>
      </w:pPr>
    </w:p>
    <w:p w14:paraId="6F7CBA0F" w14:textId="77777777" w:rsidR="00ED08AC" w:rsidRDefault="00ED08AC" w:rsidP="00C37485">
      <w:pPr>
        <w:pStyle w:val="Heading2"/>
        <w:rPr>
          <w:rFonts w:cs="Helvetica"/>
          <w:lang w:eastAsia="de-DE"/>
        </w:rPr>
      </w:pPr>
      <w:bookmarkStart w:id="33" w:name="_Toc264879012"/>
      <w:bookmarkStart w:id="34" w:name="_Ref359328389"/>
      <w:bookmarkStart w:id="35" w:name="_Ref359329107"/>
      <w:r>
        <w:rPr>
          <w:rFonts w:cs="Helvetica"/>
          <w:lang w:eastAsia="de-DE"/>
        </w:rPr>
        <w:t>mzTab types ‘Identification’ and ‘Quantification’</w:t>
      </w:r>
      <w:bookmarkEnd w:id="33"/>
    </w:p>
    <w:p w14:paraId="1EFAB5B5" w14:textId="77777777" w:rsidR="00ED08AC" w:rsidRDefault="00ED08AC" w:rsidP="00ED08AC">
      <w:pPr>
        <w:jc w:val="both"/>
      </w:pPr>
      <w:r>
        <w:t xml:space="preserve">There are two types of mzTab files which </w:t>
      </w:r>
      <w:r w:rsidR="00022B8C">
        <w:t>MUST</w:t>
      </w:r>
      <w:r>
        <w:t xml:space="preserve"> be specified </w:t>
      </w:r>
      <w:r w:rsidR="0010013F">
        <w:t>using</w:t>
      </w:r>
      <w:r>
        <w:t xml:space="preserve"> the mandatory meta</w:t>
      </w:r>
      <w:r w:rsidR="0010013F">
        <w:t>data field</w:t>
      </w:r>
      <w:r>
        <w:t xml:space="preserve"> </w:t>
      </w:r>
      <w:r w:rsidR="00384E3B">
        <w:t>‘</w:t>
      </w:r>
      <w:r>
        <w:t>mzTab-type</w:t>
      </w:r>
      <w:r w:rsidR="00384E3B">
        <w:t>’</w:t>
      </w:r>
      <w:r w:rsidR="00E30BA3">
        <w:t xml:space="preserve"> (</w:t>
      </w:r>
      <w:r>
        <w:t xml:space="preserve">‘Identification’ </w:t>
      </w:r>
      <w:r w:rsidR="001D3C12">
        <w:t>or</w:t>
      </w:r>
      <w:r>
        <w:t xml:space="preserve"> ‘</w:t>
      </w:r>
      <w:r>
        <w:rPr>
          <w:rFonts w:cs="Helvetica"/>
          <w:lang w:eastAsia="de-DE"/>
        </w:rPr>
        <w:t>Quantification’</w:t>
      </w:r>
      <w:r w:rsidR="00E30BA3">
        <w:rPr>
          <w:rFonts w:cs="Helvetica"/>
          <w:lang w:eastAsia="de-DE"/>
        </w:rPr>
        <w:t>)</w:t>
      </w:r>
      <w:r>
        <w:rPr>
          <w:rFonts w:cs="Helvetica"/>
          <w:lang w:eastAsia="de-DE"/>
        </w:rPr>
        <w:t xml:space="preserve">. </w:t>
      </w:r>
      <w:r>
        <w:t xml:space="preserve">‘Identification’ </w:t>
      </w:r>
      <w:r w:rsidR="00DF4016">
        <w:t>MUST</w:t>
      </w:r>
      <w:r>
        <w:t xml:space="preserve"> be used to report raw peptide, protein and small molecule identifications. The type ‘Quantification’ </w:t>
      </w:r>
      <w:r w:rsidR="00DF4016">
        <w:t>MUST</w:t>
      </w:r>
      <w:r>
        <w:t xml:space="preserve"> be used for quantification results </w:t>
      </w:r>
      <w:r w:rsidR="00767FEF">
        <w:t>(</w:t>
      </w:r>
      <w:r>
        <w:t xml:space="preserve">which optionally might contain identification </w:t>
      </w:r>
      <w:r w:rsidR="00DF4016">
        <w:t>results</w:t>
      </w:r>
      <w:r>
        <w:t xml:space="preserve"> about the quantified protein/peptide or small molecules</w:t>
      </w:r>
      <w:r w:rsidR="00767FEF">
        <w:t>)</w:t>
      </w:r>
      <w:r>
        <w:t>.</w:t>
      </w:r>
      <w:r w:rsidR="00532837">
        <w:t xml:space="preserve"> ‘Quantification’ files MUST always report quantification data on the level of study variables and MAY report quantification data on the level of assays. In contrast, ‘Identification’ files MAY contain neither study variables nor assays but only report identifications on the level of MS runs. Of course, ‘Identification’ files SHOULD include information about study variables and assays if this information is available.</w:t>
      </w:r>
      <w:r w:rsidR="001D3C12">
        <w:t xml:space="preserve"> </w:t>
      </w:r>
      <w:r w:rsidR="001D3C12">
        <w:lastRenderedPageBreak/>
        <w:t>Providing metadata on samples is not mandatory in both mzTab types as most software for quantification and identification can’t readily export this information.</w:t>
      </w:r>
    </w:p>
    <w:p w14:paraId="131995BB" w14:textId="77777777" w:rsidR="00D959A2" w:rsidRDefault="00142291" w:rsidP="00C37485">
      <w:pPr>
        <w:pStyle w:val="Heading2"/>
        <w:rPr>
          <w:rFonts w:cs="Helvetica"/>
          <w:lang w:eastAsia="de-DE"/>
        </w:rPr>
      </w:pPr>
      <w:bookmarkStart w:id="36" w:name="_Toc264879013"/>
      <w:r>
        <w:rPr>
          <w:rFonts w:cs="Helvetica"/>
          <w:lang w:eastAsia="de-DE"/>
        </w:rPr>
        <w:t xml:space="preserve">mzTab </w:t>
      </w:r>
      <w:r w:rsidR="006E4B5A">
        <w:rPr>
          <w:rFonts w:cs="Helvetica"/>
          <w:lang w:eastAsia="de-DE"/>
        </w:rPr>
        <w:t xml:space="preserve">modes </w:t>
      </w:r>
      <w:r>
        <w:rPr>
          <w:rFonts w:cs="Helvetica"/>
          <w:lang w:eastAsia="de-DE"/>
        </w:rPr>
        <w:t>‘</w:t>
      </w:r>
      <w:r w:rsidR="00022B8C">
        <w:rPr>
          <w:rFonts w:cs="Helvetica"/>
          <w:lang w:eastAsia="de-DE"/>
        </w:rPr>
        <w:t>Summary’</w:t>
      </w:r>
      <w:r w:rsidR="00E30BA3">
        <w:rPr>
          <w:rFonts w:cs="Helvetica"/>
          <w:lang w:eastAsia="de-DE"/>
        </w:rPr>
        <w:t xml:space="preserve"> </w:t>
      </w:r>
      <w:r>
        <w:rPr>
          <w:rFonts w:cs="Helvetica"/>
          <w:lang w:eastAsia="de-DE"/>
        </w:rPr>
        <w:t>and ‘</w:t>
      </w:r>
      <w:r w:rsidR="00022B8C">
        <w:rPr>
          <w:rFonts w:cs="Helvetica"/>
          <w:lang w:eastAsia="de-DE"/>
        </w:rPr>
        <w:t>Complete’</w:t>
      </w:r>
      <w:bookmarkEnd w:id="34"/>
      <w:bookmarkEnd w:id="35"/>
      <w:bookmarkEnd w:id="36"/>
    </w:p>
    <w:p w14:paraId="5791EA85" w14:textId="77777777" w:rsidR="00E30BA3" w:rsidRDefault="00022B8C" w:rsidP="00C37485">
      <w:pPr>
        <w:pStyle w:val="nobreak"/>
        <w:jc w:val="both"/>
        <w:rPr>
          <w:lang w:val="en-GB"/>
        </w:rPr>
      </w:pPr>
      <w:r>
        <w:rPr>
          <w:lang w:val="en-GB"/>
        </w:rPr>
        <w:t xml:space="preserve">There are two modes of reporting </w:t>
      </w:r>
      <w:r w:rsidR="0010013F">
        <w:rPr>
          <w:lang w:val="en-GB"/>
        </w:rPr>
        <w:t>data in mzTab files: as</w:t>
      </w:r>
      <w:r w:rsidR="00E30BA3">
        <w:rPr>
          <w:lang w:val="en-GB"/>
        </w:rPr>
        <w:t xml:space="preserve"> ‘Identification’ and ‘Quantification’ type results</w:t>
      </w:r>
      <w:r w:rsidR="0010013F">
        <w:rPr>
          <w:lang w:val="en-GB"/>
        </w:rPr>
        <w:t xml:space="preserve">. The type </w:t>
      </w:r>
      <w:r>
        <w:rPr>
          <w:lang w:val="en-GB"/>
        </w:rPr>
        <w:t>MUST be specified by the mandatory meta</w:t>
      </w:r>
      <w:r w:rsidR="0010013F">
        <w:rPr>
          <w:lang w:val="en-GB"/>
        </w:rPr>
        <w:t xml:space="preserve">data field </w:t>
      </w:r>
      <w:r w:rsidR="00C43FBE">
        <w:rPr>
          <w:lang w:val="en-GB"/>
        </w:rPr>
        <w:t>‘</w:t>
      </w:r>
      <w:r>
        <w:rPr>
          <w:lang w:val="en-GB"/>
        </w:rPr>
        <w:t>mzTab-mode</w:t>
      </w:r>
      <w:r w:rsidR="00C43FBE">
        <w:rPr>
          <w:lang w:val="en-GB"/>
        </w:rPr>
        <w:t>’</w:t>
      </w:r>
      <w:r w:rsidR="00E30BA3">
        <w:rPr>
          <w:lang w:val="en-GB"/>
        </w:rPr>
        <w:t xml:space="preserve"> (</w:t>
      </w:r>
      <w:r>
        <w:rPr>
          <w:lang w:val="en-GB"/>
        </w:rPr>
        <w:t>‘Summary’ and ‘Complete’</w:t>
      </w:r>
      <w:r w:rsidR="00E30BA3">
        <w:rPr>
          <w:lang w:val="en-GB"/>
        </w:rPr>
        <w:t>)</w:t>
      </w:r>
      <w:r>
        <w:rPr>
          <w:lang w:val="en-GB"/>
        </w:rPr>
        <w:t xml:space="preserve">. </w:t>
      </w:r>
      <w:r w:rsidR="009F7367">
        <w:rPr>
          <w:lang w:val="en-GB"/>
        </w:rPr>
        <w:t xml:space="preserve">The </w:t>
      </w:r>
      <w:r w:rsidR="00E30BA3">
        <w:rPr>
          <w:lang w:val="en-GB"/>
        </w:rPr>
        <w:t xml:space="preserve">‘Summary’ </w:t>
      </w:r>
      <w:r w:rsidR="009F7367">
        <w:rPr>
          <w:lang w:val="en-GB"/>
        </w:rPr>
        <w:t xml:space="preserve">mode </w:t>
      </w:r>
      <w:r w:rsidR="00E30BA3">
        <w:rPr>
          <w:lang w:val="en-GB"/>
        </w:rPr>
        <w:t xml:space="preserve">is used </w:t>
      </w:r>
      <w:r w:rsidR="0010013F">
        <w:rPr>
          <w:lang w:val="en-GB"/>
        </w:rPr>
        <w:t xml:space="preserve">to report </w:t>
      </w:r>
      <w:r>
        <w:rPr>
          <w:lang w:val="en-GB"/>
        </w:rPr>
        <w:t xml:space="preserve"> final results </w:t>
      </w:r>
      <w:r w:rsidR="00054078">
        <w:rPr>
          <w:lang w:val="en-GB"/>
        </w:rPr>
        <w:t xml:space="preserve">(e.g. quantification data </w:t>
      </w:r>
      <w:r w:rsidR="009F7367">
        <w:rPr>
          <w:lang w:val="en-GB"/>
        </w:rPr>
        <w:t>at</w:t>
      </w:r>
      <w:r w:rsidR="00054078">
        <w:rPr>
          <w:lang w:val="en-GB"/>
        </w:rPr>
        <w:t xml:space="preserve"> the level of study variables)</w:t>
      </w:r>
      <w:r w:rsidR="00E30BA3">
        <w:rPr>
          <w:lang w:val="en-GB"/>
        </w:rPr>
        <w:t>.</w:t>
      </w:r>
      <w:r w:rsidR="00054078">
        <w:rPr>
          <w:lang w:val="en-GB"/>
        </w:rPr>
        <w:t xml:space="preserve"> </w:t>
      </w:r>
      <w:r w:rsidR="009F7367">
        <w:rPr>
          <w:lang w:val="en-GB"/>
        </w:rPr>
        <w:t xml:space="preserve">The </w:t>
      </w:r>
      <w:r w:rsidR="00054078">
        <w:rPr>
          <w:lang w:val="en-GB"/>
        </w:rPr>
        <w:t xml:space="preserve">‘Complete’ mode is used if all </w:t>
      </w:r>
      <w:r w:rsidR="00570693">
        <w:rPr>
          <w:lang w:val="en-GB"/>
        </w:rPr>
        <w:t>quantification data</w:t>
      </w:r>
      <w:r w:rsidR="00054078">
        <w:rPr>
          <w:lang w:val="en-GB"/>
        </w:rPr>
        <w:t xml:space="preserve"> </w:t>
      </w:r>
      <w:r w:rsidR="00570693">
        <w:rPr>
          <w:lang w:val="en-GB"/>
        </w:rPr>
        <w:t>is</w:t>
      </w:r>
      <w:r w:rsidR="00054078">
        <w:rPr>
          <w:lang w:val="en-GB"/>
        </w:rPr>
        <w:t xml:space="preserve"> provided (</w:t>
      </w:r>
      <w:r w:rsidR="00EB6C2C">
        <w:rPr>
          <w:lang w:val="en-GB"/>
        </w:rPr>
        <w:t xml:space="preserve">e.g. </w:t>
      </w:r>
      <w:r w:rsidR="00054078">
        <w:rPr>
          <w:lang w:val="en-GB"/>
        </w:rPr>
        <w:t>quantification on the assay level and on the study variable level</w:t>
      </w:r>
      <w:r w:rsidR="00E26151">
        <w:rPr>
          <w:lang w:val="en-GB"/>
        </w:rPr>
        <w:t>).</w:t>
      </w:r>
    </w:p>
    <w:p w14:paraId="13DEC404" w14:textId="77777777" w:rsidR="00E30BA3" w:rsidRDefault="00E30BA3" w:rsidP="00C37485">
      <w:pPr>
        <w:pStyle w:val="nobreak"/>
        <w:jc w:val="both"/>
        <w:rPr>
          <w:lang w:val="en-GB"/>
        </w:rPr>
      </w:pPr>
    </w:p>
    <w:p w14:paraId="64127CCE" w14:textId="77777777" w:rsidR="0010013F" w:rsidRDefault="00D90FA7" w:rsidP="00065BEF">
      <w:pPr>
        <w:jc w:val="both"/>
        <w:rPr>
          <w:lang w:val="en-GB"/>
        </w:rPr>
      </w:pPr>
      <w:r>
        <w:t xml:space="preserve">The </w:t>
      </w:r>
      <w:r w:rsidR="005E30D8">
        <w:t>MANDATORY</w:t>
      </w:r>
      <w:r>
        <w:t xml:space="preserve"> field</w:t>
      </w:r>
      <w:r w:rsidR="00C43FBE">
        <w:t>s</w:t>
      </w:r>
      <w:r>
        <w:t xml:space="preserve"> in the Metadata Section </w:t>
      </w:r>
      <w:r w:rsidR="006E4B5A">
        <w:t>‘</w:t>
      </w:r>
      <w:r>
        <w:t>mzTab-mode</w:t>
      </w:r>
      <w:r w:rsidR="006E4B5A">
        <w:t>’</w:t>
      </w:r>
      <w:r w:rsidR="009F0CC7">
        <w:t xml:space="preserve"> and ‘mzTab-type’</w:t>
      </w:r>
      <w:r>
        <w:t xml:space="preserve"> </w:t>
      </w:r>
      <w:r w:rsidR="00B52651">
        <w:t>MUST</w:t>
      </w:r>
      <w:r>
        <w:t xml:space="preserve"> </w:t>
      </w:r>
      <w:r w:rsidR="00FB7BE6">
        <w:t xml:space="preserve">therefore </w:t>
      </w:r>
      <w:r w:rsidR="009F0CC7">
        <w:t xml:space="preserve">be present </w:t>
      </w:r>
      <w:r w:rsidR="004E0AA9">
        <w:t xml:space="preserve">to </w:t>
      </w:r>
      <w:r>
        <w:t xml:space="preserve">indicate which type of file it is. </w:t>
      </w:r>
      <w:r w:rsidR="00FB4313">
        <w:t xml:space="preserve">In general, “null” values SHOULD not be given within any column of a “Complete” file if the information is available. </w:t>
      </w:r>
      <w:r w:rsidRPr="00336E23">
        <w:t>Table</w:t>
      </w:r>
      <w:r w:rsidR="00FB4313">
        <w:t>s</w:t>
      </w:r>
      <w:r w:rsidRPr="00336E23">
        <w:t xml:space="preserve"> 2</w:t>
      </w:r>
      <w:r w:rsidR="00336E23">
        <w:t>-6</w:t>
      </w:r>
      <w:r w:rsidR="004821F4">
        <w:t xml:space="preserve"> indicate which metadata or columns are mandatory for a specific mzTab-mode </w:t>
      </w:r>
      <w:r w:rsidR="004821F4">
        <w:rPr>
          <w:lang w:val="en-GB"/>
        </w:rPr>
        <w:t>(‘Summary’ and ‘Complete’) and mzTab-type (‘Identification’ and ‘Quantification’) in the different sections.</w:t>
      </w:r>
      <w:r w:rsidR="00FB4313">
        <w:rPr>
          <w:lang w:val="en-GB"/>
        </w:rPr>
        <w:t xml:space="preserve"> </w:t>
      </w:r>
    </w:p>
    <w:p w14:paraId="344AE33F" w14:textId="77777777" w:rsidR="0010013F" w:rsidRDefault="0010013F" w:rsidP="00065BEF">
      <w:pPr>
        <w:jc w:val="both"/>
      </w:pPr>
    </w:p>
    <w:p w14:paraId="37FCBDC1" w14:textId="77777777" w:rsidR="00D90FA7" w:rsidRPr="0072502A" w:rsidRDefault="0010013F" w:rsidP="00065BEF">
      <w:pPr>
        <w:jc w:val="both"/>
      </w:pPr>
      <w:r>
        <w:t xml:space="preserve">In general, “null” values SHOULD not be used within any column of a “Complete” file if the information is available. </w:t>
      </w:r>
      <w:r w:rsidR="00FB4313">
        <w:rPr>
          <w:lang w:val="en-GB"/>
        </w:rPr>
        <w:t>Th</w:t>
      </w:r>
      <w:r w:rsidR="00076209">
        <w:rPr>
          <w:lang w:val="en-GB"/>
        </w:rPr>
        <w:t>is</w:t>
      </w:r>
      <w:r w:rsidR="00FB4313">
        <w:rPr>
          <w:lang w:val="en-GB"/>
        </w:rPr>
        <w:t xml:space="preserve"> </w:t>
      </w:r>
      <w:r w:rsidR="00BE5C8B">
        <w:rPr>
          <w:lang w:val="en-GB"/>
        </w:rPr>
        <w:t>is the nomenclature used in these tables:</w:t>
      </w:r>
    </w:p>
    <w:p w14:paraId="76087518" w14:textId="77777777" w:rsidR="00FF6FA3" w:rsidRPr="0072502A" w:rsidRDefault="00FF6FA3" w:rsidP="00065BEF">
      <w:pPr>
        <w:jc w:val="both"/>
      </w:pPr>
    </w:p>
    <w:p w14:paraId="3D810DB5" w14:textId="77777777" w:rsidR="00D959A2" w:rsidRPr="00C37485" w:rsidRDefault="00A83AAF" w:rsidP="00C37485">
      <w:pPr>
        <w:jc w:val="both"/>
      </w:pPr>
      <w:r>
        <w:t xml:space="preserve"> </w:t>
      </w:r>
    </w:p>
    <w:p w14:paraId="1AF7B97D" w14:textId="77777777" w:rsidR="0072502A" w:rsidRDefault="0072502A" w:rsidP="0072502A">
      <w:r w:rsidRPr="00506B44">
        <w:rPr>
          <w:b/>
        </w:rPr>
        <w:t>S</w:t>
      </w:r>
      <w:r w:rsidRPr="00543999">
        <w:t xml:space="preserve"> … required in summary file</w:t>
      </w:r>
      <w:r>
        <w:tab/>
      </w:r>
      <w:r w:rsidRPr="00506B44">
        <w:rPr>
          <w:i/>
        </w:rPr>
        <w:t>s</w:t>
      </w:r>
      <w:r>
        <w:t xml:space="preserve"> … optional in summary file</w:t>
      </w:r>
      <w:r w:rsidRPr="00543999">
        <w:br/>
      </w:r>
      <w:r w:rsidRPr="00506B44">
        <w:rPr>
          <w:b/>
        </w:rPr>
        <w:t>C</w:t>
      </w:r>
      <w:r w:rsidRPr="00543999">
        <w:t xml:space="preserve"> … required in complete file</w:t>
      </w:r>
      <w:r>
        <w:tab/>
      </w:r>
      <w:r w:rsidRPr="00506B44">
        <w:rPr>
          <w:i/>
        </w:rPr>
        <w:t>c</w:t>
      </w:r>
      <w:r>
        <w:t xml:space="preserve"> … optional in complete file</w:t>
      </w:r>
    </w:p>
    <w:p w14:paraId="2C93B6FE" w14:textId="77777777" w:rsidR="004D7C9B" w:rsidRDefault="004D7C9B" w:rsidP="0072502A">
      <w:r>
        <w:t>SV … study variable</w:t>
      </w:r>
    </w:p>
    <w:p w14:paraId="39E00C29" w14:textId="77777777" w:rsidR="0072502A" w:rsidRPr="00543999" w:rsidRDefault="0072502A" w:rsidP="0072502A"/>
    <w:p w14:paraId="633F4B39" w14:textId="77777777" w:rsidR="0072502A" w:rsidRPr="00506B44" w:rsidRDefault="0072502A" w:rsidP="0072502A">
      <w:pPr>
        <w:rPr>
          <w:b/>
          <w:lang w:val="de-DE"/>
        </w:rPr>
      </w:pPr>
      <w:r w:rsidRPr="00506B44">
        <w:rPr>
          <w:b/>
          <w:lang w:val="de-DE"/>
        </w:rPr>
        <w:t>Metadata S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94"/>
        <w:gridCol w:w="2914"/>
        <w:gridCol w:w="2914"/>
      </w:tblGrid>
      <w:tr w:rsidR="0072502A" w:rsidRPr="002B1646" w14:paraId="1E00E0CD" w14:textId="77777777" w:rsidTr="001F5D51">
        <w:tc>
          <w:tcPr>
            <w:tcW w:w="3794" w:type="dxa"/>
          </w:tcPr>
          <w:p w14:paraId="0E35AABE" w14:textId="77777777" w:rsidR="0072502A" w:rsidRPr="00C9029A" w:rsidRDefault="0072502A" w:rsidP="00506B44">
            <w:pPr>
              <w:jc w:val="center"/>
              <w:rPr>
                <w:rFonts w:eastAsiaTheme="majorEastAsia" w:cstheme="majorBidi"/>
                <w:b/>
                <w:bCs/>
                <w:color w:val="365F91" w:themeColor="accent1" w:themeShade="BF"/>
                <w:sz w:val="28"/>
                <w:szCs w:val="28"/>
                <w:lang w:val="de-DE"/>
              </w:rPr>
            </w:pPr>
            <w:r w:rsidRPr="00C9029A">
              <w:rPr>
                <w:b/>
                <w:lang w:val="de-DE"/>
              </w:rPr>
              <w:t>Field Name</w:t>
            </w:r>
          </w:p>
        </w:tc>
        <w:tc>
          <w:tcPr>
            <w:tcW w:w="2914" w:type="dxa"/>
          </w:tcPr>
          <w:p w14:paraId="3BE3F71E" w14:textId="77777777" w:rsidR="0072502A" w:rsidRPr="00C9029A" w:rsidRDefault="0072502A" w:rsidP="00506B44">
            <w:pPr>
              <w:jc w:val="center"/>
              <w:rPr>
                <w:b/>
                <w:lang w:val="de-DE"/>
              </w:rPr>
            </w:pPr>
            <w:r w:rsidRPr="00C9029A">
              <w:rPr>
                <w:b/>
                <w:lang w:val="de-DE"/>
              </w:rPr>
              <w:t>Identification</w:t>
            </w:r>
          </w:p>
        </w:tc>
        <w:tc>
          <w:tcPr>
            <w:tcW w:w="2914" w:type="dxa"/>
          </w:tcPr>
          <w:p w14:paraId="338C074D" w14:textId="77777777" w:rsidR="0072502A" w:rsidRPr="00C9029A" w:rsidRDefault="0072502A" w:rsidP="00506B44">
            <w:pPr>
              <w:jc w:val="center"/>
              <w:rPr>
                <w:b/>
                <w:lang w:val="de-DE"/>
              </w:rPr>
            </w:pPr>
            <w:r w:rsidRPr="00C9029A">
              <w:rPr>
                <w:b/>
                <w:lang w:val="de-DE"/>
              </w:rPr>
              <w:t>Quantification</w:t>
            </w:r>
          </w:p>
        </w:tc>
      </w:tr>
      <w:tr w:rsidR="0072502A" w:rsidRPr="002B1646" w14:paraId="69AFA482" w14:textId="77777777" w:rsidTr="001F5D51">
        <w:tc>
          <w:tcPr>
            <w:tcW w:w="3794" w:type="dxa"/>
          </w:tcPr>
          <w:p w14:paraId="22BCEB6C" w14:textId="77777777" w:rsidR="0072502A" w:rsidRPr="00506B44" w:rsidRDefault="0072502A" w:rsidP="00336E23">
            <w:pPr>
              <w:rPr>
                <w:sz w:val="16"/>
                <w:szCs w:val="16"/>
                <w:lang w:val="de-DE"/>
              </w:rPr>
            </w:pPr>
            <w:r w:rsidRPr="00506B44">
              <w:rPr>
                <w:sz w:val="16"/>
                <w:szCs w:val="16"/>
                <w:lang w:val="de-DE"/>
              </w:rPr>
              <w:t>mzTab-version</w:t>
            </w:r>
          </w:p>
        </w:tc>
        <w:tc>
          <w:tcPr>
            <w:tcW w:w="2914" w:type="dxa"/>
          </w:tcPr>
          <w:p w14:paraId="44A044A2"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5375CFBF"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0094990C" w14:textId="77777777" w:rsidTr="001F5D51">
        <w:tc>
          <w:tcPr>
            <w:tcW w:w="3794" w:type="dxa"/>
          </w:tcPr>
          <w:p w14:paraId="1246EC11" w14:textId="77777777" w:rsidR="0072502A" w:rsidRPr="00506B44" w:rsidRDefault="0072502A" w:rsidP="00336E23">
            <w:pPr>
              <w:rPr>
                <w:sz w:val="16"/>
                <w:szCs w:val="16"/>
                <w:lang w:val="de-DE"/>
              </w:rPr>
            </w:pPr>
            <w:r w:rsidRPr="00506B44">
              <w:rPr>
                <w:sz w:val="16"/>
                <w:szCs w:val="16"/>
                <w:lang w:val="de-DE"/>
              </w:rPr>
              <w:t>mzTab-mode</w:t>
            </w:r>
          </w:p>
        </w:tc>
        <w:tc>
          <w:tcPr>
            <w:tcW w:w="2914" w:type="dxa"/>
          </w:tcPr>
          <w:p w14:paraId="45DAFDAD"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7D42A3D8"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39585BF0" w14:textId="77777777" w:rsidTr="001F5D51">
        <w:tc>
          <w:tcPr>
            <w:tcW w:w="3794" w:type="dxa"/>
          </w:tcPr>
          <w:p w14:paraId="5FC01356" w14:textId="77777777" w:rsidR="0072502A" w:rsidRPr="00506B44" w:rsidRDefault="0072502A" w:rsidP="00336E23">
            <w:pPr>
              <w:rPr>
                <w:sz w:val="16"/>
                <w:szCs w:val="16"/>
                <w:lang w:val="de-DE"/>
              </w:rPr>
            </w:pPr>
            <w:r w:rsidRPr="00506B44">
              <w:rPr>
                <w:sz w:val="16"/>
                <w:szCs w:val="16"/>
                <w:lang w:val="de-DE"/>
              </w:rPr>
              <w:t>mzTab-type</w:t>
            </w:r>
          </w:p>
        </w:tc>
        <w:tc>
          <w:tcPr>
            <w:tcW w:w="2914" w:type="dxa"/>
          </w:tcPr>
          <w:p w14:paraId="66B2AA00"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6F30AC8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1750B764" w14:textId="77777777" w:rsidTr="001F5D51">
        <w:tc>
          <w:tcPr>
            <w:tcW w:w="3794" w:type="dxa"/>
          </w:tcPr>
          <w:p w14:paraId="0DCBE161" w14:textId="77777777" w:rsidR="0072502A" w:rsidRPr="00506B44" w:rsidRDefault="0072502A" w:rsidP="00336E23">
            <w:pPr>
              <w:rPr>
                <w:sz w:val="16"/>
                <w:szCs w:val="16"/>
                <w:lang w:val="de-DE"/>
              </w:rPr>
            </w:pPr>
            <w:r w:rsidRPr="00506B44">
              <w:rPr>
                <w:sz w:val="16"/>
                <w:szCs w:val="16"/>
                <w:lang w:val="de-DE"/>
              </w:rPr>
              <w:t>description</w:t>
            </w:r>
          </w:p>
        </w:tc>
        <w:tc>
          <w:tcPr>
            <w:tcW w:w="2914" w:type="dxa"/>
          </w:tcPr>
          <w:p w14:paraId="6191FBE3"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38790F67"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4F65DFAC" w14:textId="77777777" w:rsidTr="001F5D51">
        <w:tc>
          <w:tcPr>
            <w:tcW w:w="3794" w:type="dxa"/>
          </w:tcPr>
          <w:p w14:paraId="0E982A0F" w14:textId="77777777" w:rsidR="0072502A" w:rsidRPr="00506B44" w:rsidRDefault="0072502A" w:rsidP="00336E23">
            <w:pPr>
              <w:rPr>
                <w:sz w:val="16"/>
                <w:szCs w:val="16"/>
                <w:lang w:val="de-DE"/>
              </w:rPr>
            </w:pPr>
            <w:r w:rsidRPr="00506B44">
              <w:rPr>
                <w:sz w:val="16"/>
                <w:szCs w:val="16"/>
                <w:lang w:val="de-DE"/>
              </w:rPr>
              <w:t>ms_run[1-n]-location</w:t>
            </w:r>
          </w:p>
        </w:tc>
        <w:tc>
          <w:tcPr>
            <w:tcW w:w="2914" w:type="dxa"/>
          </w:tcPr>
          <w:p w14:paraId="7E9233C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49DA1BB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96309A" w:rsidRPr="002B1646" w14:paraId="7EA55870" w14:textId="77777777" w:rsidTr="001F5D51">
        <w:tc>
          <w:tcPr>
            <w:tcW w:w="3794" w:type="dxa"/>
          </w:tcPr>
          <w:p w14:paraId="12429910" w14:textId="77777777" w:rsidR="0096309A" w:rsidRPr="00A1601B" w:rsidRDefault="00814D8B" w:rsidP="00336E23">
            <w:pPr>
              <w:rPr>
                <w:sz w:val="16"/>
                <w:szCs w:val="16"/>
                <w:lang w:val="en-GB"/>
              </w:rPr>
            </w:pPr>
            <w:r w:rsidRPr="00A1601B">
              <w:rPr>
                <w:sz w:val="16"/>
                <w:szCs w:val="16"/>
                <w:lang w:val="en-GB"/>
              </w:rPr>
              <w:t>protein_</w:t>
            </w:r>
            <w:r w:rsidR="0096309A" w:rsidRPr="00A1601B">
              <w:rPr>
                <w:sz w:val="16"/>
                <w:szCs w:val="16"/>
                <w:lang w:val="en-GB"/>
              </w:rPr>
              <w:t>search_engine_score[1-n]</w:t>
            </w:r>
          </w:p>
        </w:tc>
        <w:tc>
          <w:tcPr>
            <w:tcW w:w="2914" w:type="dxa"/>
          </w:tcPr>
          <w:p w14:paraId="1FF6AA8B" w14:textId="77777777" w:rsidR="0096309A" w:rsidRPr="00506B44" w:rsidRDefault="0096309A" w:rsidP="00336E23">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c>
          <w:tcPr>
            <w:tcW w:w="2914" w:type="dxa"/>
          </w:tcPr>
          <w:p w14:paraId="54F96505" w14:textId="77777777" w:rsidR="0096309A" w:rsidRPr="00506B44" w:rsidRDefault="0096309A" w:rsidP="00552552">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r>
      <w:tr w:rsidR="00814D8B" w:rsidRPr="002B1646" w14:paraId="0F777989" w14:textId="77777777" w:rsidTr="001F5D51">
        <w:tc>
          <w:tcPr>
            <w:tcW w:w="3794" w:type="dxa"/>
          </w:tcPr>
          <w:p w14:paraId="283EC8E9" w14:textId="77777777" w:rsidR="00814D8B" w:rsidRPr="00A1601B" w:rsidRDefault="00814D8B" w:rsidP="00336E23">
            <w:pPr>
              <w:rPr>
                <w:sz w:val="16"/>
                <w:szCs w:val="16"/>
                <w:lang w:val="en-GB"/>
              </w:rPr>
            </w:pPr>
            <w:r w:rsidRPr="00A1601B">
              <w:rPr>
                <w:sz w:val="16"/>
                <w:szCs w:val="16"/>
                <w:lang w:val="en-GB"/>
              </w:rPr>
              <w:t>peptide_search_engine_score[1-n]</w:t>
            </w:r>
          </w:p>
        </w:tc>
        <w:tc>
          <w:tcPr>
            <w:tcW w:w="2914" w:type="dxa"/>
          </w:tcPr>
          <w:p w14:paraId="0BAE4ED1"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c>
          <w:tcPr>
            <w:tcW w:w="2914" w:type="dxa"/>
          </w:tcPr>
          <w:p w14:paraId="391255EF" w14:textId="77777777" w:rsidR="00814D8B" w:rsidRPr="00753FF5" w:rsidRDefault="00814D8B" w:rsidP="00552552">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r>
      <w:tr w:rsidR="00814D8B" w:rsidRPr="002B1646" w14:paraId="5056030F" w14:textId="77777777" w:rsidTr="001F5D51">
        <w:tc>
          <w:tcPr>
            <w:tcW w:w="3794" w:type="dxa"/>
          </w:tcPr>
          <w:p w14:paraId="757E29B9" w14:textId="77777777" w:rsidR="00814D8B" w:rsidRPr="00A1601B" w:rsidRDefault="00814D8B" w:rsidP="00336E23">
            <w:pPr>
              <w:rPr>
                <w:sz w:val="16"/>
                <w:szCs w:val="16"/>
                <w:lang w:val="en-GB"/>
              </w:rPr>
            </w:pPr>
            <w:r w:rsidRPr="00A1601B">
              <w:rPr>
                <w:sz w:val="16"/>
                <w:szCs w:val="16"/>
                <w:lang w:val="en-GB"/>
              </w:rPr>
              <w:t>psm_search_engine_score[1-n]</w:t>
            </w:r>
          </w:p>
        </w:tc>
        <w:tc>
          <w:tcPr>
            <w:tcW w:w="2914" w:type="dxa"/>
          </w:tcPr>
          <w:p w14:paraId="04139DD0"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w:t>
            </w:r>
          </w:p>
        </w:tc>
        <w:tc>
          <w:tcPr>
            <w:tcW w:w="2914" w:type="dxa"/>
          </w:tcPr>
          <w:p w14:paraId="7F99F4EC"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 </w:t>
            </w:r>
          </w:p>
        </w:tc>
      </w:tr>
      <w:tr w:rsidR="00814D8B" w:rsidRPr="002B1646" w14:paraId="7158B293" w14:textId="77777777" w:rsidTr="001F5D51">
        <w:tc>
          <w:tcPr>
            <w:tcW w:w="3794" w:type="dxa"/>
          </w:tcPr>
          <w:p w14:paraId="0EC04413" w14:textId="77777777" w:rsidR="00814D8B" w:rsidRPr="00A1601B" w:rsidRDefault="00814D8B" w:rsidP="00336E23">
            <w:pPr>
              <w:rPr>
                <w:sz w:val="16"/>
                <w:szCs w:val="16"/>
                <w:lang w:val="en-GB"/>
              </w:rPr>
            </w:pPr>
            <w:r w:rsidRPr="00A1601B">
              <w:rPr>
                <w:sz w:val="16"/>
                <w:szCs w:val="16"/>
                <w:lang w:val="en-GB"/>
              </w:rPr>
              <w:t>smallmolecule_search_engine_score[1-n]</w:t>
            </w:r>
          </w:p>
        </w:tc>
        <w:tc>
          <w:tcPr>
            <w:tcW w:w="2914" w:type="dxa"/>
          </w:tcPr>
          <w:p w14:paraId="0100366B"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small molecule</w:t>
            </w:r>
            <w:r w:rsidR="002233F9" w:rsidRPr="00506B44">
              <w:rPr>
                <w:sz w:val="16"/>
                <w:szCs w:val="16"/>
              </w:rPr>
              <w:t xml:space="preserve"> section present)</w:t>
            </w:r>
          </w:p>
        </w:tc>
        <w:tc>
          <w:tcPr>
            <w:tcW w:w="2914" w:type="dxa"/>
          </w:tcPr>
          <w:p w14:paraId="00344C1D" w14:textId="77777777" w:rsidR="00814D8B" w:rsidRPr="00753FF5" w:rsidRDefault="00814D8B" w:rsidP="00552552">
            <w:pPr>
              <w:spacing w:after="60"/>
              <w:jc w:val="center"/>
              <w:outlineLvl w:val="1"/>
              <w:rPr>
                <w:b/>
                <w:bCs/>
                <w:sz w:val="16"/>
                <w:szCs w:val="16"/>
              </w:rPr>
            </w:pPr>
            <w:r w:rsidRPr="00753FF5">
              <w:rPr>
                <w:b/>
                <w:bCs/>
                <w:sz w:val="16"/>
                <w:szCs w:val="16"/>
              </w:rPr>
              <w:t>SC</w:t>
            </w:r>
            <w:r w:rsidR="00A31050">
              <w:rPr>
                <w:b/>
                <w:bCs/>
                <w:sz w:val="16"/>
                <w:szCs w:val="16"/>
              </w:rPr>
              <w:t xml:space="preserve"> </w:t>
            </w:r>
            <w:r w:rsidR="002233F9" w:rsidRPr="00506B44">
              <w:rPr>
                <w:sz w:val="16"/>
                <w:szCs w:val="16"/>
              </w:rPr>
              <w:t xml:space="preserve">(if </w:t>
            </w:r>
            <w:r w:rsidR="002233F9">
              <w:rPr>
                <w:sz w:val="16"/>
                <w:szCs w:val="16"/>
              </w:rPr>
              <w:t>small molecule</w:t>
            </w:r>
            <w:r w:rsidR="002233F9" w:rsidRPr="00506B44">
              <w:rPr>
                <w:sz w:val="16"/>
                <w:szCs w:val="16"/>
              </w:rPr>
              <w:t xml:space="preserve"> section present)</w:t>
            </w:r>
          </w:p>
        </w:tc>
      </w:tr>
      <w:tr w:rsidR="00814D8B" w:rsidRPr="002B1646" w14:paraId="5730349A" w14:textId="77777777" w:rsidTr="001F5D51">
        <w:tc>
          <w:tcPr>
            <w:tcW w:w="3794" w:type="dxa"/>
          </w:tcPr>
          <w:p w14:paraId="72C7A606" w14:textId="77777777" w:rsidR="00814D8B" w:rsidRPr="00506B44" w:rsidRDefault="00814D8B" w:rsidP="00336E23">
            <w:pPr>
              <w:rPr>
                <w:sz w:val="16"/>
                <w:szCs w:val="16"/>
                <w:lang w:val="de-DE"/>
              </w:rPr>
            </w:pPr>
            <w:r w:rsidRPr="00506B44">
              <w:rPr>
                <w:sz w:val="16"/>
                <w:szCs w:val="16"/>
                <w:lang w:val="de-DE"/>
              </w:rPr>
              <w:t>fixed_mod[1-n]</w:t>
            </w:r>
          </w:p>
        </w:tc>
        <w:tc>
          <w:tcPr>
            <w:tcW w:w="2914" w:type="dxa"/>
          </w:tcPr>
          <w:p w14:paraId="703928D7"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5BE0B943"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2F71282D" w14:textId="77777777" w:rsidTr="001F5D51">
        <w:tc>
          <w:tcPr>
            <w:tcW w:w="3794" w:type="dxa"/>
          </w:tcPr>
          <w:p w14:paraId="6F5EDC0C" w14:textId="77777777" w:rsidR="00814D8B" w:rsidRPr="00506B44" w:rsidRDefault="00814D8B" w:rsidP="00336E23">
            <w:pPr>
              <w:rPr>
                <w:sz w:val="16"/>
                <w:szCs w:val="16"/>
              </w:rPr>
            </w:pPr>
            <w:r w:rsidRPr="00506B44">
              <w:rPr>
                <w:sz w:val="16"/>
                <w:szCs w:val="16"/>
              </w:rPr>
              <w:t>variable_mod[1-n]</w:t>
            </w:r>
          </w:p>
        </w:tc>
        <w:tc>
          <w:tcPr>
            <w:tcW w:w="2914" w:type="dxa"/>
          </w:tcPr>
          <w:p w14:paraId="252CABFA"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3DCE53C9"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48BE3757" w14:textId="77777777" w:rsidTr="001F5D51">
        <w:tc>
          <w:tcPr>
            <w:tcW w:w="3794" w:type="dxa"/>
          </w:tcPr>
          <w:p w14:paraId="231F1E3E" w14:textId="77777777" w:rsidR="00814D8B" w:rsidRPr="00506B44" w:rsidRDefault="00814D8B" w:rsidP="00336E23">
            <w:pPr>
              <w:rPr>
                <w:sz w:val="16"/>
                <w:szCs w:val="16"/>
              </w:rPr>
            </w:pPr>
            <w:r w:rsidRPr="00506B44">
              <w:rPr>
                <w:sz w:val="16"/>
                <w:szCs w:val="16"/>
              </w:rPr>
              <w:t>protein-quantification-unit</w:t>
            </w:r>
          </w:p>
        </w:tc>
        <w:tc>
          <w:tcPr>
            <w:tcW w:w="2914" w:type="dxa"/>
          </w:tcPr>
          <w:p w14:paraId="7BD7E678" w14:textId="77777777" w:rsidR="00814D8B" w:rsidRPr="00506B44" w:rsidRDefault="00814D8B" w:rsidP="006F6052">
            <w:pPr>
              <w:jc w:val="center"/>
              <w:rPr>
                <w:sz w:val="16"/>
                <w:szCs w:val="16"/>
              </w:rPr>
            </w:pPr>
            <w:r>
              <w:rPr>
                <w:sz w:val="16"/>
                <w:szCs w:val="16"/>
              </w:rPr>
              <w:t>(not used)</w:t>
            </w:r>
          </w:p>
        </w:tc>
        <w:tc>
          <w:tcPr>
            <w:tcW w:w="2914" w:type="dxa"/>
          </w:tcPr>
          <w:p w14:paraId="24B18168"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rotein section present)</w:t>
            </w:r>
          </w:p>
        </w:tc>
      </w:tr>
      <w:tr w:rsidR="00814D8B" w:rsidRPr="002B1646" w14:paraId="0575E8B7" w14:textId="77777777" w:rsidTr="001F5D51">
        <w:tc>
          <w:tcPr>
            <w:tcW w:w="3794" w:type="dxa"/>
          </w:tcPr>
          <w:p w14:paraId="445DE62A" w14:textId="77777777" w:rsidR="00814D8B" w:rsidRPr="00506B44" w:rsidRDefault="00814D8B" w:rsidP="00336E23">
            <w:pPr>
              <w:rPr>
                <w:sz w:val="16"/>
                <w:szCs w:val="16"/>
              </w:rPr>
            </w:pPr>
            <w:r w:rsidRPr="00506B44">
              <w:rPr>
                <w:sz w:val="16"/>
                <w:szCs w:val="16"/>
              </w:rPr>
              <w:t>peptide-quantification-unit</w:t>
            </w:r>
          </w:p>
        </w:tc>
        <w:tc>
          <w:tcPr>
            <w:tcW w:w="2914" w:type="dxa"/>
          </w:tcPr>
          <w:p w14:paraId="61539FC3" w14:textId="77777777" w:rsidR="00814D8B" w:rsidRPr="00506B44" w:rsidRDefault="00814D8B" w:rsidP="006F6052">
            <w:pPr>
              <w:jc w:val="center"/>
              <w:rPr>
                <w:sz w:val="16"/>
                <w:szCs w:val="16"/>
              </w:rPr>
            </w:pPr>
            <w:r>
              <w:rPr>
                <w:sz w:val="16"/>
                <w:szCs w:val="16"/>
              </w:rPr>
              <w:t>(not used)</w:t>
            </w:r>
          </w:p>
        </w:tc>
        <w:tc>
          <w:tcPr>
            <w:tcW w:w="2914" w:type="dxa"/>
          </w:tcPr>
          <w:p w14:paraId="6024F91E"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eptide section present)</w:t>
            </w:r>
          </w:p>
        </w:tc>
      </w:tr>
      <w:tr w:rsidR="00814D8B" w:rsidRPr="002B1646" w14:paraId="1B972DD7" w14:textId="77777777" w:rsidTr="001F5D51">
        <w:tc>
          <w:tcPr>
            <w:tcW w:w="3794" w:type="dxa"/>
          </w:tcPr>
          <w:p w14:paraId="176D6EC7" w14:textId="77777777" w:rsidR="00814D8B" w:rsidRPr="00506B44" w:rsidRDefault="00814D8B" w:rsidP="00336E23">
            <w:pPr>
              <w:rPr>
                <w:sz w:val="16"/>
                <w:szCs w:val="16"/>
              </w:rPr>
            </w:pPr>
            <w:r w:rsidRPr="00506B44">
              <w:rPr>
                <w:sz w:val="16"/>
                <w:szCs w:val="16"/>
              </w:rPr>
              <w:t>smallmolecule-quantification-unit</w:t>
            </w:r>
          </w:p>
        </w:tc>
        <w:tc>
          <w:tcPr>
            <w:tcW w:w="2914" w:type="dxa"/>
          </w:tcPr>
          <w:p w14:paraId="5C3F87E8" w14:textId="77777777" w:rsidR="00814D8B" w:rsidRPr="00506B44" w:rsidRDefault="00814D8B" w:rsidP="006F6052">
            <w:pPr>
              <w:jc w:val="center"/>
              <w:rPr>
                <w:sz w:val="16"/>
                <w:szCs w:val="16"/>
              </w:rPr>
            </w:pPr>
            <w:r>
              <w:rPr>
                <w:sz w:val="16"/>
                <w:szCs w:val="16"/>
              </w:rPr>
              <w:t>(not used)</w:t>
            </w:r>
          </w:p>
        </w:tc>
        <w:tc>
          <w:tcPr>
            <w:tcW w:w="2914" w:type="dxa"/>
          </w:tcPr>
          <w:p w14:paraId="0C4DB14A" w14:textId="77777777" w:rsidR="00814D8B" w:rsidRPr="00506B44" w:rsidRDefault="00814D8B">
            <w:pPr>
              <w:spacing w:after="60"/>
              <w:jc w:val="center"/>
              <w:outlineLvl w:val="1"/>
              <w:rPr>
                <w:sz w:val="16"/>
                <w:szCs w:val="16"/>
              </w:rPr>
            </w:pPr>
            <w:r w:rsidRPr="00506B44">
              <w:rPr>
                <w:rStyle w:val="Strong"/>
                <w:sz w:val="16"/>
                <w:szCs w:val="16"/>
              </w:rPr>
              <w:t>SC</w:t>
            </w:r>
            <w:r w:rsidRPr="00506B44">
              <w:rPr>
                <w:sz w:val="16"/>
                <w:szCs w:val="16"/>
              </w:rPr>
              <w:t xml:space="preserve"> (if </w:t>
            </w:r>
            <w:r>
              <w:rPr>
                <w:sz w:val="16"/>
                <w:szCs w:val="16"/>
              </w:rPr>
              <w:t>small molecule</w:t>
            </w:r>
            <w:r w:rsidRPr="00506B44">
              <w:rPr>
                <w:sz w:val="16"/>
                <w:szCs w:val="16"/>
              </w:rPr>
              <w:t xml:space="preserve"> section present)</w:t>
            </w:r>
          </w:p>
        </w:tc>
      </w:tr>
      <w:tr w:rsidR="00814D8B" w:rsidRPr="002B1646" w14:paraId="6F10C781" w14:textId="77777777" w:rsidTr="001F5D51">
        <w:tc>
          <w:tcPr>
            <w:tcW w:w="3794" w:type="dxa"/>
          </w:tcPr>
          <w:p w14:paraId="11C64F4D" w14:textId="77777777" w:rsidR="00814D8B" w:rsidRPr="00506B44" w:rsidRDefault="00814D8B" w:rsidP="00336E23">
            <w:pPr>
              <w:rPr>
                <w:sz w:val="16"/>
                <w:szCs w:val="16"/>
              </w:rPr>
            </w:pPr>
            <w:r w:rsidRPr="00506B44">
              <w:rPr>
                <w:sz w:val="16"/>
                <w:szCs w:val="16"/>
              </w:rPr>
              <w:t>study_variable[1-n]-description</w:t>
            </w:r>
          </w:p>
        </w:tc>
        <w:tc>
          <w:tcPr>
            <w:tcW w:w="2914" w:type="dxa"/>
          </w:tcPr>
          <w:p w14:paraId="7FDCE74E" w14:textId="77777777" w:rsidR="00814D8B" w:rsidRPr="00506B44" w:rsidRDefault="00814D8B" w:rsidP="006F6052">
            <w:pPr>
              <w:jc w:val="center"/>
              <w:rPr>
                <w:sz w:val="16"/>
                <w:szCs w:val="16"/>
              </w:rPr>
            </w:pPr>
            <w:r>
              <w:rPr>
                <w:sz w:val="16"/>
                <w:szCs w:val="16"/>
              </w:rPr>
              <w:t>(not used)</w:t>
            </w:r>
          </w:p>
        </w:tc>
        <w:tc>
          <w:tcPr>
            <w:tcW w:w="2914" w:type="dxa"/>
          </w:tcPr>
          <w:p w14:paraId="58A28D3A" w14:textId="77777777" w:rsidR="00814D8B" w:rsidRPr="00506B44" w:rsidRDefault="00814D8B" w:rsidP="00336E23">
            <w:pPr>
              <w:spacing w:after="60"/>
              <w:jc w:val="center"/>
              <w:outlineLvl w:val="1"/>
              <w:rPr>
                <w:sz w:val="16"/>
                <w:szCs w:val="16"/>
              </w:rPr>
            </w:pPr>
            <w:r w:rsidRPr="00506B44">
              <w:rPr>
                <w:rStyle w:val="Strong"/>
                <w:sz w:val="16"/>
                <w:szCs w:val="16"/>
              </w:rPr>
              <w:t>SC</w:t>
            </w:r>
          </w:p>
        </w:tc>
      </w:tr>
      <w:tr w:rsidR="00814D8B" w:rsidRPr="002B1646" w14:paraId="702F1448" w14:textId="77777777" w:rsidTr="001F5D51">
        <w:tc>
          <w:tcPr>
            <w:tcW w:w="3794" w:type="dxa"/>
          </w:tcPr>
          <w:p w14:paraId="71C28D1B" w14:textId="77777777" w:rsidR="00814D8B" w:rsidRPr="00506B44" w:rsidRDefault="00814D8B" w:rsidP="00336E23">
            <w:pPr>
              <w:rPr>
                <w:sz w:val="16"/>
                <w:szCs w:val="16"/>
              </w:rPr>
            </w:pPr>
            <w:r w:rsidRPr="00506B44">
              <w:rPr>
                <w:sz w:val="16"/>
                <w:szCs w:val="16"/>
              </w:rPr>
              <w:t>software[1-n]</w:t>
            </w:r>
          </w:p>
        </w:tc>
        <w:tc>
          <w:tcPr>
            <w:tcW w:w="2914" w:type="dxa"/>
          </w:tcPr>
          <w:p w14:paraId="4FAC3EB7" w14:textId="77777777" w:rsidR="00814D8B" w:rsidRPr="00506B44" w:rsidRDefault="00814D8B" w:rsidP="006F6052">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1DEEE0B4"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7E24D55C" w14:textId="77777777" w:rsidTr="001F5D51">
        <w:tc>
          <w:tcPr>
            <w:tcW w:w="3794" w:type="dxa"/>
          </w:tcPr>
          <w:p w14:paraId="592A0584" w14:textId="77777777" w:rsidR="00814D8B" w:rsidRPr="00506B44" w:rsidRDefault="00814D8B" w:rsidP="00336E23">
            <w:pPr>
              <w:rPr>
                <w:sz w:val="16"/>
                <w:szCs w:val="16"/>
              </w:rPr>
            </w:pPr>
            <w:r w:rsidRPr="00506B44">
              <w:rPr>
                <w:sz w:val="16"/>
                <w:szCs w:val="16"/>
              </w:rPr>
              <w:t>quantification_method</w:t>
            </w:r>
          </w:p>
        </w:tc>
        <w:tc>
          <w:tcPr>
            <w:tcW w:w="2914" w:type="dxa"/>
          </w:tcPr>
          <w:p w14:paraId="3C22806E" w14:textId="77777777" w:rsidR="00814D8B" w:rsidRPr="00506B44" w:rsidRDefault="00814D8B" w:rsidP="006F6052">
            <w:pPr>
              <w:jc w:val="center"/>
              <w:rPr>
                <w:sz w:val="16"/>
                <w:szCs w:val="16"/>
              </w:rPr>
            </w:pPr>
            <w:r>
              <w:rPr>
                <w:sz w:val="16"/>
                <w:szCs w:val="16"/>
              </w:rPr>
              <w:t>(not used)</w:t>
            </w:r>
          </w:p>
        </w:tc>
        <w:tc>
          <w:tcPr>
            <w:tcW w:w="2914" w:type="dxa"/>
          </w:tcPr>
          <w:p w14:paraId="12A5CFE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4D399DF6" w14:textId="77777777" w:rsidTr="001F5D51">
        <w:tc>
          <w:tcPr>
            <w:tcW w:w="3794" w:type="dxa"/>
          </w:tcPr>
          <w:p w14:paraId="661A1677" w14:textId="77777777" w:rsidR="00814D8B" w:rsidRPr="00506B44" w:rsidRDefault="00814D8B" w:rsidP="00336E23">
            <w:pPr>
              <w:rPr>
                <w:sz w:val="16"/>
                <w:szCs w:val="16"/>
              </w:rPr>
            </w:pPr>
            <w:r w:rsidRPr="00506B44">
              <w:rPr>
                <w:sz w:val="16"/>
                <w:szCs w:val="16"/>
              </w:rPr>
              <w:t>assay[1-n]-ms_run_ref</w:t>
            </w:r>
          </w:p>
        </w:tc>
        <w:tc>
          <w:tcPr>
            <w:tcW w:w="2914" w:type="dxa"/>
          </w:tcPr>
          <w:p w14:paraId="11DCD0BD" w14:textId="77777777" w:rsidR="00814D8B" w:rsidRPr="00506B44" w:rsidRDefault="00814D8B" w:rsidP="006F6052">
            <w:pPr>
              <w:spacing w:after="60"/>
              <w:jc w:val="center"/>
              <w:outlineLvl w:val="1"/>
              <w:rPr>
                <w:sz w:val="16"/>
                <w:szCs w:val="16"/>
              </w:rPr>
            </w:pPr>
            <w:r w:rsidRPr="00506B44">
              <w:rPr>
                <w:i/>
                <w:sz w:val="16"/>
                <w:szCs w:val="16"/>
              </w:rPr>
              <w:t>s</w:t>
            </w:r>
            <w:r>
              <w:rPr>
                <w:i/>
                <w:sz w:val="16"/>
                <w:szCs w:val="16"/>
              </w:rPr>
              <w:t xml:space="preserve">c </w:t>
            </w:r>
            <w:r w:rsidRPr="00BA14D3">
              <w:rPr>
                <w:sz w:val="16"/>
                <w:szCs w:val="16"/>
              </w:rPr>
              <w:t>(required if assays reported)</w:t>
            </w:r>
          </w:p>
        </w:tc>
        <w:tc>
          <w:tcPr>
            <w:tcW w:w="2914" w:type="dxa"/>
          </w:tcPr>
          <w:p w14:paraId="5F409FA6" w14:textId="77777777" w:rsidR="00814D8B" w:rsidRPr="00BA14D3" w:rsidRDefault="00814D8B" w:rsidP="00336E23">
            <w:pPr>
              <w:spacing w:after="60"/>
              <w:jc w:val="center"/>
              <w:outlineLvl w:val="1"/>
              <w:rPr>
                <w:sz w:val="14"/>
                <w:szCs w:val="16"/>
              </w:rPr>
            </w:pPr>
            <w:r w:rsidRPr="00506B44">
              <w:rPr>
                <w:i/>
                <w:sz w:val="16"/>
                <w:szCs w:val="16"/>
              </w:rPr>
              <w:t>s</w:t>
            </w:r>
            <w:r w:rsidRPr="00506B44">
              <w:rPr>
                <w:b/>
                <w:sz w:val="16"/>
                <w:szCs w:val="16"/>
              </w:rPr>
              <w:t>C</w:t>
            </w:r>
            <w:r>
              <w:rPr>
                <w:b/>
                <w:sz w:val="16"/>
                <w:szCs w:val="16"/>
              </w:rPr>
              <w:t xml:space="preserve"> </w:t>
            </w:r>
            <w:r w:rsidRPr="00837CCC">
              <w:rPr>
                <w:sz w:val="16"/>
                <w:szCs w:val="16"/>
              </w:rPr>
              <w:t>(required if assays reported)</w:t>
            </w:r>
          </w:p>
        </w:tc>
      </w:tr>
      <w:tr w:rsidR="00814D8B" w:rsidRPr="002B1646" w14:paraId="53EDD886" w14:textId="77777777" w:rsidTr="001F5D51">
        <w:tc>
          <w:tcPr>
            <w:tcW w:w="3794" w:type="dxa"/>
          </w:tcPr>
          <w:p w14:paraId="366DCD78" w14:textId="77777777" w:rsidR="00814D8B" w:rsidRPr="00506B44" w:rsidRDefault="00814D8B" w:rsidP="00336E23">
            <w:pPr>
              <w:rPr>
                <w:sz w:val="16"/>
                <w:szCs w:val="16"/>
              </w:rPr>
            </w:pPr>
            <w:r w:rsidRPr="00506B44">
              <w:rPr>
                <w:sz w:val="16"/>
                <w:szCs w:val="16"/>
              </w:rPr>
              <w:t>assay[1-n]-quantification_reagent</w:t>
            </w:r>
          </w:p>
        </w:tc>
        <w:tc>
          <w:tcPr>
            <w:tcW w:w="2914" w:type="dxa"/>
          </w:tcPr>
          <w:p w14:paraId="2D704C09" w14:textId="77777777" w:rsidR="00814D8B" w:rsidRPr="00506B44" w:rsidRDefault="00814D8B" w:rsidP="006F6052">
            <w:pPr>
              <w:jc w:val="center"/>
              <w:rPr>
                <w:sz w:val="16"/>
                <w:szCs w:val="16"/>
              </w:rPr>
            </w:pPr>
            <w:r>
              <w:rPr>
                <w:sz w:val="16"/>
                <w:szCs w:val="16"/>
              </w:rPr>
              <w:t>(not used)</w:t>
            </w:r>
          </w:p>
        </w:tc>
        <w:tc>
          <w:tcPr>
            <w:tcW w:w="2914" w:type="dxa"/>
          </w:tcPr>
          <w:p w14:paraId="4821CE2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2C97DC26" w14:textId="77777777" w:rsidTr="001F5D51">
        <w:tc>
          <w:tcPr>
            <w:tcW w:w="3794" w:type="dxa"/>
          </w:tcPr>
          <w:p w14:paraId="66987547" w14:textId="77777777" w:rsidR="00814D8B" w:rsidRPr="00506B44" w:rsidRDefault="00814D8B" w:rsidP="00336E23">
            <w:pPr>
              <w:rPr>
                <w:sz w:val="16"/>
                <w:szCs w:val="16"/>
              </w:rPr>
            </w:pPr>
            <w:r w:rsidRPr="00506B44">
              <w:rPr>
                <w:sz w:val="16"/>
                <w:szCs w:val="16"/>
              </w:rPr>
              <w:t>mzTab-ID</w:t>
            </w:r>
          </w:p>
        </w:tc>
        <w:tc>
          <w:tcPr>
            <w:tcW w:w="2914" w:type="dxa"/>
          </w:tcPr>
          <w:p w14:paraId="01D8148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997B8C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327E17F" w14:textId="77777777" w:rsidTr="001F5D51">
        <w:tc>
          <w:tcPr>
            <w:tcW w:w="3794" w:type="dxa"/>
          </w:tcPr>
          <w:p w14:paraId="58E556F9" w14:textId="77777777" w:rsidR="00814D8B" w:rsidRPr="00506B44" w:rsidRDefault="00814D8B" w:rsidP="00336E23">
            <w:pPr>
              <w:rPr>
                <w:sz w:val="16"/>
                <w:szCs w:val="16"/>
              </w:rPr>
            </w:pPr>
            <w:r w:rsidRPr="00506B44">
              <w:rPr>
                <w:sz w:val="16"/>
                <w:szCs w:val="16"/>
              </w:rPr>
              <w:t>title</w:t>
            </w:r>
          </w:p>
        </w:tc>
        <w:tc>
          <w:tcPr>
            <w:tcW w:w="2914" w:type="dxa"/>
          </w:tcPr>
          <w:p w14:paraId="71467EF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82F61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4201DB5" w14:textId="77777777" w:rsidTr="001F5D51">
        <w:tc>
          <w:tcPr>
            <w:tcW w:w="3794" w:type="dxa"/>
          </w:tcPr>
          <w:p w14:paraId="7C027264" w14:textId="77777777" w:rsidR="00814D8B" w:rsidRPr="00506B44" w:rsidRDefault="00814D8B" w:rsidP="00336E23">
            <w:pPr>
              <w:rPr>
                <w:sz w:val="16"/>
                <w:szCs w:val="16"/>
              </w:rPr>
            </w:pPr>
            <w:r w:rsidRPr="00506B44">
              <w:rPr>
                <w:sz w:val="16"/>
                <w:szCs w:val="16"/>
              </w:rPr>
              <w:t>sample_processing[1-n]</w:t>
            </w:r>
          </w:p>
        </w:tc>
        <w:tc>
          <w:tcPr>
            <w:tcW w:w="2914" w:type="dxa"/>
          </w:tcPr>
          <w:p w14:paraId="04EB5B7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41FD44B"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2DB793" w14:textId="77777777" w:rsidTr="001F5D51">
        <w:tc>
          <w:tcPr>
            <w:tcW w:w="3794" w:type="dxa"/>
          </w:tcPr>
          <w:p w14:paraId="3F208823" w14:textId="77777777" w:rsidR="00814D8B" w:rsidRPr="00506B44" w:rsidRDefault="00814D8B" w:rsidP="00336E23">
            <w:pPr>
              <w:rPr>
                <w:sz w:val="16"/>
                <w:szCs w:val="16"/>
              </w:rPr>
            </w:pPr>
            <w:r w:rsidRPr="00506B44">
              <w:rPr>
                <w:sz w:val="16"/>
                <w:szCs w:val="16"/>
              </w:rPr>
              <w:t>instrument[1-n]-name</w:t>
            </w:r>
          </w:p>
        </w:tc>
        <w:tc>
          <w:tcPr>
            <w:tcW w:w="2914" w:type="dxa"/>
          </w:tcPr>
          <w:p w14:paraId="5E13895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E87EA2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66FC842" w14:textId="77777777" w:rsidTr="001F5D51">
        <w:tc>
          <w:tcPr>
            <w:tcW w:w="3794" w:type="dxa"/>
          </w:tcPr>
          <w:p w14:paraId="07E8561A" w14:textId="77777777" w:rsidR="00814D8B" w:rsidRPr="00506B44" w:rsidRDefault="00814D8B" w:rsidP="00336E23">
            <w:pPr>
              <w:rPr>
                <w:sz w:val="16"/>
                <w:szCs w:val="16"/>
              </w:rPr>
            </w:pPr>
            <w:r w:rsidRPr="00506B44">
              <w:rPr>
                <w:sz w:val="16"/>
                <w:szCs w:val="16"/>
              </w:rPr>
              <w:lastRenderedPageBreak/>
              <w:t>instrument[1-n]-source</w:t>
            </w:r>
          </w:p>
        </w:tc>
        <w:tc>
          <w:tcPr>
            <w:tcW w:w="2914" w:type="dxa"/>
          </w:tcPr>
          <w:p w14:paraId="773BD2C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D12D48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D12542B" w14:textId="77777777" w:rsidTr="001F5D51">
        <w:tc>
          <w:tcPr>
            <w:tcW w:w="3794" w:type="dxa"/>
          </w:tcPr>
          <w:p w14:paraId="696272ED" w14:textId="77777777" w:rsidR="00814D8B" w:rsidRPr="00506B44" w:rsidRDefault="00814D8B" w:rsidP="00336E23">
            <w:pPr>
              <w:rPr>
                <w:sz w:val="16"/>
                <w:szCs w:val="16"/>
              </w:rPr>
            </w:pPr>
            <w:r w:rsidRPr="00506B44">
              <w:rPr>
                <w:sz w:val="16"/>
                <w:szCs w:val="16"/>
              </w:rPr>
              <w:t>instrument[1-n]-analyzer</w:t>
            </w:r>
            <w:r>
              <w:rPr>
                <w:sz w:val="16"/>
                <w:szCs w:val="16"/>
              </w:rPr>
              <w:t>[1-n]</w:t>
            </w:r>
          </w:p>
        </w:tc>
        <w:tc>
          <w:tcPr>
            <w:tcW w:w="2914" w:type="dxa"/>
          </w:tcPr>
          <w:p w14:paraId="00DFDDF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7532DD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0C43547" w14:textId="77777777" w:rsidTr="001F5D51">
        <w:tc>
          <w:tcPr>
            <w:tcW w:w="3794" w:type="dxa"/>
          </w:tcPr>
          <w:p w14:paraId="0333CA68" w14:textId="77777777" w:rsidR="00814D8B" w:rsidRPr="00506B44" w:rsidRDefault="00814D8B" w:rsidP="00336E23">
            <w:pPr>
              <w:rPr>
                <w:sz w:val="16"/>
                <w:szCs w:val="16"/>
              </w:rPr>
            </w:pPr>
            <w:r w:rsidRPr="00506B44">
              <w:rPr>
                <w:sz w:val="16"/>
                <w:szCs w:val="16"/>
              </w:rPr>
              <w:t>instrument[1-n]-detector</w:t>
            </w:r>
          </w:p>
        </w:tc>
        <w:tc>
          <w:tcPr>
            <w:tcW w:w="2914" w:type="dxa"/>
          </w:tcPr>
          <w:p w14:paraId="74E8AC3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2432F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EB6A21" w14:textId="77777777" w:rsidTr="001F5D51">
        <w:tc>
          <w:tcPr>
            <w:tcW w:w="3794" w:type="dxa"/>
          </w:tcPr>
          <w:p w14:paraId="523CAED2" w14:textId="77777777" w:rsidR="00814D8B" w:rsidRPr="00506B44" w:rsidRDefault="00814D8B" w:rsidP="00336E23">
            <w:pPr>
              <w:rPr>
                <w:sz w:val="16"/>
                <w:szCs w:val="16"/>
              </w:rPr>
            </w:pPr>
            <w:r w:rsidRPr="00506B44">
              <w:rPr>
                <w:sz w:val="16"/>
                <w:szCs w:val="16"/>
              </w:rPr>
              <w:t>software[1-n]-setting</w:t>
            </w:r>
            <w:r>
              <w:rPr>
                <w:sz w:val="16"/>
                <w:szCs w:val="16"/>
              </w:rPr>
              <w:t>[1-n]</w:t>
            </w:r>
          </w:p>
        </w:tc>
        <w:tc>
          <w:tcPr>
            <w:tcW w:w="2914" w:type="dxa"/>
          </w:tcPr>
          <w:p w14:paraId="7D0B99C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88D2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A15F6A8" w14:textId="77777777" w:rsidTr="001F5D51">
        <w:tc>
          <w:tcPr>
            <w:tcW w:w="3794" w:type="dxa"/>
          </w:tcPr>
          <w:p w14:paraId="13535BD8" w14:textId="77777777" w:rsidR="00814D8B" w:rsidRPr="00506B44" w:rsidRDefault="00814D8B" w:rsidP="00336E23">
            <w:pPr>
              <w:rPr>
                <w:sz w:val="16"/>
                <w:szCs w:val="16"/>
              </w:rPr>
            </w:pPr>
            <w:r w:rsidRPr="00506B44">
              <w:rPr>
                <w:sz w:val="16"/>
                <w:szCs w:val="16"/>
              </w:rPr>
              <w:t>false_discovery_rate</w:t>
            </w:r>
          </w:p>
        </w:tc>
        <w:tc>
          <w:tcPr>
            <w:tcW w:w="2914" w:type="dxa"/>
          </w:tcPr>
          <w:p w14:paraId="7FF7178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54D85E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573D4C6A" w14:textId="77777777" w:rsidTr="001F5D51">
        <w:tc>
          <w:tcPr>
            <w:tcW w:w="3794" w:type="dxa"/>
          </w:tcPr>
          <w:p w14:paraId="47A476C7" w14:textId="77777777" w:rsidR="00814D8B" w:rsidRPr="00506B44" w:rsidRDefault="00814D8B" w:rsidP="00336E23">
            <w:pPr>
              <w:rPr>
                <w:sz w:val="16"/>
                <w:szCs w:val="16"/>
              </w:rPr>
            </w:pPr>
            <w:r w:rsidRPr="00506B44">
              <w:rPr>
                <w:sz w:val="16"/>
                <w:szCs w:val="16"/>
              </w:rPr>
              <w:t>publication[1-n]</w:t>
            </w:r>
          </w:p>
        </w:tc>
        <w:tc>
          <w:tcPr>
            <w:tcW w:w="2914" w:type="dxa"/>
          </w:tcPr>
          <w:p w14:paraId="0B6D91C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57E3ED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AFB552" w14:textId="77777777" w:rsidTr="001F5D51">
        <w:tc>
          <w:tcPr>
            <w:tcW w:w="3794" w:type="dxa"/>
          </w:tcPr>
          <w:p w14:paraId="65A972F2" w14:textId="77777777" w:rsidR="00814D8B" w:rsidRPr="00506B44" w:rsidRDefault="00814D8B" w:rsidP="00F42BC1">
            <w:pPr>
              <w:rPr>
                <w:sz w:val="16"/>
                <w:szCs w:val="16"/>
              </w:rPr>
            </w:pPr>
            <w:r w:rsidRPr="00506B44">
              <w:rPr>
                <w:sz w:val="16"/>
                <w:szCs w:val="16"/>
              </w:rPr>
              <w:t>contact[1-n]-name</w:t>
            </w:r>
          </w:p>
        </w:tc>
        <w:tc>
          <w:tcPr>
            <w:tcW w:w="2914" w:type="dxa"/>
          </w:tcPr>
          <w:p w14:paraId="30AB921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076F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754C669" w14:textId="77777777" w:rsidTr="001F5D51">
        <w:tc>
          <w:tcPr>
            <w:tcW w:w="3794" w:type="dxa"/>
          </w:tcPr>
          <w:p w14:paraId="02CBE65B" w14:textId="77777777" w:rsidR="00814D8B" w:rsidRPr="00506B44" w:rsidRDefault="00814D8B" w:rsidP="00F42BC1">
            <w:pPr>
              <w:rPr>
                <w:sz w:val="16"/>
                <w:szCs w:val="16"/>
              </w:rPr>
            </w:pPr>
            <w:r w:rsidRPr="00506B44">
              <w:rPr>
                <w:sz w:val="16"/>
                <w:szCs w:val="16"/>
              </w:rPr>
              <w:t>contact[1-n]-affiliation</w:t>
            </w:r>
          </w:p>
        </w:tc>
        <w:tc>
          <w:tcPr>
            <w:tcW w:w="2914" w:type="dxa"/>
          </w:tcPr>
          <w:p w14:paraId="6350E32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1286FC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48D704" w14:textId="77777777" w:rsidTr="001F5D51">
        <w:tc>
          <w:tcPr>
            <w:tcW w:w="3794" w:type="dxa"/>
          </w:tcPr>
          <w:p w14:paraId="0A4C8EED" w14:textId="77777777" w:rsidR="00814D8B" w:rsidRPr="00506B44" w:rsidRDefault="00814D8B" w:rsidP="00336E23">
            <w:pPr>
              <w:rPr>
                <w:sz w:val="16"/>
                <w:szCs w:val="16"/>
              </w:rPr>
            </w:pPr>
            <w:r w:rsidRPr="00506B44">
              <w:rPr>
                <w:sz w:val="16"/>
                <w:szCs w:val="16"/>
              </w:rPr>
              <w:t>contact[1-n]-email</w:t>
            </w:r>
          </w:p>
        </w:tc>
        <w:tc>
          <w:tcPr>
            <w:tcW w:w="2914" w:type="dxa"/>
          </w:tcPr>
          <w:p w14:paraId="3613D96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2887DA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2F72401" w14:textId="77777777" w:rsidTr="001F5D51">
        <w:tc>
          <w:tcPr>
            <w:tcW w:w="3794" w:type="dxa"/>
          </w:tcPr>
          <w:p w14:paraId="3A6D9782" w14:textId="77777777" w:rsidR="00814D8B" w:rsidRPr="00506B44" w:rsidRDefault="00814D8B" w:rsidP="00336E23">
            <w:pPr>
              <w:rPr>
                <w:sz w:val="16"/>
                <w:szCs w:val="16"/>
              </w:rPr>
            </w:pPr>
            <w:r w:rsidRPr="00506B44">
              <w:rPr>
                <w:sz w:val="16"/>
                <w:szCs w:val="16"/>
              </w:rPr>
              <w:t>uri</w:t>
            </w:r>
            <w:r>
              <w:rPr>
                <w:sz w:val="16"/>
                <w:szCs w:val="16"/>
              </w:rPr>
              <w:t>[1-n]</w:t>
            </w:r>
          </w:p>
        </w:tc>
        <w:tc>
          <w:tcPr>
            <w:tcW w:w="2914" w:type="dxa"/>
          </w:tcPr>
          <w:p w14:paraId="195A350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4B0855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6AE809" w14:textId="77777777" w:rsidTr="001F5D51">
        <w:tc>
          <w:tcPr>
            <w:tcW w:w="3794" w:type="dxa"/>
          </w:tcPr>
          <w:p w14:paraId="0E2D2151" w14:textId="77777777" w:rsidR="00814D8B" w:rsidRPr="00506B44" w:rsidRDefault="00814D8B" w:rsidP="00336E23">
            <w:pPr>
              <w:rPr>
                <w:sz w:val="16"/>
                <w:szCs w:val="16"/>
              </w:rPr>
            </w:pPr>
            <w:r w:rsidRPr="00506B44">
              <w:rPr>
                <w:sz w:val="16"/>
                <w:szCs w:val="16"/>
              </w:rPr>
              <w:t>fixed_mod[1-n]-site</w:t>
            </w:r>
          </w:p>
        </w:tc>
        <w:tc>
          <w:tcPr>
            <w:tcW w:w="2914" w:type="dxa"/>
          </w:tcPr>
          <w:p w14:paraId="7463EA1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17F04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014643" w14:textId="77777777" w:rsidTr="001F5D51">
        <w:tc>
          <w:tcPr>
            <w:tcW w:w="3794" w:type="dxa"/>
          </w:tcPr>
          <w:p w14:paraId="655452DF" w14:textId="77777777" w:rsidR="00814D8B" w:rsidRPr="00506B44" w:rsidRDefault="00814D8B" w:rsidP="00336E23">
            <w:pPr>
              <w:rPr>
                <w:sz w:val="16"/>
                <w:szCs w:val="16"/>
              </w:rPr>
            </w:pPr>
            <w:r w:rsidRPr="00506B44">
              <w:rPr>
                <w:sz w:val="16"/>
                <w:szCs w:val="16"/>
              </w:rPr>
              <w:t>fixed_mod[1-n]-position</w:t>
            </w:r>
          </w:p>
        </w:tc>
        <w:tc>
          <w:tcPr>
            <w:tcW w:w="2914" w:type="dxa"/>
          </w:tcPr>
          <w:p w14:paraId="6EFC184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83CC292" w14:textId="77777777" w:rsidR="00814D8B" w:rsidRPr="00552552" w:rsidRDefault="00292B9F" w:rsidP="00336E23">
            <w:pPr>
              <w:spacing w:after="60"/>
              <w:jc w:val="center"/>
              <w:outlineLvl w:val="1"/>
              <w:rPr>
                <w:sz w:val="16"/>
                <w:szCs w:val="16"/>
              </w:rPr>
            </w:pPr>
            <w:r>
              <w:rPr>
                <w:i/>
                <w:sz w:val="16"/>
                <w:szCs w:val="16"/>
              </w:rPr>
              <w:t>s</w:t>
            </w:r>
            <w:r w:rsidR="00814D8B" w:rsidRPr="00552552">
              <w:rPr>
                <w:i/>
                <w:sz w:val="16"/>
                <w:szCs w:val="16"/>
              </w:rPr>
              <w:t>c</w:t>
            </w:r>
          </w:p>
        </w:tc>
      </w:tr>
      <w:tr w:rsidR="00814D8B" w:rsidRPr="002B1646" w14:paraId="51FA4600" w14:textId="77777777" w:rsidTr="001F5D51">
        <w:tc>
          <w:tcPr>
            <w:tcW w:w="3794" w:type="dxa"/>
          </w:tcPr>
          <w:p w14:paraId="01F14F69" w14:textId="77777777" w:rsidR="00814D8B" w:rsidRPr="00506B44" w:rsidRDefault="00814D8B" w:rsidP="00336E23">
            <w:pPr>
              <w:rPr>
                <w:sz w:val="16"/>
                <w:szCs w:val="16"/>
              </w:rPr>
            </w:pPr>
            <w:r w:rsidRPr="00506B44">
              <w:rPr>
                <w:sz w:val="16"/>
                <w:szCs w:val="16"/>
              </w:rPr>
              <w:t>variable_mod[1-n]-site</w:t>
            </w:r>
          </w:p>
        </w:tc>
        <w:tc>
          <w:tcPr>
            <w:tcW w:w="2914" w:type="dxa"/>
          </w:tcPr>
          <w:p w14:paraId="2180252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1EBB0A"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B6654F" w14:textId="77777777" w:rsidTr="001F5D51">
        <w:tc>
          <w:tcPr>
            <w:tcW w:w="3794" w:type="dxa"/>
          </w:tcPr>
          <w:p w14:paraId="095C3FE6" w14:textId="77777777" w:rsidR="00814D8B" w:rsidRPr="00506B44" w:rsidRDefault="00814D8B" w:rsidP="00336E23">
            <w:pPr>
              <w:rPr>
                <w:sz w:val="16"/>
                <w:szCs w:val="16"/>
              </w:rPr>
            </w:pPr>
            <w:r w:rsidRPr="00506B44">
              <w:rPr>
                <w:sz w:val="16"/>
                <w:szCs w:val="16"/>
              </w:rPr>
              <w:t>variable_mod[1-n]-position</w:t>
            </w:r>
          </w:p>
        </w:tc>
        <w:tc>
          <w:tcPr>
            <w:tcW w:w="2914" w:type="dxa"/>
          </w:tcPr>
          <w:p w14:paraId="330C22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93D74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487199" w14:textId="77777777" w:rsidTr="001F5D51">
        <w:tc>
          <w:tcPr>
            <w:tcW w:w="3794" w:type="dxa"/>
          </w:tcPr>
          <w:p w14:paraId="35594943" w14:textId="77777777" w:rsidR="00814D8B" w:rsidRPr="00506B44" w:rsidRDefault="00814D8B" w:rsidP="00336E23">
            <w:pPr>
              <w:rPr>
                <w:sz w:val="16"/>
                <w:szCs w:val="16"/>
              </w:rPr>
            </w:pPr>
            <w:r w:rsidRPr="00506B44">
              <w:rPr>
                <w:sz w:val="16"/>
                <w:szCs w:val="16"/>
              </w:rPr>
              <w:t>ms_run[1-n]-format</w:t>
            </w:r>
          </w:p>
        </w:tc>
        <w:tc>
          <w:tcPr>
            <w:tcW w:w="2914" w:type="dxa"/>
          </w:tcPr>
          <w:p w14:paraId="3D5C66B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CDCFFA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87E8A4" w14:textId="77777777" w:rsidTr="001F5D51">
        <w:tc>
          <w:tcPr>
            <w:tcW w:w="3794" w:type="dxa"/>
          </w:tcPr>
          <w:p w14:paraId="273AE2CF" w14:textId="77777777" w:rsidR="00814D8B" w:rsidRPr="00506B44" w:rsidRDefault="00814D8B" w:rsidP="00336E23">
            <w:pPr>
              <w:rPr>
                <w:sz w:val="16"/>
                <w:szCs w:val="16"/>
              </w:rPr>
            </w:pPr>
            <w:r w:rsidRPr="00506B44">
              <w:rPr>
                <w:sz w:val="16"/>
                <w:szCs w:val="16"/>
              </w:rPr>
              <w:t>ms_run[1-n]-id_format</w:t>
            </w:r>
          </w:p>
        </w:tc>
        <w:tc>
          <w:tcPr>
            <w:tcW w:w="2914" w:type="dxa"/>
          </w:tcPr>
          <w:p w14:paraId="191BEC14" w14:textId="77777777" w:rsidR="00814D8B" w:rsidRPr="00FD3243" w:rsidRDefault="00814D8B" w:rsidP="00336E23">
            <w:pPr>
              <w:spacing w:after="60"/>
              <w:jc w:val="center"/>
              <w:outlineLvl w:val="1"/>
              <w:rPr>
                <w:sz w:val="16"/>
                <w:szCs w:val="16"/>
              </w:rPr>
            </w:pPr>
            <w:r w:rsidRPr="00506B44">
              <w:rPr>
                <w:i/>
                <w:sz w:val="16"/>
                <w:szCs w:val="16"/>
              </w:rPr>
              <w:t>sc</w:t>
            </w:r>
            <w:r w:rsidR="00FD3243">
              <w:rPr>
                <w:sz w:val="16"/>
                <w:szCs w:val="16"/>
              </w:rPr>
              <w:t xml:space="preserve"> (required if ms_run[1-n]</w:t>
            </w:r>
            <w:r w:rsidR="008D45A4">
              <w:rPr>
                <w:sz w:val="16"/>
                <w:szCs w:val="16"/>
              </w:rPr>
              <w:t>-format reported</w:t>
            </w:r>
            <w:r w:rsidR="00FD3243">
              <w:rPr>
                <w:sz w:val="16"/>
                <w:szCs w:val="16"/>
              </w:rPr>
              <w:t>)</w:t>
            </w:r>
          </w:p>
        </w:tc>
        <w:tc>
          <w:tcPr>
            <w:tcW w:w="2914" w:type="dxa"/>
          </w:tcPr>
          <w:p w14:paraId="5F3C7CA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r w:rsidR="008D45A4">
              <w:rPr>
                <w:i/>
                <w:sz w:val="16"/>
                <w:szCs w:val="16"/>
              </w:rPr>
              <w:t xml:space="preserve"> </w:t>
            </w:r>
            <w:r w:rsidR="008D45A4">
              <w:rPr>
                <w:sz w:val="16"/>
                <w:szCs w:val="16"/>
              </w:rPr>
              <w:t>(required if ms_run[1-n]-format reported)</w:t>
            </w:r>
          </w:p>
        </w:tc>
      </w:tr>
      <w:tr w:rsidR="00814D8B" w:rsidRPr="002B1646" w14:paraId="07129F94" w14:textId="77777777" w:rsidTr="001F5D51">
        <w:tc>
          <w:tcPr>
            <w:tcW w:w="3794" w:type="dxa"/>
          </w:tcPr>
          <w:p w14:paraId="2EF4B5B8" w14:textId="77777777" w:rsidR="00814D8B" w:rsidRPr="00506B44" w:rsidRDefault="00814D8B" w:rsidP="00336E23">
            <w:pPr>
              <w:rPr>
                <w:sz w:val="16"/>
                <w:szCs w:val="16"/>
              </w:rPr>
            </w:pPr>
            <w:r w:rsidRPr="00506B44">
              <w:rPr>
                <w:sz w:val="16"/>
                <w:szCs w:val="16"/>
              </w:rPr>
              <w:t>ms_run[1-n]-fragmentation_method</w:t>
            </w:r>
          </w:p>
        </w:tc>
        <w:tc>
          <w:tcPr>
            <w:tcW w:w="2914" w:type="dxa"/>
          </w:tcPr>
          <w:p w14:paraId="7CEC1B0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8D5A47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3617F1E" w14:textId="77777777" w:rsidTr="001F5D51">
        <w:tc>
          <w:tcPr>
            <w:tcW w:w="3794" w:type="dxa"/>
          </w:tcPr>
          <w:p w14:paraId="7080B566" w14:textId="77777777" w:rsidR="00814D8B" w:rsidRPr="00506B44" w:rsidRDefault="00814D8B" w:rsidP="00336E23">
            <w:pPr>
              <w:rPr>
                <w:sz w:val="16"/>
                <w:szCs w:val="16"/>
              </w:rPr>
            </w:pPr>
            <w:r>
              <w:rPr>
                <w:sz w:val="16"/>
                <w:szCs w:val="16"/>
                <w:lang w:val="de-DE"/>
              </w:rPr>
              <w:t>ms_run[1-n]</w:t>
            </w:r>
            <w:r w:rsidRPr="00506B44">
              <w:rPr>
                <w:sz w:val="16"/>
                <w:szCs w:val="16"/>
                <w:lang w:val="de-DE"/>
              </w:rPr>
              <w:t>-</w:t>
            </w:r>
            <w:r>
              <w:rPr>
                <w:sz w:val="16"/>
                <w:szCs w:val="16"/>
                <w:lang w:val="de-DE"/>
              </w:rPr>
              <w:t>hash</w:t>
            </w:r>
          </w:p>
        </w:tc>
        <w:tc>
          <w:tcPr>
            <w:tcW w:w="2914" w:type="dxa"/>
          </w:tcPr>
          <w:p w14:paraId="14BBF295"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c>
          <w:tcPr>
            <w:tcW w:w="2914" w:type="dxa"/>
          </w:tcPr>
          <w:p w14:paraId="09560098"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r>
      <w:tr w:rsidR="00814D8B" w:rsidRPr="002B1646" w14:paraId="4198BACA" w14:textId="77777777" w:rsidTr="001F5D51">
        <w:tc>
          <w:tcPr>
            <w:tcW w:w="3794" w:type="dxa"/>
          </w:tcPr>
          <w:p w14:paraId="0E5668B6" w14:textId="77777777" w:rsidR="00814D8B" w:rsidRPr="00506B44" w:rsidRDefault="00814D8B" w:rsidP="00336E23">
            <w:pPr>
              <w:rPr>
                <w:sz w:val="16"/>
                <w:szCs w:val="16"/>
              </w:rPr>
            </w:pPr>
            <w:r w:rsidRPr="00EA1A35">
              <w:rPr>
                <w:sz w:val="16"/>
                <w:szCs w:val="16"/>
                <w:lang w:val="en-GB"/>
              </w:rPr>
              <w:t>ms_run[1-n]-hash_method</w:t>
            </w:r>
          </w:p>
        </w:tc>
        <w:tc>
          <w:tcPr>
            <w:tcW w:w="2914" w:type="dxa"/>
          </w:tcPr>
          <w:p w14:paraId="23FBB42F" w14:textId="77777777" w:rsidR="00814D8B" w:rsidRPr="001F5D51" w:rsidRDefault="00814D8B" w:rsidP="00336E23">
            <w:pPr>
              <w:spacing w:after="60"/>
              <w:jc w:val="center"/>
              <w:outlineLvl w:val="1"/>
              <w:rPr>
                <w:b/>
                <w:sz w:val="16"/>
                <w:szCs w:val="16"/>
              </w:rPr>
            </w:pPr>
            <w:r w:rsidRPr="001F5D51">
              <w:rPr>
                <w:rStyle w:val="Strong"/>
                <w:b w:val="0"/>
                <w:i/>
                <w:sz w:val="16"/>
                <w:szCs w:val="16"/>
              </w:rPr>
              <w:t>sc</w:t>
            </w:r>
            <w:r w:rsidR="00292B9F">
              <w:rPr>
                <w:rStyle w:val="Strong"/>
                <w:b w:val="0"/>
                <w:sz w:val="16"/>
                <w:szCs w:val="16"/>
              </w:rPr>
              <w:t xml:space="preserve"> (</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c>
          <w:tcPr>
            <w:tcW w:w="2914" w:type="dxa"/>
          </w:tcPr>
          <w:p w14:paraId="0A3C2D0B"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r w:rsidR="00292B9F">
              <w:rPr>
                <w:rStyle w:val="Strong"/>
                <w:b w:val="0"/>
                <w:i/>
                <w:sz w:val="16"/>
                <w:szCs w:val="16"/>
              </w:rPr>
              <w:t xml:space="preserve"> </w:t>
            </w:r>
            <w:r w:rsidR="00292B9F" w:rsidRPr="001F5D51">
              <w:rPr>
                <w:rStyle w:val="Strong"/>
                <w:b w:val="0"/>
                <w:sz w:val="16"/>
                <w:szCs w:val="16"/>
              </w:rPr>
              <w:t>(</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r>
      <w:tr w:rsidR="00814D8B" w:rsidRPr="002B1646" w14:paraId="612A1471" w14:textId="77777777" w:rsidTr="001F5D51">
        <w:tc>
          <w:tcPr>
            <w:tcW w:w="3794" w:type="dxa"/>
          </w:tcPr>
          <w:p w14:paraId="1B42AF47" w14:textId="77777777" w:rsidR="00814D8B" w:rsidRPr="00506B44" w:rsidRDefault="00814D8B" w:rsidP="00336E23">
            <w:pPr>
              <w:rPr>
                <w:sz w:val="16"/>
                <w:szCs w:val="16"/>
              </w:rPr>
            </w:pPr>
            <w:r w:rsidRPr="00506B44">
              <w:rPr>
                <w:sz w:val="16"/>
                <w:szCs w:val="16"/>
              </w:rPr>
              <w:t>custom</w:t>
            </w:r>
            <w:r>
              <w:rPr>
                <w:sz w:val="16"/>
                <w:szCs w:val="16"/>
              </w:rPr>
              <w:t>[1-n]</w:t>
            </w:r>
          </w:p>
        </w:tc>
        <w:tc>
          <w:tcPr>
            <w:tcW w:w="2914" w:type="dxa"/>
          </w:tcPr>
          <w:p w14:paraId="684AECB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69067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901BE15" w14:textId="77777777" w:rsidTr="001F5D51">
        <w:tc>
          <w:tcPr>
            <w:tcW w:w="3794" w:type="dxa"/>
          </w:tcPr>
          <w:p w14:paraId="265F0DA4" w14:textId="77777777" w:rsidR="00814D8B" w:rsidRPr="00506B44" w:rsidRDefault="00814D8B" w:rsidP="00336E23">
            <w:pPr>
              <w:rPr>
                <w:sz w:val="16"/>
                <w:szCs w:val="16"/>
              </w:rPr>
            </w:pPr>
            <w:r w:rsidRPr="00506B44">
              <w:rPr>
                <w:sz w:val="16"/>
                <w:szCs w:val="16"/>
              </w:rPr>
              <w:t>sample[1-n]-species</w:t>
            </w:r>
            <w:r>
              <w:rPr>
                <w:sz w:val="16"/>
                <w:szCs w:val="16"/>
              </w:rPr>
              <w:t>[1-n]</w:t>
            </w:r>
          </w:p>
        </w:tc>
        <w:tc>
          <w:tcPr>
            <w:tcW w:w="2914" w:type="dxa"/>
          </w:tcPr>
          <w:p w14:paraId="279B173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D622C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535957" w14:textId="77777777" w:rsidTr="001F5D51">
        <w:tc>
          <w:tcPr>
            <w:tcW w:w="3794" w:type="dxa"/>
          </w:tcPr>
          <w:p w14:paraId="62E5FA87" w14:textId="77777777" w:rsidR="00814D8B" w:rsidRPr="00506B44" w:rsidRDefault="00814D8B" w:rsidP="00336E23">
            <w:pPr>
              <w:rPr>
                <w:sz w:val="16"/>
                <w:szCs w:val="16"/>
              </w:rPr>
            </w:pPr>
            <w:r w:rsidRPr="00506B44">
              <w:rPr>
                <w:sz w:val="16"/>
                <w:szCs w:val="16"/>
              </w:rPr>
              <w:t>sample[1-n]-tissue</w:t>
            </w:r>
            <w:r>
              <w:rPr>
                <w:sz w:val="16"/>
                <w:szCs w:val="16"/>
              </w:rPr>
              <w:t>[1-n]</w:t>
            </w:r>
          </w:p>
        </w:tc>
        <w:tc>
          <w:tcPr>
            <w:tcW w:w="2914" w:type="dxa"/>
          </w:tcPr>
          <w:p w14:paraId="2BC8F12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6D80C0E"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78E097B" w14:textId="77777777" w:rsidTr="001F5D51">
        <w:tc>
          <w:tcPr>
            <w:tcW w:w="3794" w:type="dxa"/>
          </w:tcPr>
          <w:p w14:paraId="4D9739CB" w14:textId="77777777" w:rsidR="00814D8B" w:rsidRPr="00506B44" w:rsidRDefault="00814D8B" w:rsidP="00336E23">
            <w:pPr>
              <w:rPr>
                <w:sz w:val="16"/>
                <w:szCs w:val="16"/>
              </w:rPr>
            </w:pPr>
            <w:r w:rsidRPr="00506B44">
              <w:rPr>
                <w:sz w:val="16"/>
                <w:szCs w:val="16"/>
              </w:rPr>
              <w:t>sample[1-n]-cell_type</w:t>
            </w:r>
            <w:r>
              <w:rPr>
                <w:sz w:val="16"/>
                <w:szCs w:val="16"/>
              </w:rPr>
              <w:t>[1-n]</w:t>
            </w:r>
          </w:p>
        </w:tc>
        <w:tc>
          <w:tcPr>
            <w:tcW w:w="2914" w:type="dxa"/>
          </w:tcPr>
          <w:p w14:paraId="3D90FCC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E3D7A6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A75C5C8" w14:textId="77777777" w:rsidTr="001F5D51">
        <w:tc>
          <w:tcPr>
            <w:tcW w:w="3794" w:type="dxa"/>
          </w:tcPr>
          <w:p w14:paraId="3F0E668F" w14:textId="77777777" w:rsidR="00814D8B" w:rsidRPr="00506B44" w:rsidRDefault="00814D8B" w:rsidP="00336E23">
            <w:pPr>
              <w:rPr>
                <w:sz w:val="16"/>
                <w:szCs w:val="16"/>
              </w:rPr>
            </w:pPr>
            <w:r w:rsidRPr="00506B44">
              <w:rPr>
                <w:sz w:val="16"/>
                <w:szCs w:val="16"/>
              </w:rPr>
              <w:t>sample[1-n]-disease</w:t>
            </w:r>
            <w:r>
              <w:rPr>
                <w:sz w:val="16"/>
                <w:szCs w:val="16"/>
              </w:rPr>
              <w:t>[1-n]</w:t>
            </w:r>
          </w:p>
        </w:tc>
        <w:tc>
          <w:tcPr>
            <w:tcW w:w="2914" w:type="dxa"/>
          </w:tcPr>
          <w:p w14:paraId="2681629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B081F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4F6FA63" w14:textId="77777777" w:rsidTr="001F5D51">
        <w:tc>
          <w:tcPr>
            <w:tcW w:w="3794" w:type="dxa"/>
          </w:tcPr>
          <w:p w14:paraId="03314B39" w14:textId="77777777" w:rsidR="00814D8B" w:rsidRPr="00506B44" w:rsidRDefault="00814D8B" w:rsidP="00336E23">
            <w:pPr>
              <w:rPr>
                <w:sz w:val="16"/>
                <w:szCs w:val="16"/>
              </w:rPr>
            </w:pPr>
            <w:r w:rsidRPr="00506B44">
              <w:rPr>
                <w:sz w:val="16"/>
                <w:szCs w:val="16"/>
              </w:rPr>
              <w:t>sample[1-n]-description</w:t>
            </w:r>
          </w:p>
        </w:tc>
        <w:tc>
          <w:tcPr>
            <w:tcW w:w="2914" w:type="dxa"/>
          </w:tcPr>
          <w:p w14:paraId="151F7AB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B36A03"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7894338" w14:textId="77777777" w:rsidTr="001F5D51">
        <w:tc>
          <w:tcPr>
            <w:tcW w:w="3794" w:type="dxa"/>
          </w:tcPr>
          <w:p w14:paraId="51F08733" w14:textId="77777777" w:rsidR="00814D8B" w:rsidRPr="00506B44" w:rsidRDefault="00814D8B" w:rsidP="00336E23">
            <w:pPr>
              <w:rPr>
                <w:sz w:val="16"/>
                <w:szCs w:val="16"/>
              </w:rPr>
            </w:pPr>
            <w:r w:rsidRPr="00506B44">
              <w:rPr>
                <w:sz w:val="16"/>
                <w:szCs w:val="16"/>
              </w:rPr>
              <w:t>sample[1-n]-custom</w:t>
            </w:r>
            <w:r>
              <w:rPr>
                <w:sz w:val="16"/>
                <w:szCs w:val="16"/>
              </w:rPr>
              <w:t>[1-n]</w:t>
            </w:r>
          </w:p>
        </w:tc>
        <w:tc>
          <w:tcPr>
            <w:tcW w:w="2914" w:type="dxa"/>
          </w:tcPr>
          <w:p w14:paraId="137F843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FF55B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C2207C4" w14:textId="77777777" w:rsidTr="001F5D51">
        <w:tc>
          <w:tcPr>
            <w:tcW w:w="3794" w:type="dxa"/>
          </w:tcPr>
          <w:p w14:paraId="17E4BC73" w14:textId="77777777" w:rsidR="00814D8B" w:rsidRPr="00506B44" w:rsidRDefault="00814D8B" w:rsidP="00336E23">
            <w:pPr>
              <w:rPr>
                <w:sz w:val="16"/>
                <w:szCs w:val="16"/>
              </w:rPr>
            </w:pPr>
            <w:r w:rsidRPr="00506B44">
              <w:rPr>
                <w:sz w:val="16"/>
                <w:szCs w:val="16"/>
              </w:rPr>
              <w:t>study_variable[1-n]-description</w:t>
            </w:r>
          </w:p>
        </w:tc>
        <w:tc>
          <w:tcPr>
            <w:tcW w:w="2914" w:type="dxa"/>
          </w:tcPr>
          <w:p w14:paraId="3D1E39FB" w14:textId="77777777" w:rsidR="00814D8B" w:rsidRPr="00506B44" w:rsidRDefault="00814D8B" w:rsidP="003F3A63">
            <w:pPr>
              <w:spacing w:after="60"/>
              <w:jc w:val="center"/>
              <w:outlineLvl w:val="1"/>
              <w:rPr>
                <w:sz w:val="16"/>
                <w:szCs w:val="16"/>
              </w:rPr>
            </w:pPr>
            <w:r w:rsidRPr="00506B44">
              <w:rPr>
                <w:i/>
                <w:sz w:val="16"/>
                <w:szCs w:val="16"/>
              </w:rPr>
              <w:t>sc</w:t>
            </w:r>
            <w:r>
              <w:rPr>
                <w:i/>
                <w:sz w:val="16"/>
                <w:szCs w:val="16"/>
              </w:rPr>
              <w:t xml:space="preserve"> </w:t>
            </w:r>
            <w:r w:rsidRPr="00BA14D3">
              <w:rPr>
                <w:sz w:val="16"/>
                <w:szCs w:val="16"/>
              </w:rPr>
              <w:t>(required i</w:t>
            </w:r>
            <w:r>
              <w:rPr>
                <w:sz w:val="16"/>
                <w:szCs w:val="16"/>
              </w:rPr>
              <w:t>f</w:t>
            </w:r>
            <w:r w:rsidRPr="00BA14D3">
              <w:rPr>
                <w:sz w:val="16"/>
                <w:szCs w:val="16"/>
              </w:rPr>
              <w:t xml:space="preserve"> SV reported)</w:t>
            </w:r>
          </w:p>
        </w:tc>
        <w:tc>
          <w:tcPr>
            <w:tcW w:w="2914" w:type="dxa"/>
          </w:tcPr>
          <w:p w14:paraId="4BA3207C" w14:textId="77777777" w:rsidR="00814D8B" w:rsidRPr="00506B44" w:rsidRDefault="00814D8B" w:rsidP="003F3A63">
            <w:pPr>
              <w:spacing w:after="60"/>
              <w:jc w:val="center"/>
              <w:outlineLvl w:val="1"/>
              <w:rPr>
                <w:sz w:val="16"/>
                <w:szCs w:val="16"/>
              </w:rPr>
            </w:pPr>
            <w:r w:rsidRPr="00BA14D3">
              <w:rPr>
                <w:i/>
                <w:sz w:val="16"/>
                <w:szCs w:val="16"/>
              </w:rPr>
              <w:t>sc</w:t>
            </w:r>
            <w:r>
              <w:rPr>
                <w:i/>
                <w:sz w:val="16"/>
                <w:szCs w:val="16"/>
              </w:rPr>
              <w:t xml:space="preserve"> </w:t>
            </w:r>
            <w:r w:rsidRPr="00837CCC">
              <w:rPr>
                <w:sz w:val="16"/>
                <w:szCs w:val="16"/>
              </w:rPr>
              <w:t>(required i</w:t>
            </w:r>
            <w:r>
              <w:rPr>
                <w:sz w:val="16"/>
                <w:szCs w:val="16"/>
              </w:rPr>
              <w:t>f</w:t>
            </w:r>
            <w:r w:rsidRPr="00837CCC">
              <w:rPr>
                <w:sz w:val="16"/>
                <w:szCs w:val="16"/>
              </w:rPr>
              <w:t xml:space="preserve"> SV reported)</w:t>
            </w:r>
          </w:p>
        </w:tc>
      </w:tr>
      <w:tr w:rsidR="00814D8B" w:rsidRPr="002B1646" w14:paraId="1C4FDEF8" w14:textId="77777777" w:rsidTr="001F5D51">
        <w:tc>
          <w:tcPr>
            <w:tcW w:w="3794" w:type="dxa"/>
          </w:tcPr>
          <w:p w14:paraId="5090D86C" w14:textId="77777777" w:rsidR="00814D8B" w:rsidRPr="00506B44" w:rsidRDefault="00814D8B" w:rsidP="00336E23">
            <w:pPr>
              <w:rPr>
                <w:sz w:val="16"/>
                <w:szCs w:val="16"/>
              </w:rPr>
            </w:pPr>
            <w:r w:rsidRPr="00506B44">
              <w:rPr>
                <w:sz w:val="16"/>
                <w:szCs w:val="16"/>
              </w:rPr>
              <w:t>study_variable[1-n]-sample_refs</w:t>
            </w:r>
          </w:p>
        </w:tc>
        <w:tc>
          <w:tcPr>
            <w:tcW w:w="2914" w:type="dxa"/>
          </w:tcPr>
          <w:p w14:paraId="5FCB88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E401AC6" w14:textId="77777777" w:rsidR="00814D8B" w:rsidRPr="00506B44" w:rsidRDefault="00814D8B" w:rsidP="00336E23">
            <w:pPr>
              <w:spacing w:after="60"/>
              <w:jc w:val="center"/>
              <w:outlineLvl w:val="1"/>
              <w:rPr>
                <w:sz w:val="16"/>
                <w:szCs w:val="16"/>
              </w:rPr>
            </w:pPr>
            <w:r>
              <w:rPr>
                <w:i/>
                <w:sz w:val="16"/>
                <w:szCs w:val="16"/>
              </w:rPr>
              <w:t>sc</w:t>
            </w:r>
          </w:p>
        </w:tc>
      </w:tr>
      <w:tr w:rsidR="00814D8B" w:rsidRPr="002B1646" w14:paraId="2B776265" w14:textId="77777777" w:rsidTr="001F5D51">
        <w:tc>
          <w:tcPr>
            <w:tcW w:w="3794" w:type="dxa"/>
          </w:tcPr>
          <w:p w14:paraId="3F299D0C" w14:textId="77777777" w:rsidR="00814D8B" w:rsidRPr="00506B44" w:rsidRDefault="00814D8B" w:rsidP="00336E23">
            <w:pPr>
              <w:rPr>
                <w:sz w:val="16"/>
                <w:szCs w:val="16"/>
              </w:rPr>
            </w:pPr>
            <w:r w:rsidRPr="00506B44">
              <w:rPr>
                <w:sz w:val="16"/>
                <w:szCs w:val="16"/>
              </w:rPr>
              <w:t>study_variable[1-n]-assay_ref</w:t>
            </w:r>
          </w:p>
        </w:tc>
        <w:tc>
          <w:tcPr>
            <w:tcW w:w="2914" w:type="dxa"/>
          </w:tcPr>
          <w:p w14:paraId="3A7A9DBE"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D024756" w14:textId="77777777" w:rsidR="00814D8B" w:rsidRPr="00506B44" w:rsidRDefault="00814D8B" w:rsidP="00BA14D3">
            <w:pPr>
              <w:spacing w:after="60"/>
              <w:jc w:val="center"/>
              <w:outlineLvl w:val="1"/>
              <w:rPr>
                <w:sz w:val="16"/>
                <w:szCs w:val="16"/>
              </w:rPr>
            </w:pPr>
            <w:r w:rsidRPr="00BA14D3">
              <w:rPr>
                <w:i/>
                <w:sz w:val="16"/>
                <w:szCs w:val="16"/>
              </w:rPr>
              <w:t>s</w:t>
            </w:r>
            <w:r w:rsidRPr="00BA14D3">
              <w:rPr>
                <w:b/>
                <w:sz w:val="16"/>
                <w:szCs w:val="16"/>
              </w:rPr>
              <w:t>C</w:t>
            </w:r>
          </w:p>
        </w:tc>
      </w:tr>
      <w:tr w:rsidR="00814D8B" w:rsidRPr="002B1646" w14:paraId="33C3B050" w14:textId="77777777" w:rsidTr="001F5D51">
        <w:tc>
          <w:tcPr>
            <w:tcW w:w="3794" w:type="dxa"/>
          </w:tcPr>
          <w:p w14:paraId="1E06805B" w14:textId="77777777" w:rsidR="00814D8B" w:rsidRPr="00506B44" w:rsidRDefault="00814D8B" w:rsidP="00336E23">
            <w:pPr>
              <w:rPr>
                <w:sz w:val="16"/>
                <w:szCs w:val="16"/>
              </w:rPr>
            </w:pPr>
            <w:r w:rsidRPr="00506B44">
              <w:rPr>
                <w:sz w:val="16"/>
                <w:szCs w:val="16"/>
              </w:rPr>
              <w:t>assay[1-n]-quantification_mod[1-n]</w:t>
            </w:r>
          </w:p>
        </w:tc>
        <w:tc>
          <w:tcPr>
            <w:tcW w:w="2914" w:type="dxa"/>
          </w:tcPr>
          <w:p w14:paraId="7A76D75B" w14:textId="77777777" w:rsidR="00814D8B" w:rsidRPr="00506B44" w:rsidRDefault="00814D8B" w:rsidP="006F6052">
            <w:pPr>
              <w:jc w:val="center"/>
              <w:rPr>
                <w:sz w:val="16"/>
                <w:szCs w:val="16"/>
              </w:rPr>
            </w:pPr>
            <w:r>
              <w:rPr>
                <w:sz w:val="16"/>
                <w:szCs w:val="16"/>
              </w:rPr>
              <w:t>(not used)</w:t>
            </w:r>
          </w:p>
        </w:tc>
        <w:tc>
          <w:tcPr>
            <w:tcW w:w="2914" w:type="dxa"/>
          </w:tcPr>
          <w:p w14:paraId="3C30B605"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21724491" w14:textId="77777777" w:rsidTr="001F5D51">
        <w:tc>
          <w:tcPr>
            <w:tcW w:w="3794" w:type="dxa"/>
          </w:tcPr>
          <w:p w14:paraId="754FC660" w14:textId="77777777" w:rsidR="00814D8B" w:rsidRPr="00506B44" w:rsidRDefault="00814D8B" w:rsidP="00336E23">
            <w:pPr>
              <w:rPr>
                <w:sz w:val="16"/>
                <w:szCs w:val="16"/>
              </w:rPr>
            </w:pPr>
            <w:r w:rsidRPr="00506B44">
              <w:rPr>
                <w:sz w:val="16"/>
                <w:szCs w:val="16"/>
              </w:rPr>
              <w:t>assay[1-n]-quantification_mod[1-n]-position</w:t>
            </w:r>
          </w:p>
        </w:tc>
        <w:tc>
          <w:tcPr>
            <w:tcW w:w="2914" w:type="dxa"/>
          </w:tcPr>
          <w:p w14:paraId="107A3E80" w14:textId="77777777" w:rsidR="00814D8B" w:rsidRPr="00506B44" w:rsidRDefault="00814D8B" w:rsidP="006F6052">
            <w:pPr>
              <w:jc w:val="center"/>
              <w:rPr>
                <w:sz w:val="16"/>
                <w:szCs w:val="16"/>
              </w:rPr>
            </w:pPr>
            <w:r>
              <w:rPr>
                <w:sz w:val="16"/>
                <w:szCs w:val="16"/>
              </w:rPr>
              <w:t>(not used)</w:t>
            </w:r>
          </w:p>
        </w:tc>
        <w:tc>
          <w:tcPr>
            <w:tcW w:w="2914" w:type="dxa"/>
          </w:tcPr>
          <w:p w14:paraId="3CBC5E16"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45554FE0" w14:textId="77777777" w:rsidTr="001F5D51">
        <w:tc>
          <w:tcPr>
            <w:tcW w:w="3794" w:type="dxa"/>
          </w:tcPr>
          <w:p w14:paraId="37BD2899" w14:textId="77777777" w:rsidR="00814D8B" w:rsidRPr="00506B44" w:rsidRDefault="00814D8B" w:rsidP="00336E23">
            <w:pPr>
              <w:rPr>
                <w:sz w:val="16"/>
                <w:szCs w:val="16"/>
              </w:rPr>
            </w:pPr>
            <w:r w:rsidRPr="00506B44">
              <w:rPr>
                <w:sz w:val="16"/>
                <w:szCs w:val="16"/>
              </w:rPr>
              <w:t>assay[1-n]-quantification_mod[1-n]-site</w:t>
            </w:r>
          </w:p>
        </w:tc>
        <w:tc>
          <w:tcPr>
            <w:tcW w:w="2914" w:type="dxa"/>
          </w:tcPr>
          <w:p w14:paraId="6ECB38B7" w14:textId="77777777" w:rsidR="00814D8B" w:rsidRPr="00506B44" w:rsidRDefault="00814D8B" w:rsidP="006F6052">
            <w:pPr>
              <w:jc w:val="center"/>
              <w:rPr>
                <w:sz w:val="16"/>
                <w:szCs w:val="16"/>
              </w:rPr>
            </w:pPr>
            <w:r>
              <w:rPr>
                <w:sz w:val="16"/>
                <w:szCs w:val="16"/>
              </w:rPr>
              <w:t>(not used)</w:t>
            </w:r>
          </w:p>
        </w:tc>
        <w:tc>
          <w:tcPr>
            <w:tcW w:w="2914" w:type="dxa"/>
          </w:tcPr>
          <w:p w14:paraId="054BBB19"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5A65D23B" w14:textId="77777777" w:rsidTr="001F5D51">
        <w:tc>
          <w:tcPr>
            <w:tcW w:w="3794" w:type="dxa"/>
          </w:tcPr>
          <w:p w14:paraId="74E61B24" w14:textId="77777777" w:rsidR="00814D8B" w:rsidRPr="00506B44" w:rsidRDefault="00814D8B" w:rsidP="00336E23">
            <w:pPr>
              <w:rPr>
                <w:sz w:val="16"/>
                <w:szCs w:val="16"/>
              </w:rPr>
            </w:pPr>
            <w:r w:rsidRPr="00506B44">
              <w:rPr>
                <w:sz w:val="16"/>
                <w:szCs w:val="16"/>
              </w:rPr>
              <w:t>assay[1-n]-sample_refs</w:t>
            </w:r>
          </w:p>
        </w:tc>
        <w:tc>
          <w:tcPr>
            <w:tcW w:w="2914" w:type="dxa"/>
          </w:tcPr>
          <w:p w14:paraId="3AAC1AF5" w14:textId="77777777" w:rsidR="00814D8B" w:rsidRPr="00506B44" w:rsidRDefault="00814D8B" w:rsidP="006F6052">
            <w:pPr>
              <w:jc w:val="center"/>
              <w:rPr>
                <w:sz w:val="16"/>
                <w:szCs w:val="16"/>
              </w:rPr>
            </w:pPr>
            <w:r>
              <w:rPr>
                <w:sz w:val="16"/>
                <w:szCs w:val="16"/>
              </w:rPr>
              <w:t>(not used)</w:t>
            </w:r>
          </w:p>
        </w:tc>
        <w:tc>
          <w:tcPr>
            <w:tcW w:w="2914" w:type="dxa"/>
          </w:tcPr>
          <w:p w14:paraId="7792EB9D"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187320E" w14:textId="77777777" w:rsidTr="001F5D51">
        <w:tc>
          <w:tcPr>
            <w:tcW w:w="3794" w:type="dxa"/>
          </w:tcPr>
          <w:p w14:paraId="0F3F065E" w14:textId="77777777" w:rsidR="00814D8B" w:rsidRPr="00506B44" w:rsidRDefault="00814D8B" w:rsidP="00336E23">
            <w:pPr>
              <w:rPr>
                <w:sz w:val="16"/>
                <w:szCs w:val="16"/>
              </w:rPr>
            </w:pPr>
            <w:r w:rsidRPr="00506B44">
              <w:rPr>
                <w:sz w:val="16"/>
                <w:szCs w:val="16"/>
              </w:rPr>
              <w:t>cv[1-n]-label</w:t>
            </w:r>
          </w:p>
        </w:tc>
        <w:tc>
          <w:tcPr>
            <w:tcW w:w="2914" w:type="dxa"/>
          </w:tcPr>
          <w:p w14:paraId="7FE3EAF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65B9BCA7"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4E563423" w14:textId="77777777" w:rsidTr="001F5D51">
        <w:tc>
          <w:tcPr>
            <w:tcW w:w="3794" w:type="dxa"/>
          </w:tcPr>
          <w:p w14:paraId="5A97FF54" w14:textId="77777777" w:rsidR="00814D8B" w:rsidRPr="00506B44" w:rsidRDefault="00814D8B" w:rsidP="00336E23">
            <w:pPr>
              <w:rPr>
                <w:sz w:val="16"/>
                <w:szCs w:val="16"/>
              </w:rPr>
            </w:pPr>
            <w:r w:rsidRPr="00506B44">
              <w:rPr>
                <w:sz w:val="16"/>
                <w:szCs w:val="16"/>
              </w:rPr>
              <w:t>cv[1-n]-full_name</w:t>
            </w:r>
          </w:p>
        </w:tc>
        <w:tc>
          <w:tcPr>
            <w:tcW w:w="2914" w:type="dxa"/>
          </w:tcPr>
          <w:p w14:paraId="142B14D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3CBD925"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3A7DF38" w14:textId="77777777" w:rsidTr="001F5D51">
        <w:tc>
          <w:tcPr>
            <w:tcW w:w="3794" w:type="dxa"/>
          </w:tcPr>
          <w:p w14:paraId="5C1AF86E" w14:textId="77777777" w:rsidR="00814D8B" w:rsidRPr="00506B44" w:rsidRDefault="00814D8B" w:rsidP="00336E23">
            <w:pPr>
              <w:rPr>
                <w:sz w:val="16"/>
                <w:szCs w:val="16"/>
              </w:rPr>
            </w:pPr>
            <w:r w:rsidRPr="00506B44">
              <w:rPr>
                <w:sz w:val="16"/>
                <w:szCs w:val="16"/>
              </w:rPr>
              <w:t>cv[1-n]-version</w:t>
            </w:r>
          </w:p>
        </w:tc>
        <w:tc>
          <w:tcPr>
            <w:tcW w:w="2914" w:type="dxa"/>
          </w:tcPr>
          <w:p w14:paraId="11B98C6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64AEE6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0B89049" w14:textId="77777777" w:rsidTr="001F5D51">
        <w:tc>
          <w:tcPr>
            <w:tcW w:w="3794" w:type="dxa"/>
          </w:tcPr>
          <w:p w14:paraId="6A2B5B55" w14:textId="77777777" w:rsidR="00814D8B" w:rsidRPr="00506B44" w:rsidRDefault="00814D8B" w:rsidP="00336E23">
            <w:pPr>
              <w:rPr>
                <w:sz w:val="16"/>
                <w:szCs w:val="16"/>
              </w:rPr>
            </w:pPr>
            <w:r w:rsidRPr="00506B44">
              <w:rPr>
                <w:sz w:val="16"/>
                <w:szCs w:val="16"/>
              </w:rPr>
              <w:t>cv[1-n]-url</w:t>
            </w:r>
          </w:p>
        </w:tc>
        <w:tc>
          <w:tcPr>
            <w:tcW w:w="2914" w:type="dxa"/>
          </w:tcPr>
          <w:p w14:paraId="1C5BAC9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F9C99F"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B78C56C" w14:textId="77777777" w:rsidTr="001F5D51">
        <w:tc>
          <w:tcPr>
            <w:tcW w:w="3794" w:type="dxa"/>
          </w:tcPr>
          <w:p w14:paraId="63840AD9" w14:textId="77777777" w:rsidR="00814D8B" w:rsidRPr="00506B44" w:rsidRDefault="00814D8B" w:rsidP="00336E23">
            <w:pPr>
              <w:rPr>
                <w:sz w:val="16"/>
                <w:szCs w:val="16"/>
              </w:rPr>
            </w:pPr>
            <w:r w:rsidRPr="00506B44">
              <w:rPr>
                <w:sz w:val="16"/>
                <w:szCs w:val="16"/>
              </w:rPr>
              <w:t>colunit_protein</w:t>
            </w:r>
          </w:p>
        </w:tc>
        <w:tc>
          <w:tcPr>
            <w:tcW w:w="2914" w:type="dxa"/>
          </w:tcPr>
          <w:p w14:paraId="5BA107D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BB78BBE"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003BE7E0" w14:textId="77777777" w:rsidTr="001F5D51">
        <w:tc>
          <w:tcPr>
            <w:tcW w:w="3794" w:type="dxa"/>
          </w:tcPr>
          <w:p w14:paraId="433AB26D" w14:textId="77777777" w:rsidR="00814D8B" w:rsidRPr="00506B44" w:rsidRDefault="00814D8B" w:rsidP="00336E23">
            <w:pPr>
              <w:rPr>
                <w:sz w:val="16"/>
                <w:szCs w:val="16"/>
              </w:rPr>
            </w:pPr>
            <w:r w:rsidRPr="00506B44">
              <w:rPr>
                <w:sz w:val="16"/>
                <w:szCs w:val="16"/>
              </w:rPr>
              <w:t>colunit_peptide</w:t>
            </w:r>
          </w:p>
        </w:tc>
        <w:tc>
          <w:tcPr>
            <w:tcW w:w="2914" w:type="dxa"/>
          </w:tcPr>
          <w:p w14:paraId="3DDBD28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528FB4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4D8652D" w14:textId="77777777" w:rsidTr="001F5D51">
        <w:tc>
          <w:tcPr>
            <w:tcW w:w="3794" w:type="dxa"/>
          </w:tcPr>
          <w:p w14:paraId="153B2823" w14:textId="77777777" w:rsidR="00814D8B" w:rsidRPr="00506B44" w:rsidRDefault="00814D8B" w:rsidP="00336E23">
            <w:pPr>
              <w:rPr>
                <w:sz w:val="16"/>
                <w:szCs w:val="16"/>
              </w:rPr>
            </w:pPr>
            <w:r w:rsidRPr="00506B44">
              <w:rPr>
                <w:sz w:val="16"/>
                <w:szCs w:val="16"/>
              </w:rPr>
              <w:t>colunit_psm</w:t>
            </w:r>
          </w:p>
        </w:tc>
        <w:tc>
          <w:tcPr>
            <w:tcW w:w="2914" w:type="dxa"/>
          </w:tcPr>
          <w:p w14:paraId="197F7D31"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AF284AB"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1AAC7E93" w14:textId="77777777" w:rsidTr="001F5D51">
        <w:tc>
          <w:tcPr>
            <w:tcW w:w="3794" w:type="dxa"/>
          </w:tcPr>
          <w:p w14:paraId="0CAE3F3A" w14:textId="77777777" w:rsidR="00814D8B" w:rsidRPr="00506B44" w:rsidRDefault="00814D8B" w:rsidP="00336E23">
            <w:pPr>
              <w:rPr>
                <w:sz w:val="16"/>
                <w:szCs w:val="16"/>
              </w:rPr>
            </w:pPr>
            <w:r w:rsidRPr="00506B44">
              <w:rPr>
                <w:sz w:val="16"/>
                <w:szCs w:val="16"/>
              </w:rPr>
              <w:t>colunit_small_molecule</w:t>
            </w:r>
          </w:p>
        </w:tc>
        <w:tc>
          <w:tcPr>
            <w:tcW w:w="2914" w:type="dxa"/>
          </w:tcPr>
          <w:p w14:paraId="13BC395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6EF701B" w14:textId="77777777" w:rsidR="00814D8B" w:rsidRPr="00506B44" w:rsidRDefault="00814D8B" w:rsidP="00336E23">
            <w:pPr>
              <w:spacing w:after="60"/>
              <w:jc w:val="center"/>
              <w:outlineLvl w:val="1"/>
              <w:rPr>
                <w:sz w:val="16"/>
                <w:szCs w:val="16"/>
              </w:rPr>
            </w:pPr>
            <w:r w:rsidRPr="00506B44">
              <w:rPr>
                <w:i/>
                <w:sz w:val="16"/>
                <w:szCs w:val="16"/>
              </w:rPr>
              <w:t>sc</w:t>
            </w:r>
          </w:p>
        </w:tc>
      </w:tr>
    </w:tbl>
    <w:p w14:paraId="66807ACF" w14:textId="77777777" w:rsidR="00336E23" w:rsidRPr="00C37485" w:rsidRDefault="00336E23" w:rsidP="00336E23">
      <w:pPr>
        <w:jc w:val="both"/>
      </w:pPr>
      <w:r w:rsidRPr="0081042C">
        <w:rPr>
          <w:b/>
        </w:rPr>
        <w:t xml:space="preserve">Table </w:t>
      </w:r>
      <w:r>
        <w:rPr>
          <w:b/>
        </w:rPr>
        <w:t>2</w:t>
      </w:r>
      <w:r w:rsidRPr="0081042C">
        <w:rPr>
          <w:b/>
        </w:rPr>
        <w:t>.</w:t>
      </w:r>
      <w:r w:rsidRPr="002C6F88">
        <w:t xml:space="preserve"> </w:t>
      </w:r>
      <w:r w:rsidR="001E6B2B">
        <w:t>Mandatory and optional metadata in the M</w:t>
      </w:r>
      <w:r>
        <w:t>etadata section</w:t>
      </w:r>
    </w:p>
    <w:p w14:paraId="69F433E2" w14:textId="77777777" w:rsidR="0072502A" w:rsidRPr="00506B44" w:rsidRDefault="0072502A" w:rsidP="0072502A">
      <w:pPr>
        <w:rPr>
          <w:b/>
        </w:rPr>
      </w:pPr>
    </w:p>
    <w:p w14:paraId="58775964" w14:textId="77777777" w:rsidR="0072502A" w:rsidRPr="00506B44" w:rsidRDefault="0072502A" w:rsidP="0072502A">
      <w:pPr>
        <w:rPr>
          <w:b/>
        </w:rPr>
      </w:pPr>
      <w:r w:rsidRPr="00506B44">
        <w:rPr>
          <w:b/>
        </w:rPr>
        <w:t>Protein Section</w:t>
      </w:r>
    </w:p>
    <w:tbl>
      <w:tblPr>
        <w:tblStyle w:val="TableGrid"/>
        <w:tblW w:w="0" w:type="auto"/>
        <w:tblLook w:val="01E0" w:firstRow="1" w:lastRow="1" w:firstColumn="1" w:lastColumn="1" w:noHBand="0" w:noVBand="0"/>
      </w:tblPr>
      <w:tblGrid>
        <w:gridCol w:w="3794"/>
        <w:gridCol w:w="2914"/>
        <w:gridCol w:w="2914"/>
      </w:tblGrid>
      <w:tr w:rsidR="00835C55" w14:paraId="66706172" w14:textId="77777777" w:rsidTr="00835C55">
        <w:tc>
          <w:tcPr>
            <w:tcW w:w="3794" w:type="dxa"/>
          </w:tcPr>
          <w:p w14:paraId="75AD2791"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0ED3E881"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28B5608" w14:textId="77777777" w:rsidR="0072502A" w:rsidRPr="00506B44" w:rsidRDefault="0072502A" w:rsidP="00506B44">
            <w:pPr>
              <w:jc w:val="center"/>
              <w:rPr>
                <w:b/>
                <w:sz w:val="20"/>
                <w:szCs w:val="22"/>
              </w:rPr>
            </w:pPr>
            <w:r w:rsidRPr="00506B44">
              <w:rPr>
                <w:b/>
                <w:sz w:val="20"/>
                <w:szCs w:val="22"/>
              </w:rPr>
              <w:t>Quantification</w:t>
            </w:r>
          </w:p>
        </w:tc>
      </w:tr>
      <w:tr w:rsidR="00835C55" w14:paraId="6E6BC53A" w14:textId="77777777" w:rsidTr="00835C55">
        <w:tc>
          <w:tcPr>
            <w:tcW w:w="3794" w:type="dxa"/>
          </w:tcPr>
          <w:p w14:paraId="00574C07" w14:textId="77777777" w:rsidR="0072502A" w:rsidRPr="00506B44" w:rsidRDefault="0072502A" w:rsidP="00336E23">
            <w:pPr>
              <w:rPr>
                <w:sz w:val="16"/>
                <w:szCs w:val="16"/>
              </w:rPr>
            </w:pPr>
            <w:r w:rsidRPr="00506B44">
              <w:rPr>
                <w:sz w:val="16"/>
                <w:szCs w:val="16"/>
              </w:rPr>
              <w:t>accession</w:t>
            </w:r>
          </w:p>
        </w:tc>
        <w:tc>
          <w:tcPr>
            <w:tcW w:w="2914" w:type="dxa"/>
          </w:tcPr>
          <w:p w14:paraId="300C547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410AA8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0A1D35E0" w14:textId="77777777" w:rsidTr="00835C55">
        <w:tc>
          <w:tcPr>
            <w:tcW w:w="3794" w:type="dxa"/>
          </w:tcPr>
          <w:p w14:paraId="377A3264" w14:textId="77777777" w:rsidR="0072502A" w:rsidRPr="00506B44" w:rsidRDefault="0072502A" w:rsidP="00336E23">
            <w:pPr>
              <w:rPr>
                <w:sz w:val="16"/>
                <w:szCs w:val="16"/>
              </w:rPr>
            </w:pPr>
            <w:r w:rsidRPr="00506B44">
              <w:rPr>
                <w:sz w:val="16"/>
                <w:szCs w:val="16"/>
              </w:rPr>
              <w:t>description</w:t>
            </w:r>
          </w:p>
        </w:tc>
        <w:tc>
          <w:tcPr>
            <w:tcW w:w="2914" w:type="dxa"/>
          </w:tcPr>
          <w:p w14:paraId="65EBE49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5AD72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84C39B" w14:textId="77777777" w:rsidTr="00835C55">
        <w:tc>
          <w:tcPr>
            <w:tcW w:w="3794" w:type="dxa"/>
          </w:tcPr>
          <w:p w14:paraId="1DA889D3" w14:textId="77777777" w:rsidR="0072502A" w:rsidRPr="00506B44" w:rsidRDefault="0072502A" w:rsidP="00336E23">
            <w:pPr>
              <w:rPr>
                <w:sz w:val="16"/>
                <w:szCs w:val="16"/>
              </w:rPr>
            </w:pPr>
            <w:r w:rsidRPr="00506B44">
              <w:rPr>
                <w:sz w:val="16"/>
                <w:szCs w:val="16"/>
              </w:rPr>
              <w:t>taxid</w:t>
            </w:r>
          </w:p>
        </w:tc>
        <w:tc>
          <w:tcPr>
            <w:tcW w:w="2914" w:type="dxa"/>
          </w:tcPr>
          <w:p w14:paraId="65BC270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E31833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9C8B6B" w14:textId="77777777" w:rsidTr="00835C55">
        <w:tc>
          <w:tcPr>
            <w:tcW w:w="3794" w:type="dxa"/>
          </w:tcPr>
          <w:p w14:paraId="1C50E24F" w14:textId="77777777" w:rsidR="0072502A" w:rsidRPr="00506B44" w:rsidRDefault="0072502A" w:rsidP="00336E23">
            <w:pPr>
              <w:rPr>
                <w:sz w:val="16"/>
                <w:szCs w:val="16"/>
              </w:rPr>
            </w:pPr>
            <w:r w:rsidRPr="00506B44">
              <w:rPr>
                <w:sz w:val="16"/>
                <w:szCs w:val="16"/>
              </w:rPr>
              <w:t>species</w:t>
            </w:r>
          </w:p>
        </w:tc>
        <w:tc>
          <w:tcPr>
            <w:tcW w:w="2914" w:type="dxa"/>
          </w:tcPr>
          <w:p w14:paraId="6606B1BC"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9DD6C9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4EA7C99" w14:textId="77777777" w:rsidTr="00835C55">
        <w:tc>
          <w:tcPr>
            <w:tcW w:w="3794" w:type="dxa"/>
          </w:tcPr>
          <w:p w14:paraId="469D4D2E" w14:textId="77777777" w:rsidR="0072502A" w:rsidRPr="00506B44" w:rsidRDefault="0072502A" w:rsidP="00336E23">
            <w:pPr>
              <w:rPr>
                <w:sz w:val="16"/>
                <w:szCs w:val="16"/>
              </w:rPr>
            </w:pPr>
            <w:r w:rsidRPr="00506B44">
              <w:rPr>
                <w:sz w:val="16"/>
                <w:szCs w:val="16"/>
              </w:rPr>
              <w:t xml:space="preserve">database </w:t>
            </w:r>
          </w:p>
        </w:tc>
        <w:tc>
          <w:tcPr>
            <w:tcW w:w="2914" w:type="dxa"/>
          </w:tcPr>
          <w:p w14:paraId="1BA6B83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5F64CB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039467A" w14:textId="77777777" w:rsidTr="00835C55">
        <w:tc>
          <w:tcPr>
            <w:tcW w:w="3794" w:type="dxa"/>
          </w:tcPr>
          <w:p w14:paraId="22BACB2E" w14:textId="77777777" w:rsidR="0072502A" w:rsidRPr="00506B44" w:rsidRDefault="0072502A" w:rsidP="00336E23">
            <w:pPr>
              <w:rPr>
                <w:sz w:val="16"/>
                <w:szCs w:val="16"/>
              </w:rPr>
            </w:pPr>
            <w:r w:rsidRPr="00506B44">
              <w:rPr>
                <w:sz w:val="16"/>
                <w:szCs w:val="16"/>
              </w:rPr>
              <w:t>database_version</w:t>
            </w:r>
          </w:p>
        </w:tc>
        <w:tc>
          <w:tcPr>
            <w:tcW w:w="2914" w:type="dxa"/>
          </w:tcPr>
          <w:p w14:paraId="731176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EDC8B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5B2B34C" w14:textId="77777777" w:rsidTr="00835C55">
        <w:tc>
          <w:tcPr>
            <w:tcW w:w="3794" w:type="dxa"/>
          </w:tcPr>
          <w:p w14:paraId="1051B33B"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29558A0B"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519D96E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A45C7C8" w14:textId="77777777" w:rsidTr="00835C55">
        <w:tc>
          <w:tcPr>
            <w:tcW w:w="3794" w:type="dxa"/>
          </w:tcPr>
          <w:p w14:paraId="539537DC"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1E8CD72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C27B48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784CCC3" w14:textId="77777777" w:rsidTr="00835C55">
        <w:tc>
          <w:tcPr>
            <w:tcW w:w="3794" w:type="dxa"/>
          </w:tcPr>
          <w:p w14:paraId="220E1F98" w14:textId="77777777" w:rsidR="0072502A" w:rsidRPr="00506B44" w:rsidRDefault="0072502A" w:rsidP="00336E23">
            <w:pPr>
              <w:rPr>
                <w:sz w:val="16"/>
                <w:szCs w:val="16"/>
              </w:rPr>
            </w:pPr>
            <w:r w:rsidRPr="00506B44">
              <w:rPr>
                <w:sz w:val="16"/>
                <w:szCs w:val="16"/>
              </w:rPr>
              <w:t>ambiguity_members</w:t>
            </w:r>
          </w:p>
        </w:tc>
        <w:tc>
          <w:tcPr>
            <w:tcW w:w="2914" w:type="dxa"/>
          </w:tcPr>
          <w:p w14:paraId="12DEDF3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B250D8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69B3BF" w14:textId="77777777" w:rsidTr="00835C55">
        <w:tc>
          <w:tcPr>
            <w:tcW w:w="3794" w:type="dxa"/>
          </w:tcPr>
          <w:p w14:paraId="2CB00AB7" w14:textId="77777777" w:rsidR="0072502A" w:rsidRPr="00506B44" w:rsidRDefault="0072502A" w:rsidP="00336E23">
            <w:pPr>
              <w:rPr>
                <w:sz w:val="16"/>
                <w:szCs w:val="16"/>
              </w:rPr>
            </w:pPr>
            <w:r w:rsidRPr="00506B44">
              <w:rPr>
                <w:sz w:val="16"/>
                <w:szCs w:val="16"/>
              </w:rPr>
              <w:t>modifications</w:t>
            </w:r>
          </w:p>
        </w:tc>
        <w:tc>
          <w:tcPr>
            <w:tcW w:w="2914" w:type="dxa"/>
          </w:tcPr>
          <w:p w14:paraId="7897D8F5"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46B1DF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454A029" w14:textId="77777777" w:rsidTr="00835C55">
        <w:tc>
          <w:tcPr>
            <w:tcW w:w="3794" w:type="dxa"/>
          </w:tcPr>
          <w:p w14:paraId="0E217B95" w14:textId="77777777" w:rsidR="0072502A" w:rsidRPr="00506B44" w:rsidRDefault="0072502A" w:rsidP="00336E23">
            <w:pPr>
              <w:rPr>
                <w:sz w:val="16"/>
                <w:szCs w:val="16"/>
              </w:rPr>
            </w:pPr>
            <w:r w:rsidRPr="00506B44">
              <w:rPr>
                <w:sz w:val="16"/>
                <w:szCs w:val="16"/>
              </w:rPr>
              <w:t>protein_coverage</w:t>
            </w:r>
          </w:p>
        </w:tc>
        <w:tc>
          <w:tcPr>
            <w:tcW w:w="2914" w:type="dxa"/>
          </w:tcPr>
          <w:p w14:paraId="358ECAC3"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c>
          <w:tcPr>
            <w:tcW w:w="2914" w:type="dxa"/>
          </w:tcPr>
          <w:p w14:paraId="42056731"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r>
      <w:tr w:rsidR="00835C55" w14:paraId="1275B6EF" w14:textId="77777777" w:rsidTr="00835C55">
        <w:tc>
          <w:tcPr>
            <w:tcW w:w="3794" w:type="dxa"/>
          </w:tcPr>
          <w:p w14:paraId="1D912B2D" w14:textId="77777777" w:rsidR="0072502A" w:rsidRPr="00506B44" w:rsidRDefault="0072502A" w:rsidP="00336E23">
            <w:pPr>
              <w:rPr>
                <w:sz w:val="16"/>
                <w:szCs w:val="16"/>
              </w:rPr>
            </w:pPr>
            <w:r w:rsidRPr="00506B44">
              <w:rPr>
                <w:sz w:val="16"/>
                <w:szCs w:val="16"/>
              </w:rPr>
              <w:t>protein_abundance_study_variable[1-n]</w:t>
            </w:r>
          </w:p>
        </w:tc>
        <w:tc>
          <w:tcPr>
            <w:tcW w:w="2914" w:type="dxa"/>
          </w:tcPr>
          <w:p w14:paraId="65320E80" w14:textId="77777777" w:rsidR="0072502A" w:rsidRPr="00506B44" w:rsidRDefault="006F6052" w:rsidP="006F6052">
            <w:pPr>
              <w:jc w:val="center"/>
              <w:rPr>
                <w:sz w:val="16"/>
                <w:szCs w:val="16"/>
              </w:rPr>
            </w:pPr>
            <w:r>
              <w:rPr>
                <w:sz w:val="16"/>
                <w:szCs w:val="16"/>
              </w:rPr>
              <w:t>(not used)</w:t>
            </w:r>
          </w:p>
        </w:tc>
        <w:tc>
          <w:tcPr>
            <w:tcW w:w="2914" w:type="dxa"/>
          </w:tcPr>
          <w:p w14:paraId="4C6324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57DD810" w14:textId="77777777" w:rsidTr="00835C55">
        <w:tc>
          <w:tcPr>
            <w:tcW w:w="3794" w:type="dxa"/>
          </w:tcPr>
          <w:p w14:paraId="48F7B16F" w14:textId="77777777" w:rsidR="0072502A" w:rsidRPr="00506B44" w:rsidRDefault="0072502A" w:rsidP="00336E23">
            <w:pPr>
              <w:rPr>
                <w:sz w:val="16"/>
                <w:szCs w:val="16"/>
              </w:rPr>
            </w:pPr>
            <w:r w:rsidRPr="00506B44">
              <w:rPr>
                <w:sz w:val="16"/>
                <w:szCs w:val="16"/>
              </w:rPr>
              <w:t xml:space="preserve">protein_abundance_stdev_study_variable[1-n] </w:t>
            </w:r>
          </w:p>
        </w:tc>
        <w:tc>
          <w:tcPr>
            <w:tcW w:w="2914" w:type="dxa"/>
          </w:tcPr>
          <w:p w14:paraId="615EDB85" w14:textId="77777777" w:rsidR="0072502A" w:rsidRPr="00506B44" w:rsidRDefault="006F6052" w:rsidP="006F6052">
            <w:pPr>
              <w:jc w:val="center"/>
              <w:rPr>
                <w:sz w:val="16"/>
                <w:szCs w:val="16"/>
              </w:rPr>
            </w:pPr>
            <w:r>
              <w:rPr>
                <w:sz w:val="16"/>
                <w:szCs w:val="16"/>
              </w:rPr>
              <w:t>(not used)</w:t>
            </w:r>
          </w:p>
        </w:tc>
        <w:tc>
          <w:tcPr>
            <w:tcW w:w="2914" w:type="dxa"/>
          </w:tcPr>
          <w:p w14:paraId="0F18624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7734B330" w14:textId="77777777" w:rsidTr="00835C55">
        <w:tc>
          <w:tcPr>
            <w:tcW w:w="3794" w:type="dxa"/>
          </w:tcPr>
          <w:p w14:paraId="37D6BB19" w14:textId="77777777" w:rsidR="0072502A" w:rsidRPr="00506B44" w:rsidRDefault="0072502A" w:rsidP="00336E23">
            <w:pPr>
              <w:rPr>
                <w:sz w:val="16"/>
                <w:szCs w:val="16"/>
              </w:rPr>
            </w:pPr>
            <w:r w:rsidRPr="00506B44">
              <w:rPr>
                <w:sz w:val="16"/>
                <w:szCs w:val="16"/>
              </w:rPr>
              <w:t>protein_abundance_std_error_study_variable[1-n]</w:t>
            </w:r>
          </w:p>
        </w:tc>
        <w:tc>
          <w:tcPr>
            <w:tcW w:w="2914" w:type="dxa"/>
          </w:tcPr>
          <w:p w14:paraId="43D48D64" w14:textId="77777777" w:rsidR="0072502A" w:rsidRPr="00506B44" w:rsidRDefault="006F6052" w:rsidP="006F6052">
            <w:pPr>
              <w:jc w:val="center"/>
              <w:rPr>
                <w:sz w:val="16"/>
                <w:szCs w:val="16"/>
              </w:rPr>
            </w:pPr>
            <w:r>
              <w:rPr>
                <w:sz w:val="16"/>
                <w:szCs w:val="16"/>
              </w:rPr>
              <w:t>(not used)</w:t>
            </w:r>
          </w:p>
        </w:tc>
        <w:tc>
          <w:tcPr>
            <w:tcW w:w="2914" w:type="dxa"/>
          </w:tcPr>
          <w:p w14:paraId="4C4110F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D14376" w14:textId="77777777" w:rsidTr="00835C55">
        <w:tc>
          <w:tcPr>
            <w:tcW w:w="3794" w:type="dxa"/>
          </w:tcPr>
          <w:p w14:paraId="3BCB2203"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w:t>
            </w:r>
            <w:r w:rsidR="00353EB0">
              <w:rPr>
                <w:sz w:val="16"/>
                <w:szCs w:val="16"/>
              </w:rPr>
              <w:t>-n]</w:t>
            </w:r>
          </w:p>
        </w:tc>
        <w:tc>
          <w:tcPr>
            <w:tcW w:w="2914" w:type="dxa"/>
          </w:tcPr>
          <w:p w14:paraId="7AE4A46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30830E8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7CAD303C" w14:textId="77777777" w:rsidTr="00835C55">
        <w:tc>
          <w:tcPr>
            <w:tcW w:w="3794" w:type="dxa"/>
          </w:tcPr>
          <w:p w14:paraId="2D15C75B" w14:textId="77777777" w:rsidR="0072502A" w:rsidRPr="00506B44" w:rsidRDefault="0072502A" w:rsidP="00336E23">
            <w:pPr>
              <w:rPr>
                <w:sz w:val="16"/>
                <w:szCs w:val="16"/>
              </w:rPr>
            </w:pPr>
            <w:r w:rsidRPr="00506B44">
              <w:rPr>
                <w:sz w:val="16"/>
                <w:szCs w:val="16"/>
              </w:rPr>
              <w:t>num_psms_ms_run[1</w:t>
            </w:r>
            <w:r w:rsidR="00047585">
              <w:rPr>
                <w:sz w:val="16"/>
                <w:szCs w:val="16"/>
              </w:rPr>
              <w:t>-n]</w:t>
            </w:r>
          </w:p>
        </w:tc>
        <w:tc>
          <w:tcPr>
            <w:tcW w:w="2914" w:type="dxa"/>
          </w:tcPr>
          <w:p w14:paraId="378DBE75"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53D06485" w14:textId="77777777" w:rsidR="0072502A" w:rsidRPr="006F6052" w:rsidRDefault="00047585" w:rsidP="00506B44">
            <w:pPr>
              <w:jc w:val="center"/>
              <w:rPr>
                <w:i/>
                <w:sz w:val="16"/>
                <w:szCs w:val="16"/>
              </w:rPr>
            </w:pPr>
            <w:r w:rsidRPr="006F6052">
              <w:rPr>
                <w:i/>
                <w:sz w:val="16"/>
                <w:szCs w:val="16"/>
              </w:rPr>
              <w:t>sc</w:t>
            </w:r>
          </w:p>
        </w:tc>
      </w:tr>
      <w:tr w:rsidR="00835C55" w14:paraId="35EAAE07" w14:textId="77777777" w:rsidTr="00835C55">
        <w:tc>
          <w:tcPr>
            <w:tcW w:w="3794" w:type="dxa"/>
          </w:tcPr>
          <w:p w14:paraId="1B20598C" w14:textId="77777777" w:rsidR="0072502A" w:rsidRPr="00506B44" w:rsidRDefault="0072502A" w:rsidP="00336E23">
            <w:pPr>
              <w:rPr>
                <w:sz w:val="16"/>
                <w:szCs w:val="16"/>
              </w:rPr>
            </w:pPr>
            <w:r w:rsidRPr="00506B44">
              <w:rPr>
                <w:sz w:val="16"/>
                <w:szCs w:val="16"/>
              </w:rPr>
              <w:t>num_peptides_distinct_ms_run[1</w:t>
            </w:r>
            <w:r w:rsidR="00047585">
              <w:rPr>
                <w:sz w:val="16"/>
                <w:szCs w:val="16"/>
              </w:rPr>
              <w:t>-n]</w:t>
            </w:r>
          </w:p>
        </w:tc>
        <w:tc>
          <w:tcPr>
            <w:tcW w:w="2914" w:type="dxa"/>
          </w:tcPr>
          <w:p w14:paraId="43180B2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0C6FBE78" w14:textId="77777777" w:rsidR="0072502A" w:rsidRPr="006F6052" w:rsidRDefault="00047585" w:rsidP="00506B44">
            <w:pPr>
              <w:jc w:val="center"/>
              <w:rPr>
                <w:i/>
                <w:sz w:val="16"/>
                <w:szCs w:val="16"/>
              </w:rPr>
            </w:pPr>
            <w:r w:rsidRPr="006F6052">
              <w:rPr>
                <w:i/>
                <w:sz w:val="16"/>
                <w:szCs w:val="16"/>
              </w:rPr>
              <w:t>sc</w:t>
            </w:r>
          </w:p>
        </w:tc>
      </w:tr>
      <w:tr w:rsidR="00835C55" w14:paraId="7FFD4BB4" w14:textId="77777777" w:rsidTr="00835C55">
        <w:tc>
          <w:tcPr>
            <w:tcW w:w="3794" w:type="dxa"/>
          </w:tcPr>
          <w:p w14:paraId="0723115F" w14:textId="77777777" w:rsidR="0072502A" w:rsidRPr="00506B44" w:rsidRDefault="0072502A" w:rsidP="00336E23">
            <w:pPr>
              <w:rPr>
                <w:sz w:val="16"/>
                <w:szCs w:val="16"/>
              </w:rPr>
            </w:pPr>
            <w:r w:rsidRPr="00506B44">
              <w:rPr>
                <w:sz w:val="16"/>
                <w:szCs w:val="16"/>
              </w:rPr>
              <w:t>num_peptide_unique_ms_run[1</w:t>
            </w:r>
            <w:r w:rsidR="00047585">
              <w:rPr>
                <w:sz w:val="16"/>
                <w:szCs w:val="16"/>
              </w:rPr>
              <w:t>-n]</w:t>
            </w:r>
          </w:p>
        </w:tc>
        <w:tc>
          <w:tcPr>
            <w:tcW w:w="2914" w:type="dxa"/>
          </w:tcPr>
          <w:p w14:paraId="675E204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210961E5" w14:textId="77777777" w:rsidR="0072502A" w:rsidRPr="006F6052" w:rsidRDefault="00047585" w:rsidP="00506B44">
            <w:pPr>
              <w:jc w:val="center"/>
              <w:rPr>
                <w:i/>
                <w:sz w:val="16"/>
                <w:szCs w:val="16"/>
              </w:rPr>
            </w:pPr>
            <w:r w:rsidRPr="006F6052">
              <w:rPr>
                <w:i/>
                <w:sz w:val="16"/>
                <w:szCs w:val="16"/>
              </w:rPr>
              <w:t>sc</w:t>
            </w:r>
          </w:p>
        </w:tc>
      </w:tr>
      <w:tr w:rsidR="00835C55" w14:paraId="0E9373C1" w14:textId="77777777" w:rsidTr="00835C55">
        <w:tc>
          <w:tcPr>
            <w:tcW w:w="3794" w:type="dxa"/>
          </w:tcPr>
          <w:p w14:paraId="334E3D77" w14:textId="77777777" w:rsidR="0072502A" w:rsidRPr="00506B44" w:rsidRDefault="0072502A" w:rsidP="00336E23">
            <w:pPr>
              <w:rPr>
                <w:sz w:val="16"/>
                <w:szCs w:val="16"/>
              </w:rPr>
            </w:pPr>
            <w:r w:rsidRPr="00506B44">
              <w:rPr>
                <w:sz w:val="16"/>
                <w:szCs w:val="16"/>
              </w:rPr>
              <w:t>protein_abundance_assay[1-n]</w:t>
            </w:r>
          </w:p>
        </w:tc>
        <w:tc>
          <w:tcPr>
            <w:tcW w:w="2914" w:type="dxa"/>
          </w:tcPr>
          <w:p w14:paraId="5B98C87C" w14:textId="77777777" w:rsidR="0072502A" w:rsidRPr="00506B44" w:rsidRDefault="006F6052" w:rsidP="006F6052">
            <w:pPr>
              <w:jc w:val="center"/>
              <w:rPr>
                <w:sz w:val="16"/>
                <w:szCs w:val="16"/>
              </w:rPr>
            </w:pPr>
            <w:r>
              <w:rPr>
                <w:sz w:val="16"/>
                <w:szCs w:val="16"/>
              </w:rPr>
              <w:t>(not used)</w:t>
            </w:r>
          </w:p>
        </w:tc>
        <w:tc>
          <w:tcPr>
            <w:tcW w:w="2914" w:type="dxa"/>
          </w:tcPr>
          <w:p w14:paraId="0F50171D"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65CCA1E0" w14:textId="77777777" w:rsidTr="00835C55">
        <w:tc>
          <w:tcPr>
            <w:tcW w:w="3794" w:type="dxa"/>
          </w:tcPr>
          <w:p w14:paraId="49CC59C7"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3F9CF6A4"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3AED922"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52678ED0" w14:textId="77777777" w:rsidTr="00835C55">
        <w:tc>
          <w:tcPr>
            <w:tcW w:w="3794" w:type="dxa"/>
          </w:tcPr>
          <w:p w14:paraId="766AF4E0" w14:textId="77777777" w:rsidR="0072502A" w:rsidRPr="00506B44" w:rsidRDefault="0072502A" w:rsidP="00336E23">
            <w:pPr>
              <w:rPr>
                <w:sz w:val="16"/>
                <w:szCs w:val="16"/>
              </w:rPr>
            </w:pPr>
            <w:r w:rsidRPr="00506B44">
              <w:rPr>
                <w:sz w:val="16"/>
                <w:szCs w:val="16"/>
              </w:rPr>
              <w:t>go_terms</w:t>
            </w:r>
          </w:p>
        </w:tc>
        <w:tc>
          <w:tcPr>
            <w:tcW w:w="2914" w:type="dxa"/>
          </w:tcPr>
          <w:p w14:paraId="004121CD"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5DBA62A7"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47D9C4C2" w14:textId="77777777" w:rsidTr="00835C55">
        <w:tc>
          <w:tcPr>
            <w:tcW w:w="3794" w:type="dxa"/>
          </w:tcPr>
          <w:p w14:paraId="69DEAA3C" w14:textId="77777777" w:rsidR="0072502A" w:rsidRPr="00506B44" w:rsidRDefault="0072502A" w:rsidP="00336E23">
            <w:pPr>
              <w:rPr>
                <w:sz w:val="16"/>
                <w:szCs w:val="16"/>
              </w:rPr>
            </w:pPr>
            <w:r w:rsidRPr="00506B44">
              <w:rPr>
                <w:sz w:val="16"/>
                <w:szCs w:val="16"/>
              </w:rPr>
              <w:t xml:space="preserve">reliability </w:t>
            </w:r>
          </w:p>
        </w:tc>
        <w:tc>
          <w:tcPr>
            <w:tcW w:w="2914" w:type="dxa"/>
          </w:tcPr>
          <w:p w14:paraId="1E35B67C"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DA6821A"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7BC774A0" w14:textId="77777777" w:rsidTr="00835C55">
        <w:tc>
          <w:tcPr>
            <w:tcW w:w="3794" w:type="dxa"/>
          </w:tcPr>
          <w:p w14:paraId="085E31DA" w14:textId="77777777" w:rsidR="0072502A" w:rsidRPr="00506B44" w:rsidRDefault="005A54C5" w:rsidP="00336E23">
            <w:pPr>
              <w:rPr>
                <w:sz w:val="16"/>
                <w:szCs w:val="16"/>
              </w:rPr>
            </w:pPr>
            <w:r>
              <w:rPr>
                <w:sz w:val="16"/>
                <w:szCs w:val="16"/>
              </w:rPr>
              <w:t>u</w:t>
            </w:r>
            <w:r w:rsidR="0072502A" w:rsidRPr="00506B44">
              <w:rPr>
                <w:sz w:val="16"/>
                <w:szCs w:val="16"/>
              </w:rPr>
              <w:t>ri</w:t>
            </w:r>
          </w:p>
        </w:tc>
        <w:tc>
          <w:tcPr>
            <w:tcW w:w="2914" w:type="dxa"/>
          </w:tcPr>
          <w:p w14:paraId="20AB36D6"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636383E3" w14:textId="77777777" w:rsidR="0072502A" w:rsidRPr="00506B44" w:rsidRDefault="0072502A" w:rsidP="00336E23">
            <w:pPr>
              <w:spacing w:after="60"/>
              <w:jc w:val="center"/>
              <w:outlineLvl w:val="1"/>
              <w:rPr>
                <w:sz w:val="16"/>
                <w:szCs w:val="16"/>
              </w:rPr>
            </w:pPr>
            <w:r w:rsidRPr="00506B44">
              <w:rPr>
                <w:i/>
                <w:sz w:val="16"/>
                <w:szCs w:val="16"/>
              </w:rPr>
              <w:t>sc</w:t>
            </w:r>
          </w:p>
        </w:tc>
      </w:tr>
    </w:tbl>
    <w:p w14:paraId="2DD2242C" w14:textId="77777777" w:rsidR="00336E23" w:rsidRPr="00C37485" w:rsidRDefault="00336E23" w:rsidP="00336E23">
      <w:pPr>
        <w:jc w:val="both"/>
      </w:pPr>
      <w:r w:rsidRPr="0081042C">
        <w:rPr>
          <w:b/>
        </w:rPr>
        <w:t xml:space="preserve">Table </w:t>
      </w:r>
      <w:r>
        <w:rPr>
          <w:b/>
        </w:rPr>
        <w:t>3</w:t>
      </w:r>
      <w:r w:rsidRPr="0081042C">
        <w:rPr>
          <w:b/>
        </w:rPr>
        <w:t>.</w:t>
      </w:r>
      <w:r w:rsidRPr="002C6F88">
        <w:t xml:space="preserve"> </w:t>
      </w:r>
      <w:r w:rsidR="001E6B2B">
        <w:t xml:space="preserve">Mandatory and optional columns in the </w:t>
      </w:r>
      <w:r>
        <w:t>Protein section</w:t>
      </w:r>
    </w:p>
    <w:p w14:paraId="71C2842C" w14:textId="77777777" w:rsidR="0072502A" w:rsidRDefault="0072502A" w:rsidP="0072502A"/>
    <w:p w14:paraId="4E55842B" w14:textId="77777777" w:rsidR="0072502A" w:rsidRPr="00506B44" w:rsidRDefault="0072502A" w:rsidP="0072502A">
      <w:pPr>
        <w:rPr>
          <w:b/>
        </w:rPr>
      </w:pPr>
      <w:r w:rsidRPr="00506B44">
        <w:rPr>
          <w:b/>
        </w:rPr>
        <w:t>Peptide Section (not recommended in ‘Identification’ files)</w:t>
      </w:r>
    </w:p>
    <w:tbl>
      <w:tblPr>
        <w:tblStyle w:val="TableGrid"/>
        <w:tblW w:w="0" w:type="auto"/>
        <w:tblLook w:val="01E0" w:firstRow="1" w:lastRow="1" w:firstColumn="1" w:lastColumn="1" w:noHBand="0" w:noVBand="0"/>
      </w:tblPr>
      <w:tblGrid>
        <w:gridCol w:w="3794"/>
        <w:gridCol w:w="2914"/>
        <w:gridCol w:w="2914"/>
      </w:tblGrid>
      <w:tr w:rsidR="0072502A" w14:paraId="58590D7A" w14:textId="77777777" w:rsidTr="001F5D51">
        <w:tc>
          <w:tcPr>
            <w:tcW w:w="3794" w:type="dxa"/>
          </w:tcPr>
          <w:p w14:paraId="41BC4CF3" w14:textId="77777777" w:rsidR="0072502A" w:rsidRPr="00506B44" w:rsidRDefault="0072502A" w:rsidP="00506B44">
            <w:pPr>
              <w:jc w:val="center"/>
              <w:rPr>
                <w:b/>
                <w:sz w:val="20"/>
                <w:szCs w:val="22"/>
                <w:lang w:val="de-DE"/>
              </w:rPr>
            </w:pPr>
            <w:r w:rsidRPr="00506B44">
              <w:rPr>
                <w:b/>
                <w:sz w:val="20"/>
                <w:szCs w:val="22"/>
                <w:lang w:val="de-DE"/>
              </w:rPr>
              <w:t>Field Name</w:t>
            </w:r>
          </w:p>
        </w:tc>
        <w:tc>
          <w:tcPr>
            <w:tcW w:w="2914" w:type="dxa"/>
          </w:tcPr>
          <w:p w14:paraId="6FE0CC42" w14:textId="77777777" w:rsidR="0072502A" w:rsidRPr="00506B44" w:rsidRDefault="0072502A" w:rsidP="00506B44">
            <w:pPr>
              <w:jc w:val="center"/>
              <w:rPr>
                <w:b/>
                <w:sz w:val="20"/>
                <w:szCs w:val="22"/>
                <w:lang w:val="de-DE"/>
              </w:rPr>
            </w:pPr>
            <w:r w:rsidRPr="00506B44">
              <w:rPr>
                <w:b/>
                <w:sz w:val="20"/>
                <w:szCs w:val="22"/>
                <w:lang w:val="de-DE"/>
              </w:rPr>
              <w:t>Identification</w:t>
            </w:r>
          </w:p>
        </w:tc>
        <w:tc>
          <w:tcPr>
            <w:tcW w:w="2914" w:type="dxa"/>
          </w:tcPr>
          <w:p w14:paraId="1E08F2D8" w14:textId="77777777" w:rsidR="0072502A" w:rsidRPr="00506B44" w:rsidRDefault="0072502A" w:rsidP="00506B44">
            <w:pPr>
              <w:jc w:val="center"/>
              <w:rPr>
                <w:b/>
                <w:sz w:val="20"/>
                <w:szCs w:val="22"/>
                <w:lang w:val="de-DE"/>
              </w:rPr>
            </w:pPr>
            <w:r w:rsidRPr="00506B44">
              <w:rPr>
                <w:b/>
                <w:sz w:val="20"/>
                <w:szCs w:val="22"/>
                <w:lang w:val="de-DE"/>
              </w:rPr>
              <w:t>Quantification</w:t>
            </w:r>
          </w:p>
        </w:tc>
      </w:tr>
      <w:tr w:rsidR="0072502A" w14:paraId="44A0197C" w14:textId="77777777" w:rsidTr="001F5D51">
        <w:tc>
          <w:tcPr>
            <w:tcW w:w="3794" w:type="dxa"/>
          </w:tcPr>
          <w:p w14:paraId="6B66E652" w14:textId="77777777" w:rsidR="0072502A" w:rsidRPr="00506B44" w:rsidRDefault="0072502A" w:rsidP="00336E23">
            <w:pPr>
              <w:rPr>
                <w:sz w:val="16"/>
                <w:szCs w:val="16"/>
                <w:lang w:val="de-DE"/>
              </w:rPr>
            </w:pPr>
            <w:r w:rsidRPr="00506B44">
              <w:rPr>
                <w:sz w:val="16"/>
                <w:szCs w:val="16"/>
                <w:lang w:val="de-DE"/>
              </w:rPr>
              <w:t>sequence</w:t>
            </w:r>
          </w:p>
        </w:tc>
        <w:tc>
          <w:tcPr>
            <w:tcW w:w="2914" w:type="dxa"/>
          </w:tcPr>
          <w:p w14:paraId="659ED24B" w14:textId="77777777" w:rsidR="0072502A" w:rsidRPr="00506B44" w:rsidRDefault="006F6052" w:rsidP="006F6052">
            <w:pPr>
              <w:jc w:val="center"/>
              <w:rPr>
                <w:sz w:val="16"/>
                <w:szCs w:val="16"/>
                <w:lang w:val="de-DE"/>
              </w:rPr>
            </w:pPr>
            <w:r>
              <w:rPr>
                <w:sz w:val="16"/>
                <w:szCs w:val="16"/>
              </w:rPr>
              <w:t>(not used)</w:t>
            </w:r>
          </w:p>
        </w:tc>
        <w:tc>
          <w:tcPr>
            <w:tcW w:w="2914" w:type="dxa"/>
          </w:tcPr>
          <w:p w14:paraId="18F686DA"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507B739" w14:textId="77777777" w:rsidTr="001F5D51">
        <w:tc>
          <w:tcPr>
            <w:tcW w:w="3794" w:type="dxa"/>
          </w:tcPr>
          <w:p w14:paraId="4CFE7E0B" w14:textId="77777777" w:rsidR="0072502A" w:rsidRPr="00506B44" w:rsidRDefault="0072502A" w:rsidP="00336E23">
            <w:pPr>
              <w:rPr>
                <w:sz w:val="16"/>
                <w:szCs w:val="16"/>
                <w:lang w:val="de-DE"/>
              </w:rPr>
            </w:pPr>
            <w:r w:rsidRPr="00506B44">
              <w:rPr>
                <w:sz w:val="16"/>
                <w:szCs w:val="16"/>
                <w:lang w:val="de-DE"/>
              </w:rPr>
              <w:t xml:space="preserve">accession </w:t>
            </w:r>
          </w:p>
        </w:tc>
        <w:tc>
          <w:tcPr>
            <w:tcW w:w="2914" w:type="dxa"/>
          </w:tcPr>
          <w:p w14:paraId="5A363739" w14:textId="77777777" w:rsidR="0072502A" w:rsidRPr="00506B44" w:rsidRDefault="006F6052" w:rsidP="006F6052">
            <w:pPr>
              <w:jc w:val="center"/>
              <w:rPr>
                <w:sz w:val="16"/>
                <w:szCs w:val="16"/>
                <w:lang w:val="de-DE"/>
              </w:rPr>
            </w:pPr>
            <w:r>
              <w:rPr>
                <w:sz w:val="16"/>
                <w:szCs w:val="16"/>
              </w:rPr>
              <w:t>(not used)</w:t>
            </w:r>
          </w:p>
        </w:tc>
        <w:tc>
          <w:tcPr>
            <w:tcW w:w="2914" w:type="dxa"/>
          </w:tcPr>
          <w:p w14:paraId="6CF16DA1"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29D5FC6F" w14:textId="77777777" w:rsidTr="001F5D51">
        <w:tc>
          <w:tcPr>
            <w:tcW w:w="3794" w:type="dxa"/>
          </w:tcPr>
          <w:p w14:paraId="140CB165" w14:textId="77777777" w:rsidR="0072502A" w:rsidRPr="00506B44" w:rsidRDefault="0072502A" w:rsidP="00336E23">
            <w:pPr>
              <w:rPr>
                <w:sz w:val="16"/>
                <w:szCs w:val="16"/>
                <w:lang w:val="de-DE"/>
              </w:rPr>
            </w:pPr>
            <w:r w:rsidRPr="00506B44">
              <w:rPr>
                <w:sz w:val="16"/>
                <w:szCs w:val="16"/>
                <w:lang w:val="de-DE"/>
              </w:rPr>
              <w:t xml:space="preserve">unique </w:t>
            </w:r>
          </w:p>
        </w:tc>
        <w:tc>
          <w:tcPr>
            <w:tcW w:w="2914" w:type="dxa"/>
          </w:tcPr>
          <w:p w14:paraId="45FE1F32" w14:textId="77777777" w:rsidR="0072502A" w:rsidRPr="00506B44" w:rsidRDefault="006F6052" w:rsidP="006F6052">
            <w:pPr>
              <w:jc w:val="center"/>
              <w:rPr>
                <w:sz w:val="16"/>
                <w:szCs w:val="16"/>
                <w:lang w:val="de-DE"/>
              </w:rPr>
            </w:pPr>
            <w:r>
              <w:rPr>
                <w:sz w:val="16"/>
                <w:szCs w:val="16"/>
              </w:rPr>
              <w:t>(not used)</w:t>
            </w:r>
          </w:p>
        </w:tc>
        <w:tc>
          <w:tcPr>
            <w:tcW w:w="2914" w:type="dxa"/>
          </w:tcPr>
          <w:p w14:paraId="40FFA12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C429F43" w14:textId="77777777" w:rsidTr="001F5D51">
        <w:tc>
          <w:tcPr>
            <w:tcW w:w="3794" w:type="dxa"/>
          </w:tcPr>
          <w:p w14:paraId="1141E8B2" w14:textId="77777777" w:rsidR="0072502A" w:rsidRPr="00506B44" w:rsidRDefault="0072502A" w:rsidP="00336E23">
            <w:pPr>
              <w:rPr>
                <w:sz w:val="16"/>
                <w:szCs w:val="16"/>
              </w:rPr>
            </w:pPr>
            <w:r w:rsidRPr="00506B44">
              <w:rPr>
                <w:sz w:val="16"/>
                <w:szCs w:val="16"/>
              </w:rPr>
              <w:t xml:space="preserve">database </w:t>
            </w:r>
          </w:p>
        </w:tc>
        <w:tc>
          <w:tcPr>
            <w:tcW w:w="2914" w:type="dxa"/>
          </w:tcPr>
          <w:p w14:paraId="2888BB40" w14:textId="77777777" w:rsidR="0072502A" w:rsidRPr="00506B44" w:rsidRDefault="006F6052" w:rsidP="006F6052">
            <w:pPr>
              <w:jc w:val="center"/>
              <w:rPr>
                <w:sz w:val="16"/>
                <w:szCs w:val="16"/>
              </w:rPr>
            </w:pPr>
            <w:r>
              <w:rPr>
                <w:sz w:val="16"/>
                <w:szCs w:val="16"/>
              </w:rPr>
              <w:t>(not used)</w:t>
            </w:r>
          </w:p>
        </w:tc>
        <w:tc>
          <w:tcPr>
            <w:tcW w:w="2914" w:type="dxa"/>
          </w:tcPr>
          <w:p w14:paraId="20843DC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2DDAE3" w14:textId="77777777" w:rsidTr="001F5D51">
        <w:tc>
          <w:tcPr>
            <w:tcW w:w="3794" w:type="dxa"/>
          </w:tcPr>
          <w:p w14:paraId="72E48802" w14:textId="77777777" w:rsidR="0072502A" w:rsidRPr="00506B44" w:rsidRDefault="0072502A" w:rsidP="00336E23">
            <w:pPr>
              <w:rPr>
                <w:sz w:val="16"/>
                <w:szCs w:val="16"/>
              </w:rPr>
            </w:pPr>
            <w:r w:rsidRPr="00506B44">
              <w:rPr>
                <w:sz w:val="16"/>
                <w:szCs w:val="16"/>
              </w:rPr>
              <w:t xml:space="preserve">database_version </w:t>
            </w:r>
          </w:p>
        </w:tc>
        <w:tc>
          <w:tcPr>
            <w:tcW w:w="2914" w:type="dxa"/>
          </w:tcPr>
          <w:p w14:paraId="4442972F" w14:textId="77777777" w:rsidR="0072502A" w:rsidRPr="00506B44" w:rsidRDefault="006F6052" w:rsidP="006F6052">
            <w:pPr>
              <w:jc w:val="center"/>
              <w:rPr>
                <w:sz w:val="16"/>
                <w:szCs w:val="16"/>
              </w:rPr>
            </w:pPr>
            <w:r>
              <w:rPr>
                <w:sz w:val="16"/>
                <w:szCs w:val="16"/>
              </w:rPr>
              <w:t>(not used)</w:t>
            </w:r>
          </w:p>
        </w:tc>
        <w:tc>
          <w:tcPr>
            <w:tcW w:w="2914" w:type="dxa"/>
          </w:tcPr>
          <w:p w14:paraId="49AEB3A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29C9BFB" w14:textId="77777777" w:rsidTr="001F5D51">
        <w:tc>
          <w:tcPr>
            <w:tcW w:w="3794" w:type="dxa"/>
          </w:tcPr>
          <w:p w14:paraId="50332788" w14:textId="77777777" w:rsidR="0072502A" w:rsidRPr="00506B44" w:rsidRDefault="0072502A" w:rsidP="00336E23">
            <w:pPr>
              <w:rPr>
                <w:sz w:val="16"/>
                <w:szCs w:val="16"/>
              </w:rPr>
            </w:pPr>
            <w:r w:rsidRPr="00506B44">
              <w:rPr>
                <w:sz w:val="16"/>
                <w:szCs w:val="16"/>
              </w:rPr>
              <w:t>search_engine</w:t>
            </w:r>
          </w:p>
        </w:tc>
        <w:tc>
          <w:tcPr>
            <w:tcW w:w="2914" w:type="dxa"/>
          </w:tcPr>
          <w:p w14:paraId="558069EA" w14:textId="77777777" w:rsidR="0072502A" w:rsidRPr="00506B44" w:rsidRDefault="006F6052" w:rsidP="006F6052">
            <w:pPr>
              <w:jc w:val="center"/>
              <w:rPr>
                <w:sz w:val="16"/>
                <w:szCs w:val="16"/>
              </w:rPr>
            </w:pPr>
            <w:r>
              <w:rPr>
                <w:sz w:val="16"/>
                <w:szCs w:val="16"/>
              </w:rPr>
              <w:t>(not used)</w:t>
            </w:r>
          </w:p>
        </w:tc>
        <w:tc>
          <w:tcPr>
            <w:tcW w:w="2914" w:type="dxa"/>
          </w:tcPr>
          <w:p w14:paraId="3A6C2A3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A23FBF8" w14:textId="77777777" w:rsidTr="001F5D51">
        <w:tc>
          <w:tcPr>
            <w:tcW w:w="3794" w:type="dxa"/>
          </w:tcPr>
          <w:p w14:paraId="2D18CCC5"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2B745A37" w14:textId="77777777" w:rsidR="0072502A" w:rsidRPr="00506B44" w:rsidRDefault="006F6052" w:rsidP="006F6052">
            <w:pPr>
              <w:jc w:val="center"/>
              <w:rPr>
                <w:sz w:val="16"/>
                <w:szCs w:val="16"/>
              </w:rPr>
            </w:pPr>
            <w:r>
              <w:rPr>
                <w:sz w:val="16"/>
                <w:szCs w:val="16"/>
              </w:rPr>
              <w:t>(not used)</w:t>
            </w:r>
          </w:p>
        </w:tc>
        <w:tc>
          <w:tcPr>
            <w:tcW w:w="2914" w:type="dxa"/>
          </w:tcPr>
          <w:p w14:paraId="29B5AFB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E9710FB" w14:textId="77777777" w:rsidTr="001F5D51">
        <w:tc>
          <w:tcPr>
            <w:tcW w:w="3794" w:type="dxa"/>
          </w:tcPr>
          <w:p w14:paraId="11861ACF" w14:textId="77777777" w:rsidR="0072502A" w:rsidRPr="00506B44" w:rsidRDefault="0072502A" w:rsidP="00336E23">
            <w:pPr>
              <w:rPr>
                <w:sz w:val="16"/>
                <w:szCs w:val="16"/>
              </w:rPr>
            </w:pPr>
            <w:r w:rsidRPr="00506B44">
              <w:rPr>
                <w:sz w:val="16"/>
                <w:szCs w:val="16"/>
              </w:rPr>
              <w:t>modifications</w:t>
            </w:r>
          </w:p>
        </w:tc>
        <w:tc>
          <w:tcPr>
            <w:tcW w:w="2914" w:type="dxa"/>
          </w:tcPr>
          <w:p w14:paraId="60BF3623" w14:textId="77777777" w:rsidR="0072502A" w:rsidRPr="00506B44" w:rsidRDefault="006F6052" w:rsidP="006F6052">
            <w:pPr>
              <w:jc w:val="center"/>
              <w:rPr>
                <w:sz w:val="16"/>
                <w:szCs w:val="16"/>
              </w:rPr>
            </w:pPr>
            <w:r>
              <w:rPr>
                <w:sz w:val="16"/>
                <w:szCs w:val="16"/>
              </w:rPr>
              <w:t>(not used)</w:t>
            </w:r>
          </w:p>
        </w:tc>
        <w:tc>
          <w:tcPr>
            <w:tcW w:w="2914" w:type="dxa"/>
          </w:tcPr>
          <w:p w14:paraId="228CCCB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729AC7" w14:textId="77777777" w:rsidTr="001F5D51">
        <w:tc>
          <w:tcPr>
            <w:tcW w:w="3794" w:type="dxa"/>
          </w:tcPr>
          <w:p w14:paraId="54732800" w14:textId="77777777" w:rsidR="0072502A" w:rsidRPr="00506B44" w:rsidRDefault="0072502A" w:rsidP="00336E23">
            <w:pPr>
              <w:rPr>
                <w:sz w:val="16"/>
                <w:szCs w:val="16"/>
              </w:rPr>
            </w:pPr>
            <w:r w:rsidRPr="00506B44">
              <w:rPr>
                <w:sz w:val="16"/>
                <w:szCs w:val="16"/>
              </w:rPr>
              <w:t>retention_time</w:t>
            </w:r>
          </w:p>
        </w:tc>
        <w:tc>
          <w:tcPr>
            <w:tcW w:w="2914" w:type="dxa"/>
          </w:tcPr>
          <w:p w14:paraId="60D27864" w14:textId="77777777" w:rsidR="0072502A" w:rsidRPr="00506B44" w:rsidRDefault="006F6052" w:rsidP="006F6052">
            <w:pPr>
              <w:jc w:val="center"/>
              <w:rPr>
                <w:sz w:val="16"/>
                <w:szCs w:val="16"/>
              </w:rPr>
            </w:pPr>
            <w:r>
              <w:rPr>
                <w:sz w:val="16"/>
                <w:szCs w:val="16"/>
              </w:rPr>
              <w:t>(not used)</w:t>
            </w:r>
          </w:p>
        </w:tc>
        <w:tc>
          <w:tcPr>
            <w:tcW w:w="2914" w:type="dxa"/>
          </w:tcPr>
          <w:p w14:paraId="05617FD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FF634CE" w14:textId="77777777" w:rsidTr="001F5D51">
        <w:tc>
          <w:tcPr>
            <w:tcW w:w="3794" w:type="dxa"/>
          </w:tcPr>
          <w:p w14:paraId="2FA869D5" w14:textId="77777777" w:rsidR="0072502A" w:rsidRPr="00506B44" w:rsidRDefault="0072502A" w:rsidP="00336E23">
            <w:pPr>
              <w:rPr>
                <w:sz w:val="16"/>
                <w:szCs w:val="16"/>
              </w:rPr>
            </w:pPr>
            <w:r w:rsidRPr="00506B44">
              <w:rPr>
                <w:sz w:val="16"/>
                <w:szCs w:val="16"/>
              </w:rPr>
              <w:t>retention_time_window</w:t>
            </w:r>
          </w:p>
        </w:tc>
        <w:tc>
          <w:tcPr>
            <w:tcW w:w="2914" w:type="dxa"/>
          </w:tcPr>
          <w:p w14:paraId="6AF0EA4A" w14:textId="77777777" w:rsidR="0072502A" w:rsidRPr="00506B44" w:rsidRDefault="006F6052" w:rsidP="006F6052">
            <w:pPr>
              <w:jc w:val="center"/>
              <w:rPr>
                <w:sz w:val="16"/>
                <w:szCs w:val="16"/>
              </w:rPr>
            </w:pPr>
            <w:r>
              <w:rPr>
                <w:sz w:val="16"/>
                <w:szCs w:val="16"/>
              </w:rPr>
              <w:t>(not used)</w:t>
            </w:r>
          </w:p>
        </w:tc>
        <w:tc>
          <w:tcPr>
            <w:tcW w:w="2914" w:type="dxa"/>
          </w:tcPr>
          <w:p w14:paraId="375917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901D32C" w14:textId="77777777" w:rsidTr="001F5D51">
        <w:tc>
          <w:tcPr>
            <w:tcW w:w="3794" w:type="dxa"/>
          </w:tcPr>
          <w:p w14:paraId="5354BEC4" w14:textId="77777777" w:rsidR="0072502A" w:rsidRPr="00506B44" w:rsidRDefault="0072502A" w:rsidP="00336E23">
            <w:pPr>
              <w:rPr>
                <w:sz w:val="16"/>
                <w:szCs w:val="16"/>
              </w:rPr>
            </w:pPr>
            <w:r w:rsidRPr="00506B44">
              <w:rPr>
                <w:sz w:val="16"/>
                <w:szCs w:val="16"/>
              </w:rPr>
              <w:t>charge</w:t>
            </w:r>
          </w:p>
        </w:tc>
        <w:tc>
          <w:tcPr>
            <w:tcW w:w="2914" w:type="dxa"/>
          </w:tcPr>
          <w:p w14:paraId="75274FD3" w14:textId="77777777" w:rsidR="0072502A" w:rsidRPr="00506B44" w:rsidRDefault="006F6052" w:rsidP="006F6052">
            <w:pPr>
              <w:jc w:val="center"/>
              <w:rPr>
                <w:sz w:val="16"/>
                <w:szCs w:val="16"/>
              </w:rPr>
            </w:pPr>
            <w:r>
              <w:rPr>
                <w:sz w:val="16"/>
                <w:szCs w:val="16"/>
              </w:rPr>
              <w:t>(not used)</w:t>
            </w:r>
          </w:p>
        </w:tc>
        <w:tc>
          <w:tcPr>
            <w:tcW w:w="2914" w:type="dxa"/>
          </w:tcPr>
          <w:p w14:paraId="002E3DB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B08EB69" w14:textId="77777777" w:rsidTr="001F5D51">
        <w:tc>
          <w:tcPr>
            <w:tcW w:w="3794" w:type="dxa"/>
          </w:tcPr>
          <w:p w14:paraId="260EFBFB" w14:textId="77777777" w:rsidR="0072502A" w:rsidRPr="00506B44" w:rsidRDefault="0072502A" w:rsidP="00336E23">
            <w:pPr>
              <w:rPr>
                <w:sz w:val="16"/>
                <w:szCs w:val="16"/>
              </w:rPr>
            </w:pPr>
            <w:r w:rsidRPr="00506B44">
              <w:rPr>
                <w:sz w:val="16"/>
                <w:szCs w:val="16"/>
              </w:rPr>
              <w:t>mass_to_charge</w:t>
            </w:r>
          </w:p>
        </w:tc>
        <w:tc>
          <w:tcPr>
            <w:tcW w:w="2914" w:type="dxa"/>
          </w:tcPr>
          <w:p w14:paraId="27E5887E" w14:textId="77777777" w:rsidR="0072502A" w:rsidRPr="00506B44" w:rsidRDefault="006F6052" w:rsidP="006F6052">
            <w:pPr>
              <w:jc w:val="center"/>
              <w:rPr>
                <w:sz w:val="16"/>
                <w:szCs w:val="16"/>
              </w:rPr>
            </w:pPr>
            <w:r>
              <w:rPr>
                <w:sz w:val="16"/>
                <w:szCs w:val="16"/>
              </w:rPr>
              <w:t>(not used)</w:t>
            </w:r>
          </w:p>
        </w:tc>
        <w:tc>
          <w:tcPr>
            <w:tcW w:w="2914" w:type="dxa"/>
          </w:tcPr>
          <w:p w14:paraId="2BB21CD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2673128" w14:textId="77777777" w:rsidTr="001F5D51">
        <w:tc>
          <w:tcPr>
            <w:tcW w:w="3794" w:type="dxa"/>
          </w:tcPr>
          <w:p w14:paraId="503BFD0A" w14:textId="77777777" w:rsidR="0072502A" w:rsidRPr="00506B44" w:rsidRDefault="0072502A" w:rsidP="00336E23">
            <w:pPr>
              <w:rPr>
                <w:sz w:val="16"/>
                <w:szCs w:val="16"/>
              </w:rPr>
            </w:pPr>
            <w:r w:rsidRPr="00506B44">
              <w:rPr>
                <w:sz w:val="16"/>
                <w:szCs w:val="16"/>
              </w:rPr>
              <w:t xml:space="preserve">peptide_abundance_study_variable[1-n] </w:t>
            </w:r>
          </w:p>
        </w:tc>
        <w:tc>
          <w:tcPr>
            <w:tcW w:w="2914" w:type="dxa"/>
          </w:tcPr>
          <w:p w14:paraId="28673B6E" w14:textId="77777777" w:rsidR="0072502A" w:rsidRPr="00506B44" w:rsidRDefault="006F6052" w:rsidP="006F6052">
            <w:pPr>
              <w:jc w:val="center"/>
              <w:rPr>
                <w:sz w:val="16"/>
                <w:szCs w:val="16"/>
              </w:rPr>
            </w:pPr>
            <w:r>
              <w:rPr>
                <w:sz w:val="16"/>
                <w:szCs w:val="16"/>
              </w:rPr>
              <w:t>(not used)</w:t>
            </w:r>
          </w:p>
        </w:tc>
        <w:tc>
          <w:tcPr>
            <w:tcW w:w="2914" w:type="dxa"/>
          </w:tcPr>
          <w:p w14:paraId="1B5FB9C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729478B" w14:textId="77777777" w:rsidTr="001F5D51">
        <w:tc>
          <w:tcPr>
            <w:tcW w:w="3794" w:type="dxa"/>
          </w:tcPr>
          <w:p w14:paraId="0BD59CE8" w14:textId="77777777" w:rsidR="0072502A" w:rsidRPr="00506B44" w:rsidRDefault="0072502A" w:rsidP="00336E23">
            <w:pPr>
              <w:rPr>
                <w:sz w:val="16"/>
                <w:szCs w:val="16"/>
              </w:rPr>
            </w:pPr>
            <w:r w:rsidRPr="00506B44">
              <w:rPr>
                <w:sz w:val="16"/>
                <w:szCs w:val="16"/>
              </w:rPr>
              <w:t>peptide_abundance_stdev_study_variable[1-n]</w:t>
            </w:r>
          </w:p>
        </w:tc>
        <w:tc>
          <w:tcPr>
            <w:tcW w:w="2914" w:type="dxa"/>
          </w:tcPr>
          <w:p w14:paraId="1CF12DCD" w14:textId="77777777" w:rsidR="0072502A" w:rsidRPr="00506B44" w:rsidRDefault="006F6052" w:rsidP="006F6052">
            <w:pPr>
              <w:jc w:val="center"/>
              <w:rPr>
                <w:sz w:val="16"/>
                <w:szCs w:val="16"/>
              </w:rPr>
            </w:pPr>
            <w:r>
              <w:rPr>
                <w:sz w:val="16"/>
                <w:szCs w:val="16"/>
              </w:rPr>
              <w:t>(not used)</w:t>
            </w:r>
          </w:p>
        </w:tc>
        <w:tc>
          <w:tcPr>
            <w:tcW w:w="2914" w:type="dxa"/>
          </w:tcPr>
          <w:p w14:paraId="6B76C9D1"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600B18" w14:textId="77777777" w:rsidTr="001F5D51">
        <w:tc>
          <w:tcPr>
            <w:tcW w:w="3794" w:type="dxa"/>
          </w:tcPr>
          <w:p w14:paraId="15AA79A3" w14:textId="77777777" w:rsidR="0072502A" w:rsidRPr="00506B44" w:rsidRDefault="0072502A" w:rsidP="00336E23">
            <w:pPr>
              <w:rPr>
                <w:sz w:val="16"/>
                <w:szCs w:val="16"/>
              </w:rPr>
            </w:pPr>
            <w:r w:rsidRPr="00506B44">
              <w:rPr>
                <w:sz w:val="16"/>
                <w:szCs w:val="16"/>
              </w:rPr>
              <w:t>peptide_abundance_std_error_study_variable[1-n]</w:t>
            </w:r>
          </w:p>
        </w:tc>
        <w:tc>
          <w:tcPr>
            <w:tcW w:w="2914" w:type="dxa"/>
          </w:tcPr>
          <w:p w14:paraId="48092966" w14:textId="77777777" w:rsidR="0072502A" w:rsidRPr="00506B44" w:rsidRDefault="006F6052" w:rsidP="006F6052">
            <w:pPr>
              <w:jc w:val="center"/>
              <w:rPr>
                <w:sz w:val="16"/>
                <w:szCs w:val="16"/>
              </w:rPr>
            </w:pPr>
            <w:r>
              <w:rPr>
                <w:sz w:val="16"/>
                <w:szCs w:val="16"/>
              </w:rPr>
              <w:t>(not used)</w:t>
            </w:r>
          </w:p>
        </w:tc>
        <w:tc>
          <w:tcPr>
            <w:tcW w:w="2914" w:type="dxa"/>
          </w:tcPr>
          <w:p w14:paraId="2285F6F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99C5F27" w14:textId="77777777" w:rsidTr="001F5D51">
        <w:tc>
          <w:tcPr>
            <w:tcW w:w="3794" w:type="dxa"/>
          </w:tcPr>
          <w:p w14:paraId="67965562"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n]</w:t>
            </w:r>
          </w:p>
        </w:tc>
        <w:tc>
          <w:tcPr>
            <w:tcW w:w="2914" w:type="dxa"/>
          </w:tcPr>
          <w:p w14:paraId="0D567D40" w14:textId="77777777" w:rsidR="0072502A" w:rsidRPr="00506B44" w:rsidRDefault="006F6052" w:rsidP="006F6052">
            <w:pPr>
              <w:jc w:val="center"/>
              <w:rPr>
                <w:sz w:val="16"/>
                <w:szCs w:val="16"/>
              </w:rPr>
            </w:pPr>
            <w:r>
              <w:rPr>
                <w:sz w:val="16"/>
                <w:szCs w:val="16"/>
              </w:rPr>
              <w:t>(not used)</w:t>
            </w:r>
          </w:p>
        </w:tc>
        <w:tc>
          <w:tcPr>
            <w:tcW w:w="2914" w:type="dxa"/>
          </w:tcPr>
          <w:p w14:paraId="4A0FC24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35CCA40D" w14:textId="77777777" w:rsidTr="001F5D51">
        <w:tc>
          <w:tcPr>
            <w:tcW w:w="3794" w:type="dxa"/>
          </w:tcPr>
          <w:p w14:paraId="5EFB3AB3" w14:textId="77777777" w:rsidR="0072502A" w:rsidRPr="00506B44" w:rsidRDefault="0072502A" w:rsidP="00336E23">
            <w:pPr>
              <w:rPr>
                <w:sz w:val="16"/>
                <w:szCs w:val="16"/>
              </w:rPr>
            </w:pPr>
            <w:r w:rsidRPr="00506B44">
              <w:rPr>
                <w:sz w:val="16"/>
                <w:szCs w:val="16"/>
              </w:rPr>
              <w:t>peptide_abundance_assay[1-n]</w:t>
            </w:r>
          </w:p>
        </w:tc>
        <w:tc>
          <w:tcPr>
            <w:tcW w:w="2914" w:type="dxa"/>
          </w:tcPr>
          <w:p w14:paraId="6707D591" w14:textId="77777777" w:rsidR="0072502A" w:rsidRPr="00506B44" w:rsidRDefault="006F6052" w:rsidP="006F6052">
            <w:pPr>
              <w:jc w:val="center"/>
              <w:rPr>
                <w:sz w:val="16"/>
                <w:szCs w:val="16"/>
              </w:rPr>
            </w:pPr>
            <w:r>
              <w:rPr>
                <w:sz w:val="16"/>
                <w:szCs w:val="16"/>
              </w:rPr>
              <w:t>(not used)</w:t>
            </w:r>
          </w:p>
        </w:tc>
        <w:tc>
          <w:tcPr>
            <w:tcW w:w="2914" w:type="dxa"/>
          </w:tcPr>
          <w:p w14:paraId="3299152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458E7ABA" w14:textId="77777777" w:rsidTr="001F5D51">
        <w:tc>
          <w:tcPr>
            <w:tcW w:w="3794" w:type="dxa"/>
          </w:tcPr>
          <w:p w14:paraId="06BE5361" w14:textId="77777777" w:rsidR="0072502A" w:rsidRPr="00506B44" w:rsidRDefault="0072502A" w:rsidP="00336E23">
            <w:pPr>
              <w:rPr>
                <w:sz w:val="16"/>
                <w:szCs w:val="16"/>
              </w:rPr>
            </w:pPr>
            <w:r w:rsidRPr="00506B44">
              <w:rPr>
                <w:sz w:val="16"/>
                <w:szCs w:val="16"/>
              </w:rPr>
              <w:t xml:space="preserve">spectra_ref </w:t>
            </w:r>
          </w:p>
        </w:tc>
        <w:tc>
          <w:tcPr>
            <w:tcW w:w="2914" w:type="dxa"/>
          </w:tcPr>
          <w:p w14:paraId="4E915CBF" w14:textId="77777777" w:rsidR="0072502A" w:rsidRPr="00506B44" w:rsidRDefault="006F6052" w:rsidP="006F6052">
            <w:pPr>
              <w:jc w:val="center"/>
              <w:rPr>
                <w:sz w:val="16"/>
                <w:szCs w:val="16"/>
              </w:rPr>
            </w:pPr>
            <w:r>
              <w:rPr>
                <w:sz w:val="16"/>
                <w:szCs w:val="16"/>
              </w:rPr>
              <w:t>(not used)</w:t>
            </w:r>
          </w:p>
        </w:tc>
        <w:tc>
          <w:tcPr>
            <w:tcW w:w="2914" w:type="dxa"/>
          </w:tcPr>
          <w:p w14:paraId="399FE12E" w14:textId="77777777" w:rsidR="0072502A" w:rsidRPr="00506B44" w:rsidRDefault="0072502A" w:rsidP="00835C55">
            <w:pPr>
              <w:spacing w:after="60"/>
              <w:ind w:left="-45" w:right="-92"/>
              <w:jc w:val="center"/>
              <w:outlineLvl w:val="1"/>
              <w:rPr>
                <w:sz w:val="16"/>
                <w:szCs w:val="16"/>
              </w:rPr>
            </w:pPr>
            <w:r w:rsidRPr="00506B44">
              <w:rPr>
                <w:i/>
                <w:sz w:val="16"/>
                <w:szCs w:val="16"/>
              </w:rPr>
              <w:t>s</w:t>
            </w:r>
            <w:r w:rsidRPr="00506B44">
              <w:rPr>
                <w:b/>
                <w:sz w:val="16"/>
                <w:szCs w:val="16"/>
              </w:rPr>
              <w:t>C</w:t>
            </w:r>
            <w:r w:rsidRPr="00506B44">
              <w:rPr>
                <w:sz w:val="16"/>
                <w:szCs w:val="16"/>
              </w:rPr>
              <w:t xml:space="preserve"> (if MS2 based quantification </w:t>
            </w:r>
            <w:r w:rsidR="00FB4313">
              <w:rPr>
                <w:sz w:val="16"/>
                <w:szCs w:val="16"/>
              </w:rPr>
              <w:t>is used</w:t>
            </w:r>
            <w:r w:rsidRPr="00506B44">
              <w:rPr>
                <w:sz w:val="16"/>
                <w:szCs w:val="16"/>
              </w:rPr>
              <w:t>)</w:t>
            </w:r>
          </w:p>
        </w:tc>
      </w:tr>
      <w:tr w:rsidR="0072502A" w14:paraId="6493A6C0" w14:textId="77777777" w:rsidTr="001F5D51">
        <w:tc>
          <w:tcPr>
            <w:tcW w:w="3794" w:type="dxa"/>
          </w:tcPr>
          <w:p w14:paraId="06070352"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56171AC8" w14:textId="77777777" w:rsidR="0072502A" w:rsidRPr="00506B44" w:rsidRDefault="006F6052" w:rsidP="006F6052">
            <w:pPr>
              <w:jc w:val="center"/>
              <w:rPr>
                <w:sz w:val="16"/>
                <w:szCs w:val="16"/>
              </w:rPr>
            </w:pPr>
            <w:r>
              <w:rPr>
                <w:sz w:val="16"/>
                <w:szCs w:val="16"/>
              </w:rPr>
              <w:t>(not used)</w:t>
            </w:r>
          </w:p>
        </w:tc>
        <w:tc>
          <w:tcPr>
            <w:tcW w:w="2914" w:type="dxa"/>
          </w:tcPr>
          <w:p w14:paraId="4F6B5B1F"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5FEC9066" w14:textId="77777777" w:rsidTr="001F5D51">
        <w:tc>
          <w:tcPr>
            <w:tcW w:w="3794" w:type="dxa"/>
          </w:tcPr>
          <w:p w14:paraId="0F710292" w14:textId="77777777" w:rsidR="0072502A" w:rsidRPr="00506B44" w:rsidRDefault="0072502A" w:rsidP="00336E23">
            <w:pPr>
              <w:rPr>
                <w:sz w:val="16"/>
                <w:szCs w:val="16"/>
              </w:rPr>
            </w:pPr>
            <w:r w:rsidRPr="00506B44">
              <w:rPr>
                <w:sz w:val="16"/>
                <w:szCs w:val="16"/>
              </w:rPr>
              <w:t xml:space="preserve">reliability </w:t>
            </w:r>
          </w:p>
        </w:tc>
        <w:tc>
          <w:tcPr>
            <w:tcW w:w="2914" w:type="dxa"/>
          </w:tcPr>
          <w:p w14:paraId="7D7C6750" w14:textId="77777777" w:rsidR="0072502A" w:rsidRPr="00506B44" w:rsidRDefault="006F6052" w:rsidP="006F6052">
            <w:pPr>
              <w:jc w:val="center"/>
              <w:rPr>
                <w:sz w:val="16"/>
                <w:szCs w:val="16"/>
              </w:rPr>
            </w:pPr>
            <w:r>
              <w:rPr>
                <w:sz w:val="16"/>
                <w:szCs w:val="16"/>
              </w:rPr>
              <w:t>(not used)</w:t>
            </w:r>
          </w:p>
        </w:tc>
        <w:tc>
          <w:tcPr>
            <w:tcW w:w="2914" w:type="dxa"/>
          </w:tcPr>
          <w:p w14:paraId="289464D2"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11CB3DA2" w14:textId="77777777" w:rsidTr="001F5D51">
        <w:tc>
          <w:tcPr>
            <w:tcW w:w="3794" w:type="dxa"/>
          </w:tcPr>
          <w:p w14:paraId="116C772B" w14:textId="77777777" w:rsidR="0072502A" w:rsidRPr="00506B44" w:rsidRDefault="0072502A" w:rsidP="00336E23">
            <w:pPr>
              <w:rPr>
                <w:sz w:val="16"/>
                <w:szCs w:val="16"/>
              </w:rPr>
            </w:pPr>
            <w:r w:rsidRPr="00506B44">
              <w:rPr>
                <w:sz w:val="16"/>
                <w:szCs w:val="16"/>
              </w:rPr>
              <w:t>uri</w:t>
            </w:r>
          </w:p>
        </w:tc>
        <w:tc>
          <w:tcPr>
            <w:tcW w:w="2914" w:type="dxa"/>
          </w:tcPr>
          <w:p w14:paraId="0924657F" w14:textId="77777777" w:rsidR="0072502A" w:rsidRPr="00506B44" w:rsidRDefault="006F6052" w:rsidP="006F6052">
            <w:pPr>
              <w:jc w:val="center"/>
              <w:rPr>
                <w:sz w:val="16"/>
                <w:szCs w:val="16"/>
              </w:rPr>
            </w:pPr>
            <w:r>
              <w:rPr>
                <w:sz w:val="16"/>
                <w:szCs w:val="16"/>
              </w:rPr>
              <w:t>(not used)</w:t>
            </w:r>
          </w:p>
        </w:tc>
        <w:tc>
          <w:tcPr>
            <w:tcW w:w="2914" w:type="dxa"/>
          </w:tcPr>
          <w:p w14:paraId="54566771"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0832B0" w14:textId="77777777" w:rsidR="00336E23" w:rsidRPr="00C37485" w:rsidRDefault="00336E23" w:rsidP="00336E23">
      <w:pPr>
        <w:jc w:val="both"/>
      </w:pPr>
      <w:r w:rsidRPr="0081042C">
        <w:rPr>
          <w:b/>
        </w:rPr>
        <w:t xml:space="preserve">Table </w:t>
      </w:r>
      <w:r>
        <w:rPr>
          <w:b/>
        </w:rPr>
        <w:t>4</w:t>
      </w:r>
      <w:r w:rsidRPr="0081042C">
        <w:rPr>
          <w:b/>
        </w:rPr>
        <w:t>.</w:t>
      </w:r>
      <w:r w:rsidRPr="002C6F88">
        <w:t xml:space="preserve"> </w:t>
      </w:r>
      <w:r w:rsidR="001E6B2B">
        <w:t xml:space="preserve">Mandatory and optional columns in the </w:t>
      </w:r>
      <w:r>
        <w:t>Peptide section</w:t>
      </w:r>
    </w:p>
    <w:p w14:paraId="7E8D64AC" w14:textId="77777777" w:rsidR="0072502A" w:rsidRDefault="0072502A" w:rsidP="0072502A"/>
    <w:p w14:paraId="115C196B" w14:textId="77777777" w:rsidR="0072502A" w:rsidRPr="00506B44" w:rsidRDefault="0072502A" w:rsidP="0072502A">
      <w:pPr>
        <w:rPr>
          <w:b/>
        </w:rPr>
      </w:pPr>
      <w:r w:rsidRPr="00506B44">
        <w:rPr>
          <w:b/>
        </w:rPr>
        <w:t>PSM Section</w:t>
      </w:r>
    </w:p>
    <w:tbl>
      <w:tblPr>
        <w:tblStyle w:val="TableGrid"/>
        <w:tblW w:w="0" w:type="auto"/>
        <w:tblLook w:val="01E0" w:firstRow="1" w:lastRow="1" w:firstColumn="1" w:lastColumn="1" w:noHBand="0" w:noVBand="0"/>
      </w:tblPr>
      <w:tblGrid>
        <w:gridCol w:w="3794"/>
        <w:gridCol w:w="2914"/>
        <w:gridCol w:w="2914"/>
      </w:tblGrid>
      <w:tr w:rsidR="0072502A" w14:paraId="1F2D3B98" w14:textId="77777777" w:rsidTr="001F5D51">
        <w:tc>
          <w:tcPr>
            <w:tcW w:w="3794" w:type="dxa"/>
          </w:tcPr>
          <w:p w14:paraId="1547C5F6" w14:textId="77777777" w:rsidR="0072502A" w:rsidRPr="00506B44" w:rsidRDefault="0072502A" w:rsidP="00506B44">
            <w:pPr>
              <w:jc w:val="center"/>
              <w:rPr>
                <w:b/>
                <w:sz w:val="20"/>
                <w:szCs w:val="16"/>
              </w:rPr>
            </w:pPr>
            <w:r w:rsidRPr="00506B44">
              <w:rPr>
                <w:b/>
                <w:sz w:val="20"/>
                <w:szCs w:val="16"/>
              </w:rPr>
              <w:t>Field Name</w:t>
            </w:r>
          </w:p>
        </w:tc>
        <w:tc>
          <w:tcPr>
            <w:tcW w:w="2914" w:type="dxa"/>
          </w:tcPr>
          <w:p w14:paraId="7D8228A8" w14:textId="77777777" w:rsidR="0072502A" w:rsidRPr="00506B44" w:rsidRDefault="0072502A" w:rsidP="00506B44">
            <w:pPr>
              <w:jc w:val="center"/>
              <w:rPr>
                <w:b/>
                <w:sz w:val="20"/>
                <w:szCs w:val="16"/>
              </w:rPr>
            </w:pPr>
            <w:r w:rsidRPr="00506B44">
              <w:rPr>
                <w:b/>
                <w:sz w:val="20"/>
                <w:szCs w:val="16"/>
              </w:rPr>
              <w:t>Identification</w:t>
            </w:r>
          </w:p>
        </w:tc>
        <w:tc>
          <w:tcPr>
            <w:tcW w:w="2914" w:type="dxa"/>
          </w:tcPr>
          <w:p w14:paraId="055EC160" w14:textId="77777777" w:rsidR="0072502A" w:rsidRPr="00506B44" w:rsidRDefault="0072502A" w:rsidP="00506B44">
            <w:pPr>
              <w:jc w:val="center"/>
              <w:rPr>
                <w:b/>
                <w:sz w:val="20"/>
                <w:szCs w:val="16"/>
              </w:rPr>
            </w:pPr>
            <w:r w:rsidRPr="00506B44">
              <w:rPr>
                <w:b/>
                <w:sz w:val="20"/>
                <w:szCs w:val="16"/>
              </w:rPr>
              <w:t>Quantification</w:t>
            </w:r>
          </w:p>
        </w:tc>
      </w:tr>
      <w:tr w:rsidR="0072502A" w14:paraId="2540FBC4" w14:textId="77777777" w:rsidTr="001F5D51">
        <w:tc>
          <w:tcPr>
            <w:tcW w:w="3794" w:type="dxa"/>
          </w:tcPr>
          <w:p w14:paraId="25540725" w14:textId="77777777" w:rsidR="0072502A" w:rsidRPr="00506B44" w:rsidRDefault="0072502A" w:rsidP="00336E23">
            <w:pPr>
              <w:rPr>
                <w:sz w:val="16"/>
                <w:szCs w:val="16"/>
              </w:rPr>
            </w:pPr>
            <w:r w:rsidRPr="00506B44">
              <w:rPr>
                <w:sz w:val="16"/>
                <w:szCs w:val="16"/>
              </w:rPr>
              <w:t>sequence</w:t>
            </w:r>
          </w:p>
        </w:tc>
        <w:tc>
          <w:tcPr>
            <w:tcW w:w="2914" w:type="dxa"/>
          </w:tcPr>
          <w:p w14:paraId="23A2D0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82602A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500BDC9" w14:textId="77777777" w:rsidTr="001F5D51">
        <w:tc>
          <w:tcPr>
            <w:tcW w:w="3794" w:type="dxa"/>
          </w:tcPr>
          <w:p w14:paraId="49075708" w14:textId="77777777" w:rsidR="0072502A" w:rsidRPr="00506B44" w:rsidRDefault="0072502A" w:rsidP="00336E23">
            <w:pPr>
              <w:rPr>
                <w:sz w:val="16"/>
                <w:szCs w:val="16"/>
              </w:rPr>
            </w:pPr>
            <w:r w:rsidRPr="00506B44">
              <w:rPr>
                <w:sz w:val="16"/>
                <w:szCs w:val="16"/>
              </w:rPr>
              <w:t>PSM_ID</w:t>
            </w:r>
          </w:p>
        </w:tc>
        <w:tc>
          <w:tcPr>
            <w:tcW w:w="2914" w:type="dxa"/>
          </w:tcPr>
          <w:p w14:paraId="39A2BD0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33A77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A40C5C3" w14:textId="77777777" w:rsidTr="001F5D51">
        <w:tc>
          <w:tcPr>
            <w:tcW w:w="3794" w:type="dxa"/>
          </w:tcPr>
          <w:p w14:paraId="687DB3EA" w14:textId="77777777" w:rsidR="0072502A" w:rsidRPr="00506B44" w:rsidRDefault="0072502A" w:rsidP="00336E23">
            <w:pPr>
              <w:rPr>
                <w:sz w:val="16"/>
                <w:szCs w:val="16"/>
              </w:rPr>
            </w:pPr>
            <w:r w:rsidRPr="00506B44">
              <w:rPr>
                <w:sz w:val="16"/>
                <w:szCs w:val="16"/>
              </w:rPr>
              <w:t>accession</w:t>
            </w:r>
          </w:p>
        </w:tc>
        <w:tc>
          <w:tcPr>
            <w:tcW w:w="2914" w:type="dxa"/>
          </w:tcPr>
          <w:p w14:paraId="396C076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065BE4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C2A4EE" w14:textId="77777777" w:rsidTr="001F5D51">
        <w:tc>
          <w:tcPr>
            <w:tcW w:w="3794" w:type="dxa"/>
          </w:tcPr>
          <w:p w14:paraId="01EFB73E" w14:textId="77777777" w:rsidR="0072502A" w:rsidRPr="00506B44" w:rsidRDefault="0072502A" w:rsidP="00336E23">
            <w:pPr>
              <w:rPr>
                <w:sz w:val="16"/>
                <w:szCs w:val="16"/>
              </w:rPr>
            </w:pPr>
            <w:r w:rsidRPr="00506B44">
              <w:rPr>
                <w:sz w:val="16"/>
                <w:szCs w:val="16"/>
              </w:rPr>
              <w:t>unique</w:t>
            </w:r>
          </w:p>
        </w:tc>
        <w:tc>
          <w:tcPr>
            <w:tcW w:w="2914" w:type="dxa"/>
          </w:tcPr>
          <w:p w14:paraId="645568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B97632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748EBD49" w14:textId="77777777" w:rsidTr="001F5D51">
        <w:tc>
          <w:tcPr>
            <w:tcW w:w="3794" w:type="dxa"/>
          </w:tcPr>
          <w:p w14:paraId="7B3E2449" w14:textId="77777777" w:rsidR="0072502A" w:rsidRPr="00506B44" w:rsidRDefault="0072502A" w:rsidP="00336E23">
            <w:pPr>
              <w:rPr>
                <w:sz w:val="16"/>
                <w:szCs w:val="16"/>
              </w:rPr>
            </w:pPr>
            <w:r w:rsidRPr="00506B44">
              <w:rPr>
                <w:sz w:val="16"/>
                <w:szCs w:val="16"/>
              </w:rPr>
              <w:t>database</w:t>
            </w:r>
          </w:p>
        </w:tc>
        <w:tc>
          <w:tcPr>
            <w:tcW w:w="2914" w:type="dxa"/>
          </w:tcPr>
          <w:p w14:paraId="1A02FEF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FBA8F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A7F9288" w14:textId="77777777" w:rsidTr="001F5D51">
        <w:tc>
          <w:tcPr>
            <w:tcW w:w="3794" w:type="dxa"/>
          </w:tcPr>
          <w:p w14:paraId="23008F89" w14:textId="77777777" w:rsidR="0072502A" w:rsidRPr="00506B44" w:rsidRDefault="0072502A" w:rsidP="00336E23">
            <w:pPr>
              <w:rPr>
                <w:sz w:val="16"/>
                <w:szCs w:val="16"/>
              </w:rPr>
            </w:pPr>
            <w:r w:rsidRPr="00506B44">
              <w:rPr>
                <w:sz w:val="16"/>
                <w:szCs w:val="16"/>
              </w:rPr>
              <w:t>database_version</w:t>
            </w:r>
          </w:p>
        </w:tc>
        <w:tc>
          <w:tcPr>
            <w:tcW w:w="2914" w:type="dxa"/>
          </w:tcPr>
          <w:p w14:paraId="678F318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B6C72D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3FA1367" w14:textId="77777777" w:rsidTr="001F5D51">
        <w:tc>
          <w:tcPr>
            <w:tcW w:w="3794" w:type="dxa"/>
          </w:tcPr>
          <w:p w14:paraId="5B2523D3"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3ADC4D3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08BF31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58E08DF" w14:textId="77777777" w:rsidTr="001F5D51">
        <w:tc>
          <w:tcPr>
            <w:tcW w:w="3794" w:type="dxa"/>
          </w:tcPr>
          <w:p w14:paraId="2BC6F990" w14:textId="77777777" w:rsidR="0072502A" w:rsidRPr="00506B44" w:rsidRDefault="0072502A" w:rsidP="00336E23">
            <w:pPr>
              <w:rPr>
                <w:sz w:val="16"/>
                <w:szCs w:val="16"/>
              </w:rPr>
            </w:pPr>
            <w:r w:rsidRPr="00506B44">
              <w:rPr>
                <w:sz w:val="16"/>
                <w:szCs w:val="16"/>
              </w:rPr>
              <w:t>search_engine_score</w:t>
            </w:r>
            <w:r w:rsidR="0096309A">
              <w:rPr>
                <w:sz w:val="16"/>
                <w:szCs w:val="16"/>
              </w:rPr>
              <w:t>[1-n]</w:t>
            </w:r>
          </w:p>
        </w:tc>
        <w:tc>
          <w:tcPr>
            <w:tcW w:w="2914" w:type="dxa"/>
          </w:tcPr>
          <w:p w14:paraId="0B60C40F"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A4E368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117866F5" w14:textId="77777777" w:rsidTr="001F5D51">
        <w:tc>
          <w:tcPr>
            <w:tcW w:w="3794" w:type="dxa"/>
          </w:tcPr>
          <w:p w14:paraId="74F71F36" w14:textId="77777777" w:rsidR="0072502A" w:rsidRPr="00506B44" w:rsidRDefault="0072502A" w:rsidP="00336E23">
            <w:pPr>
              <w:rPr>
                <w:sz w:val="16"/>
                <w:szCs w:val="16"/>
              </w:rPr>
            </w:pPr>
            <w:r w:rsidRPr="00506B44">
              <w:rPr>
                <w:sz w:val="16"/>
                <w:szCs w:val="16"/>
              </w:rPr>
              <w:t>modifications</w:t>
            </w:r>
          </w:p>
        </w:tc>
        <w:tc>
          <w:tcPr>
            <w:tcW w:w="2914" w:type="dxa"/>
          </w:tcPr>
          <w:p w14:paraId="477550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A9A6DE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81D1B1" w14:textId="77777777" w:rsidTr="001F5D51">
        <w:tc>
          <w:tcPr>
            <w:tcW w:w="3794" w:type="dxa"/>
          </w:tcPr>
          <w:p w14:paraId="531285AB" w14:textId="77777777" w:rsidR="0072502A" w:rsidRPr="00506B44" w:rsidRDefault="0072502A" w:rsidP="00336E23">
            <w:pPr>
              <w:rPr>
                <w:sz w:val="16"/>
                <w:szCs w:val="16"/>
              </w:rPr>
            </w:pPr>
            <w:r w:rsidRPr="00506B44">
              <w:rPr>
                <w:sz w:val="16"/>
                <w:szCs w:val="16"/>
              </w:rPr>
              <w:t>spectra_ref</w:t>
            </w:r>
          </w:p>
        </w:tc>
        <w:tc>
          <w:tcPr>
            <w:tcW w:w="2914" w:type="dxa"/>
          </w:tcPr>
          <w:p w14:paraId="089EC19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D75C13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8E8E6F6" w14:textId="77777777" w:rsidTr="001F5D51">
        <w:tc>
          <w:tcPr>
            <w:tcW w:w="3794" w:type="dxa"/>
          </w:tcPr>
          <w:p w14:paraId="4456390F" w14:textId="77777777" w:rsidR="0072502A" w:rsidRPr="00506B44" w:rsidRDefault="0072502A" w:rsidP="00336E23">
            <w:pPr>
              <w:rPr>
                <w:sz w:val="16"/>
                <w:szCs w:val="16"/>
              </w:rPr>
            </w:pPr>
            <w:r w:rsidRPr="00506B44">
              <w:rPr>
                <w:sz w:val="16"/>
                <w:szCs w:val="16"/>
              </w:rPr>
              <w:t>retention_time</w:t>
            </w:r>
          </w:p>
        </w:tc>
        <w:tc>
          <w:tcPr>
            <w:tcW w:w="2914" w:type="dxa"/>
          </w:tcPr>
          <w:p w14:paraId="3AD7D26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4AFD77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86995F7" w14:textId="77777777" w:rsidTr="001F5D51">
        <w:tc>
          <w:tcPr>
            <w:tcW w:w="3794" w:type="dxa"/>
          </w:tcPr>
          <w:p w14:paraId="49F14E33" w14:textId="77777777" w:rsidR="0072502A" w:rsidRPr="00506B44" w:rsidRDefault="0072502A" w:rsidP="00336E23">
            <w:pPr>
              <w:rPr>
                <w:sz w:val="16"/>
                <w:szCs w:val="16"/>
              </w:rPr>
            </w:pPr>
            <w:r w:rsidRPr="00506B44">
              <w:rPr>
                <w:sz w:val="16"/>
                <w:szCs w:val="16"/>
              </w:rPr>
              <w:t>charge</w:t>
            </w:r>
          </w:p>
        </w:tc>
        <w:tc>
          <w:tcPr>
            <w:tcW w:w="2914" w:type="dxa"/>
          </w:tcPr>
          <w:p w14:paraId="4951C4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0E8A75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5EF449A" w14:textId="77777777" w:rsidTr="001F5D51">
        <w:tc>
          <w:tcPr>
            <w:tcW w:w="3794" w:type="dxa"/>
          </w:tcPr>
          <w:p w14:paraId="65AB163F" w14:textId="77777777" w:rsidR="0072502A" w:rsidRPr="00506B44" w:rsidRDefault="0072502A" w:rsidP="00336E23">
            <w:pPr>
              <w:rPr>
                <w:sz w:val="16"/>
                <w:szCs w:val="16"/>
              </w:rPr>
            </w:pPr>
            <w:r w:rsidRPr="00506B44">
              <w:rPr>
                <w:sz w:val="16"/>
                <w:szCs w:val="16"/>
              </w:rPr>
              <w:t>exp_mass_to_charge</w:t>
            </w:r>
          </w:p>
        </w:tc>
        <w:tc>
          <w:tcPr>
            <w:tcW w:w="2914" w:type="dxa"/>
          </w:tcPr>
          <w:p w14:paraId="6F814FD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EE0ECF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80689A" w14:textId="77777777" w:rsidTr="001F5D51">
        <w:tc>
          <w:tcPr>
            <w:tcW w:w="3794" w:type="dxa"/>
          </w:tcPr>
          <w:p w14:paraId="67279A5D" w14:textId="77777777" w:rsidR="0072502A" w:rsidRPr="00506B44" w:rsidRDefault="0072502A" w:rsidP="00336E23">
            <w:pPr>
              <w:rPr>
                <w:sz w:val="16"/>
                <w:szCs w:val="16"/>
              </w:rPr>
            </w:pPr>
            <w:r w:rsidRPr="00506B44">
              <w:rPr>
                <w:sz w:val="16"/>
                <w:szCs w:val="16"/>
              </w:rPr>
              <w:t>calc_mass_to_charge</w:t>
            </w:r>
          </w:p>
        </w:tc>
        <w:tc>
          <w:tcPr>
            <w:tcW w:w="2914" w:type="dxa"/>
          </w:tcPr>
          <w:p w14:paraId="7559DA7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320058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6CF493F" w14:textId="77777777" w:rsidTr="001F5D51">
        <w:tc>
          <w:tcPr>
            <w:tcW w:w="3794" w:type="dxa"/>
          </w:tcPr>
          <w:p w14:paraId="2F39B902" w14:textId="77777777" w:rsidR="0072502A" w:rsidRPr="00506B44" w:rsidRDefault="0072502A" w:rsidP="00336E23">
            <w:pPr>
              <w:rPr>
                <w:sz w:val="16"/>
                <w:szCs w:val="16"/>
              </w:rPr>
            </w:pPr>
            <w:r w:rsidRPr="00506B44">
              <w:rPr>
                <w:sz w:val="16"/>
                <w:szCs w:val="16"/>
              </w:rPr>
              <w:t>pre</w:t>
            </w:r>
          </w:p>
        </w:tc>
        <w:tc>
          <w:tcPr>
            <w:tcW w:w="2914" w:type="dxa"/>
          </w:tcPr>
          <w:p w14:paraId="547B4C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92475FE"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EA0975" w14:textId="77777777" w:rsidTr="001F5D51">
        <w:tc>
          <w:tcPr>
            <w:tcW w:w="3794" w:type="dxa"/>
          </w:tcPr>
          <w:p w14:paraId="7939C3A9" w14:textId="77777777" w:rsidR="0072502A" w:rsidRPr="00506B44" w:rsidRDefault="0072502A" w:rsidP="00336E23">
            <w:pPr>
              <w:rPr>
                <w:sz w:val="16"/>
                <w:szCs w:val="16"/>
              </w:rPr>
            </w:pPr>
            <w:r w:rsidRPr="00506B44">
              <w:rPr>
                <w:sz w:val="16"/>
                <w:szCs w:val="16"/>
              </w:rPr>
              <w:t>post</w:t>
            </w:r>
          </w:p>
        </w:tc>
        <w:tc>
          <w:tcPr>
            <w:tcW w:w="2914" w:type="dxa"/>
          </w:tcPr>
          <w:p w14:paraId="38141910"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6125F9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D532006" w14:textId="77777777" w:rsidTr="001F5D51">
        <w:tc>
          <w:tcPr>
            <w:tcW w:w="3794" w:type="dxa"/>
          </w:tcPr>
          <w:p w14:paraId="6279B308" w14:textId="77777777" w:rsidR="0072502A" w:rsidRPr="00506B44" w:rsidRDefault="0072502A" w:rsidP="00336E23">
            <w:pPr>
              <w:rPr>
                <w:sz w:val="16"/>
                <w:szCs w:val="16"/>
              </w:rPr>
            </w:pPr>
            <w:r w:rsidRPr="00506B44">
              <w:rPr>
                <w:sz w:val="16"/>
                <w:szCs w:val="16"/>
              </w:rPr>
              <w:t>start</w:t>
            </w:r>
          </w:p>
        </w:tc>
        <w:tc>
          <w:tcPr>
            <w:tcW w:w="2914" w:type="dxa"/>
          </w:tcPr>
          <w:p w14:paraId="71D6187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D756FE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0BD4701" w14:textId="77777777" w:rsidTr="001F5D51">
        <w:tc>
          <w:tcPr>
            <w:tcW w:w="3794" w:type="dxa"/>
          </w:tcPr>
          <w:p w14:paraId="590072F9" w14:textId="77777777" w:rsidR="0072502A" w:rsidRPr="00506B44" w:rsidRDefault="0072502A" w:rsidP="00336E23">
            <w:pPr>
              <w:rPr>
                <w:sz w:val="16"/>
                <w:szCs w:val="16"/>
              </w:rPr>
            </w:pPr>
            <w:r w:rsidRPr="00506B44">
              <w:rPr>
                <w:sz w:val="16"/>
                <w:szCs w:val="16"/>
              </w:rPr>
              <w:t>end</w:t>
            </w:r>
          </w:p>
        </w:tc>
        <w:tc>
          <w:tcPr>
            <w:tcW w:w="2914" w:type="dxa"/>
          </w:tcPr>
          <w:p w14:paraId="0147B0C6"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655482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CEE1978" w14:textId="77777777" w:rsidTr="001F5D51">
        <w:tc>
          <w:tcPr>
            <w:tcW w:w="3794" w:type="dxa"/>
          </w:tcPr>
          <w:p w14:paraId="78599999"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2066712E"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510B4A0"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4FFDF92B" w14:textId="77777777" w:rsidTr="001F5D51">
        <w:tc>
          <w:tcPr>
            <w:tcW w:w="3794" w:type="dxa"/>
          </w:tcPr>
          <w:p w14:paraId="1553E50A" w14:textId="77777777" w:rsidR="0072502A" w:rsidRPr="00506B44" w:rsidRDefault="0072502A" w:rsidP="00336E23">
            <w:pPr>
              <w:rPr>
                <w:sz w:val="16"/>
                <w:szCs w:val="16"/>
              </w:rPr>
            </w:pPr>
            <w:r w:rsidRPr="00506B44">
              <w:rPr>
                <w:sz w:val="16"/>
                <w:szCs w:val="16"/>
              </w:rPr>
              <w:t xml:space="preserve">reliability </w:t>
            </w:r>
          </w:p>
        </w:tc>
        <w:tc>
          <w:tcPr>
            <w:tcW w:w="2914" w:type="dxa"/>
          </w:tcPr>
          <w:p w14:paraId="4E867F4F"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8CEC8E7"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6142070C" w14:textId="77777777" w:rsidTr="001F5D51">
        <w:tc>
          <w:tcPr>
            <w:tcW w:w="3794" w:type="dxa"/>
          </w:tcPr>
          <w:p w14:paraId="5D4CC9C0" w14:textId="77777777" w:rsidR="0072502A" w:rsidRPr="00506B44" w:rsidRDefault="0072502A" w:rsidP="00336E23">
            <w:pPr>
              <w:rPr>
                <w:sz w:val="16"/>
                <w:szCs w:val="16"/>
              </w:rPr>
            </w:pPr>
            <w:r w:rsidRPr="00506B44">
              <w:rPr>
                <w:sz w:val="16"/>
                <w:szCs w:val="16"/>
              </w:rPr>
              <w:t>uri</w:t>
            </w:r>
          </w:p>
        </w:tc>
        <w:tc>
          <w:tcPr>
            <w:tcW w:w="2914" w:type="dxa"/>
          </w:tcPr>
          <w:p w14:paraId="65E4B080"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15411F8"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153ACA" w14:textId="77777777" w:rsidR="00336E23" w:rsidRPr="00C37485" w:rsidRDefault="00336E23" w:rsidP="00336E23">
      <w:pPr>
        <w:jc w:val="both"/>
      </w:pPr>
      <w:r w:rsidRPr="0081042C">
        <w:rPr>
          <w:b/>
        </w:rPr>
        <w:t xml:space="preserve">Table </w:t>
      </w:r>
      <w:r>
        <w:rPr>
          <w:b/>
        </w:rPr>
        <w:t>5</w:t>
      </w:r>
      <w:r w:rsidRPr="0081042C">
        <w:rPr>
          <w:b/>
        </w:rPr>
        <w:t>.</w:t>
      </w:r>
      <w:r w:rsidRPr="002C6F88">
        <w:t xml:space="preserve"> </w:t>
      </w:r>
      <w:r w:rsidR="001E6B2B">
        <w:t xml:space="preserve">Mandatory and optional columns in the </w:t>
      </w:r>
      <w:r>
        <w:t>PSM section</w:t>
      </w:r>
    </w:p>
    <w:p w14:paraId="727D32A5" w14:textId="77777777" w:rsidR="0072502A" w:rsidRDefault="0072502A" w:rsidP="0072502A"/>
    <w:p w14:paraId="480CC6EC" w14:textId="77777777" w:rsidR="0072502A" w:rsidRPr="00506B44" w:rsidRDefault="0072502A" w:rsidP="0072502A">
      <w:pPr>
        <w:rPr>
          <w:b/>
        </w:rPr>
      </w:pPr>
      <w:r w:rsidRPr="00506B44">
        <w:rPr>
          <w:b/>
        </w:rPr>
        <w:t>Small Molecule Section</w:t>
      </w:r>
    </w:p>
    <w:tbl>
      <w:tblPr>
        <w:tblStyle w:val="TableGrid"/>
        <w:tblW w:w="0" w:type="auto"/>
        <w:tblLook w:val="01E0" w:firstRow="1" w:lastRow="1" w:firstColumn="1" w:lastColumn="1" w:noHBand="0" w:noVBand="0"/>
      </w:tblPr>
      <w:tblGrid>
        <w:gridCol w:w="3794"/>
        <w:gridCol w:w="2914"/>
        <w:gridCol w:w="2914"/>
      </w:tblGrid>
      <w:tr w:rsidR="0072502A" w14:paraId="1C09AA34" w14:textId="77777777" w:rsidTr="001F5D51">
        <w:tc>
          <w:tcPr>
            <w:tcW w:w="3794" w:type="dxa"/>
          </w:tcPr>
          <w:p w14:paraId="2D3823A0"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5DBB8D6F"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F2DD322" w14:textId="77777777" w:rsidR="0072502A" w:rsidRPr="00506B44" w:rsidRDefault="0072502A" w:rsidP="00506B44">
            <w:pPr>
              <w:jc w:val="center"/>
              <w:rPr>
                <w:b/>
                <w:sz w:val="20"/>
                <w:szCs w:val="22"/>
              </w:rPr>
            </w:pPr>
            <w:r w:rsidRPr="00506B44">
              <w:rPr>
                <w:b/>
                <w:sz w:val="20"/>
                <w:szCs w:val="22"/>
              </w:rPr>
              <w:t>Quantification</w:t>
            </w:r>
          </w:p>
        </w:tc>
      </w:tr>
      <w:tr w:rsidR="0072502A" w14:paraId="1EA4AFF2" w14:textId="77777777" w:rsidTr="001F5D51">
        <w:tc>
          <w:tcPr>
            <w:tcW w:w="3794" w:type="dxa"/>
          </w:tcPr>
          <w:p w14:paraId="39D34144" w14:textId="77777777" w:rsidR="0072502A" w:rsidRPr="00506B44" w:rsidRDefault="0072502A" w:rsidP="00336E23">
            <w:pPr>
              <w:rPr>
                <w:rFonts w:cs="Arial"/>
                <w:sz w:val="16"/>
                <w:szCs w:val="16"/>
              </w:rPr>
            </w:pPr>
            <w:r w:rsidRPr="00506B44">
              <w:rPr>
                <w:rFonts w:cs="Arial"/>
                <w:sz w:val="16"/>
                <w:szCs w:val="16"/>
              </w:rPr>
              <w:t>identifier</w:t>
            </w:r>
          </w:p>
        </w:tc>
        <w:tc>
          <w:tcPr>
            <w:tcW w:w="2914" w:type="dxa"/>
          </w:tcPr>
          <w:p w14:paraId="787BA64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AA6735E"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117E69B7" w14:textId="77777777" w:rsidTr="001F5D51">
        <w:tc>
          <w:tcPr>
            <w:tcW w:w="3794" w:type="dxa"/>
          </w:tcPr>
          <w:p w14:paraId="2EFEA5BD" w14:textId="77777777" w:rsidR="0072502A" w:rsidRPr="00506B44" w:rsidRDefault="0072502A" w:rsidP="00336E23">
            <w:pPr>
              <w:rPr>
                <w:rFonts w:cs="Arial"/>
                <w:sz w:val="16"/>
                <w:szCs w:val="16"/>
              </w:rPr>
            </w:pPr>
            <w:r w:rsidRPr="00506B44">
              <w:rPr>
                <w:rFonts w:cs="Arial"/>
                <w:sz w:val="16"/>
                <w:szCs w:val="16"/>
              </w:rPr>
              <w:t>chemical_formula</w:t>
            </w:r>
          </w:p>
        </w:tc>
        <w:tc>
          <w:tcPr>
            <w:tcW w:w="2914" w:type="dxa"/>
          </w:tcPr>
          <w:p w14:paraId="7A2920C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16DC037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A219F49" w14:textId="77777777" w:rsidTr="001F5D51">
        <w:tc>
          <w:tcPr>
            <w:tcW w:w="3794" w:type="dxa"/>
          </w:tcPr>
          <w:p w14:paraId="39AA57C4" w14:textId="77777777" w:rsidR="0072502A" w:rsidRPr="00506B44" w:rsidRDefault="0072502A" w:rsidP="00336E23">
            <w:pPr>
              <w:rPr>
                <w:rFonts w:cs="Arial"/>
                <w:sz w:val="16"/>
                <w:szCs w:val="16"/>
              </w:rPr>
            </w:pPr>
            <w:r w:rsidRPr="00506B44">
              <w:rPr>
                <w:rFonts w:cs="Arial"/>
                <w:sz w:val="16"/>
                <w:szCs w:val="16"/>
              </w:rPr>
              <w:t>smiles</w:t>
            </w:r>
          </w:p>
        </w:tc>
        <w:tc>
          <w:tcPr>
            <w:tcW w:w="2914" w:type="dxa"/>
          </w:tcPr>
          <w:p w14:paraId="56F5BC3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C4264C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00DFC33" w14:textId="77777777" w:rsidTr="001F5D51">
        <w:tc>
          <w:tcPr>
            <w:tcW w:w="3794" w:type="dxa"/>
          </w:tcPr>
          <w:p w14:paraId="46E85756" w14:textId="77777777" w:rsidR="0072502A" w:rsidRPr="00506B44" w:rsidRDefault="0072502A" w:rsidP="00336E23">
            <w:pPr>
              <w:rPr>
                <w:rFonts w:cs="Arial"/>
                <w:sz w:val="16"/>
                <w:szCs w:val="16"/>
              </w:rPr>
            </w:pPr>
            <w:r w:rsidRPr="00506B44">
              <w:rPr>
                <w:rFonts w:cs="Arial"/>
                <w:sz w:val="16"/>
                <w:szCs w:val="16"/>
              </w:rPr>
              <w:t>inchi_key</w:t>
            </w:r>
          </w:p>
        </w:tc>
        <w:tc>
          <w:tcPr>
            <w:tcW w:w="2914" w:type="dxa"/>
          </w:tcPr>
          <w:p w14:paraId="5A6B515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21C3AF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E09F82D" w14:textId="77777777" w:rsidTr="001F5D51">
        <w:tc>
          <w:tcPr>
            <w:tcW w:w="3794" w:type="dxa"/>
          </w:tcPr>
          <w:p w14:paraId="639129C2" w14:textId="77777777" w:rsidR="0072502A" w:rsidRPr="00506B44" w:rsidRDefault="0072502A" w:rsidP="00336E23">
            <w:pPr>
              <w:rPr>
                <w:rFonts w:cs="Arial"/>
                <w:sz w:val="16"/>
                <w:szCs w:val="16"/>
              </w:rPr>
            </w:pPr>
            <w:r w:rsidRPr="00506B44">
              <w:rPr>
                <w:rFonts w:cs="Arial"/>
                <w:sz w:val="16"/>
                <w:szCs w:val="16"/>
              </w:rPr>
              <w:t>description</w:t>
            </w:r>
          </w:p>
        </w:tc>
        <w:tc>
          <w:tcPr>
            <w:tcW w:w="2914" w:type="dxa"/>
          </w:tcPr>
          <w:p w14:paraId="52FBF3C8"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6C4269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4DD7013" w14:textId="77777777" w:rsidTr="001F5D51">
        <w:tc>
          <w:tcPr>
            <w:tcW w:w="3794" w:type="dxa"/>
          </w:tcPr>
          <w:p w14:paraId="6F82B774" w14:textId="77777777" w:rsidR="0072502A" w:rsidRPr="00506B44" w:rsidRDefault="0072502A" w:rsidP="00336E23">
            <w:pPr>
              <w:rPr>
                <w:rFonts w:cs="Arial"/>
                <w:sz w:val="16"/>
                <w:szCs w:val="16"/>
              </w:rPr>
            </w:pPr>
            <w:r w:rsidRPr="00506B44">
              <w:rPr>
                <w:rFonts w:cs="Arial"/>
                <w:sz w:val="16"/>
                <w:szCs w:val="16"/>
              </w:rPr>
              <w:t>exp_mass_to_charge</w:t>
            </w:r>
          </w:p>
        </w:tc>
        <w:tc>
          <w:tcPr>
            <w:tcW w:w="2914" w:type="dxa"/>
          </w:tcPr>
          <w:p w14:paraId="04C4C6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02720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55E39DD" w14:textId="77777777" w:rsidTr="001F5D51">
        <w:tc>
          <w:tcPr>
            <w:tcW w:w="3794" w:type="dxa"/>
          </w:tcPr>
          <w:p w14:paraId="4E217A91" w14:textId="77777777" w:rsidR="0072502A" w:rsidRPr="00506B44" w:rsidRDefault="0072502A" w:rsidP="00336E23">
            <w:pPr>
              <w:rPr>
                <w:rFonts w:cs="Arial"/>
                <w:sz w:val="16"/>
                <w:szCs w:val="16"/>
              </w:rPr>
            </w:pPr>
            <w:r w:rsidRPr="00506B44">
              <w:rPr>
                <w:rFonts w:cs="Arial"/>
                <w:sz w:val="16"/>
                <w:szCs w:val="16"/>
              </w:rPr>
              <w:t>calc_mass_to_charge</w:t>
            </w:r>
          </w:p>
        </w:tc>
        <w:tc>
          <w:tcPr>
            <w:tcW w:w="2914" w:type="dxa"/>
          </w:tcPr>
          <w:p w14:paraId="7567FB91"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12AE34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13F8DE9" w14:textId="77777777" w:rsidTr="001F5D51">
        <w:tc>
          <w:tcPr>
            <w:tcW w:w="3794" w:type="dxa"/>
          </w:tcPr>
          <w:p w14:paraId="1ADEC507" w14:textId="77777777" w:rsidR="0072502A" w:rsidRPr="00506B44" w:rsidRDefault="0072502A" w:rsidP="00336E23">
            <w:pPr>
              <w:rPr>
                <w:rFonts w:cs="Arial"/>
                <w:sz w:val="16"/>
                <w:szCs w:val="16"/>
              </w:rPr>
            </w:pPr>
            <w:r w:rsidRPr="00506B44">
              <w:rPr>
                <w:rFonts w:cs="Arial"/>
                <w:sz w:val="16"/>
                <w:szCs w:val="16"/>
              </w:rPr>
              <w:t>charge</w:t>
            </w:r>
          </w:p>
        </w:tc>
        <w:tc>
          <w:tcPr>
            <w:tcW w:w="2914" w:type="dxa"/>
          </w:tcPr>
          <w:p w14:paraId="6F396D0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9190E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E29BB7F" w14:textId="77777777" w:rsidTr="001F5D51">
        <w:tc>
          <w:tcPr>
            <w:tcW w:w="3794" w:type="dxa"/>
          </w:tcPr>
          <w:p w14:paraId="1E33E489" w14:textId="77777777" w:rsidR="0072502A" w:rsidRPr="00506B44" w:rsidRDefault="0072502A" w:rsidP="00336E23">
            <w:pPr>
              <w:rPr>
                <w:rFonts w:cs="Arial"/>
                <w:sz w:val="16"/>
                <w:szCs w:val="16"/>
              </w:rPr>
            </w:pPr>
            <w:r w:rsidRPr="00506B44">
              <w:rPr>
                <w:rFonts w:cs="Arial"/>
                <w:sz w:val="16"/>
                <w:szCs w:val="16"/>
              </w:rPr>
              <w:t>retention time</w:t>
            </w:r>
          </w:p>
        </w:tc>
        <w:tc>
          <w:tcPr>
            <w:tcW w:w="2914" w:type="dxa"/>
          </w:tcPr>
          <w:p w14:paraId="47D31AC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8B761A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329620F7" w14:textId="77777777" w:rsidTr="001F5D51">
        <w:tc>
          <w:tcPr>
            <w:tcW w:w="3794" w:type="dxa"/>
          </w:tcPr>
          <w:p w14:paraId="220AFF0F" w14:textId="77777777" w:rsidR="0072502A" w:rsidRPr="00506B44" w:rsidRDefault="0072502A" w:rsidP="00336E23">
            <w:pPr>
              <w:rPr>
                <w:rFonts w:cs="Arial"/>
                <w:sz w:val="16"/>
                <w:szCs w:val="16"/>
              </w:rPr>
            </w:pPr>
            <w:r w:rsidRPr="00506B44">
              <w:rPr>
                <w:rFonts w:cs="Arial"/>
                <w:sz w:val="16"/>
                <w:szCs w:val="16"/>
              </w:rPr>
              <w:t>taxid</w:t>
            </w:r>
          </w:p>
        </w:tc>
        <w:tc>
          <w:tcPr>
            <w:tcW w:w="2914" w:type="dxa"/>
          </w:tcPr>
          <w:p w14:paraId="1AE7A91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444F55A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B2263EE" w14:textId="77777777" w:rsidTr="001F5D51">
        <w:tc>
          <w:tcPr>
            <w:tcW w:w="3794" w:type="dxa"/>
          </w:tcPr>
          <w:p w14:paraId="447B8523" w14:textId="77777777" w:rsidR="0072502A" w:rsidRPr="00506B44" w:rsidRDefault="0072502A" w:rsidP="00336E23">
            <w:pPr>
              <w:rPr>
                <w:rFonts w:cs="Arial"/>
                <w:sz w:val="16"/>
                <w:szCs w:val="16"/>
              </w:rPr>
            </w:pPr>
            <w:r w:rsidRPr="00506B44">
              <w:rPr>
                <w:rFonts w:cs="Arial"/>
                <w:sz w:val="16"/>
                <w:szCs w:val="16"/>
              </w:rPr>
              <w:t>species</w:t>
            </w:r>
          </w:p>
        </w:tc>
        <w:tc>
          <w:tcPr>
            <w:tcW w:w="2914" w:type="dxa"/>
          </w:tcPr>
          <w:p w14:paraId="51AF6EA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234B57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C00CD27" w14:textId="77777777" w:rsidTr="001F5D51">
        <w:tc>
          <w:tcPr>
            <w:tcW w:w="3794" w:type="dxa"/>
          </w:tcPr>
          <w:p w14:paraId="0160892A" w14:textId="77777777" w:rsidR="0072502A" w:rsidRPr="00506B44" w:rsidRDefault="0072502A" w:rsidP="00336E23">
            <w:pPr>
              <w:rPr>
                <w:rFonts w:cs="Arial"/>
                <w:sz w:val="16"/>
                <w:szCs w:val="16"/>
              </w:rPr>
            </w:pPr>
            <w:r w:rsidRPr="00506B44">
              <w:rPr>
                <w:rFonts w:cs="Arial"/>
                <w:sz w:val="16"/>
                <w:szCs w:val="16"/>
              </w:rPr>
              <w:t>database</w:t>
            </w:r>
          </w:p>
        </w:tc>
        <w:tc>
          <w:tcPr>
            <w:tcW w:w="2914" w:type="dxa"/>
          </w:tcPr>
          <w:p w14:paraId="6F7AD2B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5F2BB1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37C9352" w14:textId="77777777" w:rsidTr="001F5D51">
        <w:tc>
          <w:tcPr>
            <w:tcW w:w="3794" w:type="dxa"/>
          </w:tcPr>
          <w:p w14:paraId="25CB42E9" w14:textId="77777777" w:rsidR="0072502A" w:rsidRPr="00506B44" w:rsidRDefault="0072502A" w:rsidP="00336E23">
            <w:pPr>
              <w:rPr>
                <w:rFonts w:cs="Arial"/>
                <w:sz w:val="16"/>
                <w:szCs w:val="16"/>
              </w:rPr>
            </w:pPr>
            <w:r w:rsidRPr="00506B44">
              <w:rPr>
                <w:rFonts w:cs="Arial"/>
                <w:sz w:val="16"/>
                <w:szCs w:val="16"/>
              </w:rPr>
              <w:t>database_version</w:t>
            </w:r>
          </w:p>
        </w:tc>
        <w:tc>
          <w:tcPr>
            <w:tcW w:w="2914" w:type="dxa"/>
          </w:tcPr>
          <w:p w14:paraId="01D2B42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B55BE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6A6F7371" w14:textId="77777777" w:rsidTr="001F5D51">
        <w:tc>
          <w:tcPr>
            <w:tcW w:w="3794" w:type="dxa"/>
          </w:tcPr>
          <w:p w14:paraId="0D2CAF0A" w14:textId="77777777" w:rsidR="0072502A" w:rsidRPr="00506B44" w:rsidRDefault="0072502A" w:rsidP="00336E23">
            <w:pPr>
              <w:rPr>
                <w:rFonts w:cs="Arial"/>
                <w:sz w:val="16"/>
                <w:szCs w:val="16"/>
              </w:rPr>
            </w:pPr>
            <w:r w:rsidRPr="00506B44">
              <w:rPr>
                <w:rFonts w:cs="Arial"/>
                <w:sz w:val="16"/>
                <w:szCs w:val="16"/>
              </w:rPr>
              <w:t>spectra_ref</w:t>
            </w:r>
          </w:p>
        </w:tc>
        <w:tc>
          <w:tcPr>
            <w:tcW w:w="2914" w:type="dxa"/>
          </w:tcPr>
          <w:p w14:paraId="0643B96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F2B4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D78D6EC" w14:textId="77777777" w:rsidTr="001F5D51">
        <w:tc>
          <w:tcPr>
            <w:tcW w:w="3794" w:type="dxa"/>
          </w:tcPr>
          <w:p w14:paraId="50ACB7C0" w14:textId="77777777" w:rsidR="0072502A" w:rsidRPr="00506B44" w:rsidRDefault="0072502A" w:rsidP="00336E23">
            <w:pPr>
              <w:rPr>
                <w:rFonts w:cs="Arial"/>
                <w:sz w:val="16"/>
                <w:szCs w:val="16"/>
              </w:rPr>
            </w:pPr>
            <w:r w:rsidRPr="00506B44">
              <w:rPr>
                <w:rFonts w:cs="Arial"/>
                <w:sz w:val="16"/>
                <w:szCs w:val="16"/>
              </w:rPr>
              <w:t>search_engine</w:t>
            </w:r>
          </w:p>
        </w:tc>
        <w:tc>
          <w:tcPr>
            <w:tcW w:w="2914" w:type="dxa"/>
          </w:tcPr>
          <w:p w14:paraId="0D122AB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FCE8B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B187205" w14:textId="77777777" w:rsidTr="001F5D51">
        <w:tc>
          <w:tcPr>
            <w:tcW w:w="3794" w:type="dxa"/>
          </w:tcPr>
          <w:p w14:paraId="7FDA1424" w14:textId="77777777" w:rsidR="0072502A" w:rsidRPr="00506B44" w:rsidRDefault="0072502A" w:rsidP="00336E23">
            <w:pPr>
              <w:rPr>
                <w:rFonts w:cs="Arial"/>
                <w:sz w:val="16"/>
                <w:szCs w:val="16"/>
              </w:rPr>
            </w:pPr>
            <w:r w:rsidRPr="00506B44">
              <w:rPr>
                <w:rFonts w:cs="Arial"/>
                <w:sz w:val="16"/>
                <w:szCs w:val="16"/>
              </w:rPr>
              <w:t>best_search_engine_score</w:t>
            </w:r>
            <w:r w:rsidR="00666538">
              <w:rPr>
                <w:rFonts w:cs="Arial"/>
                <w:sz w:val="16"/>
                <w:szCs w:val="16"/>
              </w:rPr>
              <w:t>[1-n]</w:t>
            </w:r>
          </w:p>
        </w:tc>
        <w:tc>
          <w:tcPr>
            <w:tcW w:w="2914" w:type="dxa"/>
          </w:tcPr>
          <w:p w14:paraId="6C43A54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7A29A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9CEF57A" w14:textId="77777777" w:rsidTr="001F5D51">
        <w:tc>
          <w:tcPr>
            <w:tcW w:w="3794" w:type="dxa"/>
          </w:tcPr>
          <w:p w14:paraId="63DAE2FC" w14:textId="77777777" w:rsidR="0072502A" w:rsidRPr="00506B44" w:rsidRDefault="0072502A" w:rsidP="00336E23">
            <w:pPr>
              <w:rPr>
                <w:rFonts w:cs="Arial"/>
                <w:sz w:val="16"/>
                <w:szCs w:val="16"/>
              </w:rPr>
            </w:pPr>
            <w:r w:rsidRPr="00506B44">
              <w:rPr>
                <w:rFonts w:cs="Arial"/>
                <w:sz w:val="16"/>
                <w:szCs w:val="16"/>
              </w:rPr>
              <w:t>modifications</w:t>
            </w:r>
          </w:p>
        </w:tc>
        <w:tc>
          <w:tcPr>
            <w:tcW w:w="2914" w:type="dxa"/>
          </w:tcPr>
          <w:p w14:paraId="5F42CE1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0E91B7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655CFCB" w14:textId="77777777" w:rsidTr="001F5D51">
        <w:tc>
          <w:tcPr>
            <w:tcW w:w="3794" w:type="dxa"/>
          </w:tcPr>
          <w:p w14:paraId="03AC15FA" w14:textId="77777777" w:rsidR="0072502A" w:rsidRPr="00506B44" w:rsidRDefault="0072502A" w:rsidP="00336E23">
            <w:pPr>
              <w:rPr>
                <w:rFonts w:cs="Arial"/>
                <w:sz w:val="16"/>
                <w:szCs w:val="16"/>
              </w:rPr>
            </w:pPr>
            <w:r w:rsidRPr="00506B44">
              <w:rPr>
                <w:rFonts w:cs="Arial"/>
                <w:sz w:val="16"/>
                <w:szCs w:val="16"/>
              </w:rPr>
              <w:t>smallmolecule_abundance_assay[1-n]</w:t>
            </w:r>
          </w:p>
        </w:tc>
        <w:tc>
          <w:tcPr>
            <w:tcW w:w="2914" w:type="dxa"/>
          </w:tcPr>
          <w:p w14:paraId="7BD3C453" w14:textId="77777777" w:rsidR="0072502A" w:rsidRPr="00506B44" w:rsidRDefault="006F6052" w:rsidP="006F6052">
            <w:pPr>
              <w:jc w:val="center"/>
              <w:rPr>
                <w:rFonts w:cs="Arial"/>
                <w:sz w:val="16"/>
                <w:szCs w:val="16"/>
              </w:rPr>
            </w:pPr>
            <w:r>
              <w:rPr>
                <w:sz w:val="16"/>
                <w:szCs w:val="16"/>
              </w:rPr>
              <w:t>(not used)</w:t>
            </w:r>
          </w:p>
        </w:tc>
        <w:tc>
          <w:tcPr>
            <w:tcW w:w="2914" w:type="dxa"/>
          </w:tcPr>
          <w:p w14:paraId="061FA05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assays reported)</w:t>
            </w:r>
          </w:p>
        </w:tc>
      </w:tr>
      <w:tr w:rsidR="0072502A" w14:paraId="5742ABAC" w14:textId="77777777" w:rsidTr="001F5D51">
        <w:tc>
          <w:tcPr>
            <w:tcW w:w="3794" w:type="dxa"/>
          </w:tcPr>
          <w:p w14:paraId="2511511A" w14:textId="77777777" w:rsidR="0072502A" w:rsidRPr="00506B44" w:rsidRDefault="0072502A" w:rsidP="00336E23">
            <w:pPr>
              <w:rPr>
                <w:rFonts w:cs="Arial"/>
                <w:sz w:val="16"/>
                <w:szCs w:val="16"/>
              </w:rPr>
            </w:pPr>
            <w:r w:rsidRPr="00506B44">
              <w:rPr>
                <w:rFonts w:cs="Arial"/>
                <w:sz w:val="16"/>
                <w:szCs w:val="16"/>
              </w:rPr>
              <w:t>smallmolecule_abundance_study_variable[1-n]</w:t>
            </w:r>
          </w:p>
        </w:tc>
        <w:tc>
          <w:tcPr>
            <w:tcW w:w="2914" w:type="dxa"/>
          </w:tcPr>
          <w:p w14:paraId="24610852" w14:textId="77777777" w:rsidR="0072502A" w:rsidRPr="00506B44" w:rsidRDefault="006F6052" w:rsidP="006F6052">
            <w:pPr>
              <w:jc w:val="center"/>
              <w:rPr>
                <w:rFonts w:cs="Arial"/>
                <w:sz w:val="16"/>
                <w:szCs w:val="16"/>
              </w:rPr>
            </w:pPr>
            <w:r>
              <w:rPr>
                <w:sz w:val="16"/>
                <w:szCs w:val="16"/>
              </w:rPr>
              <w:t>(not used)</w:t>
            </w:r>
          </w:p>
        </w:tc>
        <w:tc>
          <w:tcPr>
            <w:tcW w:w="2914" w:type="dxa"/>
          </w:tcPr>
          <w:p w14:paraId="3988FC4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1450613D" w14:textId="77777777" w:rsidTr="001F5D51">
        <w:tc>
          <w:tcPr>
            <w:tcW w:w="3794" w:type="dxa"/>
          </w:tcPr>
          <w:p w14:paraId="33C0BFB3" w14:textId="77777777" w:rsidR="0072502A" w:rsidRPr="00506B44" w:rsidRDefault="0072502A" w:rsidP="00336E23">
            <w:pPr>
              <w:rPr>
                <w:rFonts w:cs="Arial"/>
                <w:sz w:val="16"/>
                <w:szCs w:val="16"/>
              </w:rPr>
            </w:pPr>
            <w:r w:rsidRPr="00506B44">
              <w:rPr>
                <w:rFonts w:cs="Arial"/>
                <w:sz w:val="16"/>
                <w:szCs w:val="16"/>
              </w:rPr>
              <w:t>smallmolecule_stdev_study_variable[1-n]</w:t>
            </w:r>
          </w:p>
        </w:tc>
        <w:tc>
          <w:tcPr>
            <w:tcW w:w="2914" w:type="dxa"/>
          </w:tcPr>
          <w:p w14:paraId="0487042E" w14:textId="77777777" w:rsidR="0072502A" w:rsidRPr="00506B44" w:rsidRDefault="006F6052" w:rsidP="006F6052">
            <w:pPr>
              <w:jc w:val="center"/>
              <w:rPr>
                <w:rFonts w:cs="Arial"/>
                <w:sz w:val="16"/>
                <w:szCs w:val="16"/>
              </w:rPr>
            </w:pPr>
            <w:r>
              <w:rPr>
                <w:sz w:val="16"/>
                <w:szCs w:val="16"/>
              </w:rPr>
              <w:t>(not used)</w:t>
            </w:r>
          </w:p>
        </w:tc>
        <w:tc>
          <w:tcPr>
            <w:tcW w:w="2914" w:type="dxa"/>
          </w:tcPr>
          <w:p w14:paraId="4AB81D7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7F98DCD4" w14:textId="77777777" w:rsidTr="001F5D51">
        <w:tc>
          <w:tcPr>
            <w:tcW w:w="3794" w:type="dxa"/>
          </w:tcPr>
          <w:p w14:paraId="6AAF1B4D" w14:textId="77777777" w:rsidR="0072502A" w:rsidRPr="00506B44" w:rsidRDefault="0072502A" w:rsidP="00336E23">
            <w:pPr>
              <w:rPr>
                <w:rFonts w:cs="Arial"/>
                <w:sz w:val="16"/>
                <w:szCs w:val="16"/>
              </w:rPr>
            </w:pPr>
            <w:r w:rsidRPr="00506B44">
              <w:rPr>
                <w:rFonts w:cs="Arial"/>
                <w:sz w:val="16"/>
                <w:szCs w:val="16"/>
              </w:rPr>
              <w:t>smallmolecule_std_error_study_variable[1-n]</w:t>
            </w:r>
          </w:p>
        </w:tc>
        <w:tc>
          <w:tcPr>
            <w:tcW w:w="2914" w:type="dxa"/>
          </w:tcPr>
          <w:p w14:paraId="5AB75760" w14:textId="77777777" w:rsidR="0072502A" w:rsidRPr="00506B44" w:rsidRDefault="006F6052" w:rsidP="006F6052">
            <w:pPr>
              <w:jc w:val="center"/>
              <w:rPr>
                <w:rFonts w:cs="Arial"/>
                <w:sz w:val="16"/>
                <w:szCs w:val="16"/>
              </w:rPr>
            </w:pPr>
            <w:r>
              <w:rPr>
                <w:sz w:val="16"/>
                <w:szCs w:val="16"/>
              </w:rPr>
              <w:t>(not used)</w:t>
            </w:r>
          </w:p>
        </w:tc>
        <w:tc>
          <w:tcPr>
            <w:tcW w:w="2914" w:type="dxa"/>
          </w:tcPr>
          <w:p w14:paraId="469FE8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269E49EF" w14:textId="77777777" w:rsidTr="001F5D51">
        <w:tc>
          <w:tcPr>
            <w:tcW w:w="3794" w:type="dxa"/>
          </w:tcPr>
          <w:p w14:paraId="265C9C9D" w14:textId="77777777" w:rsidR="0072502A" w:rsidRPr="00506B44" w:rsidRDefault="0072502A" w:rsidP="00336E23">
            <w:pPr>
              <w:rPr>
                <w:rFonts w:cs="Arial"/>
                <w:sz w:val="16"/>
                <w:szCs w:val="16"/>
              </w:rPr>
            </w:pPr>
            <w:r w:rsidRPr="00506B44">
              <w:rPr>
                <w:rFonts w:cs="Arial"/>
                <w:sz w:val="16"/>
                <w:szCs w:val="16"/>
              </w:rPr>
              <w:t>search_engine_score</w:t>
            </w:r>
            <w:r w:rsidR="0096309A">
              <w:rPr>
                <w:rFonts w:cs="Arial"/>
                <w:sz w:val="16"/>
                <w:szCs w:val="16"/>
              </w:rPr>
              <w:t>[1-n]</w:t>
            </w:r>
            <w:r w:rsidRPr="00506B44">
              <w:rPr>
                <w:rFonts w:cs="Arial"/>
                <w:sz w:val="16"/>
                <w:szCs w:val="16"/>
              </w:rPr>
              <w:t>_ms_run[1-n]</w:t>
            </w:r>
          </w:p>
        </w:tc>
        <w:tc>
          <w:tcPr>
            <w:tcW w:w="2914" w:type="dxa"/>
          </w:tcPr>
          <w:p w14:paraId="49F10694" w14:textId="77777777" w:rsidR="0072502A" w:rsidRPr="00506B44" w:rsidRDefault="006F6052" w:rsidP="006F6052">
            <w:pPr>
              <w:jc w:val="center"/>
              <w:rPr>
                <w:rFonts w:cs="Arial"/>
                <w:sz w:val="16"/>
                <w:szCs w:val="16"/>
              </w:rPr>
            </w:pPr>
            <w:r>
              <w:rPr>
                <w:sz w:val="16"/>
                <w:szCs w:val="16"/>
              </w:rPr>
              <w:t>(not used)</w:t>
            </w:r>
          </w:p>
        </w:tc>
        <w:tc>
          <w:tcPr>
            <w:tcW w:w="2914" w:type="dxa"/>
          </w:tcPr>
          <w:p w14:paraId="3E9649E9" w14:textId="77777777" w:rsidR="0072502A" w:rsidRPr="00506B44" w:rsidRDefault="0072502A" w:rsidP="00336E23">
            <w:pPr>
              <w:spacing w:after="60"/>
              <w:jc w:val="center"/>
              <w:outlineLvl w:val="1"/>
              <w:rPr>
                <w:rFonts w:cs="Arial"/>
                <w:sz w:val="16"/>
                <w:szCs w:val="16"/>
              </w:rPr>
            </w:pPr>
            <w:r w:rsidRPr="00506B44">
              <w:rPr>
                <w:rFonts w:cs="Arial"/>
                <w:sz w:val="16"/>
                <w:szCs w:val="16"/>
              </w:rPr>
              <w:t>s</w:t>
            </w:r>
            <w:r w:rsidRPr="00506B44">
              <w:rPr>
                <w:rFonts w:cs="Arial"/>
                <w:b/>
                <w:sz w:val="16"/>
                <w:szCs w:val="16"/>
              </w:rPr>
              <w:t>C</w:t>
            </w:r>
          </w:p>
        </w:tc>
      </w:tr>
      <w:tr w:rsidR="0072502A" w14:paraId="0C643D26" w14:textId="77777777" w:rsidTr="001F5D51">
        <w:tc>
          <w:tcPr>
            <w:tcW w:w="3794" w:type="dxa"/>
          </w:tcPr>
          <w:p w14:paraId="21872AF2" w14:textId="77777777" w:rsidR="0072502A" w:rsidRPr="00506B44" w:rsidRDefault="0072502A" w:rsidP="0096309A">
            <w:pPr>
              <w:rPr>
                <w:rFonts w:cs="Arial"/>
                <w:sz w:val="16"/>
                <w:szCs w:val="16"/>
              </w:rPr>
            </w:pPr>
            <w:r w:rsidRPr="00506B44">
              <w:rPr>
                <w:rFonts w:cs="Arial"/>
                <w:sz w:val="16"/>
                <w:szCs w:val="16"/>
              </w:rPr>
              <w:t>opt_</w:t>
            </w:r>
            <w:r w:rsidR="0096309A">
              <w:rPr>
                <w:rFonts w:cs="Arial"/>
                <w:sz w:val="16"/>
                <w:szCs w:val="16"/>
              </w:rPr>
              <w:t>{identifier}</w:t>
            </w:r>
            <w:r w:rsidRPr="00506B44">
              <w:rPr>
                <w:rFonts w:cs="Arial"/>
                <w:sz w:val="16"/>
                <w:szCs w:val="16"/>
              </w:rPr>
              <w:t>_*</w:t>
            </w:r>
          </w:p>
        </w:tc>
        <w:tc>
          <w:tcPr>
            <w:tcW w:w="2914" w:type="dxa"/>
          </w:tcPr>
          <w:p w14:paraId="59874693"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5AB6C3D"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67E3DE24" w14:textId="77777777" w:rsidTr="001F5D51">
        <w:tc>
          <w:tcPr>
            <w:tcW w:w="3794" w:type="dxa"/>
          </w:tcPr>
          <w:p w14:paraId="7C8A9E3D" w14:textId="77777777" w:rsidR="0072502A" w:rsidRPr="00506B44" w:rsidRDefault="0072502A" w:rsidP="00336E23">
            <w:pPr>
              <w:rPr>
                <w:rFonts w:cs="Arial"/>
                <w:sz w:val="16"/>
                <w:szCs w:val="16"/>
              </w:rPr>
            </w:pPr>
            <w:r w:rsidRPr="00506B44">
              <w:rPr>
                <w:rFonts w:cs="Arial"/>
                <w:sz w:val="16"/>
                <w:szCs w:val="16"/>
              </w:rPr>
              <w:t xml:space="preserve">reliability </w:t>
            </w:r>
          </w:p>
        </w:tc>
        <w:tc>
          <w:tcPr>
            <w:tcW w:w="2914" w:type="dxa"/>
          </w:tcPr>
          <w:p w14:paraId="6CE57647"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9F78631"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42480C35" w14:textId="77777777" w:rsidTr="001F5D51">
        <w:tc>
          <w:tcPr>
            <w:tcW w:w="3794" w:type="dxa"/>
          </w:tcPr>
          <w:p w14:paraId="2BCDEAD7" w14:textId="77777777" w:rsidR="0072502A" w:rsidRPr="00506B44" w:rsidRDefault="0072502A" w:rsidP="00336E23">
            <w:pPr>
              <w:rPr>
                <w:rFonts w:cs="Arial"/>
                <w:sz w:val="16"/>
                <w:szCs w:val="16"/>
              </w:rPr>
            </w:pPr>
            <w:r w:rsidRPr="00506B44">
              <w:rPr>
                <w:rFonts w:cs="Arial"/>
                <w:sz w:val="16"/>
                <w:szCs w:val="16"/>
              </w:rPr>
              <w:t>uri</w:t>
            </w:r>
          </w:p>
        </w:tc>
        <w:tc>
          <w:tcPr>
            <w:tcW w:w="2914" w:type="dxa"/>
          </w:tcPr>
          <w:p w14:paraId="15B6F2D4"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268E75C0"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bl>
    <w:p w14:paraId="610935B4" w14:textId="77777777" w:rsidR="00336E23" w:rsidRPr="00C37485" w:rsidRDefault="00336E23" w:rsidP="00336E23">
      <w:pPr>
        <w:jc w:val="both"/>
      </w:pPr>
      <w:r w:rsidRPr="0081042C">
        <w:rPr>
          <w:b/>
        </w:rPr>
        <w:t xml:space="preserve">Table </w:t>
      </w:r>
      <w:r>
        <w:rPr>
          <w:b/>
        </w:rPr>
        <w:t>6</w:t>
      </w:r>
      <w:r w:rsidRPr="0081042C">
        <w:rPr>
          <w:b/>
        </w:rPr>
        <w:t>.</w:t>
      </w:r>
      <w:r w:rsidRPr="002C6F88">
        <w:t xml:space="preserve"> </w:t>
      </w:r>
      <w:r w:rsidR="001E6B2B">
        <w:t xml:space="preserve">Mandatory and optional columns in the </w:t>
      </w:r>
      <w:r>
        <w:t xml:space="preserve">Small </w:t>
      </w:r>
      <w:r w:rsidR="00FB4313">
        <w:t>M</w:t>
      </w:r>
      <w:r>
        <w:t>olecule section</w:t>
      </w:r>
    </w:p>
    <w:p w14:paraId="395E1C2C" w14:textId="77777777" w:rsidR="009F7367" w:rsidRDefault="009F7367" w:rsidP="009F7367">
      <w:pPr>
        <w:pStyle w:val="Heading2"/>
      </w:pPr>
      <w:bookmarkStart w:id="37" w:name="_Toc359328116"/>
      <w:bookmarkStart w:id="38" w:name="_Toc359328117"/>
      <w:bookmarkStart w:id="39" w:name="_Toc359328118"/>
      <w:bookmarkStart w:id="40" w:name="_Toc359328119"/>
      <w:bookmarkStart w:id="41" w:name="_Toc356304494"/>
      <w:bookmarkStart w:id="42" w:name="_Toc356304588"/>
      <w:bookmarkStart w:id="43" w:name="_Toc359328021"/>
      <w:bookmarkStart w:id="44" w:name="_Toc359328120"/>
      <w:bookmarkStart w:id="45" w:name="_Toc356304495"/>
      <w:bookmarkStart w:id="46" w:name="_Toc356304589"/>
      <w:bookmarkStart w:id="47" w:name="_Toc359328022"/>
      <w:bookmarkStart w:id="48" w:name="_Toc359328121"/>
      <w:bookmarkStart w:id="49" w:name="_Toc356304496"/>
      <w:bookmarkStart w:id="50" w:name="_Toc356304590"/>
      <w:bookmarkStart w:id="51" w:name="_Toc359328023"/>
      <w:bookmarkStart w:id="52" w:name="_Toc359328122"/>
      <w:bookmarkStart w:id="53" w:name="_Toc356304505"/>
      <w:bookmarkStart w:id="54" w:name="_Toc356304599"/>
      <w:bookmarkStart w:id="55" w:name="_Toc359328032"/>
      <w:bookmarkStart w:id="56" w:name="_Toc359328131"/>
      <w:bookmarkStart w:id="57" w:name="_Toc356304507"/>
      <w:bookmarkStart w:id="58" w:name="_Toc356304601"/>
      <w:bookmarkStart w:id="59" w:name="_Toc359328034"/>
      <w:bookmarkStart w:id="60" w:name="_Toc359328133"/>
      <w:bookmarkStart w:id="61" w:name="_Toc264879014"/>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t>Recommendations for reporting protein inference</w:t>
      </w:r>
      <w:bookmarkEnd w:id="61"/>
    </w:p>
    <w:p w14:paraId="6A6B9F65" w14:textId="77777777" w:rsidR="009F7367" w:rsidRDefault="009F7367" w:rsidP="009F7367">
      <w:pPr>
        <w:jc w:val="both"/>
      </w:pPr>
      <w:r>
        <w:t xml:space="preserve">There are multiple approaches to how protein inference can be reported. mzTab is designed to only hold experimental results, which in proteomics experiments can be very complex. At the same time, for downstream statistical analysis there is a need to simplify this problem. It is not possible to model detailed protein inference data without a significant level of complexity at the file format level. Therefore, it was decided to have only limited support for protein </w:t>
      </w:r>
      <w:r>
        <w:lastRenderedPageBreak/>
        <w:t xml:space="preserve">inference/grouping reporting in mzTab files. Protein entries in mzTab files contain the field ambiguity_members. </w:t>
      </w:r>
      <w:r w:rsidRPr="003A08DA">
        <w:t xml:space="preserve">The </w:t>
      </w:r>
      <w:r>
        <w:t xml:space="preserve">protein </w:t>
      </w:r>
      <w:r w:rsidRPr="003A08DA">
        <w:t>accessions listed in this field should identify proteins that</w:t>
      </w:r>
      <w:r>
        <w:t xml:space="preserve"> were</w:t>
      </w:r>
      <w:r w:rsidRPr="003A08DA">
        <w:t xml:space="preserve"> also identified through </w:t>
      </w:r>
      <w:r>
        <w:t xml:space="preserve">the same set of </w:t>
      </w:r>
      <w:r w:rsidRPr="003A08DA">
        <w:t>peptides</w:t>
      </w:r>
      <w:r>
        <w:t xml:space="preserve"> or spectra, or proteins supported by a largely overlapping set of evidence, and could also be a viable candidate for the “true” identification of the entity reported. It is RECOMMENDED that “subset proteins” that are unlikely to have been identified SHOULD NOT be reported here. The mapping of a single peptide-spectrum match (PSM) to multiple accessions is supported through the reporting of the same PSM on multiple rows of the PSM section, as exemplified below. </w:t>
      </w:r>
    </w:p>
    <w:p w14:paraId="3DCED69C" w14:textId="77777777" w:rsidR="009F7367" w:rsidRDefault="009F7367" w:rsidP="009F7367">
      <w:pPr>
        <w:jc w:val="both"/>
      </w:pPr>
    </w:p>
    <w:p w14:paraId="430BEE3F" w14:textId="77777777" w:rsidR="009F7367" w:rsidRDefault="009F7367" w:rsidP="009F7367">
      <w:pPr>
        <w:pStyle w:val="Code"/>
      </w:pPr>
    </w:p>
    <w:p w14:paraId="3BBFBCFB" w14:textId="77777777" w:rsidR="00746E3E" w:rsidRDefault="00746E3E" w:rsidP="00746E3E">
      <w:pPr>
        <w:pStyle w:val="CodeExample"/>
        <w:tabs>
          <w:tab w:val="left" w:pos="1080"/>
          <w:tab w:val="left" w:pos="3402"/>
          <w:tab w:val="left" w:pos="4253"/>
          <w:tab w:val="left" w:pos="5387"/>
          <w:tab w:val="left" w:pos="6237"/>
          <w:tab w:val="left" w:pos="7513"/>
          <w:tab w:val="left" w:pos="8931"/>
        </w:tabs>
        <w:ind w:left="0"/>
      </w:pPr>
      <w:r>
        <w:t>COM Example of how protein inference is reported. Other sections and several columns are omitted.</w:t>
      </w:r>
    </w:p>
    <w:p w14:paraId="45C1B7B5" w14:textId="77777777" w:rsidR="00746E3E" w:rsidRDefault="00746E3E" w:rsidP="00746E3E">
      <w:pPr>
        <w:pStyle w:val="CodeExample"/>
        <w:tabs>
          <w:tab w:val="left" w:pos="1418"/>
          <w:tab w:val="left" w:pos="2552"/>
          <w:tab w:val="left" w:pos="3544"/>
        </w:tabs>
        <w:ind w:left="0"/>
      </w:pPr>
      <w:r>
        <w:t>...</w:t>
      </w:r>
      <w:r>
        <w:br/>
        <w:t xml:space="preserve">PRH   accession  …   </w:t>
      </w:r>
      <w:r w:rsidRPr="003A346B">
        <w:t>ambiguity_members</w:t>
      </w:r>
      <w:r>
        <w:tab/>
      </w:r>
      <w:r>
        <w:tab/>
        <w:t>…</w:t>
      </w:r>
      <w:r>
        <w:br/>
        <w:t xml:space="preserve">PRT   </w:t>
      </w:r>
      <w:r w:rsidRPr="00DA2EA3">
        <w:t>P14602</w:t>
      </w:r>
      <w:r>
        <w:t xml:space="preserve">     </w:t>
      </w:r>
      <w:r w:rsidRPr="00DA2EA3">
        <w:t>…</w:t>
      </w:r>
      <w:r>
        <w:t xml:space="preserve">   </w:t>
      </w:r>
      <w:r w:rsidRPr="00DA2EA3">
        <w:t>Q340U4</w:t>
      </w:r>
      <w:r>
        <w:t xml:space="preserve">, </w:t>
      </w:r>
      <w:r w:rsidRPr="00DA2EA3">
        <w:t>P16627</w:t>
      </w:r>
      <w:r>
        <w:tab/>
      </w:r>
      <w:r>
        <w:tab/>
        <w:t>…</w:t>
      </w:r>
      <w:r>
        <w:br/>
        <w:t>...</w:t>
      </w:r>
      <w:r>
        <w:br/>
        <w:t>PSH</w:t>
      </w:r>
      <w:r>
        <w:tab/>
        <w:t>sequence</w:t>
      </w:r>
      <w:r>
        <w:tab/>
        <w:t>PSM_ID</w:t>
      </w:r>
      <w:r>
        <w:tab/>
        <w:t>accession</w:t>
      </w:r>
      <w:r>
        <w:tab/>
        <w:t>unique</w:t>
      </w:r>
      <w:r>
        <w:tab/>
        <w:t>…</w:t>
      </w:r>
    </w:p>
    <w:p w14:paraId="33B18261" w14:textId="77777777" w:rsidR="00746E3E" w:rsidRDefault="00746E3E" w:rsidP="00746E3E">
      <w:pPr>
        <w:pStyle w:val="CodeExample"/>
        <w:tabs>
          <w:tab w:val="left" w:pos="1418"/>
          <w:tab w:val="left" w:pos="2552"/>
          <w:tab w:val="left" w:pos="3544"/>
        </w:tabs>
        <w:ind w:left="0"/>
      </w:pPr>
      <w:r>
        <w:t>PSM</w:t>
      </w:r>
      <w:r>
        <w:tab/>
        <w:t>DWYPAHSR</w:t>
      </w:r>
      <w:r>
        <w:tab/>
        <w:t>4</w:t>
      </w:r>
      <w:r>
        <w:tab/>
        <w:t>P14602</w:t>
      </w:r>
      <w:r>
        <w:tab/>
      </w:r>
      <w:r>
        <w:tab/>
        <w:t>0</w:t>
      </w:r>
      <w:r>
        <w:tab/>
      </w:r>
      <w:r w:rsidRPr="00DA2EA3">
        <w:t>…</w:t>
      </w:r>
    </w:p>
    <w:p w14:paraId="3BE3A518" w14:textId="77777777" w:rsidR="00746E3E" w:rsidRDefault="00746E3E" w:rsidP="00746E3E">
      <w:pPr>
        <w:pStyle w:val="CodeExample"/>
        <w:tabs>
          <w:tab w:val="left" w:pos="1418"/>
          <w:tab w:val="left" w:pos="2552"/>
          <w:tab w:val="left" w:pos="3544"/>
        </w:tabs>
        <w:ind w:left="0"/>
      </w:pPr>
      <w:r>
        <w:t>PSM</w:t>
      </w:r>
      <w:r>
        <w:tab/>
        <w:t>DWYPAHSR</w:t>
      </w:r>
      <w:r>
        <w:tab/>
        <w:t>4</w:t>
      </w:r>
      <w:r>
        <w:tab/>
        <w:t>Q340U4</w:t>
      </w:r>
      <w:r>
        <w:tab/>
      </w:r>
      <w:r>
        <w:tab/>
        <w:t>0</w:t>
      </w:r>
      <w:r>
        <w:tab/>
      </w:r>
      <w:r w:rsidRPr="00DA2EA3">
        <w:t>…</w:t>
      </w:r>
    </w:p>
    <w:p w14:paraId="27416C1A" w14:textId="77777777" w:rsidR="00746E3E" w:rsidRPr="0020060A" w:rsidRDefault="00746E3E" w:rsidP="00746E3E">
      <w:pPr>
        <w:pStyle w:val="CodeExample"/>
        <w:tabs>
          <w:tab w:val="left" w:pos="1418"/>
          <w:tab w:val="left" w:pos="2552"/>
          <w:tab w:val="left" w:pos="3544"/>
        </w:tabs>
        <w:ind w:left="0"/>
      </w:pPr>
      <w:r>
        <w:t>PSM</w:t>
      </w:r>
      <w:r>
        <w:tab/>
        <w:t>DWYPAHSR</w:t>
      </w:r>
      <w:r>
        <w:tab/>
        <w:t>4</w:t>
      </w:r>
      <w:r>
        <w:tab/>
        <w:t>P16627</w:t>
      </w:r>
      <w:r>
        <w:tab/>
      </w:r>
      <w:r>
        <w:tab/>
        <w:t>0</w:t>
      </w:r>
      <w:r>
        <w:tab/>
      </w:r>
      <w:r w:rsidRPr="00DA2EA3">
        <w:t>…</w:t>
      </w:r>
    </w:p>
    <w:p w14:paraId="13DCE7E2" w14:textId="77777777" w:rsidR="009F7367" w:rsidRPr="003A346B" w:rsidRDefault="009F7367" w:rsidP="009F7367">
      <w:pPr>
        <w:pStyle w:val="Code"/>
      </w:pPr>
    </w:p>
    <w:p w14:paraId="1CB872B0" w14:textId="77777777" w:rsidR="00D959A2" w:rsidRDefault="007A1183" w:rsidP="00C37485">
      <w:pPr>
        <w:pStyle w:val="Heading2"/>
      </w:pPr>
      <w:bookmarkStart w:id="62" w:name="_Toc264879015"/>
      <w:r w:rsidRPr="00102EFE">
        <w:t>Recommendations</w:t>
      </w:r>
      <w:r>
        <w:t xml:space="preserve"> for reporting quantification results</w:t>
      </w:r>
      <w:bookmarkStart w:id="63" w:name="_Toc356304510"/>
      <w:bookmarkStart w:id="64" w:name="_Toc356304604"/>
      <w:bookmarkStart w:id="65" w:name="_Toc359328037"/>
      <w:bookmarkStart w:id="66" w:name="_Toc359328136"/>
      <w:bookmarkStart w:id="67" w:name="_Toc359328137"/>
      <w:bookmarkEnd w:id="62"/>
      <w:bookmarkEnd w:id="63"/>
      <w:bookmarkEnd w:id="64"/>
      <w:bookmarkEnd w:id="65"/>
      <w:bookmarkEnd w:id="66"/>
      <w:bookmarkEnd w:id="67"/>
    </w:p>
    <w:p w14:paraId="6B149C82"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68" w:name="_Toc356304513"/>
      <w:bookmarkStart w:id="69" w:name="_Toc356304607"/>
      <w:bookmarkStart w:id="70" w:name="_Toc359328040"/>
      <w:bookmarkStart w:id="71" w:name="_Toc359328139"/>
      <w:bookmarkStart w:id="72" w:name="_Toc356304517"/>
      <w:bookmarkStart w:id="73" w:name="_Toc356304611"/>
      <w:bookmarkStart w:id="74" w:name="_Toc359328044"/>
      <w:bookmarkStart w:id="75" w:name="_Toc359328143"/>
      <w:bookmarkStart w:id="76" w:name="_Toc356304521"/>
      <w:bookmarkStart w:id="77" w:name="_Toc356304615"/>
      <w:bookmarkStart w:id="78" w:name="_Toc359328048"/>
      <w:bookmarkStart w:id="79" w:name="_Toc359328147"/>
      <w:bookmarkStart w:id="80" w:name="_Toc356304523"/>
      <w:bookmarkStart w:id="81" w:name="_Toc356304617"/>
      <w:bookmarkStart w:id="82" w:name="_Toc359328050"/>
      <w:bookmarkStart w:id="83" w:name="_Toc359328149"/>
      <w:bookmarkStart w:id="84" w:name="_Toc356304526"/>
      <w:bookmarkStart w:id="85" w:name="_Toc356304620"/>
      <w:bookmarkStart w:id="86" w:name="_Toc359328053"/>
      <w:bookmarkStart w:id="87" w:name="_Toc359328152"/>
      <w:bookmarkStart w:id="88" w:name="_Toc356304527"/>
      <w:bookmarkStart w:id="89" w:name="_Toc356304621"/>
      <w:bookmarkStart w:id="90" w:name="_Toc359328054"/>
      <w:bookmarkStart w:id="91" w:name="_Toc359328153"/>
      <w:bookmarkStart w:id="92" w:name="_Toc356304534"/>
      <w:bookmarkStart w:id="93" w:name="_Toc356304628"/>
      <w:bookmarkStart w:id="94" w:name="_Toc359328061"/>
      <w:bookmarkStart w:id="95" w:name="_Toc359328160"/>
      <w:bookmarkStart w:id="96" w:name="_Toc356304535"/>
      <w:bookmarkStart w:id="97" w:name="_Toc356304629"/>
      <w:bookmarkStart w:id="98" w:name="_Toc359328062"/>
      <w:bookmarkStart w:id="99" w:name="_Toc359328161"/>
      <w:bookmarkStart w:id="100" w:name="_Toc356304536"/>
      <w:bookmarkStart w:id="101" w:name="_Toc356304630"/>
      <w:bookmarkStart w:id="102" w:name="_Toc359328063"/>
      <w:bookmarkStart w:id="103" w:name="_Toc359328162"/>
      <w:bookmarkStart w:id="104" w:name="_Toc356304537"/>
      <w:bookmarkStart w:id="105" w:name="_Toc356304631"/>
      <w:bookmarkStart w:id="106" w:name="_Toc359328064"/>
      <w:bookmarkStart w:id="107" w:name="_Toc359328163"/>
      <w:bookmarkStart w:id="108" w:name="_Toc356304542"/>
      <w:bookmarkStart w:id="109" w:name="_Toc356304636"/>
      <w:bookmarkStart w:id="110" w:name="_Toc359328069"/>
      <w:bookmarkStart w:id="111" w:name="_Toc359328168"/>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14:paraId="1CA088D0" w14:textId="77777777" w:rsidR="007A1183" w:rsidRDefault="007A1183">
      <w:pPr>
        <w:pStyle w:val="Heading2"/>
        <w:rPr>
          <w:lang w:val="en-GB"/>
        </w:rPr>
      </w:pPr>
      <w:bookmarkStart w:id="112" w:name="_Ref317060261"/>
      <w:bookmarkStart w:id="113" w:name="_Toc264879016"/>
      <w:bookmarkStart w:id="114" w:name="_Ref271192172"/>
      <w:bookmarkStart w:id="115" w:name="_Ref271192184"/>
      <w:r>
        <w:rPr>
          <w:lang w:val="en-GB"/>
        </w:rPr>
        <w:lastRenderedPageBreak/>
        <w:t>Reporting modifications</w:t>
      </w:r>
      <w:bookmarkEnd w:id="112"/>
      <w:r>
        <w:rPr>
          <w:lang w:val="en-GB"/>
        </w:rPr>
        <w:t xml:space="preserve"> and amino acid substitutions</w:t>
      </w:r>
      <w:bookmarkEnd w:id="113"/>
      <w:bookmarkEnd w:id="114"/>
      <w:bookmarkEnd w:id="115"/>
    </w:p>
    <w:p w14:paraId="55AD508E" w14:textId="77777777" w:rsidR="008C651E" w:rsidRPr="00506B44" w:rsidRDefault="008C651E" w:rsidP="008C651E">
      <w:pPr>
        <w:rPr>
          <w:lang w:val="en-GB"/>
        </w:rPr>
      </w:pPr>
      <w:r w:rsidRPr="00506B44">
        <w:rPr>
          <w:lang w:val="en-GB"/>
        </w:rPr>
        <w:t>Modifications</w:t>
      </w:r>
      <w:r>
        <w:rPr>
          <w:lang w:val="en-GB"/>
        </w:rPr>
        <w:t xml:space="preserve"> are defined in the meta-data section and reported in</w:t>
      </w:r>
      <w:r w:rsidR="0019777F">
        <w:rPr>
          <w:lang w:val="en-GB"/>
        </w:rPr>
        <w:t xml:space="preserve"> </w:t>
      </w:r>
      <w:r w:rsidR="00934E93">
        <w:rPr>
          <w:lang w:val="en-GB"/>
        </w:rPr>
        <w:t xml:space="preserve">the modification </w:t>
      </w:r>
      <w:r w:rsidR="0019777F">
        <w:rPr>
          <w:lang w:val="en-GB"/>
        </w:rPr>
        <w:t>columns</w:t>
      </w:r>
      <w:r>
        <w:rPr>
          <w:lang w:val="en-GB"/>
        </w:rPr>
        <w:t xml:space="preserve"> </w:t>
      </w:r>
      <w:r w:rsidR="0019777F">
        <w:rPr>
          <w:lang w:val="en-GB"/>
        </w:rPr>
        <w:t xml:space="preserve">of </w:t>
      </w:r>
      <w:r>
        <w:rPr>
          <w:lang w:val="en-GB"/>
        </w:rPr>
        <w:t xml:space="preserve">the protein, peptide or PSM </w:t>
      </w:r>
      <w:r w:rsidR="0019777F">
        <w:rPr>
          <w:lang w:val="en-GB"/>
        </w:rPr>
        <w:t>section</w:t>
      </w:r>
      <w:r>
        <w:rPr>
          <w:lang w:val="en-GB"/>
        </w:rPr>
        <w:t>.</w:t>
      </w:r>
    </w:p>
    <w:p w14:paraId="74F82BE1" w14:textId="77777777" w:rsidR="008C651E" w:rsidRDefault="008C651E" w:rsidP="008C651E">
      <w:pPr>
        <w:rPr>
          <w:b/>
          <w:lang w:val="en-GB"/>
        </w:rPr>
      </w:pPr>
    </w:p>
    <w:p w14:paraId="6FB83DD6" w14:textId="77777777" w:rsidR="008C651E" w:rsidRPr="00506B44" w:rsidRDefault="008C651E" w:rsidP="00506B44">
      <w:pPr>
        <w:rPr>
          <w:b/>
          <w:lang w:val="en-GB"/>
        </w:rPr>
      </w:pPr>
      <w:r>
        <w:rPr>
          <w:b/>
          <w:lang w:val="en-GB"/>
        </w:rPr>
        <w:t>Defining</w:t>
      </w:r>
      <w:r w:rsidRPr="0049168A">
        <w:rPr>
          <w:b/>
          <w:lang w:val="en-GB"/>
        </w:rPr>
        <w:t xml:space="preserve"> modifications in </w:t>
      </w:r>
      <w:r w:rsidRPr="00506B44">
        <w:rPr>
          <w:b/>
          <w:lang w:val="en-GB"/>
        </w:rPr>
        <w:t>the meta-data</w:t>
      </w:r>
      <w:r>
        <w:rPr>
          <w:b/>
          <w:lang w:val="en-GB"/>
        </w:rPr>
        <w:t xml:space="preserve"> section:</w:t>
      </w:r>
    </w:p>
    <w:p w14:paraId="0A29388D" w14:textId="77777777" w:rsidR="008C651E" w:rsidRPr="00E90261" w:rsidRDefault="0019777F">
      <w:pPr>
        <w:jc w:val="both"/>
        <w:rPr>
          <w:lang w:val="en-GB"/>
        </w:rPr>
      </w:pPr>
      <w:r w:rsidRPr="00E90261">
        <w:rPr>
          <w:lang w:val="en-GB"/>
        </w:rPr>
        <w:t>The m</w:t>
      </w:r>
      <w:r w:rsidR="001737A7" w:rsidRPr="00E90261">
        <w:rPr>
          <w:lang w:val="en-GB"/>
        </w:rPr>
        <w:t xml:space="preserve">eta values </w:t>
      </w:r>
      <w:r w:rsidRPr="00E90261">
        <w:rPr>
          <w:lang w:val="en-GB"/>
        </w:rPr>
        <w:t>“</w:t>
      </w:r>
      <w:r w:rsidR="008C651E" w:rsidRPr="00E90261">
        <w:rPr>
          <w:lang w:val="en-GB"/>
        </w:rPr>
        <w:t>fixed_</w:t>
      </w:r>
      <w:r w:rsidR="00835C55">
        <w:rPr>
          <w:lang w:val="en-GB"/>
        </w:rPr>
        <w:t>mod</w:t>
      </w:r>
      <w:r w:rsidRPr="00E90261">
        <w:rPr>
          <w:lang w:val="en-GB"/>
        </w:rPr>
        <w:t>[1-n]”</w:t>
      </w:r>
      <w:r w:rsidR="008C651E" w:rsidRPr="00E90261">
        <w:rPr>
          <w:lang w:val="en-GB"/>
        </w:rPr>
        <w:t xml:space="preserve"> and </w:t>
      </w:r>
      <w:r w:rsidRPr="00E90261">
        <w:rPr>
          <w:lang w:val="en-GB"/>
        </w:rPr>
        <w:t>“</w:t>
      </w:r>
      <w:r w:rsidR="008C651E" w:rsidRPr="00E90261">
        <w:rPr>
          <w:lang w:val="en-GB"/>
        </w:rPr>
        <w:t>variable_</w:t>
      </w:r>
      <w:r w:rsidR="00835C55">
        <w:rPr>
          <w:lang w:val="en-GB"/>
        </w:rPr>
        <w:t>mod</w:t>
      </w:r>
      <w:r w:rsidRPr="00E90261">
        <w:rPr>
          <w:lang w:val="en-GB"/>
        </w:rPr>
        <w:t>[1-n]”</w:t>
      </w:r>
      <w:r w:rsidR="001737A7" w:rsidRPr="00E90261">
        <w:rPr>
          <w:lang w:val="en-GB"/>
        </w:rPr>
        <w:t xml:space="preserve"> describe all search modifications used to identify peptides and proteins of the mzTab file (e.g. carbamidomethylation, oxidation, labels/tags). This is the minimal information that MUST be provided for Complete Identification or Quantification files.</w:t>
      </w:r>
    </w:p>
    <w:p w14:paraId="6A6B2BCC" w14:textId="77777777" w:rsidR="001737A7" w:rsidRDefault="00DF4657">
      <w:pPr>
        <w:jc w:val="both"/>
        <w:rPr>
          <w:lang w:val="en-GB"/>
        </w:rPr>
      </w:pPr>
      <w:r>
        <w:rPr>
          <w:lang w:val="en-GB"/>
        </w:rPr>
        <w:t xml:space="preserve">In addition, </w:t>
      </w:r>
      <w:r w:rsidR="001737A7" w:rsidRPr="00E90261">
        <w:rPr>
          <w:lang w:val="en-GB"/>
        </w:rPr>
        <w:t xml:space="preserve">for each assay the </w:t>
      </w:r>
      <w:r>
        <w:rPr>
          <w:lang w:val="en-GB"/>
        </w:rPr>
        <w:t xml:space="preserve">optional </w:t>
      </w:r>
      <w:r w:rsidR="001737A7" w:rsidRPr="00E90261">
        <w:rPr>
          <w:lang w:val="en-GB"/>
        </w:rPr>
        <w:t>m</w:t>
      </w:r>
      <w:r w:rsidR="00E90261">
        <w:rPr>
          <w:lang w:val="en-GB"/>
        </w:rPr>
        <w:t xml:space="preserve">eta-data </w:t>
      </w:r>
      <w:r w:rsidR="001737A7" w:rsidRPr="00E90261">
        <w:rPr>
          <w:lang w:val="en-GB"/>
        </w:rPr>
        <w:t xml:space="preserve">assay[1-n]-quantification_mod* </w:t>
      </w:r>
      <w:r>
        <w:rPr>
          <w:lang w:val="en-GB"/>
        </w:rPr>
        <w:t>MAY</w:t>
      </w:r>
      <w:r w:rsidR="001737A7" w:rsidRPr="00E90261">
        <w:rPr>
          <w:lang w:val="en-GB"/>
        </w:rPr>
        <w:t xml:space="preserve"> </w:t>
      </w:r>
      <w:r>
        <w:rPr>
          <w:lang w:val="en-GB"/>
        </w:rPr>
        <w:t>be</w:t>
      </w:r>
      <w:r w:rsidR="001737A7" w:rsidRPr="00E90261">
        <w:rPr>
          <w:lang w:val="en-GB"/>
        </w:rPr>
        <w:t xml:space="preserve"> specified that allow</w:t>
      </w:r>
      <w:r w:rsidR="00E90261">
        <w:rPr>
          <w:lang w:val="en-GB"/>
        </w:rPr>
        <w:t xml:space="preserve">s to </w:t>
      </w:r>
      <w:r w:rsidR="001737A7" w:rsidRPr="00E90261">
        <w:rPr>
          <w:lang w:val="en-GB"/>
        </w:rPr>
        <w:t xml:space="preserve">define </w:t>
      </w:r>
      <w:r w:rsidR="00E90261">
        <w:rPr>
          <w:lang w:val="en-GB"/>
        </w:rPr>
        <w:t xml:space="preserve">details of </w:t>
      </w:r>
      <w:r w:rsidR="001737A7" w:rsidRPr="00E90261">
        <w:rPr>
          <w:lang w:val="en-GB"/>
        </w:rPr>
        <w:t xml:space="preserve">modifications </w:t>
      </w:r>
      <w:r>
        <w:rPr>
          <w:lang w:val="en-GB"/>
        </w:rPr>
        <w:t xml:space="preserve">associated with </w:t>
      </w:r>
      <w:r w:rsidR="001737A7" w:rsidRPr="00E90261">
        <w:rPr>
          <w:lang w:val="en-GB"/>
        </w:rPr>
        <w:t>the quantification reagent</w:t>
      </w:r>
      <w:r w:rsidR="00E90261">
        <w:rPr>
          <w:lang w:val="en-GB"/>
        </w:rPr>
        <w:t xml:space="preserve"> (e.g. SILAC label)</w:t>
      </w:r>
      <w:r w:rsidR="001737A7" w:rsidRPr="00E90261">
        <w:rPr>
          <w:lang w:val="en-GB"/>
        </w:rPr>
        <w:t>.</w:t>
      </w:r>
    </w:p>
    <w:p w14:paraId="2C7C2241" w14:textId="77777777" w:rsidR="00994152" w:rsidRDefault="00994152">
      <w:pPr>
        <w:jc w:val="both"/>
        <w:rPr>
          <w:lang w:val="en-GB"/>
        </w:rPr>
      </w:pPr>
    </w:p>
    <w:p w14:paraId="313AD5BB" w14:textId="77777777" w:rsidR="00994152" w:rsidRDefault="00994152">
      <w:pPr>
        <w:jc w:val="both"/>
        <w:rPr>
          <w:lang w:val="en-GB"/>
        </w:rPr>
      </w:pPr>
      <w:r>
        <w:rPr>
          <w:lang w:val="en-GB"/>
        </w:rPr>
        <w:t>If no fixed or variable modifications are reported, then</w:t>
      </w:r>
      <w:r w:rsidR="006D7373">
        <w:rPr>
          <w:lang w:val="en-GB"/>
        </w:rPr>
        <w:t xml:space="preserve"> the following CV param</w:t>
      </w:r>
      <w:r w:rsidR="00D17C98">
        <w:rPr>
          <w:lang w:val="en-GB"/>
        </w:rPr>
        <w:t>eter</w:t>
      </w:r>
      <w:r w:rsidR="006D7373">
        <w:rPr>
          <w:lang w:val="en-GB"/>
        </w:rPr>
        <w:t>s MUST be used:</w:t>
      </w:r>
    </w:p>
    <w:p w14:paraId="392630AA" w14:textId="77777777" w:rsidR="006D7373" w:rsidRPr="00EA1A35" w:rsidRDefault="006D7373" w:rsidP="00EA1A35">
      <w:pPr>
        <w:widowControl w:val="0"/>
        <w:autoSpaceDE w:val="0"/>
        <w:autoSpaceDN w:val="0"/>
        <w:adjustRightInd w:val="0"/>
        <w:rPr>
          <w:rFonts w:ascii="Helvetica" w:hAnsi="Helvetica" w:cs="Helvetica"/>
          <w:lang w:eastAsia="en-GB"/>
        </w:rPr>
      </w:pPr>
      <w:r>
        <w:rPr>
          <w:rFonts w:ascii="Helvetica" w:hAnsi="Helvetica" w:cs="Helvetica"/>
          <w:lang w:eastAsia="en-GB"/>
        </w:rPr>
        <w:t>MS:1002453 (No fixed modifications searched)</w:t>
      </w:r>
    </w:p>
    <w:p w14:paraId="0925B969" w14:textId="77777777" w:rsidR="006D7373" w:rsidRPr="0069545F" w:rsidRDefault="006D7373" w:rsidP="006D7373">
      <w:pPr>
        <w:widowControl w:val="0"/>
        <w:autoSpaceDE w:val="0"/>
        <w:autoSpaceDN w:val="0"/>
        <w:adjustRightInd w:val="0"/>
        <w:rPr>
          <w:rFonts w:ascii="Helvetica" w:hAnsi="Helvetica" w:cs="Helvetica"/>
          <w:lang w:eastAsia="en-GB"/>
        </w:rPr>
      </w:pPr>
      <w:r>
        <w:rPr>
          <w:rFonts w:ascii="Helvetica" w:hAnsi="Helvetica" w:cs="Helvetica"/>
          <w:lang w:eastAsia="en-GB"/>
        </w:rPr>
        <w:t>MS:1002454 (No variable modifications searched)</w:t>
      </w:r>
    </w:p>
    <w:p w14:paraId="0746A7D9" w14:textId="77777777" w:rsidR="001737A7" w:rsidRDefault="001737A7" w:rsidP="00926BC5">
      <w:pPr>
        <w:jc w:val="both"/>
        <w:rPr>
          <w:lang w:val="en-GB"/>
        </w:rPr>
      </w:pPr>
    </w:p>
    <w:p w14:paraId="3CA1D3E0" w14:textId="77777777" w:rsidR="008C651E" w:rsidRPr="00506B44" w:rsidRDefault="008C651E" w:rsidP="00506B44">
      <w:pPr>
        <w:rPr>
          <w:b/>
          <w:lang w:val="en-GB"/>
        </w:rPr>
      </w:pPr>
      <w:r w:rsidRPr="00506B44">
        <w:rPr>
          <w:b/>
          <w:lang w:val="en-GB"/>
        </w:rPr>
        <w:t xml:space="preserve">Reporting of modifications in </w:t>
      </w:r>
      <w:r>
        <w:rPr>
          <w:b/>
          <w:lang w:val="en-GB"/>
        </w:rPr>
        <w:t xml:space="preserve">columns of the </w:t>
      </w:r>
      <w:r w:rsidRPr="00506B44">
        <w:rPr>
          <w:b/>
          <w:lang w:val="en-GB"/>
        </w:rPr>
        <w:t>protein, peptide and PSM sections:</w:t>
      </w:r>
    </w:p>
    <w:p w14:paraId="2749FA04" w14:textId="77777777" w:rsidR="008C651E" w:rsidRDefault="008C651E" w:rsidP="00926BC5">
      <w:pPr>
        <w:jc w:val="both"/>
        <w:rPr>
          <w:lang w:val="en-GB"/>
        </w:rPr>
      </w:pPr>
      <w:r w:rsidRPr="00926BC5">
        <w:rPr>
          <w:lang w:val="en-GB"/>
        </w:rPr>
        <w:t>Fixed modifications or modifications specified as</w:t>
      </w:r>
      <w:r>
        <w:rPr>
          <w:lang w:val="en-GB"/>
        </w:rPr>
        <w:t xml:space="preserve"> </w:t>
      </w:r>
      <w:r w:rsidRPr="00926BC5">
        <w:rPr>
          <w:lang w:val="en-GB"/>
        </w:rPr>
        <w:t>quantification</w:t>
      </w:r>
      <w:r>
        <w:rPr>
          <w:lang w:val="en-GB"/>
        </w:rPr>
        <w:t>_</w:t>
      </w:r>
      <w:r w:rsidRPr="00926BC5">
        <w:rPr>
          <w:lang w:val="en-GB"/>
        </w:rPr>
        <w:t xml:space="preserve">modification </w:t>
      </w:r>
      <w:r>
        <w:rPr>
          <w:lang w:val="en-GB"/>
        </w:rPr>
        <w:t xml:space="preserve">in the metadata Section </w:t>
      </w:r>
      <w:r w:rsidRPr="00926BC5">
        <w:rPr>
          <w:lang w:val="en-GB"/>
        </w:rPr>
        <w:t xml:space="preserve">SHOULD NOT </w:t>
      </w:r>
      <w:r>
        <w:rPr>
          <w:lang w:val="en-GB"/>
        </w:rPr>
        <w:t>be</w:t>
      </w:r>
      <w:r w:rsidRPr="00926BC5">
        <w:rPr>
          <w:lang w:val="en-GB"/>
        </w:rPr>
        <w:t xml:space="preserve"> repo</w:t>
      </w:r>
      <w:r>
        <w:rPr>
          <w:lang w:val="en-GB"/>
        </w:rPr>
        <w:t>r</w:t>
      </w:r>
      <w:r w:rsidRPr="00926BC5">
        <w:rPr>
          <w:lang w:val="en-GB"/>
        </w:rPr>
        <w:t xml:space="preserve">ted in protein </w:t>
      </w:r>
      <w:r>
        <w:rPr>
          <w:lang w:val="en-GB"/>
        </w:rPr>
        <w:t xml:space="preserve">(PRT) </w:t>
      </w:r>
      <w:r w:rsidRPr="00926BC5">
        <w:rPr>
          <w:lang w:val="en-GB"/>
        </w:rPr>
        <w:t>and</w:t>
      </w:r>
      <w:r>
        <w:rPr>
          <w:lang w:val="en-GB"/>
        </w:rPr>
        <w:t xml:space="preserve"> </w:t>
      </w:r>
      <w:r w:rsidRPr="00926BC5">
        <w:rPr>
          <w:lang w:val="en-GB"/>
        </w:rPr>
        <w:t>peptide rows</w:t>
      </w:r>
      <w:r>
        <w:rPr>
          <w:lang w:val="en-GB"/>
        </w:rPr>
        <w:t xml:space="preserve"> (PEP)</w:t>
      </w:r>
      <w:r w:rsidRPr="00926BC5">
        <w:rPr>
          <w:lang w:val="en-GB"/>
        </w:rPr>
        <w:t>.</w:t>
      </w:r>
      <w:r>
        <w:rPr>
          <w:lang w:val="en-GB"/>
        </w:rPr>
        <w:t xml:space="preserve"> In contrast, a</w:t>
      </w:r>
      <w:r w:rsidRPr="00926BC5">
        <w:rPr>
          <w:lang w:val="en-GB"/>
        </w:rPr>
        <w:t>ll variable modifications plus fixed modifications like those</w:t>
      </w:r>
      <w:r>
        <w:rPr>
          <w:lang w:val="en-GB"/>
        </w:rPr>
        <w:t xml:space="preserve"> </w:t>
      </w:r>
      <w:r w:rsidRPr="00926BC5">
        <w:rPr>
          <w:lang w:val="en-GB"/>
        </w:rPr>
        <w:t>induced by the quantification reagent</w:t>
      </w:r>
      <w:r>
        <w:rPr>
          <w:lang w:val="en-GB"/>
        </w:rPr>
        <w:t>s</w:t>
      </w:r>
      <w:r w:rsidRPr="00926BC5">
        <w:rPr>
          <w:lang w:val="en-GB"/>
        </w:rPr>
        <w:t xml:space="preserve"> </w:t>
      </w:r>
      <w:r>
        <w:rPr>
          <w:lang w:val="en-GB"/>
        </w:rPr>
        <w:t>MUST</w:t>
      </w:r>
      <w:r w:rsidRPr="00926BC5">
        <w:rPr>
          <w:lang w:val="en-GB"/>
        </w:rPr>
        <w:t xml:space="preserve"> be reported in </w:t>
      </w:r>
      <w:r>
        <w:rPr>
          <w:lang w:val="en-GB"/>
        </w:rPr>
        <w:t xml:space="preserve">peptide spectrum match </w:t>
      </w:r>
      <w:r w:rsidRPr="00926BC5">
        <w:rPr>
          <w:lang w:val="en-GB"/>
        </w:rPr>
        <w:t>rows</w:t>
      </w:r>
      <w:r>
        <w:rPr>
          <w:lang w:val="en-GB"/>
        </w:rPr>
        <w:t xml:space="preserve"> (PSM)</w:t>
      </w:r>
      <w:r w:rsidRPr="00926BC5">
        <w:rPr>
          <w:lang w:val="en-GB"/>
        </w:rPr>
        <w:t>.</w:t>
      </w:r>
    </w:p>
    <w:p w14:paraId="5C09236C" w14:textId="77777777" w:rsidR="008C651E" w:rsidRPr="00926BC5" w:rsidRDefault="008C651E" w:rsidP="00926BC5">
      <w:pPr>
        <w:jc w:val="both"/>
        <w:rPr>
          <w:lang w:val="en-GB"/>
        </w:rPr>
      </w:pPr>
    </w:p>
    <w:p w14:paraId="65A0DA5F" w14:textId="77777777" w:rsidR="007A1183" w:rsidRDefault="007A1183" w:rsidP="00926BC5">
      <w:pPr>
        <w:jc w:val="both"/>
        <w:rPr>
          <w:lang w:val="en-GB"/>
        </w:rPr>
      </w:pPr>
      <w:r>
        <w:rPr>
          <w:lang w:val="en-GB"/>
        </w:rPr>
        <w:t xml:space="preserve">Modifications or substitutions are modelled using a specific modification object with the following format: </w:t>
      </w:r>
    </w:p>
    <w:p w14:paraId="66E65D2E" w14:textId="77777777" w:rsidR="007A1183" w:rsidRDefault="007A1183">
      <w:pPr>
        <w:jc w:val="both"/>
        <w:rPr>
          <w:rStyle w:val="CodeZchn3"/>
        </w:rPr>
      </w:pPr>
    </w:p>
    <w:p w14:paraId="2E91926A" w14:textId="77777777" w:rsidR="007A1183" w:rsidRPr="00007757" w:rsidRDefault="007A1183">
      <w:pPr>
        <w:jc w:val="both"/>
        <w:rPr>
          <w:rFonts w:cs="Arial"/>
          <w:b/>
          <w:lang w:val="en-GB"/>
        </w:rPr>
      </w:pPr>
      <w:r w:rsidRPr="00007757">
        <w:rPr>
          <w:rStyle w:val="CodeZchn3"/>
          <w:rFonts w:ascii="Arial" w:hAnsi="Arial" w:cs="Arial"/>
          <w:b/>
          <w:sz w:val="24"/>
          <w:szCs w:val="24"/>
        </w:rPr>
        <w:t>{position}{</w:t>
      </w:r>
      <w:r w:rsidR="006D5E2D">
        <w:rPr>
          <w:rFonts w:cs="Arial"/>
          <w:b/>
          <w:lang w:val="en-GB"/>
        </w:rPr>
        <w:t>p</w:t>
      </w:r>
      <w:r w:rsidR="006D5E2D" w:rsidRPr="00007757">
        <w:rPr>
          <w:rFonts w:cs="Arial"/>
          <w:b/>
          <w:lang w:val="en-GB"/>
        </w:rPr>
        <w:t>arameter</w:t>
      </w:r>
      <w:r w:rsidRPr="00007757">
        <w:rPr>
          <w:rStyle w:val="CodeZchn3"/>
          <w:rFonts w:ascii="Arial" w:hAnsi="Arial" w:cs="Arial"/>
          <w:b/>
          <w:sz w:val="24"/>
          <w:szCs w:val="24"/>
        </w:rPr>
        <w:t>}-</w:t>
      </w:r>
      <w:r w:rsidR="008D45A4">
        <w:rPr>
          <w:rStyle w:val="CodeZchn3"/>
          <w:rFonts w:ascii="Arial" w:hAnsi="Arial" w:cs="Arial"/>
          <w:b/>
          <w:sz w:val="24"/>
          <w:szCs w:val="24"/>
        </w:rPr>
        <w:t>[</w:t>
      </w:r>
      <w:r w:rsidRPr="00007757">
        <w:rPr>
          <w:rStyle w:val="CodeZchn3"/>
          <w:rFonts w:ascii="Arial" w:hAnsi="Arial" w:cs="Arial"/>
          <w:b/>
          <w:sz w:val="24"/>
          <w:szCs w:val="24"/>
        </w:rPr>
        <w:t>{</w:t>
      </w:r>
      <w:r w:rsidR="006D5E2D">
        <w:rPr>
          <w:rStyle w:val="CodeZchn3"/>
          <w:rFonts w:ascii="Arial" w:hAnsi="Arial" w:cs="Arial"/>
          <w:b/>
          <w:sz w:val="24"/>
          <w:szCs w:val="24"/>
        </w:rPr>
        <w:t>m</w:t>
      </w:r>
      <w:r w:rsidRPr="00007757">
        <w:rPr>
          <w:rStyle w:val="CodeZchn3"/>
          <w:rFonts w:ascii="Arial" w:hAnsi="Arial" w:cs="Arial"/>
          <w:b/>
          <w:sz w:val="24"/>
          <w:szCs w:val="24"/>
        </w:rPr>
        <w:t xml:space="preserve">odification or </w:t>
      </w:r>
      <w:r w:rsidR="006D5E2D">
        <w:rPr>
          <w:rStyle w:val="CodeZchn3"/>
          <w:rFonts w:ascii="Arial" w:hAnsi="Arial" w:cs="Arial"/>
          <w:b/>
          <w:sz w:val="24"/>
          <w:szCs w:val="24"/>
        </w:rPr>
        <w:t>s</w:t>
      </w:r>
      <w:r w:rsidRPr="00007757">
        <w:rPr>
          <w:rStyle w:val="CodeZchn3"/>
          <w:rFonts w:ascii="Arial" w:hAnsi="Arial" w:cs="Arial"/>
          <w:b/>
          <w:sz w:val="24"/>
          <w:szCs w:val="24"/>
        </w:rPr>
        <w:t>ubstitution identifier}|{neutral loss}</w:t>
      </w:r>
      <w:r w:rsidR="008D45A4">
        <w:rPr>
          <w:rStyle w:val="CodeZchn3"/>
          <w:rFonts w:ascii="Arial" w:hAnsi="Arial" w:cs="Arial"/>
          <w:b/>
          <w:sz w:val="24"/>
          <w:szCs w:val="24"/>
        </w:rPr>
        <w:t>]</w:t>
      </w:r>
    </w:p>
    <w:p w14:paraId="21AACB25" w14:textId="77777777" w:rsidR="0086420F" w:rsidRDefault="0086420F">
      <w:pPr>
        <w:jc w:val="both"/>
        <w:rPr>
          <w:lang w:val="en-GB"/>
        </w:rPr>
      </w:pPr>
      <w:r>
        <w:rPr>
          <w:lang w:val="en-GB"/>
        </w:rPr>
        <w:t>The number of modification (or substitution)</w:t>
      </w:r>
      <w:r w:rsidR="00796223">
        <w:rPr>
          <w:lang w:val="en-GB"/>
        </w:rPr>
        <w:t xml:space="preserve"> objects</w:t>
      </w:r>
      <w:r>
        <w:rPr>
          <w:lang w:val="en-GB"/>
        </w:rPr>
        <w:t xml:space="preserve"> </w:t>
      </w:r>
      <w:r w:rsidR="00796223">
        <w:rPr>
          <w:lang w:val="en-GB"/>
        </w:rPr>
        <w:t>MUST</w:t>
      </w:r>
      <w:r>
        <w:rPr>
          <w:lang w:val="en-GB"/>
        </w:rPr>
        <w:t xml:space="preserve"> correspond to the number of identified modifications (or substitutions) </w:t>
      </w:r>
      <w:r w:rsidR="003A34AC">
        <w:rPr>
          <w:lang w:val="en-GB"/>
        </w:rPr>
        <w:t xml:space="preserve">on a given </w:t>
      </w:r>
      <w:r>
        <w:rPr>
          <w:lang w:val="en-GB"/>
        </w:rPr>
        <w:t>peptide</w:t>
      </w:r>
      <w:r w:rsidR="003A34AC">
        <w:rPr>
          <w:lang w:val="en-GB"/>
        </w:rPr>
        <w:t xml:space="preserve"> or PSM</w:t>
      </w:r>
      <w:r>
        <w:rPr>
          <w:lang w:val="en-GB"/>
        </w:rPr>
        <w:t>.</w:t>
      </w:r>
      <w:r w:rsidR="003A34AC">
        <w:rPr>
          <w:lang w:val="en-GB"/>
        </w:rPr>
        <w:t xml:space="preserve"> It is also expected that modifications </w:t>
      </w:r>
      <w:r w:rsidR="00E2156B">
        <w:rPr>
          <w:lang w:val="en-GB"/>
        </w:rPr>
        <w:t>SHOULD</w:t>
      </w:r>
      <w:r w:rsidR="003A34AC">
        <w:rPr>
          <w:lang w:val="en-GB"/>
        </w:rPr>
        <w:t xml:space="preserve"> be reported for proteins using the same format. However, it is recognised that some export software may not be able to do this. I</w:t>
      </w:r>
      <w:r w:rsidR="006944D1">
        <w:rPr>
          <w:lang w:val="en-GB"/>
        </w:rPr>
        <w:t xml:space="preserve">f software cannot determine protein-level modifications, “null” MUST be used. If the software has determined that there are no modifications to a given protein “0” MUST be used. </w:t>
      </w:r>
    </w:p>
    <w:p w14:paraId="30400DBA" w14:textId="77777777" w:rsidR="0086420F" w:rsidRDefault="0086420F">
      <w:pPr>
        <w:jc w:val="both"/>
        <w:rPr>
          <w:lang w:val="en-GB"/>
        </w:rPr>
      </w:pPr>
    </w:p>
    <w:p w14:paraId="245B76C2" w14:textId="77777777" w:rsidR="007A1183" w:rsidRDefault="007A1183" w:rsidP="007A1183">
      <w:pPr>
        <w:jc w:val="both"/>
        <w:rPr>
          <w:lang w:val="en-GB"/>
        </w:rPr>
      </w:pPr>
      <w:r w:rsidRPr="00496DC9">
        <w:rPr>
          <w:b/>
          <w:lang w:val="en-GB"/>
        </w:rPr>
        <w:t>{position}</w:t>
      </w:r>
      <w:r>
        <w:rPr>
          <w:lang w:val="en-GB"/>
        </w:rPr>
        <w:t xml:space="preserve"> is </w:t>
      </w:r>
      <w:r w:rsidR="00EB49B2">
        <w:rPr>
          <w:lang w:val="en-GB"/>
        </w:rPr>
        <w:t>mandatory</w:t>
      </w:r>
      <w:r>
        <w:rPr>
          <w:lang w:val="en-GB"/>
        </w:rPr>
        <w:t>.</w:t>
      </w:r>
      <w:r w:rsidR="00EB49B2">
        <w:rPr>
          <w:lang w:val="en-GB"/>
        </w:rPr>
        <w:t xml:space="preserve"> However, if it is not known (e.g. M</w:t>
      </w:r>
      <w:r w:rsidR="007E4F7A">
        <w:rPr>
          <w:lang w:val="en-GB"/>
        </w:rPr>
        <w:t xml:space="preserve">S1 Peptide Mass </w:t>
      </w:r>
      <w:r w:rsidR="00EB49B2">
        <w:rPr>
          <w:lang w:val="en-GB"/>
        </w:rPr>
        <w:t>F</w:t>
      </w:r>
      <w:r w:rsidR="007E4F7A">
        <w:rPr>
          <w:lang w:val="en-GB"/>
        </w:rPr>
        <w:t>ingerprinting</w:t>
      </w:r>
      <w:r w:rsidR="00EB49B2">
        <w:rPr>
          <w:lang w:val="en-GB"/>
        </w:rPr>
        <w:t>), ‘null’ must be used</w:t>
      </w:r>
      <w:r>
        <w:rPr>
          <w:lang w:val="en-GB"/>
        </w:rPr>
        <w:t xml:space="preserve"> Terminal modifications in proteins and peptides MUST be reported with the position set to 0 (N-terminal) or the amino acid length +1 (C-terminal) respectively. This object allows modifications to be assigned to ambiguous locations</w:t>
      </w:r>
      <w:r w:rsidR="00A47E26">
        <w:rPr>
          <w:lang w:val="en-GB"/>
        </w:rPr>
        <w:t>, but only at the PSM and Peptide level</w:t>
      </w:r>
      <w:r>
        <w:rPr>
          <w:lang w:val="en-GB"/>
        </w:rPr>
        <w:t>.</w:t>
      </w:r>
      <w:r w:rsidR="00A47E26">
        <w:rPr>
          <w:lang w:val="en-GB"/>
        </w:rPr>
        <w:t xml:space="preserve"> Ambiguity of modification position MUST NOT be reported at the Protein level.</w:t>
      </w:r>
      <w:r w:rsidR="00400B36">
        <w:rPr>
          <w:lang w:val="en-GB"/>
        </w:rPr>
        <w:t xml:space="preserve"> In that case, the modification element can be left empty.</w:t>
      </w:r>
      <w:r>
        <w:rPr>
          <w:lang w:val="en-GB"/>
        </w:rPr>
        <w:t xml:space="preserve"> </w:t>
      </w:r>
      <w:r w:rsidRPr="006D65A1">
        <w:rPr>
          <w:lang w:val="en-GB"/>
        </w:rPr>
        <w:t>Ambiguous positions can be reported by separating the {position} and (optional)</w:t>
      </w:r>
      <w:r>
        <w:rPr>
          <w:lang w:val="en-GB"/>
        </w:rPr>
        <w:t xml:space="preserve"> </w:t>
      </w:r>
      <w:r w:rsidRPr="006D65A1">
        <w:rPr>
          <w:lang w:val="en-GB"/>
        </w:rPr>
        <w:t>{</w:t>
      </w:r>
      <w:r w:rsidR="00D701E9">
        <w:rPr>
          <w:lang w:val="en-GB"/>
        </w:rPr>
        <w:t>cvParam</w:t>
      </w:r>
      <w:r w:rsidRPr="006D65A1">
        <w:rPr>
          <w:lang w:val="en-GB"/>
        </w:rPr>
        <w:t>} by an ‘|’ from the next position.</w:t>
      </w:r>
      <w:r>
        <w:rPr>
          <w:lang w:val="en-GB"/>
        </w:rPr>
        <w:t xml:space="preserve"> Thereby, it is possible to report reliabilities</w:t>
      </w:r>
      <w:r w:rsidR="0086420F">
        <w:rPr>
          <w:lang w:val="en-GB"/>
        </w:rPr>
        <w:t xml:space="preserve"> </w:t>
      </w:r>
      <w:r w:rsidR="00D701E9">
        <w:rPr>
          <w:lang w:val="en-GB"/>
        </w:rPr>
        <w:t>/ scores</w:t>
      </w:r>
      <w:r w:rsidR="0086420F">
        <w:rPr>
          <w:lang w:val="en-GB"/>
        </w:rPr>
        <w:t xml:space="preserve"> </w:t>
      </w:r>
      <w:r w:rsidR="00D701E9">
        <w:rPr>
          <w:lang w:val="en-GB"/>
        </w:rPr>
        <w:t>/</w:t>
      </w:r>
      <w:r w:rsidR="0086420F">
        <w:rPr>
          <w:lang w:val="en-GB"/>
        </w:rPr>
        <w:t xml:space="preserve"> </w:t>
      </w:r>
      <w:r w:rsidR="00D701E9">
        <w:rPr>
          <w:lang w:val="en-GB"/>
        </w:rPr>
        <w:t xml:space="preserve">probabilities etc. </w:t>
      </w:r>
      <w:r>
        <w:rPr>
          <w:lang w:val="en-GB"/>
        </w:rPr>
        <w:t>for every potential location.</w:t>
      </w:r>
    </w:p>
    <w:p w14:paraId="63E7B050" w14:textId="77777777" w:rsidR="007A1183" w:rsidRPr="006D65A1" w:rsidRDefault="007A1183" w:rsidP="007A1183">
      <w:pPr>
        <w:rPr>
          <w:rFonts w:ascii="Courier New" w:hAnsi="Courier New" w:cs="Courier New"/>
          <w:sz w:val="16"/>
          <w:szCs w:val="16"/>
        </w:rPr>
      </w:pPr>
    </w:p>
    <w:p w14:paraId="4A63E3F9"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752DAB69" w14:textId="77777777" w:rsidR="007A1183" w:rsidRPr="006D65A1" w:rsidRDefault="007A1183" w:rsidP="007A1183">
      <w:pPr>
        <w:rPr>
          <w:rFonts w:ascii="Courier New" w:hAnsi="Courier New" w:cs="Courier New"/>
          <w:sz w:val="16"/>
          <w:szCs w:val="16"/>
          <w:lang w:val="en-GB"/>
        </w:rPr>
      </w:pPr>
    </w:p>
    <w:p w14:paraId="7415C0D2"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TESTPEPTIDES with two known phosphorylation sites</w:t>
      </w:r>
    </w:p>
    <w:p w14:paraId="019324DD"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4-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First phosphorylation site can be either on S or T</w:t>
      </w:r>
    </w:p>
    <w:p w14:paraId="04F9ED68" w14:textId="77777777" w:rsidR="003F7E8E" w:rsidRDefault="003F7E8E" w:rsidP="007A1183">
      <w:pPr>
        <w:jc w:val="both"/>
        <w:rPr>
          <w:rFonts w:ascii="Courier New" w:hAnsi="Courier New" w:cs="Courier New"/>
          <w:sz w:val="16"/>
          <w:szCs w:val="16"/>
          <w:lang w:val="en-GB"/>
        </w:rPr>
      </w:pPr>
      <w:r w:rsidRPr="003F7E8E">
        <w:rPr>
          <w:rFonts w:ascii="Courier New" w:hAnsi="Courier New" w:cs="Courier New"/>
          <w:sz w:val="16"/>
          <w:szCs w:val="16"/>
          <w:lang w:val="en-GB"/>
        </w:rPr>
        <w:t>3|4|8-MOD:00412, 3|4|8-MOD:00412</w:t>
      </w:r>
      <w:r w:rsidRPr="003F7E8E" w:rsidDel="00FC6A85">
        <w:rPr>
          <w:rFonts w:ascii="Courier New" w:hAnsi="Courier New" w:cs="Courier New"/>
          <w:sz w:val="16"/>
          <w:szCs w:val="16"/>
          <w:lang w:val="en-GB"/>
        </w:rPr>
        <w:t xml:space="preserve"> </w:t>
      </w:r>
      <w:r>
        <w:rPr>
          <w:rFonts w:ascii="Courier New" w:hAnsi="Courier New" w:cs="Courier New"/>
          <w:sz w:val="16"/>
          <w:szCs w:val="16"/>
          <w:lang w:val="en-GB"/>
        </w:rPr>
        <w:tab/>
        <w:t>Three possible positions for two phosphorylation sites</w:t>
      </w:r>
    </w:p>
    <w:p w14:paraId="03156E53" w14:textId="77777777" w:rsidR="005C7F2A" w:rsidRDefault="005C7F2A" w:rsidP="007A1183">
      <w:pPr>
        <w:jc w:val="both"/>
        <w:rPr>
          <w:b/>
          <w:lang w:val="en-GB"/>
        </w:rPr>
      </w:pPr>
    </w:p>
    <w:p w14:paraId="68362652" w14:textId="77777777" w:rsidR="007A1183" w:rsidRDefault="007A1183" w:rsidP="007A1183">
      <w:pPr>
        <w:jc w:val="both"/>
        <w:rPr>
          <w:lang w:val="en-GB"/>
        </w:rPr>
      </w:pPr>
      <w:r>
        <w:rPr>
          <w:b/>
          <w:lang w:val="en-GB"/>
        </w:rPr>
        <w:lastRenderedPageBreak/>
        <w:t>{</w:t>
      </w:r>
      <w:r w:rsidR="006D5E2D">
        <w:rPr>
          <w:b/>
          <w:lang w:val="en-GB"/>
        </w:rPr>
        <w:t>p</w:t>
      </w:r>
      <w:r w:rsidR="00E54F5D" w:rsidRPr="00E54F5D">
        <w:rPr>
          <w:b/>
          <w:lang w:val="en-GB"/>
        </w:rPr>
        <w:t>aram</w:t>
      </w:r>
      <w:r w:rsidR="00D5687B">
        <w:rPr>
          <w:b/>
          <w:lang w:val="en-GB"/>
        </w:rPr>
        <w:t>eter</w:t>
      </w:r>
      <w:r>
        <w:rPr>
          <w:b/>
          <w:lang w:val="en-GB"/>
        </w:rPr>
        <w:t xml:space="preserve">} </w:t>
      </w:r>
      <w:r>
        <w:rPr>
          <w:lang w:val="en-GB"/>
        </w:rPr>
        <w:t xml:space="preserve">is optional. It MAY be used to </w:t>
      </w:r>
      <w:r w:rsidR="00E54F5D">
        <w:rPr>
          <w:lang w:val="en-GB"/>
        </w:rPr>
        <w:t xml:space="preserve">report a </w:t>
      </w:r>
      <w:r w:rsidR="00047F82">
        <w:rPr>
          <w:lang w:val="en-GB"/>
        </w:rPr>
        <w:t xml:space="preserve">numerical value </w:t>
      </w:r>
      <w:r w:rsidR="0086420F">
        <w:rPr>
          <w:lang w:val="en-GB"/>
        </w:rPr>
        <w:t xml:space="preserve">e.g. </w:t>
      </w:r>
      <w:r w:rsidR="00BF7842">
        <w:rPr>
          <w:lang w:val="en-GB"/>
        </w:rPr>
        <w:t xml:space="preserve">a probability </w:t>
      </w:r>
      <w:r w:rsidR="00E54F5D">
        <w:rPr>
          <w:lang w:val="en-GB"/>
        </w:rPr>
        <w:t>score associated with</w:t>
      </w:r>
      <w:r>
        <w:rPr>
          <w:lang w:val="en-GB"/>
        </w:rPr>
        <w:t xml:space="preserve"> the modification</w:t>
      </w:r>
      <w:r w:rsidR="00E54F5D">
        <w:rPr>
          <w:lang w:val="en-GB"/>
        </w:rPr>
        <w:t xml:space="preserve"> or</w:t>
      </w:r>
      <w:r>
        <w:rPr>
          <w:lang w:val="en-GB"/>
        </w:rPr>
        <w:t xml:space="preserve"> location.</w:t>
      </w:r>
    </w:p>
    <w:p w14:paraId="00691341" w14:textId="77777777" w:rsidR="00E54F5D" w:rsidRDefault="00E54F5D" w:rsidP="007A1183">
      <w:pPr>
        <w:jc w:val="both"/>
        <w:rPr>
          <w:lang w:val="en-GB"/>
        </w:rPr>
      </w:pPr>
    </w:p>
    <w:p w14:paraId="5A145624" w14:textId="77777777" w:rsidR="00E54F5D" w:rsidRDefault="00E54F5D" w:rsidP="007A1183">
      <w:pPr>
        <w:jc w:val="both"/>
        <w:rPr>
          <w:rFonts w:ascii="Courier New" w:hAnsi="Courier New" w:cs="Courier New"/>
          <w:sz w:val="16"/>
          <w:szCs w:val="16"/>
          <w:lang w:val="en-GB"/>
        </w:rPr>
      </w:pPr>
      <w:r w:rsidRPr="006D65A1">
        <w:rPr>
          <w:rFonts w:ascii="Courier New" w:hAnsi="Courier New" w:cs="Courier New"/>
          <w:sz w:val="16"/>
          <w:szCs w:val="16"/>
          <w:lang w:val="en-GB"/>
        </w:rPr>
        <w:t xml:space="preserve">Reporting the first two possible sites for the phosphorylation with given </w:t>
      </w:r>
      <w:r>
        <w:rPr>
          <w:rFonts w:ascii="Courier New" w:hAnsi="Courier New" w:cs="Courier New"/>
          <w:sz w:val="16"/>
          <w:szCs w:val="16"/>
          <w:lang w:val="en-GB"/>
        </w:rPr>
        <w:t>probability score</w:t>
      </w:r>
    </w:p>
    <w:p w14:paraId="59397F64" w14:textId="77777777" w:rsidR="00E54F5D" w:rsidRDefault="00E54F5D" w:rsidP="00E54F5D">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0DD8FF2A" w14:textId="77777777" w:rsidR="003F7E8E" w:rsidRPr="006D65A1" w:rsidRDefault="003F7E8E" w:rsidP="00E54F5D">
      <w:pPr>
        <w:rPr>
          <w:rFonts w:ascii="Courier New" w:hAnsi="Courier New" w:cs="Courier New"/>
          <w:sz w:val="16"/>
          <w:szCs w:val="16"/>
          <w:lang w:val="en-GB"/>
        </w:rPr>
      </w:pPr>
    </w:p>
    <w:p w14:paraId="58C1ADF2" w14:textId="77777777" w:rsidR="00E54F5D" w:rsidRDefault="00E54F5D" w:rsidP="009C3873">
      <w:pPr>
        <w:rPr>
          <w:rFonts w:ascii="Courier New" w:hAnsi="Courier New" w:cs="Courier New"/>
          <w:sz w:val="16"/>
          <w:szCs w:val="16"/>
          <w:lang w:val="en-GB"/>
        </w:rPr>
      </w:pPr>
      <w:r w:rsidRPr="006D65A1">
        <w:rPr>
          <w:rFonts w:ascii="Courier New" w:hAnsi="Courier New" w:cs="Courier New"/>
          <w:sz w:val="16"/>
          <w:szCs w:val="16"/>
          <w:lang w:val="en-GB"/>
        </w:rPr>
        <w:t>3</w:t>
      </w:r>
      <w:r w:rsidRPr="00D701E9">
        <w:rPr>
          <w:rFonts w:ascii="Courier New" w:hAnsi="Courier New" w:cs="Courier New"/>
          <w:sz w:val="16"/>
          <w:szCs w:val="16"/>
          <w:lang w:val="en-GB"/>
        </w:rPr>
        <w:t>[MS,MS:100</w:t>
      </w:r>
      <w:r w:rsidR="009C3873">
        <w:rPr>
          <w:rFonts w:ascii="Courier New" w:hAnsi="Courier New" w:cs="Courier New"/>
          <w:sz w:val="16"/>
          <w:szCs w:val="16"/>
          <w:lang w:val="en-GB"/>
        </w:rPr>
        <w:t>1876, modification probability</w:t>
      </w:r>
      <w:r w:rsidRPr="00D701E9">
        <w:rPr>
          <w:rFonts w:ascii="Courier New" w:hAnsi="Courier New" w:cs="Courier New"/>
          <w:sz w:val="16"/>
          <w:szCs w:val="16"/>
          <w:lang w:val="en-GB"/>
        </w:rPr>
        <w:t>, 0.8]</w:t>
      </w:r>
      <w:r w:rsidRPr="006D65A1">
        <w:rPr>
          <w:rFonts w:ascii="Courier New" w:hAnsi="Courier New" w:cs="Courier New"/>
          <w:sz w:val="16"/>
          <w:szCs w:val="16"/>
          <w:lang w:val="en-GB"/>
        </w:rPr>
        <w:t>|4</w:t>
      </w:r>
      <w:r w:rsidRPr="00D701E9">
        <w:rPr>
          <w:rFonts w:ascii="Courier New" w:hAnsi="Courier New" w:cs="Courier New"/>
          <w:sz w:val="16"/>
          <w:szCs w:val="16"/>
          <w:lang w:val="en-GB"/>
        </w:rPr>
        <w:t>[MS,MS:</w:t>
      </w:r>
      <w:r w:rsidR="009C3873" w:rsidRPr="00D701E9">
        <w:rPr>
          <w:rFonts w:ascii="Courier New" w:hAnsi="Courier New" w:cs="Courier New"/>
          <w:sz w:val="16"/>
          <w:szCs w:val="16"/>
          <w:lang w:val="en-GB"/>
        </w:rPr>
        <w:t>1</w:t>
      </w:r>
      <w:r w:rsidR="009C3873">
        <w:rPr>
          <w:rFonts w:ascii="Courier New" w:hAnsi="Courier New" w:cs="Courier New"/>
          <w:sz w:val="16"/>
          <w:szCs w:val="16"/>
          <w:lang w:val="en-GB"/>
        </w:rPr>
        <w:t>001876</w:t>
      </w:r>
      <w:r>
        <w:rPr>
          <w:rFonts w:ascii="Courier New" w:hAnsi="Courier New" w:cs="Courier New"/>
          <w:sz w:val="16"/>
          <w:szCs w:val="16"/>
          <w:lang w:val="en-GB"/>
        </w:rPr>
        <w:t xml:space="preserve">, </w:t>
      </w:r>
      <w:r w:rsidR="009C3873">
        <w:rPr>
          <w:rFonts w:ascii="Courier New" w:hAnsi="Courier New" w:cs="Courier New"/>
          <w:sz w:val="16"/>
          <w:szCs w:val="16"/>
          <w:lang w:val="en-GB"/>
        </w:rPr>
        <w:t>modification probability</w:t>
      </w:r>
      <w:r>
        <w:rPr>
          <w:rFonts w:ascii="Courier New" w:hAnsi="Courier New" w:cs="Courier New"/>
          <w:sz w:val="16"/>
          <w:szCs w:val="16"/>
          <w:lang w:val="en-GB"/>
        </w:rPr>
        <w:t>, 0.2</w:t>
      </w:r>
      <w:r w:rsidRPr="00D701E9">
        <w:rPr>
          <w:rFonts w:ascii="Courier New" w:hAnsi="Courier New" w:cs="Courier New"/>
          <w:sz w:val="16"/>
          <w:szCs w:val="16"/>
          <w:lang w:val="en-GB"/>
        </w:rPr>
        <w:t>]</w:t>
      </w:r>
      <w:r w:rsidR="009C3873">
        <w:rPr>
          <w:rFonts w:ascii="Courier New" w:hAnsi="Courier New" w:cs="Courier New"/>
          <w:sz w:val="16"/>
          <w:szCs w:val="16"/>
          <w:lang w:val="en-GB"/>
        </w:rPr>
        <w:t xml:space="preserve"> </w:t>
      </w:r>
      <w:r w:rsidRPr="006D65A1">
        <w:rPr>
          <w:rFonts w:ascii="Courier New" w:hAnsi="Courier New" w:cs="Courier New"/>
          <w:sz w:val="16"/>
          <w:szCs w:val="16"/>
          <w:lang w:val="en-GB"/>
        </w:rPr>
        <w:t>MOD:00412, 8-MOD:00412</w:t>
      </w:r>
      <w:r w:rsidRPr="006D65A1">
        <w:rPr>
          <w:rFonts w:ascii="Courier New" w:hAnsi="Courier New" w:cs="Courier New"/>
          <w:sz w:val="16"/>
          <w:szCs w:val="16"/>
          <w:lang w:val="en-GB"/>
        </w:rPr>
        <w:tab/>
      </w:r>
    </w:p>
    <w:p w14:paraId="193B05E4" w14:textId="77777777" w:rsidR="00423A6C" w:rsidRDefault="00423A6C" w:rsidP="009C3873">
      <w:pPr>
        <w:rPr>
          <w:rFonts w:ascii="Courier New" w:hAnsi="Courier New" w:cs="Courier New"/>
          <w:sz w:val="16"/>
          <w:szCs w:val="16"/>
          <w:lang w:val="en-GB"/>
        </w:rPr>
      </w:pPr>
    </w:p>
    <w:p w14:paraId="085DC1AA" w14:textId="77777777" w:rsidR="00423A6C" w:rsidRDefault="00423A6C" w:rsidP="009C3873">
      <w:pPr>
        <w:rPr>
          <w:lang w:val="en-GB"/>
        </w:rPr>
      </w:pPr>
      <w:r>
        <w:rPr>
          <w:lang w:val="en-GB"/>
        </w:rPr>
        <w:t>This option is not allowed though:</w:t>
      </w:r>
    </w:p>
    <w:p w14:paraId="0FDB5554" w14:textId="77777777" w:rsidR="00423A6C" w:rsidRPr="006D65A1" w:rsidRDefault="00423A6C" w:rsidP="009C3873">
      <w:pPr>
        <w:rPr>
          <w:rFonts w:ascii="Courier New" w:hAnsi="Courier New" w:cs="Courier New"/>
          <w:sz w:val="16"/>
          <w:szCs w:val="16"/>
          <w:lang w:val="en-GB"/>
        </w:rPr>
      </w:pPr>
    </w:p>
    <w:p w14:paraId="6C651E53" w14:textId="77777777" w:rsidR="00423A6C" w:rsidRPr="00423A6C" w:rsidRDefault="00423A6C" w:rsidP="00423A6C">
      <w:pPr>
        <w:jc w:val="both"/>
        <w:rPr>
          <w:rFonts w:ascii="Courier New" w:hAnsi="Courier New" w:cs="Courier New"/>
          <w:sz w:val="16"/>
          <w:szCs w:val="16"/>
        </w:rPr>
      </w:pPr>
      <w:r w:rsidRPr="00423A6C">
        <w:rPr>
          <w:rFonts w:ascii="Courier New" w:hAnsi="Courier New" w:cs="Courier New"/>
          <w:sz w:val="16"/>
          <w:szCs w:val="16"/>
        </w:rPr>
        <w:t>(3|4)[MS,MS:1001876, modification probability, 0.8]|7[MS,MS:1001876, modification probability, 0.2]-MOD:00412</w:t>
      </w:r>
    </w:p>
    <w:p w14:paraId="7E4959CC" w14:textId="77777777" w:rsidR="00E54F5D" w:rsidRDefault="00E54F5D" w:rsidP="007A1183">
      <w:pPr>
        <w:jc w:val="both"/>
        <w:rPr>
          <w:lang w:val="en-GB"/>
        </w:rPr>
      </w:pPr>
    </w:p>
    <w:p w14:paraId="5F06ECDB" w14:textId="77777777" w:rsidR="00423A6C" w:rsidRDefault="00423A6C" w:rsidP="007A1183">
      <w:pPr>
        <w:jc w:val="both"/>
        <w:rPr>
          <w:lang w:val="en-GB"/>
        </w:rPr>
      </w:pPr>
    </w:p>
    <w:p w14:paraId="27B9703E" w14:textId="77777777" w:rsidR="007A1183" w:rsidRDefault="007A1183" w:rsidP="007A1183">
      <w:pPr>
        <w:jc w:val="both"/>
        <w:rPr>
          <w:lang w:val="en-GB"/>
        </w:rPr>
      </w:pPr>
      <w:r>
        <w:rPr>
          <w:b/>
          <w:lang w:val="en-GB"/>
        </w:rPr>
        <w:t>{</w:t>
      </w:r>
      <w:r w:rsidR="006D5E2D">
        <w:rPr>
          <w:b/>
          <w:lang w:val="en-GB"/>
        </w:rPr>
        <w:t>m</w:t>
      </w:r>
      <w:r>
        <w:rPr>
          <w:b/>
          <w:lang w:val="en-GB"/>
        </w:rPr>
        <w:t xml:space="preserve">odification or </w:t>
      </w:r>
      <w:r w:rsidR="006D5E2D">
        <w:rPr>
          <w:b/>
          <w:lang w:val="en-GB"/>
        </w:rPr>
        <w:t>s</w:t>
      </w:r>
      <w:r>
        <w:rPr>
          <w:b/>
          <w:lang w:val="en-GB"/>
        </w:rPr>
        <w:t xml:space="preserve">ubstitution identifier} </w:t>
      </w:r>
      <w:r w:rsidR="00FC39C7">
        <w:rPr>
          <w:lang w:val="en-GB"/>
        </w:rPr>
        <w:t>f</w:t>
      </w:r>
      <w:r>
        <w:rPr>
          <w:lang w:val="en-GB"/>
        </w:rPr>
        <w:t xml:space="preserve">or proteins and peptides modifications SHOULD be reported using either UNIMOD or PSI-MOD accessions. As these two ontologies are not applicable to small molecules, so-called CHEMMODs can also be defined. Two types of CHEMMODs are allowed: specifying a chemical formula or specifying a given </w:t>
      </w:r>
      <w:r>
        <w:rPr>
          <w:i/>
          <w:lang w:val="en-GB"/>
        </w:rPr>
        <w:t>m/z</w:t>
      </w:r>
      <w:r>
        <w:rPr>
          <w:lang w:val="en-GB"/>
        </w:rPr>
        <w:t xml:space="preserve"> delta.</w:t>
      </w:r>
      <w:r w:rsidR="006E4142">
        <w:rPr>
          <w:lang w:val="en-GB"/>
        </w:rPr>
        <w:t xml:space="preserve"> </w:t>
      </w:r>
      <w:r>
        <w:rPr>
          <w:lang w:val="en-GB"/>
        </w:rPr>
        <w:t xml:space="preserve">The list of allowed </w:t>
      </w:r>
      <w:r w:rsidR="00CA5E7E" w:rsidRPr="005C7F2A">
        <w:rPr>
          <w:rStyle w:val="CodeZchn3"/>
          <w:rFonts w:ascii="Arial" w:hAnsi="Arial" w:cs="Arial"/>
          <w:sz w:val="24"/>
          <w:szCs w:val="24"/>
        </w:rPr>
        <w:t>Modification or Substitution identifier</w:t>
      </w:r>
      <w:r>
        <w:rPr>
          <w:lang w:val="en-GB"/>
        </w:rPr>
        <w:t>s therefore is:</w:t>
      </w:r>
    </w:p>
    <w:p w14:paraId="1013B678" w14:textId="77777777" w:rsidR="007A1183" w:rsidRDefault="007A1183" w:rsidP="007A1183">
      <w:pPr>
        <w:pStyle w:val="Code"/>
      </w:pPr>
      <w:r>
        <w:t>CHEMMOD:+NH4</w:t>
      </w:r>
    </w:p>
    <w:p w14:paraId="5F4BD90E" w14:textId="77777777" w:rsidR="007A1183" w:rsidRDefault="007A1183" w:rsidP="007A1183">
      <w:pPr>
        <w:pStyle w:val="Code"/>
      </w:pPr>
      <w:r>
        <w:t>CHEMMOD:-18.0913</w:t>
      </w:r>
    </w:p>
    <w:p w14:paraId="7BD2E884" w14:textId="77777777" w:rsidR="007A1183" w:rsidRDefault="007A1183" w:rsidP="007A1183">
      <w:pPr>
        <w:pStyle w:val="Code"/>
      </w:pPr>
      <w:r>
        <w:t>UNIMOD:18</w:t>
      </w:r>
    </w:p>
    <w:p w14:paraId="652F0883" w14:textId="77777777" w:rsidR="007A1183" w:rsidRDefault="007A1183" w:rsidP="007A1183">
      <w:pPr>
        <w:pStyle w:val="Code"/>
      </w:pPr>
      <w:r>
        <w:t>MOD:00815</w:t>
      </w:r>
    </w:p>
    <w:p w14:paraId="58666D78" w14:textId="77777777" w:rsidR="007A1183" w:rsidRDefault="007A1183" w:rsidP="008D45A4">
      <w:pPr>
        <w:pStyle w:val="Code"/>
        <w:jc w:val="both"/>
      </w:pPr>
    </w:p>
    <w:p w14:paraId="6C82734D" w14:textId="77777777" w:rsidR="007A1183" w:rsidRPr="008D45A4" w:rsidRDefault="007A1183" w:rsidP="008D45A4">
      <w:pPr>
        <w:jc w:val="both"/>
        <w:rPr>
          <w:lang w:val="en-GB"/>
        </w:rPr>
      </w:pPr>
      <w:r>
        <w:rPr>
          <w:lang w:val="en-GB"/>
        </w:rPr>
        <w:t xml:space="preserve">CHEMMODs </w:t>
      </w:r>
      <w:r w:rsidR="00AE1EAA">
        <w:rPr>
          <w:lang w:val="en-GB"/>
        </w:rPr>
        <w:t xml:space="preserve">SHOULD </w:t>
      </w:r>
      <w:r>
        <w:rPr>
          <w:lang w:val="en-GB"/>
        </w:rPr>
        <w:t xml:space="preserve">NOT be used for protein/peptide modifications if the respective entry is present in either the PSI-MOD or the UNIMOD ontology. Furthermore, mass deltas </w:t>
      </w:r>
      <w:r w:rsidR="007E240F">
        <w:rPr>
          <w:lang w:val="en-GB"/>
        </w:rPr>
        <w:t xml:space="preserve">SHOULD </w:t>
      </w:r>
      <w:r>
        <w:rPr>
          <w:lang w:val="en-GB"/>
        </w:rPr>
        <w:t>NOT be reported if the given delta can be expressed through a known and unambiguous chemical formula.</w:t>
      </w:r>
      <w:r w:rsidR="005303A4" w:rsidRPr="008D45A4">
        <w:rPr>
          <w:lang w:val="en-GB"/>
        </w:rPr>
        <w:t xml:space="preserve"> </w:t>
      </w:r>
      <w:r w:rsidR="00B44FC1">
        <w:rPr>
          <w:lang w:val="en-GB"/>
        </w:rPr>
        <w:t>I</w:t>
      </w:r>
      <w:r w:rsidR="006D5E2D">
        <w:rPr>
          <w:lang w:val="en-GB"/>
        </w:rPr>
        <w:t xml:space="preserve">n the exceptional case that the </w:t>
      </w:r>
      <w:r w:rsidR="005303A4" w:rsidRPr="008D45A4">
        <w:rPr>
          <w:lang w:val="en-GB"/>
        </w:rPr>
        <w:t xml:space="preserve">modification </w:t>
      </w:r>
      <w:r w:rsidR="006D5E2D">
        <w:rPr>
          <w:lang w:val="en-GB"/>
        </w:rPr>
        <w:t>cannot be reported</w:t>
      </w:r>
      <w:r w:rsidR="00B44FC1">
        <w:rPr>
          <w:lang w:val="en-GB"/>
        </w:rPr>
        <w:t xml:space="preserve"> with a term in PSI-MOD or UNIMOD</w:t>
      </w:r>
      <w:r w:rsidR="005303A4" w:rsidRPr="008D45A4">
        <w:rPr>
          <w:lang w:val="en-GB"/>
        </w:rPr>
        <w:t xml:space="preserve"> </w:t>
      </w:r>
      <w:r w:rsidR="00B44FC1">
        <w:rPr>
          <w:lang w:val="en-GB"/>
        </w:rPr>
        <w:t xml:space="preserve">(e.g. “unknown modification” MS: 1001460) </w:t>
      </w:r>
      <w:r w:rsidR="006D5E2D">
        <w:rPr>
          <w:lang w:val="en-GB"/>
        </w:rPr>
        <w:t>but the delta mass is available,</w:t>
      </w:r>
      <w:r w:rsidR="005303A4" w:rsidRPr="008D45A4">
        <w:rPr>
          <w:lang w:val="en-GB"/>
        </w:rPr>
        <w:t xml:space="preserve"> CHEMMOD</w:t>
      </w:r>
      <w:r w:rsidR="00681F90">
        <w:rPr>
          <w:lang w:val="en-GB"/>
        </w:rPr>
        <w:t>s</w:t>
      </w:r>
      <w:r w:rsidR="005303A4" w:rsidRPr="008D45A4">
        <w:rPr>
          <w:lang w:val="en-GB"/>
        </w:rPr>
        <w:t xml:space="preserve"> MUST be used.</w:t>
      </w:r>
      <w:r w:rsidR="00A1601B">
        <w:rPr>
          <w:lang w:val="en-GB"/>
        </w:rPr>
        <w:t xml:space="preserve"> Terms in PSI-MOD and UNIMOD not describing specific modifications MUST NOT be used.</w:t>
      </w:r>
    </w:p>
    <w:p w14:paraId="638E4197" w14:textId="77777777" w:rsidR="00334074" w:rsidRDefault="00334074" w:rsidP="007A1183">
      <w:pPr>
        <w:jc w:val="both"/>
        <w:rPr>
          <w:lang w:val="en-GB"/>
        </w:rPr>
      </w:pPr>
    </w:p>
    <w:p w14:paraId="637717FE" w14:textId="77777777" w:rsidR="007A1183" w:rsidRDefault="007A1183" w:rsidP="007A1183">
      <w:pPr>
        <w:jc w:val="both"/>
        <w:rPr>
          <w:lang w:val="en-GB"/>
        </w:rPr>
      </w:pPr>
    </w:p>
    <w:p w14:paraId="6AE058D1" w14:textId="77777777" w:rsidR="007A1183" w:rsidRDefault="007A1183" w:rsidP="007A1183">
      <w:pPr>
        <w:jc w:val="both"/>
        <w:rPr>
          <w:lang w:val="en-GB"/>
        </w:rPr>
      </w:pPr>
      <w:r w:rsidRPr="006D65A1">
        <w:rPr>
          <w:lang w:val="en-GB"/>
        </w:rPr>
        <w:t>All (identified) variable modifications as well as fixed modifications MUST be reported for every identification.</w:t>
      </w:r>
    </w:p>
    <w:p w14:paraId="3BBC3932" w14:textId="77777777" w:rsidR="007A1183" w:rsidRDefault="007A1183" w:rsidP="007A1183">
      <w:pPr>
        <w:jc w:val="both"/>
        <w:rPr>
          <w:lang w:val="en-GB"/>
        </w:rPr>
      </w:pPr>
    </w:p>
    <w:p w14:paraId="3EEB02F7" w14:textId="77777777" w:rsidR="00395B9E" w:rsidRDefault="007A1183" w:rsidP="00D36C0A">
      <w:pPr>
        <w:jc w:val="both"/>
        <w:rPr>
          <w:lang w:val="en-GB"/>
        </w:rPr>
      </w:pPr>
      <w:r>
        <w:rPr>
          <w:b/>
          <w:lang w:val="en-GB"/>
        </w:rPr>
        <w:t xml:space="preserve">{neutral loss} </w:t>
      </w:r>
      <w:r>
        <w:rPr>
          <w:lang w:val="en-GB"/>
        </w:rPr>
        <w:t xml:space="preserve">is optional. Neutral losses are reported as cvParams. </w:t>
      </w:r>
      <w:r w:rsidR="007B714B">
        <w:rPr>
          <w:lang w:val="en-GB"/>
        </w:rPr>
        <w:t>T</w:t>
      </w:r>
      <w:r>
        <w:rPr>
          <w:lang w:val="en-GB"/>
        </w:rPr>
        <w:t>hey are reported in the same way that modification objects are (as separate, comma-separated objects in the modification column).</w:t>
      </w:r>
      <w:r w:rsidR="007B714B">
        <w:rPr>
          <w:lang w:val="en-GB"/>
        </w:rPr>
        <w:t xml:space="preserve"> </w:t>
      </w:r>
      <w:r w:rsidR="009F017E">
        <w:rPr>
          <w:lang w:val="en-GB"/>
        </w:rPr>
        <w:t>The</w:t>
      </w:r>
      <w:r w:rsidR="007B714B">
        <w:rPr>
          <w:lang w:val="en-GB"/>
        </w:rPr>
        <w:t xml:space="preserve"> position for a neutral loss</w:t>
      </w:r>
      <w:r w:rsidR="009F017E">
        <w:rPr>
          <w:lang w:val="en-GB"/>
        </w:rPr>
        <w:t xml:space="preserve"> MAY be reported</w:t>
      </w:r>
      <w:r w:rsidR="007B714B">
        <w:rPr>
          <w:lang w:val="en-GB"/>
        </w:rPr>
        <w:t>.</w:t>
      </w:r>
    </w:p>
    <w:p w14:paraId="58DD825D" w14:textId="77777777" w:rsidR="007A1183" w:rsidRDefault="007A1183" w:rsidP="007A1183">
      <w:pPr>
        <w:pStyle w:val="Code"/>
      </w:pPr>
    </w:p>
    <w:p w14:paraId="44DF124F" w14:textId="77777777" w:rsidR="007A1183" w:rsidRDefault="007A1183" w:rsidP="007A1183">
      <w:pPr>
        <w:pStyle w:val="Code"/>
      </w:pPr>
      <w:r>
        <w:t>PEH  sequence           … modifications                                                              …</w:t>
      </w:r>
    </w:p>
    <w:p w14:paraId="3CCE4973" w14:textId="77777777" w:rsidR="007A1183" w:rsidRDefault="007A1183" w:rsidP="007A1183">
      <w:pPr>
        <w:pStyle w:val="Code"/>
      </w:pPr>
      <w:r>
        <w:t>COM  Phosphorylation with a neutral loss:</w:t>
      </w:r>
    </w:p>
    <w:p w14:paraId="50E49811" w14:textId="77777777" w:rsidR="007A1183" w:rsidRDefault="007A1183" w:rsidP="007A1183">
      <w:pPr>
        <w:pStyle w:val="Code"/>
      </w:pPr>
      <w:r>
        <w:t xml:space="preserve">PEP  </w:t>
      </w:r>
      <w:r w:rsidRPr="00E03A1E">
        <w:t>EI</w:t>
      </w:r>
      <w:r>
        <w:t>SILAC</w:t>
      </w:r>
      <w:r w:rsidRPr="00E03A1E">
        <w:t>EIR</w:t>
      </w:r>
      <w:r>
        <w:t xml:space="preserve">         … 3-UNIMOD:21</w:t>
      </w:r>
      <w:r w:rsidR="007B714B">
        <w:t>,</w:t>
      </w:r>
      <w:r w:rsidR="009F017E">
        <w:t>3-</w:t>
      </w:r>
      <w:r w:rsidRPr="001F649C">
        <w:t>[MS, MS:1001524, fragment neutral loss, 63.998285]</w:t>
      </w:r>
      <w:r w:rsidRPr="0068742A">
        <w:t>,7-UNIMOD:4</w:t>
      </w:r>
      <w:r>
        <w:t xml:space="preserve">  …</w:t>
      </w:r>
    </w:p>
    <w:p w14:paraId="6CAAB577" w14:textId="77777777" w:rsidR="007A1183" w:rsidRDefault="007A1183" w:rsidP="007A1183">
      <w:pPr>
        <w:pStyle w:val="Code"/>
      </w:pPr>
      <w:r>
        <w:t>COM  Neutral loss without an associated modification:</w:t>
      </w:r>
    </w:p>
    <w:p w14:paraId="6C0088A5" w14:textId="77777777" w:rsidR="007A1183" w:rsidRDefault="007A1183" w:rsidP="007A1183">
      <w:pPr>
        <w:pStyle w:val="Code"/>
      </w:pPr>
      <w:r>
        <w:t xml:space="preserve">PEP  </w:t>
      </w:r>
      <w:r w:rsidRPr="00E03A1E">
        <w:t>EI</w:t>
      </w:r>
      <w:r>
        <w:t>SILAC</w:t>
      </w:r>
      <w:r w:rsidRPr="00E03A1E">
        <w:t>EIR</w:t>
      </w:r>
      <w:r>
        <w:t xml:space="preserve">         … </w:t>
      </w:r>
      <w:r w:rsidRPr="001F649C">
        <w:t>[MS, MS:1001524, fragment neutral loss, 63.998285]</w:t>
      </w:r>
      <w:r>
        <w:t>,</w:t>
      </w:r>
      <w:r w:rsidRPr="0068742A">
        <w:t>7-UNIMOD:4</w:t>
      </w:r>
      <w:r>
        <w:t xml:space="preserve">              …</w:t>
      </w:r>
    </w:p>
    <w:p w14:paraId="6B8709DD" w14:textId="77777777" w:rsidR="000F4269" w:rsidRDefault="000F4269" w:rsidP="000F4269">
      <w:pPr>
        <w:pStyle w:val="Heading2"/>
      </w:pPr>
      <w:bookmarkStart w:id="116" w:name="_Toc264879017"/>
      <w:r>
        <w:t>Encoding missing values, zeroes, nulls, infinity and calculation errors</w:t>
      </w:r>
      <w:bookmarkEnd w:id="116"/>
    </w:p>
    <w:p w14:paraId="36926117" w14:textId="77777777" w:rsidR="000F4269" w:rsidRPr="006236C4" w:rsidRDefault="000F4269" w:rsidP="000F4269">
      <w:pPr>
        <w:jc w:val="both"/>
        <w:rPr>
          <w:lang w:val="en-GB"/>
        </w:rPr>
      </w:pPr>
      <w:r>
        <w:rPr>
          <w:lang w:val="en-GB"/>
        </w:rPr>
        <w:t>In the table-based sections (protein, peptide, and small molecule) there MUST NOT be any empty cells. In case a given property is not available “null” MUST be used. This is, for example, the case when a URI is not available for a given protein (</w:t>
      </w:r>
      <w:r>
        <w:rPr>
          <w:i/>
          <w:lang w:val="en-GB"/>
        </w:rPr>
        <w:t>i.e.</w:t>
      </w:r>
      <w:r>
        <w:rPr>
          <w:lang w:val="en-GB"/>
        </w:rPr>
        <w:t xml:space="preserve"> the table cell MUST NOT be empty but “null” has to be reported).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not a number” (“NaN”</w:t>
      </w:r>
      <w:r w:rsidRPr="0079495C">
        <w:rPr>
          <w:lang w:val="en-GB"/>
        </w:rPr>
        <w:t>)</w:t>
      </w:r>
      <w:r>
        <w:rPr>
          <w:lang w:val="en-GB"/>
        </w:rPr>
        <w:t xml:space="preserve">. In some cases, there is ambiguity with respect to these cases: e.g. in spectral counting if no peptide spectrum matches are observed </w:t>
      </w:r>
      <w:r>
        <w:rPr>
          <w:lang w:val="en-GB"/>
        </w:rPr>
        <w:lastRenderedPageBreak/>
        <w:t>for a given protein, it is open for debate as to whether its abundance is zero or missing (“null”).</w:t>
      </w:r>
    </w:p>
    <w:p w14:paraId="28A3884C" w14:textId="77777777" w:rsidR="000F4269" w:rsidRDefault="000F4269" w:rsidP="000F4269">
      <w:pPr>
        <w:jc w:val="both"/>
      </w:pPr>
    </w:p>
    <w:p w14:paraId="24B09664" w14:textId="77777777" w:rsidR="000F4269" w:rsidRDefault="000F4269" w:rsidP="000F4269">
      <w:pPr>
        <w:pStyle w:val="Heading2"/>
      </w:pPr>
      <w:bookmarkStart w:id="117" w:name="_Toc264879018"/>
      <w:r>
        <w:t>Number of peptides reported</w:t>
      </w:r>
      <w:bookmarkEnd w:id="117"/>
    </w:p>
    <w:p w14:paraId="25863872" w14:textId="77777777" w:rsidR="000F4269" w:rsidRDefault="000F4269" w:rsidP="000F4269">
      <w:pPr>
        <w:jc w:val="both"/>
      </w:pPr>
      <w:r>
        <w:t>There are columns allowed in the protein section to report the number of peptides supporting a given protein identification, which are MANDATORY for Complete Identification files.</w:t>
      </w:r>
    </w:p>
    <w:p w14:paraId="29303725" w14:textId="77777777" w:rsidR="000F4269" w:rsidRDefault="000F4269" w:rsidP="000F4269">
      <w:pPr>
        <w:jc w:val="both"/>
      </w:pPr>
    </w:p>
    <w:p w14:paraId="39C05617" w14:textId="77777777" w:rsidR="000F4269" w:rsidRDefault="000F4269" w:rsidP="000F4269">
      <w:pPr>
        <w:pStyle w:val="ListParagraph"/>
        <w:numPr>
          <w:ilvl w:val="0"/>
          <w:numId w:val="47"/>
        </w:numPr>
        <w:jc w:val="both"/>
      </w:pPr>
      <w:r>
        <w:t>num_psms_ms_run[1_n]</w:t>
      </w:r>
    </w:p>
    <w:p w14:paraId="22B38D6B" w14:textId="77777777" w:rsidR="000F4269" w:rsidRDefault="000F4269" w:rsidP="000F4269">
      <w:pPr>
        <w:pStyle w:val="ListParagraph"/>
        <w:numPr>
          <w:ilvl w:val="1"/>
          <w:numId w:val="47"/>
        </w:numPr>
        <w:jc w:val="both"/>
      </w:pPr>
      <w:r>
        <w:t>The count of the total significant PSMs that can be mapped to the reported protein</w:t>
      </w:r>
    </w:p>
    <w:p w14:paraId="5D450C46" w14:textId="77777777" w:rsidR="000F4269" w:rsidRDefault="000F4269" w:rsidP="000F4269">
      <w:pPr>
        <w:pStyle w:val="ListParagraph"/>
        <w:numPr>
          <w:ilvl w:val="0"/>
          <w:numId w:val="47"/>
        </w:numPr>
        <w:jc w:val="both"/>
      </w:pPr>
      <w:r>
        <w:t>num_peptides_distinct_ms_run[1_n]</w:t>
      </w:r>
    </w:p>
    <w:p w14:paraId="3CF4C16E" w14:textId="77777777" w:rsidR="000F4269" w:rsidRDefault="000F4269" w:rsidP="000F4269">
      <w:pPr>
        <w:pStyle w:val="ListParagraph"/>
        <w:numPr>
          <w:ilvl w:val="1"/>
          <w:numId w:val="47"/>
        </w:numPr>
        <w:jc w:val="both"/>
      </w:pPr>
      <w:r>
        <w:t>The count of the number of different peptide sequences that have been identified above the significance threshold. Different modifications or charge states of the same peptide are not counted.</w:t>
      </w:r>
    </w:p>
    <w:p w14:paraId="14AD774C" w14:textId="77777777" w:rsidR="000F4269" w:rsidRDefault="000F4269" w:rsidP="000F4269">
      <w:pPr>
        <w:pStyle w:val="ListParagraph"/>
        <w:numPr>
          <w:ilvl w:val="0"/>
          <w:numId w:val="47"/>
        </w:numPr>
        <w:jc w:val="both"/>
      </w:pPr>
      <w:r>
        <w:t>num_peptides_unique_ms_run[1_n]</w:t>
      </w:r>
    </w:p>
    <w:p w14:paraId="5DC66C62" w14:textId="77777777" w:rsidR="000F4269" w:rsidRDefault="000F4269" w:rsidP="000F4269">
      <w:pPr>
        <w:pStyle w:val="ListParagraph"/>
        <w:numPr>
          <w:ilvl w:val="1"/>
          <w:numId w:val="47"/>
        </w:numPr>
        <w:jc w:val="both"/>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 evidence.</w:t>
      </w:r>
    </w:p>
    <w:p w14:paraId="2038DA46" w14:textId="77777777" w:rsidR="000F4269" w:rsidRDefault="000F4269" w:rsidP="000F4269">
      <w:pPr>
        <w:jc w:val="both"/>
      </w:pPr>
    </w:p>
    <w:p w14:paraId="401A6DC5" w14:textId="77777777" w:rsidR="000F4269" w:rsidRDefault="000F4269" w:rsidP="000F4269">
      <w:pPr>
        <w:jc w:val="both"/>
      </w:pPr>
      <w:r>
        <w:t>The idea of these three columns is to give the researcher a quick overview of how well a given protein identification is supported by peptide identifications for a given ms_run reported. The num_psms column also provides the opportunity for reporting pseudo-quantitative (label-free) values from approaches in which no explicit quantification has been performed.</w:t>
      </w:r>
    </w:p>
    <w:p w14:paraId="50F1FD33" w14:textId="77777777" w:rsidR="000F4269" w:rsidRDefault="000F4269" w:rsidP="000F4269">
      <w:pPr>
        <w:pStyle w:val="Heading2"/>
      </w:pPr>
      <w:bookmarkStart w:id="118" w:name="_Toc264879019"/>
      <w:r>
        <w:t>Reliability score</w:t>
      </w:r>
      <w:bookmarkEnd w:id="118"/>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lastRenderedPageBreak/>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77777777"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AB72A00" w14:textId="77777777" w:rsidR="007A1183" w:rsidRPr="00D77D22" w:rsidRDefault="007A1183" w:rsidP="007A1183">
      <w:pPr>
        <w:pStyle w:val="Heading2"/>
        <w:tabs>
          <w:tab w:val="num" w:pos="709"/>
        </w:tabs>
        <w:ind w:left="709" w:hanging="709"/>
        <w:jc w:val="both"/>
        <w:rPr>
          <w:lang w:val="en-GB"/>
        </w:rPr>
      </w:pPr>
      <w:bookmarkStart w:id="119" w:name="_Toc264879020"/>
      <w:r w:rsidRPr="00D77D22">
        <w:rPr>
          <w:lang w:val="en-GB"/>
        </w:rPr>
        <w:t>Comments on Specific Use Cases</w:t>
      </w:r>
      <w:bookmarkEnd w:id="119"/>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2B74392" w14:textId="77777777" w:rsidR="007A1183" w:rsidRDefault="007A1183" w:rsidP="007A1183">
      <w:pPr>
        <w:pStyle w:val="Heading3"/>
        <w:jc w:val="both"/>
        <w:rPr>
          <w:lang w:val="en-GB"/>
        </w:rPr>
      </w:pPr>
      <w:r>
        <w:rPr>
          <w:lang w:val="en-GB"/>
        </w:rPr>
        <w:t>Multiple database search engines</w:t>
      </w:r>
    </w:p>
    <w:p w14:paraId="4BA7F9C0" w14:textId="77777777" w:rsidR="00F57D90" w:rsidRDefault="007A1183" w:rsidP="00E22996">
      <w:pPr>
        <w:pStyle w:val="nobreak"/>
        <w:jc w:val="both"/>
        <w:rPr>
          <w:lang w:val="en-GB"/>
        </w:rPr>
      </w:pPr>
      <w:r>
        <w:rPr>
          <w:lang w:val="en-GB"/>
        </w:rPr>
        <w:t xml:space="preserve">Proteomics groups now commonly analyze MS data using multiple search engines and combine results to </w:t>
      </w:r>
      <w:r w:rsidRPr="00AF5E12">
        <w:t>improve the number of peptide and protein identifications that can be made. The output of such approaches can be represented in mzTab</w:t>
      </w:r>
      <w:r>
        <w:rPr>
          <w:lang w:val="en-GB"/>
        </w:rPr>
        <w:t xml:space="preserve"> as follows: mzTab files SHOULD only contain the “final” protein list generated by any such workflow. Any protein, peptide, and small molecule can be associated with any number of search engines as well as multiple search engine scores. Thus, it is possible to report which element was identified by which search engine together with the resulting scores.</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 xml:space="preserve">CV parameter accessions MAY be used as optional column names according to the following convention: </w:t>
      </w:r>
      <w:r>
        <w:lastRenderedPageBreak/>
        <w:t>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77777777" w:rsidR="007A1183" w:rsidRDefault="007A1183" w:rsidP="007A1183">
      <w:pPr>
        <w:pStyle w:val="Heading3"/>
        <w:jc w:val="both"/>
        <w:rPr>
          <w:lang w:val="en-GB"/>
        </w:rPr>
      </w:pPr>
      <w:r>
        <w:rPr>
          <w:lang w:val="en-GB"/>
        </w:rPr>
        <w:t>Referencing external resources (i.e. mzIdentML or mzQuantML files)</w:t>
      </w:r>
    </w:p>
    <w:p w14:paraId="28CA7B2A" w14:textId="77777777" w:rsidR="007A1183" w:rsidRDefault="007A1183" w:rsidP="007A1183">
      <w:pPr>
        <w:pStyle w:val="nobreak"/>
        <w:jc w:val="both"/>
        <w:rPr>
          <w:lang w:val="en-GB"/>
        </w:rPr>
      </w:pPr>
      <w:r>
        <w:rPr>
          <w:lang w:val="en-GB"/>
        </w:rPr>
        <w:t xml:space="preserve">In mzTab all identifications </w:t>
      </w:r>
      <w:r w:rsidR="00DB269D">
        <w:rPr>
          <w:lang w:val="en-GB"/>
        </w:rPr>
        <w:t xml:space="preserve">MAY </w:t>
      </w:r>
      <w:r>
        <w:rPr>
          <w:lang w:val="en-GB"/>
        </w:rPr>
        <w:t xml:space="preserve">reference external resources that contain detailed evidence for the identification. This link </w:t>
      </w:r>
      <w:r w:rsidR="00090EB4">
        <w:rPr>
          <w:lang w:val="en-GB"/>
        </w:rPr>
        <w:t xml:space="preserve">is </w:t>
      </w:r>
      <w:r>
        <w:rPr>
          <w:lang w:val="en-GB"/>
        </w:rPr>
        <w:t xml:space="preserve">stored in the “uri” column of the respective table. This field MUST NOT be used to reference an external MS data file. MS data files should be referenced using the method described in Section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Pr>
          <w:lang w:val="en-GB"/>
        </w:rPr>
        <w:t>.</w:t>
      </w:r>
    </w:p>
    <w:p w14:paraId="7AE3BA51" w14:textId="77777777" w:rsidR="007A1183" w:rsidRDefault="007A1183" w:rsidP="007A1183">
      <w:pPr>
        <w:jc w:val="both"/>
        <w:rPr>
          <w:lang w:val="en-GB"/>
        </w:rPr>
      </w:pPr>
    </w:p>
    <w:p w14:paraId="0D6FC13F" w14:textId="77777777" w:rsidR="007A1183" w:rsidRDefault="007A1183" w:rsidP="007A1183">
      <w:pPr>
        <w:jc w:val="both"/>
        <w:rPr>
          <w:lang w:val="en-GB"/>
        </w:rPr>
      </w:pPr>
      <w:r>
        <w:rPr>
          <w:lang w:val="en-GB"/>
        </w:rPr>
        <w:t>Where these URIs point to depends on the resource that generated the mzTab file. If, for example, PeptideAtlas was exporting data in the mzTab format the URI would be expected to point to the identification’s entry within the respective PeptideAtlas build. mzTab files originating from an mzIdentML file MAY reference the mzIdentML file using the URI column. In case quantitative values are reported coming from an mzQuantML file, the mzQuantML file SHOULD be referenced as it contains the reference to the underlying mzIdentML file.</w:t>
      </w:r>
    </w:p>
    <w:p w14:paraId="13553F44" w14:textId="77777777" w:rsidR="007A1183" w:rsidRDefault="007A1183" w:rsidP="007A1183">
      <w:pPr>
        <w:pStyle w:val="Heading3"/>
        <w:rPr>
          <w:lang w:val="en-GB"/>
        </w:rPr>
      </w:pPr>
      <w:r>
        <w:rPr>
          <w:lang w:val="en-GB"/>
        </w:rPr>
        <w:t>Reporting sequence ambiguity</w:t>
      </w:r>
    </w:p>
    <w:p w14:paraId="4868E214" w14:textId="77777777" w:rsidR="007A1183" w:rsidRDefault="007A1183" w:rsidP="007A1183">
      <w:pPr>
        <w:pStyle w:val="nobreak"/>
        <w:rPr>
          <w:lang w:val="en-GB"/>
        </w:rPr>
      </w:pPr>
      <w:r>
        <w:rPr>
          <w:lang w:val="en-GB"/>
        </w:rPr>
        <w:t>In MS based proteomics approaches, some amino acids cannot be unambiguously identified. To report such ambiguous amino acid identifications, the following symbols SHOULD be used:</w:t>
      </w:r>
    </w:p>
    <w:p w14:paraId="7AB5F2F4" w14:textId="77777777" w:rsidR="007A1183" w:rsidRPr="00CD1058" w:rsidRDefault="007A1183" w:rsidP="007A1183">
      <w:pPr>
        <w:pStyle w:val="Code"/>
      </w:pPr>
      <w:r w:rsidRPr="00CD1058">
        <w:t>Asparagine or aspartic acid</w:t>
      </w:r>
      <w:r w:rsidRPr="00CD1058">
        <w:tab/>
        <w:t xml:space="preserve"> </w:t>
      </w:r>
      <w:r>
        <w:tab/>
      </w:r>
      <w:r w:rsidRPr="00CD1058">
        <w:t>B</w:t>
      </w:r>
    </w:p>
    <w:p w14:paraId="313664BE" w14:textId="77777777" w:rsidR="007A1183" w:rsidRPr="00CD1058" w:rsidRDefault="007A1183" w:rsidP="007A1183">
      <w:pPr>
        <w:pStyle w:val="Code"/>
      </w:pPr>
      <w:r w:rsidRPr="00CD1058">
        <w:t>Glutamine or glutamic acid</w:t>
      </w:r>
      <w:r w:rsidRPr="00CD1058">
        <w:tab/>
        <w:t xml:space="preserve"> </w:t>
      </w:r>
      <w:r>
        <w:tab/>
      </w:r>
      <w:r w:rsidRPr="00CD1058">
        <w:t>Z</w:t>
      </w:r>
    </w:p>
    <w:p w14:paraId="0EC3884C" w14:textId="77777777" w:rsidR="007A1183" w:rsidRPr="00CD1058" w:rsidRDefault="007A1183" w:rsidP="007A1183">
      <w:pPr>
        <w:pStyle w:val="Code"/>
      </w:pPr>
      <w:r w:rsidRPr="00CD1058">
        <w:t>Leucine or Isoleucine</w:t>
      </w:r>
      <w:r w:rsidRPr="00CD1058">
        <w:tab/>
        <w:t xml:space="preserve"> </w:t>
      </w:r>
      <w:r>
        <w:tab/>
      </w:r>
      <w:r>
        <w:tab/>
      </w:r>
      <w:r w:rsidRPr="00CD1058">
        <w:t>J</w:t>
      </w:r>
    </w:p>
    <w:p w14:paraId="7E5072B8" w14:textId="77777777" w:rsidR="007A1183" w:rsidRDefault="007A1183" w:rsidP="007A1183">
      <w:pPr>
        <w:pStyle w:val="Code"/>
      </w:pPr>
      <w:r w:rsidRPr="00CD1058">
        <w:t>Unspecified or unknown amino acid</w:t>
      </w:r>
      <w:r w:rsidRPr="00CD1058">
        <w:tab/>
        <w:t>X</w:t>
      </w:r>
    </w:p>
    <w:p w14:paraId="6F4DF600" w14:textId="77777777" w:rsidR="007A1183" w:rsidRDefault="007A1183" w:rsidP="007A1183">
      <w:pPr>
        <w:pStyle w:val="Heading3"/>
      </w:pPr>
      <w:r>
        <w:t>Reporting decoy peptide identifications</w:t>
      </w:r>
    </w:p>
    <w:p w14:paraId="1CE35344" w14:textId="77777777" w:rsidR="007A1183" w:rsidRPr="005C4D38" w:rsidRDefault="007A1183" w:rsidP="007A1183">
      <w:r>
        <w:t>To report the results of a target-decoy search, decoy identifications MAY be labeled using the optional column “opt_cv_MS</w:t>
      </w:r>
      <w:r w:rsidRPr="00EA7312">
        <w:t>:</w:t>
      </w:r>
      <w:r w:rsidR="001B50A5" w:rsidRPr="00796223">
        <w:rPr>
          <w:rFonts w:cs="Helvetica"/>
        </w:rPr>
        <w:t>1002217</w:t>
      </w:r>
      <w:r w:rsidRPr="00EA7312">
        <w:t>_</w:t>
      </w:r>
      <w:r>
        <w:t>decoy_peptide”. The value of this column MUST be a Boolean (1/0).</w:t>
      </w:r>
    </w:p>
    <w:p w14:paraId="57FE1585" w14:textId="77777777" w:rsidR="007A1183" w:rsidRDefault="007A1183" w:rsidP="007A1183">
      <w:pPr>
        <w:pStyle w:val="Heading2"/>
        <w:jc w:val="both"/>
        <w:rPr>
          <w:lang w:val="en-GB"/>
        </w:rPr>
      </w:pPr>
      <w:bookmarkStart w:id="120" w:name="_Ref216762256"/>
      <w:bookmarkStart w:id="121" w:name="_Ref216762262"/>
      <w:bookmarkStart w:id="122" w:name="_Toc264879021"/>
      <w:bookmarkStart w:id="123" w:name="_Ref116791004"/>
      <w:bookmarkStart w:id="124" w:name="_Ref116791133"/>
      <w:bookmarkStart w:id="125" w:name="_Toc118017565"/>
      <w:bookmarkStart w:id="126" w:name="_Toc170636044"/>
      <w:r w:rsidRPr="007E50C5">
        <w:rPr>
          <w:lang w:val="en-GB"/>
        </w:rPr>
        <w:t>Other supporting materials</w:t>
      </w:r>
      <w:bookmarkEnd w:id="120"/>
      <w:bookmarkEnd w:id="121"/>
      <w:bookmarkEnd w:id="122"/>
    </w:p>
    <w:p w14:paraId="498C6389" w14:textId="77777777" w:rsidR="007A1183" w:rsidRPr="00E93764" w:rsidRDefault="007A1183" w:rsidP="00EA1A35">
      <w:pPr>
        <w:pStyle w:val="nobreak"/>
        <w:jc w:val="both"/>
      </w:pPr>
      <w:r>
        <w:rPr>
          <w:lang w:val="en-GB"/>
        </w:rPr>
        <w:t>The following example instance documents are available and between them cover all the use cases supported.</w:t>
      </w:r>
      <w:r w:rsidR="00EA1A35">
        <w:rPr>
          <w:lang w:val="en-GB"/>
        </w:rPr>
        <w:t xml:space="preserve"> </w:t>
      </w:r>
      <w:r>
        <w:t>All e</w:t>
      </w:r>
      <w:r w:rsidRPr="00E93764">
        <w:t>xample files can be downloaded from:</w:t>
      </w:r>
    </w:p>
    <w:p w14:paraId="29D35EE7" w14:textId="77777777" w:rsidR="007A1183" w:rsidRDefault="00110053" w:rsidP="007A1183">
      <w:pPr>
        <w:jc w:val="both"/>
        <w:rPr>
          <w:rStyle w:val="Hyperlink"/>
        </w:rPr>
      </w:pPr>
      <w:hyperlink r:id="rId24" w:history="1">
        <w:r w:rsidR="007A1183" w:rsidRPr="00A04EAC">
          <w:rPr>
            <w:rStyle w:val="Hyperlink"/>
          </w:rPr>
          <w:t>http://code.google.com/p/mztab/wiki/ExampleFiles</w:t>
        </w:r>
      </w:hyperlink>
      <w:r w:rsidR="00EA1A35">
        <w:rPr>
          <w:rStyle w:val="Hyperlink"/>
        </w:rPr>
        <w:t>.</w:t>
      </w:r>
    </w:p>
    <w:p w14:paraId="2CEC9F7B" w14:textId="77777777" w:rsidR="00EA1A35" w:rsidRPr="003A3C85" w:rsidRDefault="00EA1A35" w:rsidP="007A1183">
      <w:pPr>
        <w:jc w:val="both"/>
        <w:rPr>
          <w:rStyle w:val="Hyperlink"/>
        </w:rPr>
      </w:pPr>
    </w:p>
    <w:p w14:paraId="0CAF0A2D" w14:textId="77777777" w:rsidR="007540B3" w:rsidRPr="007540B3" w:rsidRDefault="007540B3" w:rsidP="007540B3">
      <w:pPr>
        <w:numPr>
          <w:ilvl w:val="0"/>
          <w:numId w:val="37"/>
        </w:numPr>
        <w:jc w:val="both"/>
      </w:pPr>
      <w:r w:rsidRPr="007540B3">
        <w:t>SILAC_SQ – (hand crafted) Minimal “Summary Quantification report”, SILAC experiment, quantification on 2 study variables (control/treatment).</w:t>
      </w:r>
    </w:p>
    <w:p w14:paraId="322627AE" w14:textId="77777777" w:rsidR="007540B3" w:rsidRPr="007540B3" w:rsidRDefault="007540B3" w:rsidP="007540B3">
      <w:pPr>
        <w:numPr>
          <w:ilvl w:val="0"/>
          <w:numId w:val="37"/>
        </w:numPr>
        <w:jc w:val="both"/>
      </w:pPr>
      <w:r w:rsidRPr="007540B3">
        <w:t>iTRAQ_SQI – (hand crafted) Minimal “Summary Quantification report”, iTRAQ experiment, quantification on 4 study variables (t=0, t=1, t=2, t=3), identifications reported.</w:t>
      </w:r>
    </w:p>
    <w:p w14:paraId="7CCD150D" w14:textId="77777777" w:rsidR="007540B3" w:rsidRPr="007540B3" w:rsidRDefault="007540B3" w:rsidP="007540B3">
      <w:pPr>
        <w:numPr>
          <w:ilvl w:val="0"/>
          <w:numId w:val="37"/>
        </w:numPr>
        <w:jc w:val="both"/>
      </w:pPr>
      <w:r w:rsidRPr="007540B3">
        <w:t>labelfree_SQI – (hand crafted) Minimal “Summary Quantification report”, labelfree experiment, quantification on 2 study variables (control/treatment), identifications reported.</w:t>
      </w:r>
    </w:p>
    <w:p w14:paraId="62AD8191" w14:textId="77777777" w:rsidR="007540B3" w:rsidRPr="007540B3" w:rsidRDefault="007540B3" w:rsidP="007540B3">
      <w:pPr>
        <w:numPr>
          <w:ilvl w:val="0"/>
          <w:numId w:val="37"/>
        </w:numPr>
        <w:jc w:val="both"/>
      </w:pPr>
      <w:r w:rsidRPr="007540B3">
        <w:t>SILAC_CQI.mzTab - (hand crafted) "Complete Quantification report" SILAC experiment, quantification on 2 study variables (control/treatment), 3+3 assays (replicates) reported, identifications reported.</w:t>
      </w:r>
    </w:p>
    <w:p w14:paraId="35507C9B" w14:textId="77777777" w:rsidR="007540B3" w:rsidRPr="007540B3" w:rsidRDefault="007540B3" w:rsidP="007540B3">
      <w:pPr>
        <w:numPr>
          <w:ilvl w:val="0"/>
          <w:numId w:val="37"/>
        </w:numPr>
        <w:jc w:val="both"/>
      </w:pPr>
      <w:r w:rsidRPr="007540B3">
        <w:t>iTRAQ_CQI.mzTab - (hand crafted) "Complete Quantification report" iTRAQ experiment, quantification on 4 study variables (t=0, t=1, t=2, t=3), 4*4 assays (4 replicate experiments) reported, identifications reported.</w:t>
      </w:r>
      <w:r w:rsidRPr="007540B3">
        <w:tab/>
      </w:r>
      <w:r w:rsidRPr="007540B3">
        <w:tab/>
      </w:r>
      <w:r w:rsidRPr="007540B3">
        <w:tab/>
      </w:r>
      <w:r w:rsidRPr="007540B3">
        <w:tab/>
      </w:r>
    </w:p>
    <w:p w14:paraId="6BC9137B" w14:textId="77777777" w:rsidR="007540B3" w:rsidRPr="007540B3" w:rsidRDefault="007540B3" w:rsidP="007540B3">
      <w:pPr>
        <w:numPr>
          <w:ilvl w:val="0"/>
          <w:numId w:val="37"/>
        </w:numPr>
        <w:jc w:val="both"/>
      </w:pPr>
      <w:r w:rsidRPr="007540B3">
        <w:lastRenderedPageBreak/>
        <w:t>labelfree_CQI.mzTab – (hand crafted) "Complete Quantification report" label free experiment, quantification on 2 study variables (control/treatment), 3+3 assays (replicates) reported, identifications reported.</w:t>
      </w:r>
    </w:p>
    <w:p w14:paraId="1BFD5956" w14:textId="77777777" w:rsidR="007A1183" w:rsidRDefault="007A1183" w:rsidP="007A1183">
      <w:pPr>
        <w:numPr>
          <w:ilvl w:val="0"/>
          <w:numId w:val="37"/>
        </w:numPr>
        <w:jc w:val="both"/>
      </w:pPr>
      <w:r w:rsidRPr="004C043B">
        <w:t>PRIDE_Exp_Complete_Ac_16649.xml-mztab.txt</w:t>
      </w:r>
      <w:r w:rsidR="008026AC">
        <w:t xml:space="preserve"> – </w:t>
      </w:r>
      <w:r>
        <w:t>file generated using the mztab-exporter (converted PRIDE experiment accession 16649) containing iTRAQ data.</w:t>
      </w:r>
    </w:p>
    <w:p w14:paraId="6158F143" w14:textId="77777777" w:rsidR="008026AC" w:rsidRDefault="008026AC" w:rsidP="007A1183">
      <w:pPr>
        <w:numPr>
          <w:ilvl w:val="0"/>
          <w:numId w:val="37"/>
        </w:numPr>
        <w:jc w:val="both"/>
      </w:pPr>
      <w:r w:rsidRPr="008026AC">
        <w:t>PRIDE_Exp_Complete_Ac_1643.xml-mztab.txt</w:t>
      </w:r>
      <w:r>
        <w:t xml:space="preserve">  –  </w:t>
      </w:r>
      <w:r w:rsidRPr="008026AC">
        <w:t>file generated using the mztab-exporter (converted PRIDE experiment accession 1643) containing peptide and protein identification data.</w:t>
      </w:r>
    </w:p>
    <w:p w14:paraId="2C2C79F2" w14:textId="77777777" w:rsidR="002020B7" w:rsidRDefault="002020B7" w:rsidP="007A1183">
      <w:pPr>
        <w:numPr>
          <w:ilvl w:val="0"/>
          <w:numId w:val="37"/>
        </w:numPr>
        <w:jc w:val="both"/>
      </w:pPr>
      <w:r w:rsidRPr="002020B7">
        <w:t>l</w:t>
      </w:r>
      <w:r w:rsidR="00CB31F5">
        <w:t>ipidomics-HFD-LD-study-TG.mzTab –</w:t>
      </w:r>
      <w:r w:rsidRPr="002020B7">
        <w:t xml:space="preserve"> File generated </w:t>
      </w:r>
      <w:r w:rsidR="00E27844">
        <w:t>by the LipidDataAnalyzer (</w:t>
      </w:r>
      <w:r w:rsidRPr="002020B7">
        <w:t>LDA</w:t>
      </w:r>
      <w:r w:rsidR="00E27844">
        <w:t>)</w:t>
      </w:r>
      <w:r w:rsidRPr="002020B7">
        <w:t xml:space="preserve"> mzTab export for small molecules. Report of a "Complete Quanification report" lipidomics experiment for the lipid class TG. Quantification on 3 study variables (HFD/FED/FAS), 6+6+6 assays (biological replicates) reported, identifications reported.</w:t>
      </w:r>
    </w:p>
    <w:p w14:paraId="414F1440" w14:textId="77777777" w:rsidR="002020B7" w:rsidRDefault="001C18FE" w:rsidP="007A1183">
      <w:pPr>
        <w:numPr>
          <w:ilvl w:val="0"/>
          <w:numId w:val="37"/>
        </w:numPr>
        <w:jc w:val="both"/>
      </w:pPr>
      <w:r w:rsidRPr="002020B7">
        <w:t>lipi</w:t>
      </w:r>
      <w:r>
        <w:t>d</w:t>
      </w:r>
      <w:r w:rsidRPr="002020B7">
        <w:t>om</w:t>
      </w:r>
      <w:r>
        <w:t>ics</w:t>
      </w:r>
      <w:r w:rsidR="00CB31F5">
        <w:t>-HFD-LD-study-PL-DG-SM.mzTab –</w:t>
      </w:r>
      <w:r w:rsidR="002020B7" w:rsidRPr="002020B7">
        <w:t xml:space="preserve"> File generated </w:t>
      </w:r>
      <w:r w:rsidR="007D0F7C">
        <w:t xml:space="preserve">by the </w:t>
      </w:r>
      <w:r w:rsidR="002020B7" w:rsidRPr="002020B7">
        <w:t>LDA mzTab export for small molecules. Report of a "Complete Quanification report" lipidomics experiment for the lipid classes SM, PE, PC, LPC, DG, PS. Quantification on 3 study variables (HFD/FED/FAS), 6+6+6 assays (biological replicates) reported, identifications reported.</w:t>
      </w:r>
    </w:p>
    <w:p w14:paraId="11C8C534" w14:textId="77777777" w:rsidR="009E2C27" w:rsidRDefault="009E2C27" w:rsidP="007A1183">
      <w:pPr>
        <w:numPr>
          <w:ilvl w:val="0"/>
          <w:numId w:val="37"/>
        </w:numPr>
        <w:jc w:val="both"/>
      </w:pPr>
      <w:r>
        <w:t>Cytidine.mzTab – File generated manually. It describes the identification of cytidine.</w:t>
      </w:r>
    </w:p>
    <w:p w14:paraId="5E420939" w14:textId="77777777" w:rsidR="008026AC" w:rsidRPr="00E47623" w:rsidRDefault="008026AC" w:rsidP="007A1183">
      <w:pPr>
        <w:numPr>
          <w:ilvl w:val="0"/>
          <w:numId w:val="37"/>
        </w:numPr>
        <w:jc w:val="both"/>
      </w:pPr>
      <w:r w:rsidRPr="008026AC">
        <w:t>MTBLS2.mzTab</w:t>
      </w:r>
      <w:r>
        <w:t xml:space="preserve">  – </w:t>
      </w:r>
      <w:r w:rsidRPr="008026AC">
        <w:t xml:space="preserve">mzTab generated from the metabolites identified from comparative LC/MS-based profiling of silver nitrate-treated </w:t>
      </w:r>
      <w:r w:rsidRPr="008026AC">
        <w:rPr>
          <w:i/>
        </w:rPr>
        <w:t>Arabidopsis thaliana</w:t>
      </w:r>
      <w:r w:rsidRPr="008026AC">
        <w:t xml:space="preserve"> leaves of wild-type and </w:t>
      </w:r>
      <w:r w:rsidRPr="005D661A">
        <w:rPr>
          <w:i/>
        </w:rPr>
        <w:t>cyp79B2 cyp79B3</w:t>
      </w:r>
      <w:r w:rsidRPr="008026AC">
        <w:t xml:space="preserve"> double knockout plants.</w:t>
      </w:r>
    </w:p>
    <w:p w14:paraId="2668A56D" w14:textId="77777777" w:rsidR="007A1183" w:rsidRDefault="007A1183">
      <w:pPr>
        <w:ind w:left="360"/>
        <w:jc w:val="both"/>
        <w:rPr>
          <w:lang w:val="en-GB"/>
        </w:rPr>
      </w:pPr>
      <w:bookmarkStart w:id="127" w:name="_Ref312247673"/>
      <w:bookmarkEnd w:id="123"/>
      <w:bookmarkEnd w:id="124"/>
      <w:bookmarkEnd w:id="125"/>
      <w:bookmarkEnd w:id="126"/>
    </w:p>
    <w:p w14:paraId="179F18A6" w14:textId="77777777" w:rsidR="007A1183" w:rsidRDefault="007A1183" w:rsidP="007A1183">
      <w:pPr>
        <w:pStyle w:val="Heading1"/>
      </w:pPr>
      <w:bookmarkStart w:id="128" w:name="_Ref318816993"/>
      <w:bookmarkStart w:id="129" w:name="_Ref318817006"/>
      <w:bookmarkStart w:id="130" w:name="_Toc264879022"/>
      <w:r>
        <w:t>Format specification</w:t>
      </w:r>
      <w:bookmarkEnd w:id="127"/>
      <w:bookmarkEnd w:id="128"/>
      <w:bookmarkEnd w:id="129"/>
      <w:bookmarkEnd w:id="130"/>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0EA22698" w14:textId="77777777" w:rsidR="007A1183" w:rsidRDefault="007A1183" w:rsidP="007A1183">
      <w:pPr>
        <w:numPr>
          <w:ilvl w:val="1"/>
          <w:numId w:val="21"/>
        </w:numPr>
        <w:ind w:left="1264" w:hanging="357"/>
      </w:pPr>
      <w:r w:rsidRPr="001D6FB3">
        <w:t>PRH for the protein table header line (the column labels)</w:t>
      </w:r>
    </w:p>
    <w:p w14:paraId="7DAF4FE2" w14:textId="77777777" w:rsidR="007A1183" w:rsidRDefault="007A1183" w:rsidP="007A1183">
      <w:pPr>
        <w:numPr>
          <w:ilvl w:val="1"/>
          <w:numId w:val="21"/>
        </w:numPr>
        <w:ind w:left="1264" w:hanging="357"/>
      </w:pPr>
      <w:r w:rsidRPr="001D6FB3">
        <w:t>PRT for rows of the protein table</w:t>
      </w:r>
    </w:p>
    <w:p w14:paraId="499899EC" w14:textId="77777777" w:rsidR="007A1183" w:rsidRDefault="007A1183" w:rsidP="007A1183">
      <w:pPr>
        <w:numPr>
          <w:ilvl w:val="1"/>
          <w:numId w:val="21"/>
        </w:numPr>
        <w:ind w:left="1264" w:hanging="357"/>
      </w:pPr>
      <w:r w:rsidRPr="001D6FB3">
        <w:t>PEH for the peptide table header line (the column labels)</w:t>
      </w:r>
    </w:p>
    <w:p w14:paraId="7E55C048" w14:textId="77777777" w:rsidR="007A1183" w:rsidRDefault="007A1183" w:rsidP="007A1183">
      <w:pPr>
        <w:numPr>
          <w:ilvl w:val="1"/>
          <w:numId w:val="21"/>
        </w:numPr>
        <w:ind w:left="1264" w:hanging="357"/>
      </w:pPr>
      <w:r w:rsidRPr="001D6FB3">
        <w:t>PEP for rows of the peptide table</w:t>
      </w:r>
    </w:p>
    <w:p w14:paraId="3ABE8A49" w14:textId="77777777" w:rsidR="007A07FB" w:rsidRDefault="007A07FB" w:rsidP="007A07FB">
      <w:pPr>
        <w:numPr>
          <w:ilvl w:val="1"/>
          <w:numId w:val="21"/>
        </w:numPr>
        <w:ind w:left="1264" w:hanging="357"/>
      </w:pPr>
      <w:r>
        <w:t xml:space="preserve">PSH for the PSM table header </w:t>
      </w:r>
      <w:r w:rsidRPr="001D6FB3">
        <w:t>(the column labels)</w:t>
      </w:r>
    </w:p>
    <w:p w14:paraId="3ACBDD60" w14:textId="77777777" w:rsidR="007A07FB" w:rsidRDefault="007A07FB" w:rsidP="007A1183">
      <w:pPr>
        <w:numPr>
          <w:ilvl w:val="1"/>
          <w:numId w:val="21"/>
        </w:numPr>
        <w:ind w:left="1264" w:hanging="357"/>
      </w:pPr>
      <w:r>
        <w:t>PSM for rows of the PSM table</w:t>
      </w:r>
    </w:p>
    <w:p w14:paraId="39F870F6" w14:textId="77777777" w:rsidR="007A1183" w:rsidRDefault="007A1183" w:rsidP="007A1183">
      <w:pPr>
        <w:numPr>
          <w:ilvl w:val="1"/>
          <w:numId w:val="21"/>
        </w:numPr>
        <w:ind w:left="1264" w:hanging="357"/>
      </w:pPr>
      <w:r>
        <w:t>SMH for small molecule table header line (the column labels)</w:t>
      </w:r>
    </w:p>
    <w:p w14:paraId="0B1252FB" w14:textId="77777777" w:rsidR="007A1183" w:rsidRDefault="007A1183" w:rsidP="007A1183">
      <w:pPr>
        <w:numPr>
          <w:ilvl w:val="1"/>
          <w:numId w:val="21"/>
        </w:numPr>
        <w:ind w:left="1264" w:hanging="357"/>
      </w:pPr>
      <w:r w:rsidRPr="001D6FB3">
        <w:t>SML for rows of the small molecul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lastRenderedPageBreak/>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31" w:name="OLE_LINK2"/>
      <w:r w:rsidR="0092261E" w:rsidRPr="001331A8">
        <w:rPr>
          <w:rFonts w:ascii="Courier New" w:hAnsi="Courier New" w:cs="Courier New"/>
          <w:sz w:val="16"/>
          <w:szCs w:val="16"/>
          <w:lang w:val="en-GB"/>
        </w:rPr>
        <w:t>[NEWT, 9606, Homo sapiens (Human), ]</w:t>
      </w:r>
      <w:bookmarkEnd w:id="131"/>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2" w:name="_Toc264879023"/>
      <w:r>
        <w:rPr>
          <w:lang w:val="en-GB"/>
        </w:rPr>
        <w:t>Sections</w:t>
      </w:r>
      <w:bookmarkEnd w:id="132"/>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lastRenderedPageBreak/>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33" w:name="_Toc264879024"/>
      <w:r>
        <w:rPr>
          <w:lang w:val="en-GB"/>
        </w:rPr>
        <w:t>Metadata Section</w:t>
      </w:r>
      <w:bookmarkEnd w:id="133"/>
    </w:p>
    <w:p w14:paraId="3D43F18C" w14:textId="77777777"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2B2979">
        <w:rPr>
          <w:lang w:val="en-GB"/>
        </w:rPr>
        <w:t>several</w:t>
      </w:r>
      <w:r w:rsidR="00407F93">
        <w:rPr>
          <w:lang w:val="en-GB"/>
        </w:rPr>
        <w:t xml:space="preserve"> </w:t>
      </w:r>
      <w:r w:rsidR="00E55CCD">
        <w:rPr>
          <w:lang w:val="en-GB"/>
        </w:rPr>
        <w:t>exceptions:</w:t>
      </w:r>
      <w:r w:rsidR="00747C01">
        <w:rPr>
          <w:lang w:val="en-GB"/>
        </w:rPr>
        <w:t xml:space="preserve"> </w:t>
      </w:r>
    </w:p>
    <w:p w14:paraId="729658B4" w14:textId="77777777" w:rsidR="00E55CCD" w:rsidRDefault="00E55CCD" w:rsidP="00FC348F">
      <w:pPr>
        <w:pStyle w:val="nobreak"/>
        <w:numPr>
          <w:ilvl w:val="0"/>
          <w:numId w:val="21"/>
        </w:numPr>
        <w:jc w:val="both"/>
        <w:rPr>
          <w:lang w:val="en-GB"/>
        </w:rPr>
      </w:pPr>
      <w:r>
        <w:rPr>
          <w:lang w:val="en-GB"/>
        </w:rPr>
        <w:t>“mzTab</w:t>
      </w:r>
      <w:r w:rsidR="00995699">
        <w:rPr>
          <w:lang w:val="en-GB"/>
        </w:rPr>
        <w:t>-</w:t>
      </w:r>
      <w:r>
        <w:rPr>
          <w:lang w:val="en-GB"/>
        </w:rPr>
        <w:t>version” MUST always be reported.</w:t>
      </w:r>
    </w:p>
    <w:p w14:paraId="0CD5F139" w14:textId="77777777" w:rsidR="00D959A2" w:rsidRDefault="00E22996" w:rsidP="00FC348F">
      <w:pPr>
        <w:pStyle w:val="ListParagraph"/>
        <w:numPr>
          <w:ilvl w:val="0"/>
          <w:numId w:val="21"/>
        </w:numPr>
        <w:jc w:val="both"/>
      </w:pPr>
      <w:r>
        <w:t>“mzTab</w:t>
      </w:r>
      <w:r w:rsidR="00995699">
        <w:t>-</w:t>
      </w:r>
      <w:r>
        <w:t>mode” MUST always be reported.</w:t>
      </w:r>
      <w:r w:rsidR="00F1192E">
        <w:t xml:space="preserve"> Two modes are possible: ‘Summary’ and ‘Complete’.</w:t>
      </w:r>
    </w:p>
    <w:p w14:paraId="0693C6B1" w14:textId="77777777" w:rsidR="00D959A2" w:rsidRDefault="00632E3E" w:rsidP="00FC348F">
      <w:pPr>
        <w:pStyle w:val="ListParagraph"/>
        <w:numPr>
          <w:ilvl w:val="0"/>
          <w:numId w:val="21"/>
        </w:numPr>
        <w:jc w:val="both"/>
      </w:pPr>
      <w:r>
        <w:t>“mzTab</w:t>
      </w:r>
      <w:r w:rsidR="00995699">
        <w:t>-</w:t>
      </w:r>
      <w:r>
        <w:t>type” MUST always be reported. Two types are possible: ‘Quantification’ or ‘Identification’. Any analyses generating both quantification and identification results MUST be flagged as ‘Quantification’.</w:t>
      </w:r>
    </w:p>
    <w:p w14:paraId="6E3A2381" w14:textId="77777777" w:rsidR="00BA1302" w:rsidRPr="009B2DE7" w:rsidRDefault="00DB269D" w:rsidP="00FC348F">
      <w:pPr>
        <w:pStyle w:val="ListParagraph"/>
        <w:numPr>
          <w:ilvl w:val="0"/>
          <w:numId w:val="21"/>
        </w:numPr>
      </w:pPr>
      <w:r>
        <w:t>“</w:t>
      </w:r>
      <w:r w:rsidR="00D526DA" w:rsidRPr="009B2DE7">
        <w:t>description</w:t>
      </w:r>
      <w:r>
        <w:t>”</w:t>
      </w:r>
      <w:r w:rsidR="00BA1302">
        <w:t xml:space="preserve"> MUST  always be reported.</w:t>
      </w:r>
    </w:p>
    <w:p w14:paraId="4770F656" w14:textId="77777777" w:rsidR="00D959A2" w:rsidRDefault="00DB269D" w:rsidP="00FC348F">
      <w:pPr>
        <w:pStyle w:val="ListParagraph"/>
        <w:numPr>
          <w:ilvl w:val="0"/>
          <w:numId w:val="21"/>
        </w:numPr>
        <w:jc w:val="both"/>
      </w:pPr>
      <w:r>
        <w:t>“</w:t>
      </w:r>
      <w:r w:rsidR="00D526DA" w:rsidRPr="009B2DE7">
        <w:t>ms_run-location[1-n]</w:t>
      </w:r>
      <w:r>
        <w:t>”</w:t>
      </w:r>
      <w:r w:rsidR="00BA1302">
        <w:t xml:space="preserve"> MUST  always be reported.</w:t>
      </w:r>
    </w:p>
    <w:p w14:paraId="53A71F6D" w14:textId="77777777" w:rsidR="00407F93" w:rsidRDefault="00407F93" w:rsidP="00FC348F">
      <w:pPr>
        <w:pStyle w:val="ListParagraph"/>
        <w:numPr>
          <w:ilvl w:val="0"/>
          <w:numId w:val="21"/>
        </w:numPr>
        <w:jc w:val="both"/>
      </w:pPr>
      <w:r>
        <w:t>“</w:t>
      </w:r>
      <w:r w:rsidR="00DF7D6A">
        <w:t>protein_</w:t>
      </w:r>
      <w:r>
        <w:t>search_engine_score[1-n]”</w:t>
      </w:r>
      <w:r w:rsidR="00DF7D6A">
        <w:t xml:space="preserve">, ”peptide_search_engine_score[1-n]”, </w:t>
      </w:r>
      <w:r w:rsidR="00A74E2B">
        <w:t>“</w:t>
      </w:r>
      <w:r w:rsidR="00DF7D6A">
        <w:t>psm_search_engine_score[1-n]</w:t>
      </w:r>
      <w:r w:rsidR="00A74E2B">
        <w:t>”</w:t>
      </w:r>
      <w:r w:rsidR="00DF7D6A">
        <w:t xml:space="preserve"> and “smallmolecule_search_engine_score[1-n]”</w:t>
      </w:r>
      <w:r>
        <w:t xml:space="preserve"> MUST be reported for every search engine score reported</w:t>
      </w:r>
      <w:r w:rsidR="00DF7D6A">
        <w:t xml:space="preserve"> in the corresponding section</w:t>
      </w:r>
      <w:r>
        <w:t>.</w:t>
      </w:r>
    </w:p>
    <w:p w14:paraId="4D6D7ECD" w14:textId="77777777" w:rsidR="009739FC" w:rsidRDefault="009739FC" w:rsidP="00FC348F">
      <w:pPr>
        <w:pStyle w:val="ListParagraph"/>
        <w:numPr>
          <w:ilvl w:val="0"/>
          <w:numId w:val="21"/>
        </w:numPr>
        <w:jc w:val="both"/>
      </w:pPr>
      <w:r>
        <w:rPr>
          <w:lang w:val="en-GB"/>
        </w:rPr>
        <w:t>“</w:t>
      </w:r>
      <w:r w:rsidRPr="00E90261">
        <w:rPr>
          <w:lang w:val="en-GB"/>
        </w:rPr>
        <w:t>fixed_mod[1-n]</w:t>
      </w:r>
      <w:r>
        <w:rPr>
          <w:lang w:val="en-GB"/>
        </w:rPr>
        <w:t>” a</w:t>
      </w:r>
      <w:r w:rsidR="00BB0D70">
        <w:rPr>
          <w:lang w:val="en-GB"/>
        </w:rPr>
        <w:t>nd “variable_mod</w:t>
      </w:r>
      <w:r w:rsidR="00835C55" w:rsidDel="00835C55">
        <w:rPr>
          <w:lang w:val="en-GB"/>
        </w:rPr>
        <w:t xml:space="preserve"> </w:t>
      </w:r>
      <w:r w:rsidR="00BB0D70">
        <w:rPr>
          <w:lang w:val="en-GB"/>
        </w:rPr>
        <w:t>[1-n]”</w:t>
      </w:r>
      <w:r w:rsidR="00BB0D70">
        <w:t xml:space="preserve"> </w:t>
      </w:r>
      <w:r>
        <w:t>MUST be reported. If no modifications were searched, specific CV param</w:t>
      </w:r>
      <w:r w:rsidR="00D17C98">
        <w:t>eter</w:t>
      </w:r>
      <w:r>
        <w:t>s need to be used</w:t>
      </w:r>
      <w:r w:rsidR="00C61F26">
        <w:t xml:space="preserve"> (see Section 5.8)</w:t>
      </w:r>
      <w:r>
        <w:t>.</w:t>
      </w:r>
    </w:p>
    <w:p w14:paraId="7CA64F04" w14:textId="77777777" w:rsidR="002B2979" w:rsidRDefault="002B2979" w:rsidP="00EA1A35">
      <w:pPr>
        <w:pStyle w:val="ListParagraph"/>
        <w:jc w:val="both"/>
      </w:pPr>
    </w:p>
    <w:p w14:paraId="133256C6" w14:textId="77777777" w:rsidR="00446B83" w:rsidRDefault="00446B83" w:rsidP="009B2DE7">
      <w:pPr>
        <w:jc w:val="both"/>
      </w:pPr>
    </w:p>
    <w:p w14:paraId="0D37A966" w14:textId="77777777"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w:t>
      </w:r>
      <w:r w:rsidR="00047585">
        <w:t>-6</w:t>
      </w:r>
      <w:r w:rsidR="00B7594A">
        <w:t>.</w:t>
      </w:r>
    </w:p>
    <w:p w14:paraId="2B6A5BC3" w14:textId="77777777" w:rsidR="002E3965" w:rsidRDefault="002E3965" w:rsidP="007A1183">
      <w:pPr>
        <w:pStyle w:val="nobreak"/>
        <w:jc w:val="both"/>
        <w:rPr>
          <w:lang w:val="en-GB"/>
        </w:rPr>
      </w:pPr>
    </w:p>
    <w:p w14:paraId="2A4F1A0A" w14:textId="77777777" w:rsidR="007A1183" w:rsidRDefault="007A1183" w:rsidP="007A1183">
      <w:pPr>
        <w:pStyle w:val="nobreak"/>
        <w:jc w:val="both"/>
        <w:rPr>
          <w:lang w:val="en-GB"/>
        </w:rPr>
      </w:pPr>
      <w:r>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77777777" w:rsidR="007A1183" w:rsidRDefault="007A1183" w:rsidP="007A1183">
      <w:pPr>
        <w:jc w:val="both"/>
        <w:rPr>
          <w:lang w:val="en-GB"/>
        </w:rPr>
      </w:pPr>
      <w:r>
        <w:rPr>
          <w:lang w:val="en-GB"/>
        </w:rPr>
        <w:t>In the following list of fields any term encapsulated by {} is meant as a variable which MUST be replaced accordingly.</w:t>
      </w:r>
    </w:p>
    <w:p w14:paraId="5EDF42A2" w14:textId="77777777" w:rsidR="007A1183" w:rsidRDefault="00F678EB" w:rsidP="007A1183">
      <w:pPr>
        <w:pStyle w:val="Heading3"/>
        <w:rPr>
          <w:lang w:val="en-GB"/>
        </w:rPr>
      </w:pPr>
      <w:bookmarkStart w:id="134" w:name="OLE_LINK1"/>
      <w:commentRangeStart w:id="135"/>
      <w:r>
        <w:rPr>
          <w:lang w:val="en-GB"/>
        </w:rPr>
        <w:t>mzTab-v</w:t>
      </w:r>
      <w:r w:rsidR="006C1B14">
        <w:rPr>
          <w:lang w:val="en-GB"/>
        </w:rPr>
        <w:t>ersion</w:t>
      </w:r>
      <w:commentRangeEnd w:id="135"/>
      <w:r w:rsidR="00CF2AE2">
        <w:rPr>
          <w:rStyle w:val="CommentReference"/>
          <w:rFonts w:ascii="Arial" w:hAnsi="Arial"/>
          <w:b w:val="0"/>
          <w:bCs w:val="0"/>
        </w:rPr>
        <w:commentReference w:id="13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34"/>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844720" w:rsidRPr="00844720" w14:paraId="1A4AABFB" w14:textId="77777777" w:rsidTr="00565310">
              <w:tc>
                <w:tcPr>
                  <w:tcW w:w="0" w:type="auto"/>
                  <w:tcBorders>
                    <w:top w:val="nil"/>
                    <w:left w:val="nil"/>
                  </w:tcBorders>
                </w:tcPr>
                <w:p w14:paraId="234FA6D2" w14:textId="77777777" w:rsidR="00844720" w:rsidRPr="00565310" w:rsidRDefault="00844720" w:rsidP="00565310">
                  <w:pPr>
                    <w:jc w:val="center"/>
                    <w:rPr>
                      <w:sz w:val="16"/>
                      <w:szCs w:val="16"/>
                      <w:lang w:val="en-GB"/>
                    </w:rPr>
                  </w:pPr>
                </w:p>
              </w:tc>
              <w:tc>
                <w:tcPr>
                  <w:tcW w:w="0" w:type="auto"/>
                </w:tcPr>
                <w:p w14:paraId="41BF90EB" w14:textId="77777777" w:rsidR="00844720" w:rsidRPr="00565310" w:rsidRDefault="00844720" w:rsidP="00565310">
                  <w:pPr>
                    <w:jc w:val="center"/>
                    <w:rPr>
                      <w:sz w:val="16"/>
                      <w:szCs w:val="16"/>
                      <w:lang w:val="en-GB"/>
                    </w:rPr>
                  </w:pPr>
                  <w:r w:rsidRPr="00565310">
                    <w:rPr>
                      <w:sz w:val="16"/>
                      <w:szCs w:val="16"/>
                      <w:lang w:val="en-GB"/>
                    </w:rPr>
                    <w:t>Summary</w:t>
                  </w:r>
                </w:p>
              </w:tc>
              <w:tc>
                <w:tcPr>
                  <w:tcW w:w="0" w:type="auto"/>
                </w:tcPr>
                <w:p w14:paraId="6D275DE9" w14:textId="77777777" w:rsidR="00844720" w:rsidRPr="00565310" w:rsidRDefault="00844720" w:rsidP="00565310">
                  <w:pPr>
                    <w:jc w:val="center"/>
                    <w:rPr>
                      <w:sz w:val="16"/>
                      <w:szCs w:val="16"/>
                      <w:lang w:val="en-GB"/>
                    </w:rPr>
                  </w:pPr>
                  <w:r w:rsidRPr="00565310">
                    <w:rPr>
                      <w:sz w:val="16"/>
                      <w:szCs w:val="16"/>
                      <w:lang w:val="en-GB"/>
                    </w:rPr>
                    <w:t>Complete</w:t>
                  </w:r>
                </w:p>
              </w:tc>
            </w:tr>
            <w:tr w:rsidR="00844720" w:rsidRPr="00844720" w14:paraId="33EDBC85" w14:textId="77777777" w:rsidTr="00565310">
              <w:tc>
                <w:tcPr>
                  <w:tcW w:w="0" w:type="auto"/>
                </w:tcPr>
                <w:p w14:paraId="3DB48B3C" w14:textId="77777777" w:rsidR="00844720" w:rsidRPr="00565310" w:rsidRDefault="00844720" w:rsidP="00F0121B">
                  <w:pPr>
                    <w:rPr>
                      <w:sz w:val="16"/>
                      <w:szCs w:val="16"/>
                      <w:lang w:val="en-GB"/>
                    </w:rPr>
                  </w:pPr>
                  <w:r w:rsidRPr="00565310">
                    <w:rPr>
                      <w:sz w:val="16"/>
                      <w:szCs w:val="16"/>
                      <w:lang w:val="en-GB"/>
                    </w:rPr>
                    <w:t>Quantification</w:t>
                  </w:r>
                </w:p>
              </w:tc>
              <w:tc>
                <w:tcPr>
                  <w:tcW w:w="0" w:type="auto"/>
                </w:tcPr>
                <w:p w14:paraId="524E4879" w14:textId="77777777" w:rsidR="00844720" w:rsidRPr="00565310" w:rsidRDefault="00844720" w:rsidP="00565310">
                  <w:pPr>
                    <w:jc w:val="center"/>
                    <w:rPr>
                      <w:sz w:val="16"/>
                      <w:szCs w:val="16"/>
                      <w:lang w:val="en-GB"/>
                    </w:rPr>
                  </w:pPr>
                  <w:r>
                    <w:rPr>
                      <w:sz w:val="16"/>
                      <w:szCs w:val="16"/>
                      <w:lang w:val="en-GB"/>
                    </w:rPr>
                    <w:sym w:font="Wingdings" w:char="F0FC"/>
                  </w:r>
                </w:p>
              </w:tc>
              <w:tc>
                <w:tcPr>
                  <w:tcW w:w="0" w:type="auto"/>
                </w:tcPr>
                <w:p w14:paraId="203F3555" w14:textId="77777777" w:rsidR="00844720" w:rsidRPr="00565310" w:rsidRDefault="00844720" w:rsidP="00565310">
                  <w:pPr>
                    <w:jc w:val="center"/>
                    <w:rPr>
                      <w:sz w:val="16"/>
                      <w:szCs w:val="16"/>
                      <w:lang w:val="en-GB"/>
                    </w:rPr>
                  </w:pPr>
                  <w:r>
                    <w:rPr>
                      <w:sz w:val="16"/>
                      <w:szCs w:val="16"/>
                      <w:lang w:val="en-GB"/>
                    </w:rPr>
                    <w:sym w:font="Wingdings" w:char="F0FC"/>
                  </w:r>
                </w:p>
              </w:tc>
            </w:tr>
            <w:tr w:rsidR="00844720" w:rsidRPr="00844720" w14:paraId="643B10F8" w14:textId="77777777" w:rsidTr="00565310">
              <w:tc>
                <w:tcPr>
                  <w:tcW w:w="0" w:type="auto"/>
                </w:tcPr>
                <w:p w14:paraId="42660E76" w14:textId="77777777" w:rsidR="00844720" w:rsidRPr="00565310" w:rsidRDefault="00844720" w:rsidP="00F0121B">
                  <w:pPr>
                    <w:rPr>
                      <w:sz w:val="16"/>
                      <w:szCs w:val="16"/>
                      <w:lang w:val="en-GB"/>
                    </w:rPr>
                  </w:pPr>
                  <w:r w:rsidRPr="00565310">
                    <w:rPr>
                      <w:sz w:val="16"/>
                      <w:szCs w:val="16"/>
                      <w:lang w:val="en-GB"/>
                    </w:rPr>
                    <w:t>Identification</w:t>
                  </w:r>
                </w:p>
              </w:tc>
              <w:tc>
                <w:tcPr>
                  <w:tcW w:w="0" w:type="auto"/>
                </w:tcPr>
                <w:p w14:paraId="60459E08" w14:textId="77777777" w:rsidR="00844720" w:rsidRPr="00565310" w:rsidRDefault="00844720" w:rsidP="00565310">
                  <w:pPr>
                    <w:jc w:val="center"/>
                    <w:rPr>
                      <w:sz w:val="16"/>
                      <w:szCs w:val="16"/>
                      <w:lang w:val="en-GB"/>
                    </w:rPr>
                  </w:pPr>
                  <w:r>
                    <w:rPr>
                      <w:sz w:val="16"/>
                      <w:szCs w:val="16"/>
                      <w:lang w:val="en-GB"/>
                    </w:rPr>
                    <w:sym w:font="Wingdings" w:char="F0FC"/>
                  </w:r>
                </w:p>
              </w:tc>
              <w:tc>
                <w:tcPr>
                  <w:tcW w:w="0" w:type="auto"/>
                </w:tcPr>
                <w:p w14:paraId="69CC7896" w14:textId="77777777" w:rsidR="00844720" w:rsidRPr="00565310" w:rsidRDefault="00844720" w:rsidP="00565310">
                  <w:pPr>
                    <w:jc w:val="center"/>
                    <w:rPr>
                      <w:sz w:val="16"/>
                      <w:szCs w:val="16"/>
                      <w:lang w:val="en-GB"/>
                    </w:rPr>
                  </w:pPr>
                  <w:r>
                    <w:rPr>
                      <w:sz w:val="16"/>
                      <w:szCs w:val="16"/>
                      <w:lang w:val="en-GB"/>
                    </w:rPr>
                    <w:sym w:font="Wingdings" w:char="F0FC"/>
                  </w:r>
                </w:p>
              </w:tc>
            </w:tr>
          </w:tbl>
          <w:p w14:paraId="4906EB4F" w14:textId="77777777" w:rsidR="00844720" w:rsidRDefault="00844720" w:rsidP="007A1183">
            <w:pPr>
              <w:rPr>
                <w:lang w:val="en-GB"/>
              </w:rPr>
            </w:pP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77777777"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6C1B14">
              <w:rPr>
                <w:rFonts w:cs="Courier New"/>
              </w:rPr>
              <w:t>1.0</w:t>
            </w:r>
            <w:r w:rsidR="0094261F">
              <w:rPr>
                <w:rFonts w:cs="Courier New"/>
              </w:rPr>
              <w:t>.0</w:t>
            </w:r>
          </w:p>
        </w:tc>
      </w:tr>
    </w:tbl>
    <w:p w14:paraId="74653826" w14:textId="77777777" w:rsidR="00386ABB" w:rsidRDefault="00386ABB" w:rsidP="00386ABB">
      <w:pPr>
        <w:pStyle w:val="Heading3"/>
        <w:rPr>
          <w:lang w:val="en-GB"/>
        </w:rPr>
      </w:pPr>
      <w:r>
        <w:rPr>
          <w:lang w:val="en-GB"/>
        </w:rPr>
        <w:t>mzTab-</w:t>
      </w:r>
      <w:r w:rsidR="003D6875">
        <w:rPr>
          <w:lang w:val="en-GB"/>
        </w:rPr>
        <w:t>m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86ABB" w14:paraId="600C609E" w14:textId="77777777">
        <w:tc>
          <w:tcPr>
            <w:tcW w:w="1617" w:type="dxa"/>
            <w:vAlign w:val="center"/>
          </w:tcPr>
          <w:p w14:paraId="6A27FAB8" w14:textId="77777777" w:rsidR="00386ABB" w:rsidRPr="00EC2317" w:rsidRDefault="00386ABB" w:rsidP="00386ABB">
            <w:pPr>
              <w:rPr>
                <w:b/>
                <w:lang w:val="en-GB"/>
              </w:rPr>
            </w:pPr>
            <w:r w:rsidRPr="00EC2317">
              <w:rPr>
                <w:b/>
                <w:lang w:val="en-GB"/>
              </w:rPr>
              <w:t>Description:</w:t>
            </w:r>
          </w:p>
        </w:tc>
        <w:tc>
          <w:tcPr>
            <w:tcW w:w="8571" w:type="dxa"/>
          </w:tcPr>
          <w:p w14:paraId="1ACA5ADC" w14:textId="77777777" w:rsidR="00386ABB" w:rsidRPr="00EC2317" w:rsidRDefault="003D6875" w:rsidP="00386ABB">
            <w:pPr>
              <w:rPr>
                <w:lang w:val="en-GB"/>
              </w:rPr>
            </w:pPr>
            <w:r>
              <w:rPr>
                <w:lang w:val="en-GB"/>
              </w:rPr>
              <w:t>The results included in an mzTab file can be reported in 2 ways: ‘Complete’ (when results for each assay/replicate are included) and ‘Summary’, when only the most representative results are reported.</w:t>
            </w:r>
          </w:p>
        </w:tc>
      </w:tr>
      <w:tr w:rsidR="00386ABB" w14:paraId="30463750" w14:textId="77777777">
        <w:tc>
          <w:tcPr>
            <w:tcW w:w="1617" w:type="dxa"/>
            <w:vAlign w:val="center"/>
          </w:tcPr>
          <w:p w14:paraId="55E37E2A" w14:textId="77777777" w:rsidR="00386ABB" w:rsidRPr="00EC2317" w:rsidRDefault="00386ABB" w:rsidP="00386ABB">
            <w:pPr>
              <w:rPr>
                <w:b/>
                <w:lang w:val="en-GB"/>
              </w:rPr>
            </w:pPr>
            <w:r w:rsidRPr="00EC2317">
              <w:rPr>
                <w:b/>
                <w:lang w:val="en-GB"/>
              </w:rPr>
              <w:t>Type:</w:t>
            </w:r>
          </w:p>
        </w:tc>
        <w:tc>
          <w:tcPr>
            <w:tcW w:w="8571" w:type="dxa"/>
          </w:tcPr>
          <w:p w14:paraId="136BF943" w14:textId="77777777" w:rsidR="00386ABB" w:rsidRPr="00EC2317" w:rsidRDefault="003D6875" w:rsidP="00386ABB">
            <w:pPr>
              <w:rPr>
                <w:lang w:val="en-GB"/>
              </w:rPr>
            </w:pPr>
            <w:r>
              <w:rPr>
                <w:lang w:val="en-GB"/>
              </w:rPr>
              <w:t>Enum</w:t>
            </w:r>
          </w:p>
        </w:tc>
      </w:tr>
      <w:tr w:rsidR="00F0121B" w14:paraId="67A797AB" w14:textId="77777777" w:rsidTr="00046F5A">
        <w:tc>
          <w:tcPr>
            <w:tcW w:w="1617" w:type="dxa"/>
            <w:vAlign w:val="center"/>
          </w:tcPr>
          <w:p w14:paraId="10C4C5D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2EB02AE1" w14:textId="77777777" w:rsidTr="00046F5A">
              <w:tc>
                <w:tcPr>
                  <w:tcW w:w="0" w:type="auto"/>
                  <w:tcBorders>
                    <w:top w:val="nil"/>
                    <w:left w:val="nil"/>
                  </w:tcBorders>
                </w:tcPr>
                <w:p w14:paraId="67E69169" w14:textId="77777777" w:rsidR="00F0121B" w:rsidRPr="00AB45A3" w:rsidRDefault="00F0121B" w:rsidP="00046F5A">
                  <w:pPr>
                    <w:jc w:val="center"/>
                    <w:rPr>
                      <w:sz w:val="16"/>
                      <w:szCs w:val="16"/>
                      <w:lang w:val="en-GB"/>
                    </w:rPr>
                  </w:pPr>
                </w:p>
              </w:tc>
              <w:tc>
                <w:tcPr>
                  <w:tcW w:w="0" w:type="auto"/>
                </w:tcPr>
                <w:p w14:paraId="13654DDA"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0685C78"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2AD02954" w14:textId="77777777" w:rsidTr="00046F5A">
              <w:tc>
                <w:tcPr>
                  <w:tcW w:w="0" w:type="auto"/>
                </w:tcPr>
                <w:p w14:paraId="3769D7ED"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728D5EEF"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347FEDBD"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14173975" w14:textId="77777777" w:rsidTr="00046F5A">
              <w:tc>
                <w:tcPr>
                  <w:tcW w:w="0" w:type="auto"/>
                </w:tcPr>
                <w:p w14:paraId="0ECE41CD"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19BF177D"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2F4CADC" w14:textId="77777777" w:rsidR="00F0121B" w:rsidRPr="00AB45A3" w:rsidRDefault="00F0121B" w:rsidP="00046F5A">
                  <w:pPr>
                    <w:jc w:val="center"/>
                    <w:rPr>
                      <w:sz w:val="16"/>
                      <w:szCs w:val="16"/>
                      <w:lang w:val="en-GB"/>
                    </w:rPr>
                  </w:pPr>
                  <w:r>
                    <w:rPr>
                      <w:sz w:val="16"/>
                      <w:szCs w:val="16"/>
                      <w:lang w:val="en-GB"/>
                    </w:rPr>
                    <w:sym w:font="Wingdings" w:char="F0FC"/>
                  </w:r>
                </w:p>
              </w:tc>
            </w:tr>
          </w:tbl>
          <w:p w14:paraId="5A0407AF" w14:textId="77777777" w:rsidR="00F0121B" w:rsidRDefault="00F0121B" w:rsidP="00046F5A">
            <w:pPr>
              <w:rPr>
                <w:lang w:val="en-GB"/>
              </w:rPr>
            </w:pPr>
          </w:p>
        </w:tc>
      </w:tr>
      <w:tr w:rsidR="00386ABB" w14:paraId="583AE67A" w14:textId="77777777">
        <w:tc>
          <w:tcPr>
            <w:tcW w:w="1617" w:type="dxa"/>
            <w:vAlign w:val="center"/>
          </w:tcPr>
          <w:p w14:paraId="237265D2" w14:textId="77777777" w:rsidR="00386ABB" w:rsidRPr="00EC2317" w:rsidRDefault="00386ABB" w:rsidP="00386ABB">
            <w:pPr>
              <w:rPr>
                <w:b/>
                <w:lang w:val="en-GB"/>
              </w:rPr>
            </w:pPr>
            <w:r w:rsidRPr="00EC2317">
              <w:rPr>
                <w:b/>
                <w:lang w:val="en-GB"/>
              </w:rPr>
              <w:t>Example:</w:t>
            </w:r>
          </w:p>
        </w:tc>
        <w:tc>
          <w:tcPr>
            <w:tcW w:w="8571" w:type="dxa"/>
          </w:tcPr>
          <w:p w14:paraId="76B8F5F0" w14:textId="77777777" w:rsidR="007079EB" w:rsidRDefault="007079EB" w:rsidP="007079EB">
            <w:pPr>
              <w:pStyle w:val="Code"/>
              <w:rPr>
                <w:rFonts w:cs="Courier New"/>
              </w:rPr>
            </w:pPr>
          </w:p>
          <w:p w14:paraId="30BFF16C" w14:textId="77777777" w:rsidR="00386ABB" w:rsidRDefault="00386ABB" w:rsidP="007079EB">
            <w:pPr>
              <w:pStyle w:val="Code"/>
              <w:rPr>
                <w:rFonts w:cs="Courier New"/>
              </w:rPr>
            </w:pPr>
            <w:r w:rsidRPr="00E92C27">
              <w:rPr>
                <w:rFonts w:cs="Courier New"/>
              </w:rPr>
              <w:t xml:space="preserve">MTD   </w:t>
            </w:r>
            <w:r>
              <w:rPr>
                <w:rFonts w:cs="Courier New"/>
              </w:rPr>
              <w:t>mzTab-</w:t>
            </w:r>
            <w:r w:rsidR="003D6875">
              <w:rPr>
                <w:rFonts w:cs="Courier New"/>
              </w:rPr>
              <w:t>mode</w:t>
            </w:r>
            <w:r w:rsidRPr="00E92C27">
              <w:rPr>
                <w:rFonts w:cs="Courier New"/>
              </w:rPr>
              <w:t xml:space="preserve">   </w:t>
            </w:r>
            <w:r w:rsidR="003D6875">
              <w:rPr>
                <w:rFonts w:cs="Courier New"/>
              </w:rPr>
              <w:t>Complete</w:t>
            </w:r>
          </w:p>
          <w:p w14:paraId="4E9D922D" w14:textId="77777777" w:rsidR="003D6875" w:rsidRDefault="003D6875" w:rsidP="003D6875">
            <w:pPr>
              <w:pStyle w:val="Code"/>
              <w:rPr>
                <w:rFonts w:cs="Courier New"/>
              </w:rPr>
            </w:pPr>
            <w:r w:rsidRPr="00E92C27">
              <w:rPr>
                <w:rFonts w:cs="Courier New"/>
              </w:rPr>
              <w:t xml:space="preserve">MTD   </w:t>
            </w:r>
            <w:r>
              <w:rPr>
                <w:rFonts w:cs="Courier New"/>
              </w:rPr>
              <w:t>mzTab-mode</w:t>
            </w:r>
            <w:r w:rsidRPr="00E92C27">
              <w:rPr>
                <w:rFonts w:cs="Courier New"/>
              </w:rPr>
              <w:t xml:space="preserve">   </w:t>
            </w:r>
            <w:r>
              <w:rPr>
                <w:rFonts w:cs="Courier New"/>
              </w:rPr>
              <w:t>Summary</w:t>
            </w:r>
          </w:p>
          <w:p w14:paraId="0DFDAF4D" w14:textId="77777777" w:rsidR="003D6875" w:rsidRPr="00E92C27" w:rsidRDefault="003D6875" w:rsidP="007079EB">
            <w:pPr>
              <w:pStyle w:val="Code"/>
              <w:rPr>
                <w:rFonts w:cs="Courier New"/>
              </w:rPr>
            </w:pPr>
          </w:p>
        </w:tc>
      </w:tr>
    </w:tbl>
    <w:p w14:paraId="66A8B76D" w14:textId="77777777" w:rsidR="001332DD" w:rsidRDefault="001332DD" w:rsidP="001332DD">
      <w:pPr>
        <w:pStyle w:val="Heading3"/>
        <w:rPr>
          <w:lang w:val="en-GB"/>
        </w:rPr>
      </w:pPr>
      <w:r>
        <w:rPr>
          <w:lang w:val="en-GB"/>
        </w:rPr>
        <w:lastRenderedPageBreak/>
        <w:t>mzTab-typ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332DD" w14:paraId="7ECE1837" w14:textId="77777777">
        <w:tc>
          <w:tcPr>
            <w:tcW w:w="1617" w:type="dxa"/>
            <w:vAlign w:val="center"/>
          </w:tcPr>
          <w:p w14:paraId="7191BA05" w14:textId="77777777" w:rsidR="001332DD" w:rsidRPr="00EC2317" w:rsidRDefault="001332DD" w:rsidP="004B7E14">
            <w:pPr>
              <w:rPr>
                <w:b/>
                <w:lang w:val="en-GB"/>
              </w:rPr>
            </w:pPr>
            <w:r w:rsidRPr="00EC2317">
              <w:rPr>
                <w:b/>
                <w:lang w:val="en-GB"/>
              </w:rPr>
              <w:t>Description:</w:t>
            </w:r>
          </w:p>
        </w:tc>
        <w:tc>
          <w:tcPr>
            <w:tcW w:w="8571" w:type="dxa"/>
          </w:tcPr>
          <w:p w14:paraId="7E9A4175" w14:textId="77777777" w:rsidR="001332DD" w:rsidRPr="00EC2317" w:rsidRDefault="001332DD" w:rsidP="00D13C33">
            <w:pPr>
              <w:rPr>
                <w:lang w:val="en-GB"/>
              </w:rPr>
            </w:pPr>
            <w:r w:rsidRPr="00CE1EE3">
              <w:rPr>
                <w:lang w:val="en-GB"/>
              </w:rPr>
              <w:t xml:space="preserve">The results included in an mzTab file </w:t>
            </w:r>
            <w:r w:rsidR="00D526DA" w:rsidRPr="009B2DE7">
              <w:rPr>
                <w:lang w:val="en-GB"/>
              </w:rPr>
              <w:t>MUST be flagged</w:t>
            </w:r>
            <w:r w:rsidRPr="00CE1EE3">
              <w:rPr>
                <w:lang w:val="en-GB"/>
              </w:rPr>
              <w:t xml:space="preserve"> </w:t>
            </w:r>
            <w:r w:rsidR="0048637E">
              <w:rPr>
                <w:lang w:val="en-GB"/>
              </w:rPr>
              <w:t>as ‘Identification’ or ‘Quantification</w:t>
            </w:r>
            <w:r w:rsidR="00A66F1B">
              <w:rPr>
                <w:lang w:val="en-GB"/>
              </w:rPr>
              <w:t xml:space="preserve">’ </w:t>
            </w:r>
            <w:r w:rsidR="00D13C33">
              <w:rPr>
                <w:lang w:val="en-GB"/>
              </w:rPr>
              <w:t xml:space="preserve"> - </w:t>
            </w:r>
            <w:r w:rsidR="00A66F1B">
              <w:rPr>
                <w:lang w:val="en-GB"/>
              </w:rPr>
              <w:t>the latter encompassing approaches that are quantification only or quantification and identification.</w:t>
            </w:r>
          </w:p>
        </w:tc>
      </w:tr>
      <w:tr w:rsidR="001332DD" w14:paraId="0A794567" w14:textId="77777777">
        <w:tc>
          <w:tcPr>
            <w:tcW w:w="1617" w:type="dxa"/>
            <w:vAlign w:val="center"/>
          </w:tcPr>
          <w:p w14:paraId="4383F9C8" w14:textId="77777777" w:rsidR="001332DD" w:rsidRPr="00EC2317" w:rsidRDefault="001332DD" w:rsidP="004B7E14">
            <w:pPr>
              <w:rPr>
                <w:b/>
                <w:lang w:val="en-GB"/>
              </w:rPr>
            </w:pPr>
            <w:r w:rsidRPr="00EC2317">
              <w:rPr>
                <w:b/>
                <w:lang w:val="en-GB"/>
              </w:rPr>
              <w:t>Type:</w:t>
            </w:r>
          </w:p>
        </w:tc>
        <w:tc>
          <w:tcPr>
            <w:tcW w:w="8571" w:type="dxa"/>
          </w:tcPr>
          <w:p w14:paraId="3912349D" w14:textId="77777777" w:rsidR="001332DD" w:rsidRPr="00EC2317" w:rsidRDefault="001332DD" w:rsidP="004B7E14">
            <w:pPr>
              <w:rPr>
                <w:lang w:val="en-GB"/>
              </w:rPr>
            </w:pPr>
            <w:r>
              <w:rPr>
                <w:lang w:val="en-GB"/>
              </w:rPr>
              <w:t>Enum</w:t>
            </w:r>
          </w:p>
        </w:tc>
      </w:tr>
      <w:tr w:rsidR="00F0121B" w14:paraId="5CF289BA" w14:textId="77777777" w:rsidTr="00046F5A">
        <w:tc>
          <w:tcPr>
            <w:tcW w:w="1617" w:type="dxa"/>
            <w:vAlign w:val="center"/>
          </w:tcPr>
          <w:p w14:paraId="6968362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49410CB9" w14:textId="77777777" w:rsidTr="00046F5A">
              <w:tc>
                <w:tcPr>
                  <w:tcW w:w="0" w:type="auto"/>
                  <w:tcBorders>
                    <w:top w:val="nil"/>
                    <w:left w:val="nil"/>
                  </w:tcBorders>
                </w:tcPr>
                <w:p w14:paraId="5DF1E5FB" w14:textId="77777777" w:rsidR="00F0121B" w:rsidRPr="00AB45A3" w:rsidRDefault="00F0121B" w:rsidP="00046F5A">
                  <w:pPr>
                    <w:jc w:val="center"/>
                    <w:rPr>
                      <w:sz w:val="16"/>
                      <w:szCs w:val="16"/>
                      <w:lang w:val="en-GB"/>
                    </w:rPr>
                  </w:pPr>
                </w:p>
              </w:tc>
              <w:tc>
                <w:tcPr>
                  <w:tcW w:w="0" w:type="auto"/>
                </w:tcPr>
                <w:p w14:paraId="2410C566"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2718D28"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44DC8D87" w14:textId="77777777" w:rsidTr="00046F5A">
              <w:tc>
                <w:tcPr>
                  <w:tcW w:w="0" w:type="auto"/>
                </w:tcPr>
                <w:p w14:paraId="5F920333"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7F91AE3D"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12D65DE3"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1867E072" w14:textId="77777777" w:rsidTr="00046F5A">
              <w:tc>
                <w:tcPr>
                  <w:tcW w:w="0" w:type="auto"/>
                </w:tcPr>
                <w:p w14:paraId="5C2E597F"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92C34BA"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FEFAA60" w14:textId="77777777" w:rsidR="00F0121B" w:rsidRPr="00AB45A3" w:rsidRDefault="00F0121B" w:rsidP="00046F5A">
                  <w:pPr>
                    <w:jc w:val="center"/>
                    <w:rPr>
                      <w:sz w:val="16"/>
                      <w:szCs w:val="16"/>
                      <w:lang w:val="en-GB"/>
                    </w:rPr>
                  </w:pPr>
                  <w:r>
                    <w:rPr>
                      <w:sz w:val="16"/>
                      <w:szCs w:val="16"/>
                      <w:lang w:val="en-GB"/>
                    </w:rPr>
                    <w:sym w:font="Wingdings" w:char="F0FC"/>
                  </w:r>
                </w:p>
              </w:tc>
            </w:tr>
          </w:tbl>
          <w:p w14:paraId="641A3866" w14:textId="77777777" w:rsidR="00F0121B" w:rsidRDefault="00F0121B" w:rsidP="00046F5A">
            <w:pPr>
              <w:rPr>
                <w:lang w:val="en-GB"/>
              </w:rPr>
            </w:pPr>
          </w:p>
        </w:tc>
      </w:tr>
      <w:tr w:rsidR="001332DD" w14:paraId="4A60B731" w14:textId="77777777">
        <w:tc>
          <w:tcPr>
            <w:tcW w:w="1617" w:type="dxa"/>
            <w:vAlign w:val="center"/>
          </w:tcPr>
          <w:p w14:paraId="5F9A9B41" w14:textId="77777777" w:rsidR="001332DD" w:rsidRPr="00EC2317" w:rsidRDefault="001332DD" w:rsidP="004B7E14">
            <w:pPr>
              <w:rPr>
                <w:b/>
                <w:lang w:val="en-GB"/>
              </w:rPr>
            </w:pPr>
            <w:r w:rsidRPr="00EC2317">
              <w:rPr>
                <w:b/>
                <w:lang w:val="en-GB"/>
              </w:rPr>
              <w:t>Example:</w:t>
            </w:r>
          </w:p>
        </w:tc>
        <w:tc>
          <w:tcPr>
            <w:tcW w:w="8571" w:type="dxa"/>
          </w:tcPr>
          <w:p w14:paraId="49430207" w14:textId="77777777" w:rsidR="001332DD" w:rsidRDefault="001332DD" w:rsidP="004B7E14">
            <w:pPr>
              <w:pStyle w:val="Code"/>
              <w:rPr>
                <w:rFonts w:cs="Courier New"/>
              </w:rPr>
            </w:pPr>
          </w:p>
          <w:p w14:paraId="2AB19239" w14:textId="77777777"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Quantification</w:t>
            </w:r>
          </w:p>
          <w:p w14:paraId="794359B6" w14:textId="77777777"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Identification</w:t>
            </w:r>
          </w:p>
          <w:p w14:paraId="27D5A67C" w14:textId="77777777" w:rsidR="001332DD" w:rsidRPr="00E92C27" w:rsidRDefault="001332DD" w:rsidP="004B7E14">
            <w:pPr>
              <w:pStyle w:val="Code"/>
              <w:rPr>
                <w:rFonts w:cs="Courier New"/>
              </w:rPr>
            </w:pP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389363AD" w14:textId="77777777" w:rsidTr="00046F5A">
              <w:tc>
                <w:tcPr>
                  <w:tcW w:w="0" w:type="auto"/>
                  <w:tcBorders>
                    <w:top w:val="nil"/>
                    <w:left w:val="nil"/>
                  </w:tcBorders>
                </w:tcPr>
                <w:p w14:paraId="1856638B" w14:textId="77777777" w:rsidR="00F0121B" w:rsidRPr="00AB45A3" w:rsidRDefault="00F0121B" w:rsidP="00046F5A">
                  <w:pPr>
                    <w:jc w:val="center"/>
                    <w:rPr>
                      <w:sz w:val="16"/>
                      <w:szCs w:val="16"/>
                      <w:lang w:val="en-GB"/>
                    </w:rPr>
                  </w:pPr>
                </w:p>
              </w:tc>
              <w:tc>
                <w:tcPr>
                  <w:tcW w:w="0" w:type="auto"/>
                </w:tcPr>
                <w:p w14:paraId="45357D66"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0188AD9"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2FDFFB52" w14:textId="77777777" w:rsidTr="00046F5A">
              <w:tc>
                <w:tcPr>
                  <w:tcW w:w="0" w:type="auto"/>
                </w:tcPr>
                <w:p w14:paraId="0963AA35"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4F857C3C" w14:textId="77777777" w:rsidR="00F0121B" w:rsidRPr="00AB45A3" w:rsidRDefault="00F0121B" w:rsidP="00046F5A">
                  <w:pPr>
                    <w:jc w:val="center"/>
                    <w:rPr>
                      <w:sz w:val="16"/>
                      <w:szCs w:val="16"/>
                      <w:lang w:val="en-GB"/>
                    </w:rPr>
                  </w:pPr>
                </w:p>
              </w:tc>
              <w:tc>
                <w:tcPr>
                  <w:tcW w:w="0" w:type="auto"/>
                </w:tcPr>
                <w:p w14:paraId="4EFBE07D" w14:textId="77777777" w:rsidR="00F0121B" w:rsidRPr="00AB45A3" w:rsidRDefault="00F0121B" w:rsidP="00046F5A">
                  <w:pPr>
                    <w:jc w:val="center"/>
                    <w:rPr>
                      <w:sz w:val="16"/>
                      <w:szCs w:val="16"/>
                      <w:lang w:val="en-GB"/>
                    </w:rPr>
                  </w:pPr>
                </w:p>
              </w:tc>
            </w:tr>
            <w:tr w:rsidR="00F0121B" w:rsidRPr="00AB45A3" w14:paraId="32BC6CD6" w14:textId="77777777" w:rsidTr="00046F5A">
              <w:tc>
                <w:tcPr>
                  <w:tcW w:w="0" w:type="auto"/>
                </w:tcPr>
                <w:p w14:paraId="3EB93F7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63C3DD44" w14:textId="77777777" w:rsidR="00F0121B" w:rsidRPr="00AB45A3" w:rsidRDefault="00F0121B" w:rsidP="00046F5A">
                  <w:pPr>
                    <w:jc w:val="center"/>
                    <w:rPr>
                      <w:sz w:val="16"/>
                      <w:szCs w:val="16"/>
                      <w:lang w:val="en-GB"/>
                    </w:rPr>
                  </w:pPr>
                </w:p>
              </w:tc>
              <w:tc>
                <w:tcPr>
                  <w:tcW w:w="0" w:type="auto"/>
                </w:tcPr>
                <w:p w14:paraId="6C0C6646" w14:textId="77777777" w:rsidR="00F0121B" w:rsidRPr="00AB45A3" w:rsidRDefault="00F0121B" w:rsidP="00046F5A">
                  <w:pPr>
                    <w:jc w:val="center"/>
                    <w:rPr>
                      <w:sz w:val="16"/>
                      <w:szCs w:val="16"/>
                      <w:lang w:val="en-GB"/>
                    </w:rPr>
                  </w:pPr>
                </w:p>
              </w:tc>
            </w:tr>
          </w:tbl>
          <w:p w14:paraId="01A82CAE" w14:textId="77777777" w:rsidR="00F0121B" w:rsidRDefault="00F0121B" w:rsidP="00046F5A">
            <w:pPr>
              <w:rPr>
                <w:lang w:val="en-GB"/>
              </w:rPr>
            </w:pP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628C3CA9" w14:textId="77777777" w:rsidTr="00046F5A">
              <w:tc>
                <w:tcPr>
                  <w:tcW w:w="0" w:type="auto"/>
                  <w:tcBorders>
                    <w:top w:val="nil"/>
                    <w:left w:val="nil"/>
                  </w:tcBorders>
                </w:tcPr>
                <w:p w14:paraId="184F5D48" w14:textId="77777777" w:rsidR="00F0121B" w:rsidRPr="00AB45A3" w:rsidRDefault="00F0121B" w:rsidP="00046F5A">
                  <w:pPr>
                    <w:jc w:val="center"/>
                    <w:rPr>
                      <w:sz w:val="16"/>
                      <w:szCs w:val="16"/>
                      <w:lang w:val="en-GB"/>
                    </w:rPr>
                  </w:pPr>
                </w:p>
              </w:tc>
              <w:tc>
                <w:tcPr>
                  <w:tcW w:w="0" w:type="auto"/>
                </w:tcPr>
                <w:p w14:paraId="37BA437C"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7FBBCBF4"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127657C9" w14:textId="77777777" w:rsidTr="00046F5A">
              <w:tc>
                <w:tcPr>
                  <w:tcW w:w="0" w:type="auto"/>
                </w:tcPr>
                <w:p w14:paraId="39000453"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0B2B154" w14:textId="77777777" w:rsidR="00F0121B" w:rsidRPr="00AB45A3" w:rsidRDefault="00F0121B" w:rsidP="00046F5A">
                  <w:pPr>
                    <w:jc w:val="center"/>
                    <w:rPr>
                      <w:sz w:val="16"/>
                      <w:szCs w:val="16"/>
                      <w:lang w:val="en-GB"/>
                    </w:rPr>
                  </w:pPr>
                </w:p>
              </w:tc>
              <w:tc>
                <w:tcPr>
                  <w:tcW w:w="0" w:type="auto"/>
                </w:tcPr>
                <w:p w14:paraId="7249C0CC" w14:textId="77777777" w:rsidR="00F0121B" w:rsidRPr="00AB45A3" w:rsidRDefault="00F0121B" w:rsidP="00046F5A">
                  <w:pPr>
                    <w:jc w:val="center"/>
                    <w:rPr>
                      <w:sz w:val="16"/>
                      <w:szCs w:val="16"/>
                      <w:lang w:val="en-GB"/>
                    </w:rPr>
                  </w:pPr>
                </w:p>
              </w:tc>
            </w:tr>
            <w:tr w:rsidR="00F0121B" w:rsidRPr="00AB45A3" w14:paraId="23E91BF3" w14:textId="77777777" w:rsidTr="00046F5A">
              <w:tc>
                <w:tcPr>
                  <w:tcW w:w="0" w:type="auto"/>
                </w:tcPr>
                <w:p w14:paraId="61126F4B"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1B446FB5" w14:textId="77777777" w:rsidR="00F0121B" w:rsidRPr="00AB45A3" w:rsidRDefault="00F0121B" w:rsidP="00046F5A">
                  <w:pPr>
                    <w:jc w:val="center"/>
                    <w:rPr>
                      <w:sz w:val="16"/>
                      <w:szCs w:val="16"/>
                      <w:lang w:val="en-GB"/>
                    </w:rPr>
                  </w:pPr>
                </w:p>
              </w:tc>
              <w:tc>
                <w:tcPr>
                  <w:tcW w:w="0" w:type="auto"/>
                </w:tcPr>
                <w:p w14:paraId="2B7E35F7" w14:textId="77777777" w:rsidR="00F0121B" w:rsidRPr="00AB45A3" w:rsidRDefault="00F0121B" w:rsidP="00046F5A">
                  <w:pPr>
                    <w:jc w:val="center"/>
                    <w:rPr>
                      <w:sz w:val="16"/>
                      <w:szCs w:val="16"/>
                      <w:lang w:val="en-GB"/>
                    </w:rPr>
                  </w:pPr>
                </w:p>
              </w:tc>
            </w:tr>
          </w:tbl>
          <w:p w14:paraId="40E1FD3D" w14:textId="77777777" w:rsidR="00F0121B" w:rsidRDefault="00F0121B" w:rsidP="00046F5A">
            <w:pPr>
              <w:rPr>
                <w:lang w:val="en-GB"/>
              </w:rPr>
            </w:pP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1A37C5D4" w14:textId="77777777" w:rsidTr="00046F5A">
              <w:tc>
                <w:tcPr>
                  <w:tcW w:w="0" w:type="auto"/>
                  <w:tcBorders>
                    <w:top w:val="nil"/>
                    <w:left w:val="nil"/>
                  </w:tcBorders>
                </w:tcPr>
                <w:p w14:paraId="2E461AF0" w14:textId="77777777" w:rsidR="00F0121B" w:rsidRPr="00AB45A3" w:rsidRDefault="00F0121B" w:rsidP="00046F5A">
                  <w:pPr>
                    <w:jc w:val="center"/>
                    <w:rPr>
                      <w:sz w:val="16"/>
                      <w:szCs w:val="16"/>
                      <w:lang w:val="en-GB"/>
                    </w:rPr>
                  </w:pPr>
                </w:p>
              </w:tc>
              <w:tc>
                <w:tcPr>
                  <w:tcW w:w="0" w:type="auto"/>
                </w:tcPr>
                <w:p w14:paraId="52842C19"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39C9CCA"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90894AA" w14:textId="77777777" w:rsidTr="00046F5A">
              <w:tc>
                <w:tcPr>
                  <w:tcW w:w="0" w:type="auto"/>
                </w:tcPr>
                <w:p w14:paraId="68AD24B0"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5656980"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E8D2D1E"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0ED6DDC3" w14:textId="77777777" w:rsidTr="00046F5A">
              <w:tc>
                <w:tcPr>
                  <w:tcW w:w="0" w:type="auto"/>
                </w:tcPr>
                <w:p w14:paraId="593C238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32B25D7"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9578D5C" w14:textId="77777777" w:rsidR="00F0121B" w:rsidRPr="00AB45A3" w:rsidRDefault="00F0121B" w:rsidP="00046F5A">
                  <w:pPr>
                    <w:jc w:val="center"/>
                    <w:rPr>
                      <w:sz w:val="16"/>
                      <w:szCs w:val="16"/>
                      <w:lang w:val="en-GB"/>
                    </w:rPr>
                  </w:pPr>
                  <w:r>
                    <w:rPr>
                      <w:sz w:val="16"/>
                      <w:szCs w:val="16"/>
                      <w:lang w:val="en-GB"/>
                    </w:rPr>
                    <w:sym w:font="Wingdings" w:char="F0FC"/>
                  </w:r>
                </w:p>
              </w:tc>
            </w:tr>
          </w:tbl>
          <w:p w14:paraId="6406456C" w14:textId="77777777" w:rsidR="00F0121B" w:rsidRDefault="00F0121B" w:rsidP="00046F5A">
            <w:pPr>
              <w:rPr>
                <w:lang w:val="en-GB"/>
              </w:rPr>
            </w:pP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482CE73A" w14:textId="77777777" w:rsidTr="00046F5A">
              <w:tc>
                <w:tcPr>
                  <w:tcW w:w="0" w:type="auto"/>
                  <w:tcBorders>
                    <w:top w:val="nil"/>
                    <w:left w:val="nil"/>
                  </w:tcBorders>
                </w:tcPr>
                <w:p w14:paraId="355F0373" w14:textId="77777777" w:rsidR="00F0121B" w:rsidRPr="00AB45A3" w:rsidRDefault="00F0121B" w:rsidP="00046F5A">
                  <w:pPr>
                    <w:jc w:val="center"/>
                    <w:rPr>
                      <w:sz w:val="16"/>
                      <w:szCs w:val="16"/>
                      <w:lang w:val="en-GB"/>
                    </w:rPr>
                  </w:pPr>
                </w:p>
              </w:tc>
              <w:tc>
                <w:tcPr>
                  <w:tcW w:w="0" w:type="auto"/>
                </w:tcPr>
                <w:p w14:paraId="191413BE"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2462602"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A3B7043" w14:textId="77777777" w:rsidTr="00046F5A">
              <w:tc>
                <w:tcPr>
                  <w:tcW w:w="0" w:type="auto"/>
                </w:tcPr>
                <w:p w14:paraId="7DAF875D"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1E8FF2F" w14:textId="77777777" w:rsidR="00F0121B" w:rsidRPr="00AB45A3" w:rsidRDefault="00F0121B" w:rsidP="00046F5A">
                  <w:pPr>
                    <w:jc w:val="center"/>
                    <w:rPr>
                      <w:sz w:val="16"/>
                      <w:szCs w:val="16"/>
                      <w:lang w:val="en-GB"/>
                    </w:rPr>
                  </w:pPr>
                </w:p>
              </w:tc>
              <w:tc>
                <w:tcPr>
                  <w:tcW w:w="0" w:type="auto"/>
                </w:tcPr>
                <w:p w14:paraId="72928669" w14:textId="77777777" w:rsidR="00F0121B" w:rsidRPr="00AB45A3" w:rsidRDefault="00F0121B" w:rsidP="00046F5A">
                  <w:pPr>
                    <w:jc w:val="center"/>
                    <w:rPr>
                      <w:sz w:val="16"/>
                      <w:szCs w:val="16"/>
                      <w:lang w:val="en-GB"/>
                    </w:rPr>
                  </w:pPr>
                </w:p>
              </w:tc>
            </w:tr>
            <w:tr w:rsidR="00F0121B" w:rsidRPr="00AB45A3" w14:paraId="22C170CF" w14:textId="77777777" w:rsidTr="00046F5A">
              <w:tc>
                <w:tcPr>
                  <w:tcW w:w="0" w:type="auto"/>
                </w:tcPr>
                <w:p w14:paraId="554EBFF0"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49262EEE" w14:textId="77777777" w:rsidR="00F0121B" w:rsidRPr="00AB45A3" w:rsidRDefault="00F0121B" w:rsidP="00046F5A">
                  <w:pPr>
                    <w:jc w:val="center"/>
                    <w:rPr>
                      <w:sz w:val="16"/>
                      <w:szCs w:val="16"/>
                      <w:lang w:val="en-GB"/>
                    </w:rPr>
                  </w:pPr>
                </w:p>
              </w:tc>
              <w:tc>
                <w:tcPr>
                  <w:tcW w:w="0" w:type="auto"/>
                </w:tcPr>
                <w:p w14:paraId="58E34B02" w14:textId="77777777" w:rsidR="00F0121B" w:rsidRPr="00AB45A3" w:rsidRDefault="00F0121B" w:rsidP="00046F5A">
                  <w:pPr>
                    <w:jc w:val="center"/>
                    <w:rPr>
                      <w:sz w:val="16"/>
                      <w:szCs w:val="16"/>
                      <w:lang w:val="en-GB"/>
                    </w:rPr>
                  </w:pPr>
                </w:p>
              </w:tc>
            </w:tr>
          </w:tbl>
          <w:p w14:paraId="721169F2" w14:textId="77777777" w:rsidR="00F0121B" w:rsidRDefault="00F0121B" w:rsidP="00046F5A">
            <w:pPr>
              <w:rPr>
                <w:lang w:val="en-GB"/>
              </w:rPr>
            </w:pP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r w:rsidRPr="00EC1AF0">
        <w:rPr>
          <w:lang w:val="en-GB"/>
        </w:rPr>
        <w:t>instrument</w:t>
      </w:r>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0381D4B1" w14:textId="77777777" w:rsidTr="00046F5A">
              <w:tc>
                <w:tcPr>
                  <w:tcW w:w="0" w:type="auto"/>
                  <w:tcBorders>
                    <w:top w:val="nil"/>
                    <w:left w:val="nil"/>
                  </w:tcBorders>
                </w:tcPr>
                <w:p w14:paraId="321BAF46" w14:textId="77777777" w:rsidR="00F0121B" w:rsidRPr="00AB45A3" w:rsidRDefault="00F0121B" w:rsidP="00046F5A">
                  <w:pPr>
                    <w:jc w:val="center"/>
                    <w:rPr>
                      <w:sz w:val="16"/>
                      <w:szCs w:val="16"/>
                      <w:lang w:val="en-GB"/>
                    </w:rPr>
                  </w:pPr>
                </w:p>
              </w:tc>
              <w:tc>
                <w:tcPr>
                  <w:tcW w:w="0" w:type="auto"/>
                </w:tcPr>
                <w:p w14:paraId="6B1FCFE4"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E775843"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12DB715B" w14:textId="77777777" w:rsidTr="00046F5A">
              <w:tc>
                <w:tcPr>
                  <w:tcW w:w="0" w:type="auto"/>
                </w:tcPr>
                <w:p w14:paraId="26C92F51"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0F2905EE" w14:textId="77777777" w:rsidR="00F0121B" w:rsidRPr="00AB45A3" w:rsidRDefault="00F0121B" w:rsidP="00046F5A">
                  <w:pPr>
                    <w:jc w:val="center"/>
                    <w:rPr>
                      <w:sz w:val="16"/>
                      <w:szCs w:val="16"/>
                      <w:lang w:val="en-GB"/>
                    </w:rPr>
                  </w:pPr>
                </w:p>
              </w:tc>
              <w:tc>
                <w:tcPr>
                  <w:tcW w:w="0" w:type="auto"/>
                </w:tcPr>
                <w:p w14:paraId="33D52439" w14:textId="77777777" w:rsidR="00F0121B" w:rsidRPr="00AB45A3" w:rsidRDefault="00F0121B" w:rsidP="00046F5A">
                  <w:pPr>
                    <w:jc w:val="center"/>
                    <w:rPr>
                      <w:sz w:val="16"/>
                      <w:szCs w:val="16"/>
                      <w:lang w:val="en-GB"/>
                    </w:rPr>
                  </w:pPr>
                </w:p>
              </w:tc>
            </w:tr>
            <w:tr w:rsidR="00F0121B" w:rsidRPr="00AB45A3" w14:paraId="4E314992" w14:textId="77777777" w:rsidTr="00046F5A">
              <w:tc>
                <w:tcPr>
                  <w:tcW w:w="0" w:type="auto"/>
                </w:tcPr>
                <w:p w14:paraId="079870F3" w14:textId="77777777" w:rsidR="00F0121B" w:rsidRPr="00AB45A3" w:rsidRDefault="00F0121B" w:rsidP="00046F5A">
                  <w:pPr>
                    <w:rPr>
                      <w:sz w:val="16"/>
                      <w:szCs w:val="16"/>
                      <w:lang w:val="en-GB"/>
                    </w:rPr>
                  </w:pPr>
                  <w:r w:rsidRPr="00AB45A3">
                    <w:rPr>
                      <w:sz w:val="16"/>
                      <w:szCs w:val="16"/>
                      <w:lang w:val="en-GB"/>
                    </w:rPr>
                    <w:lastRenderedPageBreak/>
                    <w:t>Identification</w:t>
                  </w:r>
                </w:p>
              </w:tc>
              <w:tc>
                <w:tcPr>
                  <w:tcW w:w="0" w:type="auto"/>
                </w:tcPr>
                <w:p w14:paraId="7E31D94A" w14:textId="77777777" w:rsidR="00F0121B" w:rsidRPr="00AB45A3" w:rsidRDefault="00F0121B" w:rsidP="00046F5A">
                  <w:pPr>
                    <w:jc w:val="center"/>
                    <w:rPr>
                      <w:sz w:val="16"/>
                      <w:szCs w:val="16"/>
                      <w:lang w:val="en-GB"/>
                    </w:rPr>
                  </w:pPr>
                </w:p>
              </w:tc>
              <w:tc>
                <w:tcPr>
                  <w:tcW w:w="0" w:type="auto"/>
                </w:tcPr>
                <w:p w14:paraId="5969E2DE" w14:textId="77777777" w:rsidR="00F0121B" w:rsidRPr="00AB45A3" w:rsidRDefault="00F0121B" w:rsidP="00046F5A">
                  <w:pPr>
                    <w:jc w:val="center"/>
                    <w:rPr>
                      <w:sz w:val="16"/>
                      <w:szCs w:val="16"/>
                      <w:lang w:val="en-GB"/>
                    </w:rPr>
                  </w:pPr>
                </w:p>
              </w:tc>
            </w:tr>
          </w:tbl>
          <w:p w14:paraId="53E04798" w14:textId="77777777" w:rsidR="00F0121B" w:rsidRDefault="00F0121B" w:rsidP="00046F5A">
            <w:pPr>
              <w:rPr>
                <w:lang w:val="en-GB"/>
              </w:rPr>
            </w:pP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lastRenderedPageBreak/>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001D369" w14:textId="77777777" w:rsidTr="00046F5A">
              <w:tc>
                <w:tcPr>
                  <w:tcW w:w="0" w:type="auto"/>
                  <w:tcBorders>
                    <w:top w:val="nil"/>
                    <w:left w:val="nil"/>
                  </w:tcBorders>
                </w:tcPr>
                <w:p w14:paraId="468A5834" w14:textId="77777777" w:rsidR="00F96165" w:rsidRPr="00AB45A3" w:rsidRDefault="00F96165" w:rsidP="00046F5A">
                  <w:pPr>
                    <w:jc w:val="center"/>
                    <w:rPr>
                      <w:sz w:val="16"/>
                      <w:szCs w:val="16"/>
                      <w:lang w:val="en-GB"/>
                    </w:rPr>
                  </w:pPr>
                </w:p>
              </w:tc>
              <w:tc>
                <w:tcPr>
                  <w:tcW w:w="0" w:type="auto"/>
                </w:tcPr>
                <w:p w14:paraId="4466A319"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308BD89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0A4EDBB7" w14:textId="77777777" w:rsidTr="00046F5A">
              <w:tc>
                <w:tcPr>
                  <w:tcW w:w="0" w:type="auto"/>
                </w:tcPr>
                <w:p w14:paraId="6118047C"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17102BB" w14:textId="77777777" w:rsidR="00F96165" w:rsidRPr="00AB45A3" w:rsidRDefault="00F96165" w:rsidP="00046F5A">
                  <w:pPr>
                    <w:jc w:val="center"/>
                    <w:rPr>
                      <w:sz w:val="16"/>
                      <w:szCs w:val="16"/>
                      <w:lang w:val="en-GB"/>
                    </w:rPr>
                  </w:pPr>
                </w:p>
              </w:tc>
              <w:tc>
                <w:tcPr>
                  <w:tcW w:w="0" w:type="auto"/>
                </w:tcPr>
                <w:p w14:paraId="1782A70A" w14:textId="77777777" w:rsidR="00F96165" w:rsidRPr="00AB45A3" w:rsidRDefault="00F96165" w:rsidP="00046F5A">
                  <w:pPr>
                    <w:jc w:val="center"/>
                    <w:rPr>
                      <w:sz w:val="16"/>
                      <w:szCs w:val="16"/>
                      <w:lang w:val="en-GB"/>
                    </w:rPr>
                  </w:pPr>
                </w:p>
              </w:tc>
            </w:tr>
            <w:tr w:rsidR="00F96165" w:rsidRPr="00AB45A3" w14:paraId="6379FBBF" w14:textId="77777777" w:rsidTr="00046F5A">
              <w:tc>
                <w:tcPr>
                  <w:tcW w:w="0" w:type="auto"/>
                </w:tcPr>
                <w:p w14:paraId="0E4FADF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21D2605C" w14:textId="77777777" w:rsidR="00F96165" w:rsidRPr="00AB45A3" w:rsidRDefault="00F96165" w:rsidP="00046F5A">
                  <w:pPr>
                    <w:jc w:val="center"/>
                    <w:rPr>
                      <w:sz w:val="16"/>
                      <w:szCs w:val="16"/>
                      <w:lang w:val="en-GB"/>
                    </w:rPr>
                  </w:pPr>
                </w:p>
              </w:tc>
              <w:tc>
                <w:tcPr>
                  <w:tcW w:w="0" w:type="auto"/>
                </w:tcPr>
                <w:p w14:paraId="1EC76BA9" w14:textId="77777777" w:rsidR="00F96165" w:rsidRPr="00AB45A3" w:rsidRDefault="00F96165" w:rsidP="00046F5A">
                  <w:pPr>
                    <w:jc w:val="center"/>
                    <w:rPr>
                      <w:sz w:val="16"/>
                      <w:szCs w:val="16"/>
                      <w:lang w:val="en-GB"/>
                    </w:rPr>
                  </w:pPr>
                </w:p>
              </w:tc>
            </w:tr>
          </w:tbl>
          <w:p w14:paraId="59BBC7EB" w14:textId="77777777" w:rsidR="00F96165" w:rsidRDefault="00F96165" w:rsidP="00046F5A">
            <w:pPr>
              <w:rPr>
                <w:lang w:val="en-GB"/>
              </w:rPr>
            </w:pP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26B18AF" w14:textId="77777777" w:rsidTr="00046F5A">
              <w:tc>
                <w:tcPr>
                  <w:tcW w:w="0" w:type="auto"/>
                  <w:tcBorders>
                    <w:top w:val="nil"/>
                    <w:left w:val="nil"/>
                  </w:tcBorders>
                </w:tcPr>
                <w:p w14:paraId="577E6148" w14:textId="77777777" w:rsidR="00F96165" w:rsidRPr="00AB45A3" w:rsidRDefault="00F96165" w:rsidP="00046F5A">
                  <w:pPr>
                    <w:jc w:val="center"/>
                    <w:rPr>
                      <w:sz w:val="16"/>
                      <w:szCs w:val="16"/>
                      <w:lang w:val="en-GB"/>
                    </w:rPr>
                  </w:pPr>
                </w:p>
              </w:tc>
              <w:tc>
                <w:tcPr>
                  <w:tcW w:w="0" w:type="auto"/>
                </w:tcPr>
                <w:p w14:paraId="2666DDDA"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359ADB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9C1AAA9" w14:textId="77777777" w:rsidTr="00046F5A">
              <w:tc>
                <w:tcPr>
                  <w:tcW w:w="0" w:type="auto"/>
                </w:tcPr>
                <w:p w14:paraId="519EB010"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FD54262" w14:textId="77777777" w:rsidR="00F96165" w:rsidRPr="00AB45A3" w:rsidRDefault="00F96165" w:rsidP="00046F5A">
                  <w:pPr>
                    <w:jc w:val="center"/>
                    <w:rPr>
                      <w:sz w:val="16"/>
                      <w:szCs w:val="16"/>
                      <w:lang w:val="en-GB"/>
                    </w:rPr>
                  </w:pPr>
                </w:p>
              </w:tc>
              <w:tc>
                <w:tcPr>
                  <w:tcW w:w="0" w:type="auto"/>
                </w:tcPr>
                <w:p w14:paraId="43608B02" w14:textId="77777777" w:rsidR="00F96165" w:rsidRPr="00AB45A3" w:rsidRDefault="00F96165" w:rsidP="00046F5A">
                  <w:pPr>
                    <w:jc w:val="center"/>
                    <w:rPr>
                      <w:sz w:val="16"/>
                      <w:szCs w:val="16"/>
                      <w:lang w:val="en-GB"/>
                    </w:rPr>
                  </w:pPr>
                </w:p>
              </w:tc>
            </w:tr>
            <w:tr w:rsidR="00F96165" w:rsidRPr="00AB45A3" w14:paraId="3663062B" w14:textId="77777777" w:rsidTr="00046F5A">
              <w:tc>
                <w:tcPr>
                  <w:tcW w:w="0" w:type="auto"/>
                </w:tcPr>
                <w:p w14:paraId="45BCF48E"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CFEB948" w14:textId="77777777" w:rsidR="00F96165" w:rsidRPr="00AB45A3" w:rsidRDefault="00F96165" w:rsidP="00046F5A">
                  <w:pPr>
                    <w:jc w:val="center"/>
                    <w:rPr>
                      <w:sz w:val="16"/>
                      <w:szCs w:val="16"/>
                      <w:lang w:val="en-GB"/>
                    </w:rPr>
                  </w:pPr>
                </w:p>
              </w:tc>
              <w:tc>
                <w:tcPr>
                  <w:tcW w:w="0" w:type="auto"/>
                </w:tcPr>
                <w:p w14:paraId="53170D38" w14:textId="77777777" w:rsidR="00F96165" w:rsidRPr="00AB45A3" w:rsidRDefault="00F96165" w:rsidP="00046F5A">
                  <w:pPr>
                    <w:jc w:val="center"/>
                    <w:rPr>
                      <w:sz w:val="16"/>
                      <w:szCs w:val="16"/>
                      <w:lang w:val="en-GB"/>
                    </w:rPr>
                  </w:pPr>
                </w:p>
              </w:tc>
            </w:tr>
          </w:tbl>
          <w:p w14:paraId="0FF07DE2" w14:textId="77777777" w:rsidR="00F96165" w:rsidRDefault="00F96165" w:rsidP="00046F5A">
            <w:pPr>
              <w:rPr>
                <w:lang w:val="en-GB"/>
              </w:rPr>
            </w:pP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7D75D1AC" w14:textId="77777777" w:rsidTr="00046F5A">
              <w:tc>
                <w:tcPr>
                  <w:tcW w:w="0" w:type="auto"/>
                  <w:tcBorders>
                    <w:top w:val="nil"/>
                    <w:left w:val="nil"/>
                  </w:tcBorders>
                </w:tcPr>
                <w:p w14:paraId="4C24263A" w14:textId="77777777" w:rsidR="00F96165" w:rsidRPr="00AB45A3" w:rsidRDefault="00F96165" w:rsidP="00046F5A">
                  <w:pPr>
                    <w:jc w:val="center"/>
                    <w:rPr>
                      <w:sz w:val="16"/>
                      <w:szCs w:val="16"/>
                      <w:lang w:val="en-GB"/>
                    </w:rPr>
                  </w:pPr>
                </w:p>
              </w:tc>
              <w:tc>
                <w:tcPr>
                  <w:tcW w:w="0" w:type="auto"/>
                </w:tcPr>
                <w:p w14:paraId="21DB5C6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775CE3C"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69EB827" w14:textId="77777777" w:rsidTr="00046F5A">
              <w:tc>
                <w:tcPr>
                  <w:tcW w:w="0" w:type="auto"/>
                </w:tcPr>
                <w:p w14:paraId="2BF9B9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26552E57" w14:textId="77777777" w:rsidR="00F96165" w:rsidRPr="00AB45A3" w:rsidRDefault="00F96165" w:rsidP="00046F5A">
                  <w:pPr>
                    <w:jc w:val="center"/>
                    <w:rPr>
                      <w:sz w:val="16"/>
                      <w:szCs w:val="16"/>
                      <w:lang w:val="en-GB"/>
                    </w:rPr>
                  </w:pPr>
                </w:p>
              </w:tc>
              <w:tc>
                <w:tcPr>
                  <w:tcW w:w="0" w:type="auto"/>
                </w:tcPr>
                <w:p w14:paraId="2CDF8930" w14:textId="77777777" w:rsidR="00F96165" w:rsidRPr="00AB45A3" w:rsidRDefault="00F96165" w:rsidP="00046F5A">
                  <w:pPr>
                    <w:jc w:val="center"/>
                    <w:rPr>
                      <w:sz w:val="16"/>
                      <w:szCs w:val="16"/>
                      <w:lang w:val="en-GB"/>
                    </w:rPr>
                  </w:pPr>
                </w:p>
              </w:tc>
            </w:tr>
            <w:tr w:rsidR="00F96165" w:rsidRPr="00AB45A3" w14:paraId="7BDA04FE" w14:textId="77777777" w:rsidTr="00046F5A">
              <w:tc>
                <w:tcPr>
                  <w:tcW w:w="0" w:type="auto"/>
                </w:tcPr>
                <w:p w14:paraId="620B6F1B"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6BB24ED3" w14:textId="77777777" w:rsidR="00F96165" w:rsidRPr="00AB45A3" w:rsidRDefault="00F96165" w:rsidP="00046F5A">
                  <w:pPr>
                    <w:jc w:val="center"/>
                    <w:rPr>
                      <w:sz w:val="16"/>
                      <w:szCs w:val="16"/>
                      <w:lang w:val="en-GB"/>
                    </w:rPr>
                  </w:pPr>
                </w:p>
              </w:tc>
              <w:tc>
                <w:tcPr>
                  <w:tcW w:w="0" w:type="auto"/>
                </w:tcPr>
                <w:p w14:paraId="3286E3B2" w14:textId="77777777" w:rsidR="00F96165" w:rsidRPr="00AB45A3" w:rsidRDefault="00F96165" w:rsidP="00046F5A">
                  <w:pPr>
                    <w:jc w:val="center"/>
                    <w:rPr>
                      <w:sz w:val="16"/>
                      <w:szCs w:val="16"/>
                      <w:lang w:val="en-GB"/>
                    </w:rPr>
                  </w:pPr>
                </w:p>
              </w:tc>
            </w:tr>
          </w:tbl>
          <w:p w14:paraId="75FE8299" w14:textId="77777777" w:rsidR="00F96165" w:rsidRDefault="00F96165" w:rsidP="00046F5A">
            <w:pPr>
              <w:rPr>
                <w:lang w:val="en-GB"/>
              </w:rPr>
            </w:pP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09F2339" w14:textId="77777777" w:rsidTr="00046F5A">
              <w:tc>
                <w:tcPr>
                  <w:tcW w:w="0" w:type="auto"/>
                  <w:tcBorders>
                    <w:top w:val="nil"/>
                    <w:left w:val="nil"/>
                  </w:tcBorders>
                </w:tcPr>
                <w:p w14:paraId="76379FF1" w14:textId="77777777" w:rsidR="00F96165" w:rsidRPr="00AB45A3" w:rsidRDefault="00F96165" w:rsidP="00046F5A">
                  <w:pPr>
                    <w:jc w:val="center"/>
                    <w:rPr>
                      <w:sz w:val="16"/>
                      <w:szCs w:val="16"/>
                      <w:lang w:val="en-GB"/>
                    </w:rPr>
                  </w:pPr>
                </w:p>
              </w:tc>
              <w:tc>
                <w:tcPr>
                  <w:tcW w:w="0" w:type="auto"/>
                </w:tcPr>
                <w:p w14:paraId="4EFFCAF3"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4619A36B"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711B5E25" w14:textId="77777777" w:rsidTr="00046F5A">
              <w:tc>
                <w:tcPr>
                  <w:tcW w:w="0" w:type="auto"/>
                </w:tcPr>
                <w:p w14:paraId="54173C5D"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A73A2E4" w14:textId="77777777" w:rsidR="00F96165" w:rsidRPr="00AB45A3" w:rsidRDefault="00F96165" w:rsidP="00046F5A">
                  <w:pPr>
                    <w:jc w:val="center"/>
                    <w:rPr>
                      <w:sz w:val="16"/>
                      <w:szCs w:val="16"/>
                      <w:lang w:val="en-GB"/>
                    </w:rPr>
                  </w:pPr>
                </w:p>
              </w:tc>
              <w:tc>
                <w:tcPr>
                  <w:tcW w:w="0" w:type="auto"/>
                </w:tcPr>
                <w:p w14:paraId="613CB5E8" w14:textId="77777777" w:rsidR="00F96165" w:rsidRPr="00AB45A3" w:rsidRDefault="00445206" w:rsidP="00046F5A">
                  <w:pPr>
                    <w:jc w:val="center"/>
                    <w:rPr>
                      <w:sz w:val="16"/>
                      <w:szCs w:val="16"/>
                      <w:lang w:val="en-GB"/>
                    </w:rPr>
                  </w:pPr>
                  <w:r>
                    <w:rPr>
                      <w:sz w:val="16"/>
                      <w:szCs w:val="16"/>
                      <w:lang w:val="en-GB"/>
                    </w:rPr>
                    <w:sym w:font="Wingdings" w:char="F0FC"/>
                  </w:r>
                </w:p>
              </w:tc>
            </w:tr>
            <w:tr w:rsidR="00F96165" w:rsidRPr="00AB45A3" w14:paraId="6E6DEA19" w14:textId="77777777" w:rsidTr="00046F5A">
              <w:tc>
                <w:tcPr>
                  <w:tcW w:w="0" w:type="auto"/>
                </w:tcPr>
                <w:p w14:paraId="41F79B9D"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5319BEB6" w14:textId="77777777" w:rsidR="00F96165" w:rsidRPr="00AB45A3" w:rsidRDefault="00F96165" w:rsidP="00046F5A">
                  <w:pPr>
                    <w:jc w:val="center"/>
                    <w:rPr>
                      <w:sz w:val="16"/>
                      <w:szCs w:val="16"/>
                      <w:lang w:val="en-GB"/>
                    </w:rPr>
                  </w:pPr>
                </w:p>
              </w:tc>
              <w:tc>
                <w:tcPr>
                  <w:tcW w:w="0" w:type="auto"/>
                </w:tcPr>
                <w:p w14:paraId="1DB61C71" w14:textId="77777777" w:rsidR="00F96165" w:rsidRPr="00AB45A3" w:rsidRDefault="00591289" w:rsidP="00046F5A">
                  <w:pPr>
                    <w:jc w:val="center"/>
                    <w:rPr>
                      <w:sz w:val="16"/>
                      <w:szCs w:val="16"/>
                      <w:lang w:val="en-GB"/>
                    </w:rPr>
                  </w:pPr>
                  <w:r>
                    <w:rPr>
                      <w:sz w:val="16"/>
                      <w:szCs w:val="16"/>
                      <w:lang w:val="en-GB"/>
                    </w:rPr>
                    <w:sym w:font="Wingdings" w:char="F0FC"/>
                  </w:r>
                </w:p>
              </w:tc>
            </w:tr>
          </w:tbl>
          <w:p w14:paraId="09BAB320" w14:textId="77777777" w:rsidR="00F96165" w:rsidRDefault="00F96165" w:rsidP="00046F5A">
            <w:pPr>
              <w:rPr>
                <w:lang w:val="en-GB"/>
              </w:rPr>
            </w:pP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r w:rsidRPr="00E92C27">
              <w:rPr>
                <w:rFonts w:cs="Courier New"/>
              </w:rPr>
              <w:t>MTD  software[1]  [MS, MS:1001207, Mascot, 2.3]</w:t>
            </w:r>
            <w:r w:rsidRPr="00E92C27">
              <w:rPr>
                <w:rFonts w:cs="Courier New"/>
              </w:rPr>
              <w:br/>
              <w:t>MTD  software[2]  [MS, MS:1001561, Scaffold, 1.0]</w:t>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C1054" w:rsidRPr="00AB45A3" w14:paraId="518CE8AE" w14:textId="77777777" w:rsidTr="007C1054">
              <w:tc>
                <w:tcPr>
                  <w:tcW w:w="0" w:type="auto"/>
                  <w:tcBorders>
                    <w:top w:val="nil"/>
                    <w:left w:val="nil"/>
                  </w:tcBorders>
                </w:tcPr>
                <w:p w14:paraId="3C5DF9A8" w14:textId="77777777" w:rsidR="007C1054" w:rsidRPr="00AB45A3" w:rsidRDefault="007C1054" w:rsidP="007C1054">
                  <w:pPr>
                    <w:jc w:val="center"/>
                    <w:rPr>
                      <w:sz w:val="16"/>
                      <w:szCs w:val="16"/>
                      <w:lang w:val="en-GB"/>
                    </w:rPr>
                  </w:pPr>
                </w:p>
              </w:tc>
              <w:tc>
                <w:tcPr>
                  <w:tcW w:w="0" w:type="auto"/>
                </w:tcPr>
                <w:p w14:paraId="7C3F7486" w14:textId="77777777" w:rsidR="007C1054" w:rsidRPr="00AB45A3" w:rsidRDefault="007C1054" w:rsidP="007C1054">
                  <w:pPr>
                    <w:jc w:val="center"/>
                    <w:rPr>
                      <w:sz w:val="16"/>
                      <w:szCs w:val="16"/>
                      <w:lang w:val="en-GB"/>
                    </w:rPr>
                  </w:pPr>
                  <w:r w:rsidRPr="00AB45A3">
                    <w:rPr>
                      <w:sz w:val="16"/>
                      <w:szCs w:val="16"/>
                      <w:lang w:val="en-GB"/>
                    </w:rPr>
                    <w:t>Summary</w:t>
                  </w:r>
                </w:p>
              </w:tc>
              <w:tc>
                <w:tcPr>
                  <w:tcW w:w="0" w:type="auto"/>
                </w:tcPr>
                <w:p w14:paraId="2966385C" w14:textId="77777777" w:rsidR="007C1054" w:rsidRPr="00AB45A3" w:rsidRDefault="007C1054" w:rsidP="007C1054">
                  <w:pPr>
                    <w:jc w:val="center"/>
                    <w:rPr>
                      <w:sz w:val="16"/>
                      <w:szCs w:val="16"/>
                      <w:lang w:val="en-GB"/>
                    </w:rPr>
                  </w:pPr>
                  <w:r w:rsidRPr="00AB45A3">
                    <w:rPr>
                      <w:sz w:val="16"/>
                      <w:szCs w:val="16"/>
                      <w:lang w:val="en-GB"/>
                    </w:rPr>
                    <w:t>Complete</w:t>
                  </w:r>
                </w:p>
              </w:tc>
            </w:tr>
            <w:tr w:rsidR="007C1054" w:rsidRPr="00AB45A3" w14:paraId="5394C1E3" w14:textId="77777777" w:rsidTr="007C1054">
              <w:tc>
                <w:tcPr>
                  <w:tcW w:w="0" w:type="auto"/>
                </w:tcPr>
                <w:p w14:paraId="25C72B16" w14:textId="77777777" w:rsidR="007C1054" w:rsidRPr="00AB45A3" w:rsidRDefault="007C1054" w:rsidP="007C1054">
                  <w:pPr>
                    <w:rPr>
                      <w:sz w:val="16"/>
                      <w:szCs w:val="16"/>
                      <w:lang w:val="en-GB"/>
                    </w:rPr>
                  </w:pPr>
                  <w:r w:rsidRPr="00AB45A3">
                    <w:rPr>
                      <w:sz w:val="16"/>
                      <w:szCs w:val="16"/>
                      <w:lang w:val="en-GB"/>
                    </w:rPr>
                    <w:t>Quantification</w:t>
                  </w:r>
                </w:p>
              </w:tc>
              <w:tc>
                <w:tcPr>
                  <w:tcW w:w="0" w:type="auto"/>
                </w:tcPr>
                <w:p w14:paraId="64CCB698" w14:textId="77777777" w:rsidR="007C1054" w:rsidRPr="00AB45A3" w:rsidRDefault="007C1054" w:rsidP="007C1054">
                  <w:pPr>
                    <w:jc w:val="center"/>
                    <w:rPr>
                      <w:sz w:val="16"/>
                      <w:szCs w:val="16"/>
                      <w:lang w:val="en-GB"/>
                    </w:rPr>
                  </w:pPr>
                </w:p>
              </w:tc>
              <w:tc>
                <w:tcPr>
                  <w:tcW w:w="0" w:type="auto"/>
                </w:tcPr>
                <w:p w14:paraId="1C85C9A0" w14:textId="77777777" w:rsidR="007C1054" w:rsidRPr="00AB45A3" w:rsidRDefault="007C1054" w:rsidP="007C1054">
                  <w:pPr>
                    <w:jc w:val="center"/>
                    <w:rPr>
                      <w:sz w:val="16"/>
                      <w:szCs w:val="16"/>
                      <w:lang w:val="en-GB"/>
                    </w:rPr>
                  </w:pPr>
                </w:p>
              </w:tc>
            </w:tr>
            <w:tr w:rsidR="007C1054" w:rsidRPr="00AB45A3" w14:paraId="0901B3B4" w14:textId="77777777" w:rsidTr="007C1054">
              <w:tc>
                <w:tcPr>
                  <w:tcW w:w="0" w:type="auto"/>
                </w:tcPr>
                <w:p w14:paraId="0CDEF53D" w14:textId="77777777" w:rsidR="007C1054" w:rsidRPr="00AB45A3" w:rsidRDefault="007C1054" w:rsidP="007C1054">
                  <w:pPr>
                    <w:rPr>
                      <w:sz w:val="16"/>
                      <w:szCs w:val="16"/>
                      <w:lang w:val="en-GB"/>
                    </w:rPr>
                  </w:pPr>
                  <w:r w:rsidRPr="00AB45A3">
                    <w:rPr>
                      <w:sz w:val="16"/>
                      <w:szCs w:val="16"/>
                      <w:lang w:val="en-GB"/>
                    </w:rPr>
                    <w:t>Identification</w:t>
                  </w:r>
                </w:p>
              </w:tc>
              <w:tc>
                <w:tcPr>
                  <w:tcW w:w="0" w:type="auto"/>
                </w:tcPr>
                <w:p w14:paraId="6072DB7B" w14:textId="77777777" w:rsidR="007C1054" w:rsidRPr="00AB45A3" w:rsidRDefault="007C1054" w:rsidP="007C1054">
                  <w:pPr>
                    <w:jc w:val="center"/>
                    <w:rPr>
                      <w:sz w:val="16"/>
                      <w:szCs w:val="16"/>
                      <w:lang w:val="en-GB"/>
                    </w:rPr>
                  </w:pPr>
                </w:p>
              </w:tc>
              <w:tc>
                <w:tcPr>
                  <w:tcW w:w="0" w:type="auto"/>
                </w:tcPr>
                <w:p w14:paraId="315AF1F9" w14:textId="77777777" w:rsidR="007C1054" w:rsidRPr="00AB45A3" w:rsidRDefault="007C1054" w:rsidP="007C1054">
                  <w:pPr>
                    <w:jc w:val="center"/>
                    <w:rPr>
                      <w:sz w:val="16"/>
                      <w:szCs w:val="16"/>
                      <w:lang w:val="en-GB"/>
                    </w:rPr>
                  </w:pPr>
                </w:p>
              </w:tc>
            </w:tr>
          </w:tbl>
          <w:p w14:paraId="2157B67E" w14:textId="77777777" w:rsidR="007C1054" w:rsidRPr="00C2227A" w:rsidRDefault="007C1054" w:rsidP="007A1183">
            <w:pPr>
              <w:rPr>
                <w:lang w:val="en-GB"/>
              </w:rPr>
            </w:pP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5DB43E54" w14:textId="77777777" w:rsidR="00553A70" w:rsidRDefault="00A74E2B" w:rsidP="00553A70">
      <w:pPr>
        <w:pStyle w:val="Heading3"/>
        <w:rPr>
          <w:lang w:val="en-GB"/>
        </w:rPr>
      </w:pPr>
      <w:r>
        <w:rPr>
          <w:lang w:val="en-GB"/>
        </w:rPr>
        <w:lastRenderedPageBreak/>
        <w:t>protein_</w:t>
      </w:r>
      <w:r w:rsidR="00553A70">
        <w:rPr>
          <w:lang w:val="en-GB"/>
        </w:rPr>
        <w:t>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53A70" w:rsidRPr="00C2227A" w14:paraId="232CF61C" w14:textId="77777777" w:rsidTr="003E0018">
        <w:tc>
          <w:tcPr>
            <w:tcW w:w="1617" w:type="dxa"/>
            <w:vAlign w:val="center"/>
          </w:tcPr>
          <w:p w14:paraId="66C814EC" w14:textId="77777777" w:rsidR="00553A70" w:rsidRPr="00C2227A" w:rsidRDefault="00553A70" w:rsidP="003E0018">
            <w:pPr>
              <w:rPr>
                <w:b/>
                <w:lang w:val="en-GB"/>
              </w:rPr>
            </w:pPr>
            <w:r w:rsidRPr="00C2227A">
              <w:rPr>
                <w:b/>
                <w:lang w:val="en-GB"/>
              </w:rPr>
              <w:t>Description:</w:t>
            </w:r>
          </w:p>
        </w:tc>
        <w:tc>
          <w:tcPr>
            <w:tcW w:w="8571" w:type="dxa"/>
          </w:tcPr>
          <w:p w14:paraId="24D79DF8" w14:textId="77777777" w:rsidR="00664666" w:rsidRDefault="00027392" w:rsidP="000434E3">
            <w:pPr>
              <w:rPr>
                <w:lang w:val="en-GB"/>
              </w:rPr>
            </w:pPr>
            <w:r>
              <w:rPr>
                <w:lang w:val="en-GB"/>
              </w:rPr>
              <w:t xml:space="preserve">The type of </w:t>
            </w:r>
            <w:r w:rsidR="00A74E2B">
              <w:rPr>
                <w:lang w:val="en-GB"/>
              </w:rPr>
              <w:t xml:space="preserve">protein </w:t>
            </w:r>
            <w:r>
              <w:rPr>
                <w:lang w:val="en-GB"/>
              </w:rPr>
              <w:t xml:space="preserve">search engine score </w:t>
            </w:r>
            <w:r w:rsidR="00A74E2B">
              <w:rPr>
                <w:lang w:val="en-GB"/>
              </w:rPr>
              <w:t xml:space="preserve">MUST be reported </w:t>
            </w:r>
            <w:r>
              <w:rPr>
                <w:lang w:val="en-GB"/>
              </w:rPr>
              <w:t>as a CV parameter</w:t>
            </w:r>
            <w:r w:rsidR="00A74E2B">
              <w:rPr>
                <w:lang w:val="en-GB"/>
              </w:rPr>
              <w:t xml:space="preserve"> </w:t>
            </w:r>
            <w:r>
              <w:rPr>
                <w:lang w:val="en-GB"/>
              </w:rPr>
              <w:t xml:space="preserve">[1-n].  </w:t>
            </w:r>
          </w:p>
          <w:p w14:paraId="7ED3ECB6" w14:textId="77777777" w:rsidR="00553A70" w:rsidRPr="00C2227A" w:rsidRDefault="000434E3" w:rsidP="000434E3">
            <w:pPr>
              <w:rPr>
                <w:lang w:val="en-GB"/>
              </w:rPr>
            </w:pPr>
            <w:r>
              <w:rPr>
                <w:lang w:val="en-GB"/>
              </w:rPr>
              <w:t>The order of the search engine scores SHOULD reflect their importance for the identification and be used to determine the identification’s rank.</w:t>
            </w:r>
          </w:p>
        </w:tc>
      </w:tr>
      <w:tr w:rsidR="00553A70" w:rsidRPr="00C2227A" w14:paraId="57DD4626" w14:textId="77777777" w:rsidTr="003E0018">
        <w:tc>
          <w:tcPr>
            <w:tcW w:w="1617" w:type="dxa"/>
            <w:vAlign w:val="center"/>
          </w:tcPr>
          <w:p w14:paraId="0EEA4A8B" w14:textId="77777777" w:rsidR="00553A70" w:rsidRPr="00C2227A" w:rsidRDefault="00553A70" w:rsidP="003E0018">
            <w:pPr>
              <w:rPr>
                <w:b/>
                <w:lang w:val="en-GB"/>
              </w:rPr>
            </w:pPr>
            <w:r w:rsidRPr="00C2227A">
              <w:rPr>
                <w:b/>
                <w:lang w:val="en-GB"/>
              </w:rPr>
              <w:t>Type:</w:t>
            </w:r>
          </w:p>
        </w:tc>
        <w:tc>
          <w:tcPr>
            <w:tcW w:w="8571" w:type="dxa"/>
          </w:tcPr>
          <w:p w14:paraId="4D3A7D14" w14:textId="77777777" w:rsidR="00553A70" w:rsidRPr="00C2227A" w:rsidRDefault="00027392" w:rsidP="003E0018">
            <w:pPr>
              <w:rPr>
                <w:lang w:val="en-GB"/>
              </w:rPr>
            </w:pPr>
            <w:r>
              <w:rPr>
                <w:lang w:val="en-GB"/>
              </w:rPr>
              <w:t>Parameter</w:t>
            </w:r>
          </w:p>
        </w:tc>
      </w:tr>
      <w:tr w:rsidR="00553A70" w:rsidRPr="00C2227A" w14:paraId="45979AF5" w14:textId="77777777" w:rsidTr="003E0018">
        <w:tc>
          <w:tcPr>
            <w:tcW w:w="1617" w:type="dxa"/>
            <w:vAlign w:val="center"/>
          </w:tcPr>
          <w:p w14:paraId="5ED9107F" w14:textId="77777777" w:rsidR="00553A70" w:rsidRPr="00C2227A" w:rsidRDefault="00553A70" w:rsidP="003E001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53A70" w:rsidRPr="00AB45A3" w14:paraId="40AA18F3" w14:textId="77777777" w:rsidTr="003E0018">
              <w:tc>
                <w:tcPr>
                  <w:tcW w:w="0" w:type="auto"/>
                  <w:tcBorders>
                    <w:top w:val="nil"/>
                    <w:left w:val="nil"/>
                  </w:tcBorders>
                </w:tcPr>
                <w:p w14:paraId="485AB92B" w14:textId="77777777" w:rsidR="00553A70" w:rsidRPr="00AB45A3" w:rsidRDefault="00553A70" w:rsidP="003E0018">
                  <w:pPr>
                    <w:jc w:val="center"/>
                    <w:rPr>
                      <w:sz w:val="16"/>
                      <w:szCs w:val="16"/>
                      <w:lang w:val="en-GB"/>
                    </w:rPr>
                  </w:pPr>
                </w:p>
              </w:tc>
              <w:tc>
                <w:tcPr>
                  <w:tcW w:w="0" w:type="auto"/>
                </w:tcPr>
                <w:p w14:paraId="5B7E8913" w14:textId="77777777" w:rsidR="00553A70" w:rsidRPr="00AB45A3" w:rsidRDefault="00553A70" w:rsidP="003E0018">
                  <w:pPr>
                    <w:jc w:val="center"/>
                    <w:rPr>
                      <w:sz w:val="16"/>
                      <w:szCs w:val="16"/>
                      <w:lang w:val="en-GB"/>
                    </w:rPr>
                  </w:pPr>
                  <w:r w:rsidRPr="00AB45A3">
                    <w:rPr>
                      <w:sz w:val="16"/>
                      <w:szCs w:val="16"/>
                      <w:lang w:val="en-GB"/>
                    </w:rPr>
                    <w:t>Summary</w:t>
                  </w:r>
                </w:p>
              </w:tc>
              <w:tc>
                <w:tcPr>
                  <w:tcW w:w="0" w:type="auto"/>
                </w:tcPr>
                <w:p w14:paraId="205D91AB" w14:textId="77777777" w:rsidR="00553A70" w:rsidRPr="00AB45A3" w:rsidRDefault="00553A70" w:rsidP="003E0018">
                  <w:pPr>
                    <w:jc w:val="center"/>
                    <w:rPr>
                      <w:sz w:val="16"/>
                      <w:szCs w:val="16"/>
                      <w:lang w:val="en-GB"/>
                    </w:rPr>
                  </w:pPr>
                  <w:r w:rsidRPr="00AB45A3">
                    <w:rPr>
                      <w:sz w:val="16"/>
                      <w:szCs w:val="16"/>
                      <w:lang w:val="en-GB"/>
                    </w:rPr>
                    <w:t>Complete</w:t>
                  </w:r>
                </w:p>
              </w:tc>
            </w:tr>
            <w:tr w:rsidR="00027392" w:rsidRPr="00AB45A3" w14:paraId="732DC587" w14:textId="77777777" w:rsidTr="003E0018">
              <w:tc>
                <w:tcPr>
                  <w:tcW w:w="0" w:type="auto"/>
                </w:tcPr>
                <w:p w14:paraId="588BF539" w14:textId="77777777" w:rsidR="00027392" w:rsidRPr="00AB45A3" w:rsidRDefault="00027392" w:rsidP="003E0018">
                  <w:pPr>
                    <w:rPr>
                      <w:sz w:val="16"/>
                      <w:szCs w:val="16"/>
                      <w:lang w:val="en-GB"/>
                    </w:rPr>
                  </w:pPr>
                  <w:r w:rsidRPr="00AB45A3">
                    <w:rPr>
                      <w:sz w:val="16"/>
                      <w:szCs w:val="16"/>
                      <w:lang w:val="en-GB"/>
                    </w:rPr>
                    <w:t>Quantification</w:t>
                  </w:r>
                </w:p>
              </w:tc>
              <w:tc>
                <w:tcPr>
                  <w:tcW w:w="0" w:type="auto"/>
                </w:tcPr>
                <w:p w14:paraId="0C4B6879"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43F3987D" w14:textId="77777777" w:rsidR="00027392" w:rsidRPr="00AB45A3" w:rsidRDefault="00027392" w:rsidP="003E0018">
                  <w:pPr>
                    <w:jc w:val="center"/>
                    <w:rPr>
                      <w:sz w:val="16"/>
                      <w:szCs w:val="16"/>
                      <w:lang w:val="en-GB"/>
                    </w:rPr>
                  </w:pPr>
                  <w:r>
                    <w:rPr>
                      <w:sz w:val="16"/>
                      <w:szCs w:val="16"/>
                      <w:lang w:val="en-GB"/>
                    </w:rPr>
                    <w:sym w:font="Wingdings" w:char="F0FC"/>
                  </w:r>
                </w:p>
              </w:tc>
            </w:tr>
            <w:tr w:rsidR="00027392" w:rsidRPr="00AB45A3" w14:paraId="21DD62D6" w14:textId="77777777" w:rsidTr="003E0018">
              <w:tc>
                <w:tcPr>
                  <w:tcW w:w="0" w:type="auto"/>
                </w:tcPr>
                <w:p w14:paraId="3DFFCF3E" w14:textId="77777777" w:rsidR="00027392" w:rsidRPr="00AB45A3" w:rsidRDefault="00027392" w:rsidP="003E0018">
                  <w:pPr>
                    <w:rPr>
                      <w:sz w:val="16"/>
                      <w:szCs w:val="16"/>
                      <w:lang w:val="en-GB"/>
                    </w:rPr>
                  </w:pPr>
                  <w:r w:rsidRPr="00AB45A3">
                    <w:rPr>
                      <w:sz w:val="16"/>
                      <w:szCs w:val="16"/>
                      <w:lang w:val="en-GB"/>
                    </w:rPr>
                    <w:t>Identification</w:t>
                  </w:r>
                </w:p>
              </w:tc>
              <w:tc>
                <w:tcPr>
                  <w:tcW w:w="0" w:type="auto"/>
                </w:tcPr>
                <w:p w14:paraId="19BE5977"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367AD8D6" w14:textId="77777777" w:rsidR="00027392" w:rsidRPr="00AB45A3" w:rsidRDefault="00027392" w:rsidP="003E0018">
                  <w:pPr>
                    <w:jc w:val="center"/>
                    <w:rPr>
                      <w:sz w:val="16"/>
                      <w:szCs w:val="16"/>
                      <w:lang w:val="en-GB"/>
                    </w:rPr>
                  </w:pPr>
                  <w:r>
                    <w:rPr>
                      <w:sz w:val="16"/>
                      <w:szCs w:val="16"/>
                      <w:lang w:val="en-GB"/>
                    </w:rPr>
                    <w:sym w:font="Wingdings" w:char="F0FC"/>
                  </w:r>
                </w:p>
              </w:tc>
            </w:tr>
          </w:tbl>
          <w:p w14:paraId="45255E18" w14:textId="77777777" w:rsidR="00553A70" w:rsidRPr="00C2227A" w:rsidRDefault="00553A70" w:rsidP="003E0018">
            <w:pPr>
              <w:rPr>
                <w:lang w:val="en-GB"/>
              </w:rPr>
            </w:pPr>
          </w:p>
        </w:tc>
      </w:tr>
      <w:tr w:rsidR="00553A70" w:rsidRPr="00C2227A" w14:paraId="7CB9F4E1" w14:textId="77777777" w:rsidTr="003E0018">
        <w:tc>
          <w:tcPr>
            <w:tcW w:w="1617" w:type="dxa"/>
            <w:vAlign w:val="center"/>
          </w:tcPr>
          <w:p w14:paraId="6420737B" w14:textId="77777777" w:rsidR="00553A70" w:rsidRPr="00C2227A" w:rsidRDefault="00553A70" w:rsidP="003E0018">
            <w:pPr>
              <w:rPr>
                <w:b/>
                <w:lang w:val="en-GB"/>
              </w:rPr>
            </w:pPr>
            <w:r w:rsidRPr="00C2227A">
              <w:rPr>
                <w:b/>
                <w:lang w:val="en-GB"/>
              </w:rPr>
              <w:t>Example:</w:t>
            </w:r>
          </w:p>
        </w:tc>
        <w:tc>
          <w:tcPr>
            <w:tcW w:w="8571" w:type="dxa"/>
          </w:tcPr>
          <w:p w14:paraId="4BFB24A7" w14:textId="77777777" w:rsidR="00027392" w:rsidRPr="00AA7344" w:rsidRDefault="00027392" w:rsidP="00DD3C2C">
            <w:pPr>
              <w:rPr>
                <w:rFonts w:ascii="Courier New" w:hAnsi="Courier New" w:cs="Courier New"/>
                <w:sz w:val="16"/>
                <w:szCs w:val="16"/>
                <w:lang w:val="en-GB"/>
              </w:rPr>
            </w:pPr>
            <w:r>
              <w:rPr>
                <w:rFonts w:ascii="Courier New" w:hAnsi="Courier New" w:cs="Courier New"/>
                <w:sz w:val="16"/>
                <w:szCs w:val="16"/>
                <w:lang w:val="en-GB"/>
              </w:rPr>
              <w:t xml:space="preserve">MTD  </w:t>
            </w:r>
            <w:r w:rsidR="00A74E2B">
              <w:rPr>
                <w:rFonts w:ascii="Courier New" w:hAnsi="Courier New" w:cs="Courier New"/>
                <w:sz w:val="16"/>
                <w:szCs w:val="16"/>
                <w:lang w:val="en-GB"/>
              </w:rPr>
              <w:t>protein_</w:t>
            </w:r>
            <w:r>
              <w:rPr>
                <w:rFonts w:ascii="Courier New" w:hAnsi="Courier New" w:cs="Courier New"/>
                <w:sz w:val="16"/>
                <w:szCs w:val="16"/>
                <w:lang w:val="en-GB"/>
              </w:rPr>
              <w:t xml:space="preserve">search_engine_score[1]  </w:t>
            </w:r>
            <w:r w:rsidRPr="00EE3F4B">
              <w:rPr>
                <w:rStyle w:val="CodeZchn2"/>
              </w:rPr>
              <w:t>[MS, MS:1001171, Mascot:score,]</w:t>
            </w:r>
          </w:p>
        </w:tc>
      </w:tr>
    </w:tbl>
    <w:p w14:paraId="04F45041" w14:textId="77777777" w:rsidR="00A74E2B" w:rsidRDefault="00A74E2B" w:rsidP="00A74E2B">
      <w:pPr>
        <w:pStyle w:val="Heading3"/>
        <w:rPr>
          <w:lang w:val="en-GB"/>
        </w:rPr>
      </w:pPr>
      <w:r>
        <w:rPr>
          <w:lang w:val="en-GB"/>
        </w:rPr>
        <w:t>peptid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4BA6818" w14:textId="77777777" w:rsidTr="00B46826">
        <w:tc>
          <w:tcPr>
            <w:tcW w:w="1617" w:type="dxa"/>
            <w:vAlign w:val="center"/>
          </w:tcPr>
          <w:p w14:paraId="2BB79279" w14:textId="77777777" w:rsidR="00A74E2B" w:rsidRPr="00C2227A" w:rsidRDefault="00A74E2B" w:rsidP="00B46826">
            <w:pPr>
              <w:rPr>
                <w:b/>
                <w:lang w:val="en-GB"/>
              </w:rPr>
            </w:pPr>
            <w:r w:rsidRPr="00C2227A">
              <w:rPr>
                <w:b/>
                <w:lang w:val="en-GB"/>
              </w:rPr>
              <w:t>Description:</w:t>
            </w:r>
          </w:p>
        </w:tc>
        <w:tc>
          <w:tcPr>
            <w:tcW w:w="8571" w:type="dxa"/>
          </w:tcPr>
          <w:p w14:paraId="3C7B0306" w14:textId="77777777" w:rsidR="00A74E2B" w:rsidRDefault="00A74E2B" w:rsidP="00A74E2B">
            <w:pPr>
              <w:rPr>
                <w:lang w:val="en-GB"/>
              </w:rPr>
            </w:pPr>
            <w:r>
              <w:rPr>
                <w:lang w:val="en-GB"/>
              </w:rPr>
              <w:t xml:space="preserve">The type of peptide search engine score MUST be reported as a CV parameter [1-n].  </w:t>
            </w:r>
          </w:p>
          <w:p w14:paraId="562FD991"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79627779" w14:textId="77777777" w:rsidTr="00B46826">
        <w:tc>
          <w:tcPr>
            <w:tcW w:w="1617" w:type="dxa"/>
            <w:vAlign w:val="center"/>
          </w:tcPr>
          <w:p w14:paraId="7E382114" w14:textId="77777777" w:rsidR="00A74E2B" w:rsidRPr="00C2227A" w:rsidRDefault="00A74E2B" w:rsidP="00B46826">
            <w:pPr>
              <w:rPr>
                <w:b/>
                <w:lang w:val="en-GB"/>
              </w:rPr>
            </w:pPr>
            <w:r w:rsidRPr="00C2227A">
              <w:rPr>
                <w:b/>
                <w:lang w:val="en-GB"/>
              </w:rPr>
              <w:t>Type:</w:t>
            </w:r>
          </w:p>
        </w:tc>
        <w:tc>
          <w:tcPr>
            <w:tcW w:w="8571" w:type="dxa"/>
          </w:tcPr>
          <w:p w14:paraId="4A59FD97" w14:textId="77777777" w:rsidR="00A74E2B" w:rsidRPr="00C2227A" w:rsidRDefault="00A74E2B" w:rsidP="00B46826">
            <w:pPr>
              <w:rPr>
                <w:lang w:val="en-GB"/>
              </w:rPr>
            </w:pPr>
            <w:r>
              <w:rPr>
                <w:lang w:val="en-GB"/>
              </w:rPr>
              <w:t>Parameter</w:t>
            </w:r>
          </w:p>
        </w:tc>
      </w:tr>
      <w:tr w:rsidR="00A74E2B" w:rsidRPr="00C2227A" w14:paraId="00982F96" w14:textId="77777777" w:rsidTr="00B46826">
        <w:tc>
          <w:tcPr>
            <w:tcW w:w="1617" w:type="dxa"/>
            <w:vAlign w:val="center"/>
          </w:tcPr>
          <w:p w14:paraId="518E5331"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23B29894" w14:textId="77777777" w:rsidTr="00B46826">
              <w:tc>
                <w:tcPr>
                  <w:tcW w:w="0" w:type="auto"/>
                  <w:tcBorders>
                    <w:top w:val="nil"/>
                    <w:left w:val="nil"/>
                  </w:tcBorders>
                </w:tcPr>
                <w:p w14:paraId="5C1A70EA" w14:textId="77777777" w:rsidR="00A74E2B" w:rsidRPr="00AB45A3" w:rsidRDefault="00A74E2B" w:rsidP="00B46826">
                  <w:pPr>
                    <w:jc w:val="center"/>
                    <w:rPr>
                      <w:sz w:val="16"/>
                      <w:szCs w:val="16"/>
                      <w:lang w:val="en-GB"/>
                    </w:rPr>
                  </w:pPr>
                </w:p>
              </w:tc>
              <w:tc>
                <w:tcPr>
                  <w:tcW w:w="0" w:type="auto"/>
                </w:tcPr>
                <w:p w14:paraId="7D6AB358"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016F3E3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45243F91" w14:textId="77777777" w:rsidTr="00B46826">
              <w:tc>
                <w:tcPr>
                  <w:tcW w:w="0" w:type="auto"/>
                </w:tcPr>
                <w:p w14:paraId="15941C05"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6E0397E9"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AE7AEA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0966030B" w14:textId="77777777" w:rsidTr="00B46826">
              <w:tc>
                <w:tcPr>
                  <w:tcW w:w="0" w:type="auto"/>
                </w:tcPr>
                <w:p w14:paraId="1AA78408"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780DF0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5F8EB42" w14:textId="77777777" w:rsidR="00A74E2B" w:rsidRPr="00AB45A3" w:rsidRDefault="00A74E2B" w:rsidP="00B46826">
                  <w:pPr>
                    <w:jc w:val="center"/>
                    <w:rPr>
                      <w:sz w:val="16"/>
                      <w:szCs w:val="16"/>
                      <w:lang w:val="en-GB"/>
                    </w:rPr>
                  </w:pPr>
                  <w:r>
                    <w:rPr>
                      <w:sz w:val="16"/>
                      <w:szCs w:val="16"/>
                      <w:lang w:val="en-GB"/>
                    </w:rPr>
                    <w:sym w:font="Wingdings" w:char="F0FC"/>
                  </w:r>
                </w:p>
              </w:tc>
            </w:tr>
          </w:tbl>
          <w:p w14:paraId="298F7C16" w14:textId="77777777" w:rsidR="00A74E2B" w:rsidRPr="00C2227A" w:rsidRDefault="00A74E2B" w:rsidP="00B46826">
            <w:pPr>
              <w:rPr>
                <w:lang w:val="en-GB"/>
              </w:rPr>
            </w:pPr>
          </w:p>
        </w:tc>
      </w:tr>
      <w:tr w:rsidR="00A74E2B" w:rsidRPr="00C2227A" w14:paraId="6BB24224" w14:textId="77777777" w:rsidTr="00B46826">
        <w:tc>
          <w:tcPr>
            <w:tcW w:w="1617" w:type="dxa"/>
            <w:vAlign w:val="center"/>
          </w:tcPr>
          <w:p w14:paraId="69664DEE" w14:textId="77777777" w:rsidR="00A74E2B" w:rsidRPr="00C2227A" w:rsidRDefault="00A74E2B" w:rsidP="00B46826">
            <w:pPr>
              <w:rPr>
                <w:b/>
                <w:lang w:val="en-GB"/>
              </w:rPr>
            </w:pPr>
            <w:r w:rsidRPr="00C2227A">
              <w:rPr>
                <w:b/>
                <w:lang w:val="en-GB"/>
              </w:rPr>
              <w:t>Example:</w:t>
            </w:r>
          </w:p>
        </w:tc>
        <w:tc>
          <w:tcPr>
            <w:tcW w:w="8571" w:type="dxa"/>
          </w:tcPr>
          <w:p w14:paraId="14C88565" w14:textId="77777777"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peptide_search_engine_score[1]  </w:t>
            </w:r>
            <w:r w:rsidRPr="00EE3F4B">
              <w:rPr>
                <w:rStyle w:val="CodeZchn2"/>
              </w:rPr>
              <w:t>[MS, MS:1001171, Mascot:score,]</w:t>
            </w:r>
          </w:p>
        </w:tc>
      </w:tr>
    </w:tbl>
    <w:p w14:paraId="30A03FBD" w14:textId="77777777" w:rsidR="00A74E2B" w:rsidRDefault="00A74E2B" w:rsidP="00A74E2B">
      <w:pPr>
        <w:pStyle w:val="Heading3"/>
        <w:rPr>
          <w:lang w:val="en-GB"/>
        </w:rPr>
      </w:pPr>
      <w:r>
        <w:rPr>
          <w:lang w:val="en-GB"/>
        </w:rPr>
        <w:t>psm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46AE828A" w14:textId="77777777" w:rsidTr="00B46826">
        <w:tc>
          <w:tcPr>
            <w:tcW w:w="1617" w:type="dxa"/>
            <w:vAlign w:val="center"/>
          </w:tcPr>
          <w:p w14:paraId="0EB9F56D" w14:textId="77777777" w:rsidR="00A74E2B" w:rsidRPr="00C2227A" w:rsidRDefault="00A74E2B" w:rsidP="00B46826">
            <w:pPr>
              <w:rPr>
                <w:b/>
                <w:lang w:val="en-GB"/>
              </w:rPr>
            </w:pPr>
            <w:r w:rsidRPr="00C2227A">
              <w:rPr>
                <w:b/>
                <w:lang w:val="en-GB"/>
              </w:rPr>
              <w:t>Description:</w:t>
            </w:r>
          </w:p>
        </w:tc>
        <w:tc>
          <w:tcPr>
            <w:tcW w:w="8571" w:type="dxa"/>
          </w:tcPr>
          <w:p w14:paraId="0F09202E" w14:textId="77777777" w:rsidR="00A74E2B" w:rsidRDefault="00A74E2B" w:rsidP="00A74E2B">
            <w:pPr>
              <w:rPr>
                <w:lang w:val="en-GB"/>
              </w:rPr>
            </w:pPr>
            <w:r>
              <w:rPr>
                <w:lang w:val="en-GB"/>
              </w:rPr>
              <w:t xml:space="preserve">The type of psm search engine score MUST be reported as a CV parameter [1-n].  </w:t>
            </w:r>
          </w:p>
          <w:p w14:paraId="6C24466C"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05E15600" w14:textId="77777777" w:rsidTr="00B46826">
        <w:tc>
          <w:tcPr>
            <w:tcW w:w="1617" w:type="dxa"/>
            <w:vAlign w:val="center"/>
          </w:tcPr>
          <w:p w14:paraId="2FD2B1CA" w14:textId="77777777" w:rsidR="00A74E2B" w:rsidRPr="00C2227A" w:rsidRDefault="00A74E2B" w:rsidP="00B46826">
            <w:pPr>
              <w:rPr>
                <w:b/>
                <w:lang w:val="en-GB"/>
              </w:rPr>
            </w:pPr>
            <w:r w:rsidRPr="00C2227A">
              <w:rPr>
                <w:b/>
                <w:lang w:val="en-GB"/>
              </w:rPr>
              <w:t>Type:</w:t>
            </w:r>
          </w:p>
        </w:tc>
        <w:tc>
          <w:tcPr>
            <w:tcW w:w="8571" w:type="dxa"/>
          </w:tcPr>
          <w:p w14:paraId="40FB5B10" w14:textId="77777777" w:rsidR="00A74E2B" w:rsidRPr="00C2227A" w:rsidRDefault="00A74E2B" w:rsidP="00B46826">
            <w:pPr>
              <w:rPr>
                <w:lang w:val="en-GB"/>
              </w:rPr>
            </w:pPr>
            <w:r>
              <w:rPr>
                <w:lang w:val="en-GB"/>
              </w:rPr>
              <w:t>Parameter</w:t>
            </w:r>
          </w:p>
        </w:tc>
      </w:tr>
      <w:tr w:rsidR="00A74E2B" w:rsidRPr="00C2227A" w14:paraId="05299FE1" w14:textId="77777777" w:rsidTr="00B46826">
        <w:tc>
          <w:tcPr>
            <w:tcW w:w="1617" w:type="dxa"/>
            <w:vAlign w:val="center"/>
          </w:tcPr>
          <w:p w14:paraId="30ACE1AB"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5861C62E" w14:textId="77777777" w:rsidTr="00B46826">
              <w:tc>
                <w:tcPr>
                  <w:tcW w:w="0" w:type="auto"/>
                  <w:tcBorders>
                    <w:top w:val="nil"/>
                    <w:left w:val="nil"/>
                  </w:tcBorders>
                </w:tcPr>
                <w:p w14:paraId="735A2247" w14:textId="77777777" w:rsidR="00A74E2B" w:rsidRPr="00AB45A3" w:rsidRDefault="00A74E2B" w:rsidP="00B46826">
                  <w:pPr>
                    <w:jc w:val="center"/>
                    <w:rPr>
                      <w:sz w:val="16"/>
                      <w:szCs w:val="16"/>
                      <w:lang w:val="en-GB"/>
                    </w:rPr>
                  </w:pPr>
                </w:p>
              </w:tc>
              <w:tc>
                <w:tcPr>
                  <w:tcW w:w="0" w:type="auto"/>
                </w:tcPr>
                <w:p w14:paraId="63E1F0BB"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DDD2859"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2CB5107" w14:textId="77777777" w:rsidTr="00B46826">
              <w:tc>
                <w:tcPr>
                  <w:tcW w:w="0" w:type="auto"/>
                </w:tcPr>
                <w:p w14:paraId="39FCC99F"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31CFBCB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09879E2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342BEE36" w14:textId="77777777" w:rsidTr="00B46826">
              <w:tc>
                <w:tcPr>
                  <w:tcW w:w="0" w:type="auto"/>
                </w:tcPr>
                <w:p w14:paraId="3CF053F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6AD2A73D"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2E66ADF2" w14:textId="77777777" w:rsidR="00A74E2B" w:rsidRPr="00AB45A3" w:rsidRDefault="00A74E2B" w:rsidP="00B46826">
                  <w:pPr>
                    <w:jc w:val="center"/>
                    <w:rPr>
                      <w:sz w:val="16"/>
                      <w:szCs w:val="16"/>
                      <w:lang w:val="en-GB"/>
                    </w:rPr>
                  </w:pPr>
                  <w:r>
                    <w:rPr>
                      <w:sz w:val="16"/>
                      <w:szCs w:val="16"/>
                      <w:lang w:val="en-GB"/>
                    </w:rPr>
                    <w:sym w:font="Wingdings" w:char="F0FC"/>
                  </w:r>
                </w:p>
              </w:tc>
            </w:tr>
          </w:tbl>
          <w:p w14:paraId="145E6A88" w14:textId="77777777" w:rsidR="00A74E2B" w:rsidRPr="00C2227A" w:rsidRDefault="00A74E2B" w:rsidP="00B46826">
            <w:pPr>
              <w:rPr>
                <w:lang w:val="en-GB"/>
              </w:rPr>
            </w:pPr>
          </w:p>
        </w:tc>
      </w:tr>
      <w:tr w:rsidR="00A74E2B" w:rsidRPr="00C2227A" w14:paraId="6DE95658" w14:textId="77777777" w:rsidTr="002E20AF">
        <w:trPr>
          <w:trHeight w:val="265"/>
        </w:trPr>
        <w:tc>
          <w:tcPr>
            <w:tcW w:w="1617" w:type="dxa"/>
            <w:vAlign w:val="center"/>
          </w:tcPr>
          <w:p w14:paraId="28E71E42" w14:textId="77777777" w:rsidR="00A74E2B" w:rsidRPr="00C2227A" w:rsidRDefault="00A74E2B" w:rsidP="00B46826">
            <w:pPr>
              <w:rPr>
                <w:b/>
                <w:lang w:val="en-GB"/>
              </w:rPr>
            </w:pPr>
            <w:r w:rsidRPr="00C2227A">
              <w:rPr>
                <w:b/>
                <w:lang w:val="en-GB"/>
              </w:rPr>
              <w:t>Example:</w:t>
            </w:r>
          </w:p>
        </w:tc>
        <w:tc>
          <w:tcPr>
            <w:tcW w:w="8571" w:type="dxa"/>
          </w:tcPr>
          <w:p w14:paraId="45808133" w14:textId="77777777" w:rsidR="002E20AF" w:rsidRPr="00EA1A35" w:rsidRDefault="00A74E2B" w:rsidP="002E20AF">
            <w:pPr>
              <w:outlineLvl w:val="7"/>
              <w:rPr>
                <w:rFonts w:ascii="Courier New" w:hAnsi="Courier New" w:cs="Courier New"/>
                <w:sz w:val="16"/>
                <w:szCs w:val="16"/>
                <w:lang w:val="en-GB"/>
              </w:rPr>
            </w:pPr>
            <w:r>
              <w:rPr>
                <w:rStyle w:val="CodeZchn2"/>
              </w:rPr>
              <w:t xml:space="preserve">MTD  psm_search_engine_score[2]  [MS, MS:1001330, </w:t>
            </w:r>
            <w:r w:rsidRPr="00027392">
              <w:rPr>
                <w:rStyle w:val="CodeZchn2"/>
              </w:rPr>
              <w:t>X!Tandem:expect</w:t>
            </w:r>
            <w:r>
              <w:rPr>
                <w:rStyle w:val="CodeZchn2"/>
              </w:rPr>
              <w:t>,]</w:t>
            </w:r>
          </w:p>
        </w:tc>
      </w:tr>
    </w:tbl>
    <w:p w14:paraId="2BA25F7D" w14:textId="77777777" w:rsidR="00A74E2B" w:rsidRDefault="00A74E2B" w:rsidP="00A74E2B">
      <w:pPr>
        <w:pStyle w:val="Heading3"/>
        <w:rPr>
          <w:lang w:val="en-GB"/>
        </w:rPr>
      </w:pPr>
      <w:r>
        <w:rPr>
          <w:lang w:val="en-GB"/>
        </w:rPr>
        <w:t>smallmolecul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5EB6081" w14:textId="77777777" w:rsidTr="00B46826">
        <w:tc>
          <w:tcPr>
            <w:tcW w:w="1617" w:type="dxa"/>
            <w:vAlign w:val="center"/>
          </w:tcPr>
          <w:p w14:paraId="0F35F915" w14:textId="77777777" w:rsidR="00A74E2B" w:rsidRPr="00C2227A" w:rsidRDefault="00A74E2B" w:rsidP="00B46826">
            <w:pPr>
              <w:rPr>
                <w:b/>
                <w:lang w:val="en-GB"/>
              </w:rPr>
            </w:pPr>
            <w:r w:rsidRPr="00C2227A">
              <w:rPr>
                <w:b/>
                <w:lang w:val="en-GB"/>
              </w:rPr>
              <w:t>Description:</w:t>
            </w:r>
          </w:p>
        </w:tc>
        <w:tc>
          <w:tcPr>
            <w:tcW w:w="8571" w:type="dxa"/>
          </w:tcPr>
          <w:p w14:paraId="24A156B9" w14:textId="77777777" w:rsidR="00A74E2B" w:rsidRDefault="00A74E2B" w:rsidP="00A74E2B">
            <w:pPr>
              <w:rPr>
                <w:lang w:val="en-GB"/>
              </w:rPr>
            </w:pPr>
            <w:r>
              <w:rPr>
                <w:lang w:val="en-GB"/>
              </w:rPr>
              <w:t xml:space="preserve">The type of small molecule search engine score MUST be reported as a CV parameter [1-n].  </w:t>
            </w:r>
          </w:p>
          <w:p w14:paraId="5C88C49B"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3357263E" w14:textId="77777777" w:rsidTr="00B46826">
        <w:tc>
          <w:tcPr>
            <w:tcW w:w="1617" w:type="dxa"/>
            <w:vAlign w:val="center"/>
          </w:tcPr>
          <w:p w14:paraId="31E1E172" w14:textId="77777777" w:rsidR="00A74E2B" w:rsidRPr="00C2227A" w:rsidRDefault="00A74E2B" w:rsidP="00B46826">
            <w:pPr>
              <w:rPr>
                <w:b/>
                <w:lang w:val="en-GB"/>
              </w:rPr>
            </w:pPr>
            <w:r w:rsidRPr="00C2227A">
              <w:rPr>
                <w:b/>
                <w:lang w:val="en-GB"/>
              </w:rPr>
              <w:t>Type:</w:t>
            </w:r>
          </w:p>
        </w:tc>
        <w:tc>
          <w:tcPr>
            <w:tcW w:w="8571" w:type="dxa"/>
          </w:tcPr>
          <w:p w14:paraId="4192AF2D" w14:textId="77777777" w:rsidR="00A74E2B" w:rsidRPr="00C2227A" w:rsidRDefault="00A74E2B" w:rsidP="00B46826">
            <w:pPr>
              <w:rPr>
                <w:lang w:val="en-GB"/>
              </w:rPr>
            </w:pPr>
            <w:r>
              <w:rPr>
                <w:lang w:val="en-GB"/>
              </w:rPr>
              <w:t>Parameter</w:t>
            </w:r>
          </w:p>
        </w:tc>
      </w:tr>
      <w:tr w:rsidR="00A74E2B" w:rsidRPr="00C2227A" w14:paraId="073111E3" w14:textId="77777777" w:rsidTr="00B46826">
        <w:tc>
          <w:tcPr>
            <w:tcW w:w="1617" w:type="dxa"/>
            <w:vAlign w:val="center"/>
          </w:tcPr>
          <w:p w14:paraId="3162EAA5"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4908F0B1" w14:textId="77777777" w:rsidTr="00B46826">
              <w:tc>
                <w:tcPr>
                  <w:tcW w:w="0" w:type="auto"/>
                  <w:tcBorders>
                    <w:top w:val="nil"/>
                    <w:left w:val="nil"/>
                  </w:tcBorders>
                </w:tcPr>
                <w:p w14:paraId="3AD098C7" w14:textId="77777777" w:rsidR="00A74E2B" w:rsidRPr="00AB45A3" w:rsidRDefault="00A74E2B" w:rsidP="00B46826">
                  <w:pPr>
                    <w:jc w:val="center"/>
                    <w:rPr>
                      <w:sz w:val="16"/>
                      <w:szCs w:val="16"/>
                      <w:lang w:val="en-GB"/>
                    </w:rPr>
                  </w:pPr>
                </w:p>
              </w:tc>
              <w:tc>
                <w:tcPr>
                  <w:tcW w:w="0" w:type="auto"/>
                </w:tcPr>
                <w:p w14:paraId="6F81E627"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5675A8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85BEAFA" w14:textId="77777777" w:rsidTr="00B46826">
              <w:tc>
                <w:tcPr>
                  <w:tcW w:w="0" w:type="auto"/>
                </w:tcPr>
                <w:p w14:paraId="7706959B"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52A65D4F"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53567F3B"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29D3AEA7" w14:textId="77777777" w:rsidTr="00B46826">
              <w:tc>
                <w:tcPr>
                  <w:tcW w:w="0" w:type="auto"/>
                </w:tcPr>
                <w:p w14:paraId="39524BE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5373AB5"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52D3FE68" w14:textId="77777777" w:rsidR="00A74E2B" w:rsidRPr="00AB45A3" w:rsidRDefault="00A74E2B" w:rsidP="00B46826">
                  <w:pPr>
                    <w:jc w:val="center"/>
                    <w:rPr>
                      <w:sz w:val="16"/>
                      <w:szCs w:val="16"/>
                      <w:lang w:val="en-GB"/>
                    </w:rPr>
                  </w:pPr>
                  <w:r>
                    <w:rPr>
                      <w:sz w:val="16"/>
                      <w:szCs w:val="16"/>
                      <w:lang w:val="en-GB"/>
                    </w:rPr>
                    <w:sym w:font="Wingdings" w:char="F0FC"/>
                  </w:r>
                </w:p>
              </w:tc>
            </w:tr>
          </w:tbl>
          <w:p w14:paraId="38E01276" w14:textId="77777777" w:rsidR="00A74E2B" w:rsidRPr="00C2227A" w:rsidRDefault="00A74E2B" w:rsidP="00B46826">
            <w:pPr>
              <w:rPr>
                <w:lang w:val="en-GB"/>
              </w:rPr>
            </w:pPr>
          </w:p>
        </w:tc>
      </w:tr>
      <w:tr w:rsidR="00A74E2B" w:rsidRPr="00C2227A" w14:paraId="13A78EE9" w14:textId="77777777" w:rsidTr="00B46826">
        <w:tc>
          <w:tcPr>
            <w:tcW w:w="1617" w:type="dxa"/>
            <w:vAlign w:val="center"/>
          </w:tcPr>
          <w:p w14:paraId="0087DCDA" w14:textId="77777777" w:rsidR="00A74E2B" w:rsidRPr="00C2227A" w:rsidRDefault="00A74E2B" w:rsidP="00B46826">
            <w:pPr>
              <w:rPr>
                <w:b/>
                <w:lang w:val="en-GB"/>
              </w:rPr>
            </w:pPr>
            <w:r w:rsidRPr="00C2227A">
              <w:rPr>
                <w:b/>
                <w:lang w:val="en-GB"/>
              </w:rPr>
              <w:t>Example:</w:t>
            </w:r>
          </w:p>
        </w:tc>
        <w:tc>
          <w:tcPr>
            <w:tcW w:w="8571" w:type="dxa"/>
          </w:tcPr>
          <w:p w14:paraId="77305130" w14:textId="77777777"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smallmolecule_search_engine_score[1]  </w:t>
            </w:r>
            <w:r>
              <w:rPr>
                <w:rStyle w:val="CodeZchn2"/>
              </w:rPr>
              <w:t>[</w:t>
            </w:r>
            <w:r w:rsidRPr="00EE3F4B">
              <w:rPr>
                <w:rStyle w:val="CodeZchn2"/>
              </w:rPr>
              <w:t xml:space="preserve">, </w:t>
            </w:r>
            <w:r>
              <w:rPr>
                <w:rStyle w:val="CodeZchn2"/>
              </w:rPr>
              <w:t>, LipidDataAnalyzer</w:t>
            </w:r>
            <w:r w:rsidRPr="00EE3F4B">
              <w:rPr>
                <w:rStyle w:val="CodeZchn2"/>
              </w:rPr>
              <w:t>,]</w:t>
            </w:r>
          </w:p>
        </w:tc>
      </w:tr>
    </w:tbl>
    <w:p w14:paraId="1E223206" w14:textId="77777777" w:rsidR="007A1183" w:rsidRDefault="007A1183" w:rsidP="007A1183">
      <w:pPr>
        <w:pStyle w:val="Heading3"/>
        <w:rPr>
          <w:lang w:val="en-GB"/>
        </w:rPr>
      </w:pPr>
      <w:r w:rsidRPr="005448F9">
        <w:rPr>
          <w:lang w:val="en-GB"/>
        </w:rPr>
        <w:t>false_discovery_ra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2C4B287" w14:textId="77777777" w:rsidTr="00F96165">
        <w:tc>
          <w:tcPr>
            <w:tcW w:w="1617" w:type="dxa"/>
            <w:vAlign w:val="center"/>
          </w:tcPr>
          <w:p w14:paraId="20E5DE8F" w14:textId="77777777" w:rsidR="007A1183" w:rsidRPr="00EC2317" w:rsidRDefault="007A1183" w:rsidP="007A1183">
            <w:pPr>
              <w:rPr>
                <w:b/>
                <w:lang w:val="en-GB"/>
              </w:rPr>
            </w:pPr>
            <w:r w:rsidRPr="00EC2317">
              <w:rPr>
                <w:b/>
                <w:lang w:val="en-GB"/>
              </w:rPr>
              <w:t>Description:</w:t>
            </w:r>
          </w:p>
        </w:tc>
        <w:tc>
          <w:tcPr>
            <w:tcW w:w="8571" w:type="dxa"/>
          </w:tcPr>
          <w:p w14:paraId="2D97C747" w14:textId="77777777" w:rsidR="007A1183" w:rsidRPr="00EC2317" w:rsidRDefault="007A1183" w:rsidP="007A1183">
            <w:pPr>
              <w:rPr>
                <w:lang w:val="en-GB"/>
              </w:rPr>
            </w:pPr>
            <w:r w:rsidRPr="00EC2317">
              <w:rPr>
                <w:lang w:val="en-GB"/>
              </w:rPr>
              <w:t xml:space="preserve">The </w:t>
            </w:r>
            <w:r w:rsidR="007A54B0">
              <w:rPr>
                <w:lang w:val="en-GB"/>
              </w:rPr>
              <w:t>file</w:t>
            </w:r>
            <w:r w:rsidRPr="00EC2317">
              <w:rPr>
                <w:lang w:val="en-GB"/>
              </w:rPr>
              <w:t xml:space="preserve">’s false discovery rate(s) reported at the </w:t>
            </w:r>
            <w:r w:rsidR="00F548ED">
              <w:rPr>
                <w:lang w:val="en-GB"/>
              </w:rPr>
              <w:t xml:space="preserve">PSM, </w:t>
            </w:r>
            <w:r w:rsidRPr="00EC2317">
              <w:rPr>
                <w:lang w:val="en-GB"/>
              </w:rPr>
              <w:t>peptide</w:t>
            </w:r>
            <w:r w:rsidR="00F548ED">
              <w:rPr>
                <w:lang w:val="en-GB"/>
              </w:rPr>
              <w:t>,</w:t>
            </w:r>
            <w:r w:rsidRPr="00EC2317">
              <w:rPr>
                <w:lang w:val="en-GB"/>
              </w:rPr>
              <w:t xml:space="preserve"> and/or protein level.</w:t>
            </w:r>
            <w:r w:rsidR="001619F6">
              <w:rPr>
                <w:lang w:val="en-GB"/>
              </w:rPr>
              <w:t xml:space="preserve"> False Localization Rate (FLD) for the reporting of modifications can also be reported here.</w:t>
            </w:r>
            <w:r w:rsidRPr="00EC2317">
              <w:rPr>
                <w:lang w:val="en-GB"/>
              </w:rPr>
              <w:t xml:space="preserve"> Multiple parameters MUST be separated by “|”.</w:t>
            </w:r>
          </w:p>
        </w:tc>
      </w:tr>
      <w:tr w:rsidR="007A1183" w14:paraId="39594AF3" w14:textId="77777777" w:rsidTr="00F96165">
        <w:tc>
          <w:tcPr>
            <w:tcW w:w="1617" w:type="dxa"/>
            <w:vAlign w:val="center"/>
          </w:tcPr>
          <w:p w14:paraId="3F01C6AD" w14:textId="77777777" w:rsidR="007A1183" w:rsidRPr="00EC2317" w:rsidRDefault="007A1183" w:rsidP="007A1183">
            <w:pPr>
              <w:rPr>
                <w:b/>
                <w:lang w:val="en-GB"/>
              </w:rPr>
            </w:pPr>
            <w:r w:rsidRPr="00EC2317">
              <w:rPr>
                <w:b/>
                <w:lang w:val="en-GB"/>
              </w:rPr>
              <w:t>Type:</w:t>
            </w:r>
          </w:p>
        </w:tc>
        <w:tc>
          <w:tcPr>
            <w:tcW w:w="8571" w:type="dxa"/>
          </w:tcPr>
          <w:p w14:paraId="422FA853" w14:textId="77777777" w:rsidR="007A1183" w:rsidRPr="00EC2317" w:rsidRDefault="007A1183" w:rsidP="007A1183">
            <w:pPr>
              <w:rPr>
                <w:lang w:val="en-GB"/>
              </w:rPr>
            </w:pPr>
            <w:r w:rsidRPr="00EC2317">
              <w:rPr>
                <w:lang w:val="en-GB"/>
              </w:rPr>
              <w:t>Parameter List</w:t>
            </w:r>
          </w:p>
        </w:tc>
      </w:tr>
      <w:tr w:rsidR="00F96165" w14:paraId="1A8AACF5" w14:textId="77777777" w:rsidTr="00046F5A">
        <w:tc>
          <w:tcPr>
            <w:tcW w:w="1617" w:type="dxa"/>
            <w:vAlign w:val="center"/>
          </w:tcPr>
          <w:p w14:paraId="319D1B1A"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06093B1" w14:textId="77777777" w:rsidTr="00046F5A">
              <w:tc>
                <w:tcPr>
                  <w:tcW w:w="0" w:type="auto"/>
                  <w:tcBorders>
                    <w:top w:val="nil"/>
                    <w:left w:val="nil"/>
                  </w:tcBorders>
                </w:tcPr>
                <w:p w14:paraId="73259194" w14:textId="77777777" w:rsidR="00F96165" w:rsidRPr="00AB45A3" w:rsidRDefault="00F96165" w:rsidP="00046F5A">
                  <w:pPr>
                    <w:jc w:val="center"/>
                    <w:rPr>
                      <w:sz w:val="16"/>
                      <w:szCs w:val="16"/>
                      <w:lang w:val="en-GB"/>
                    </w:rPr>
                  </w:pPr>
                </w:p>
              </w:tc>
              <w:tc>
                <w:tcPr>
                  <w:tcW w:w="0" w:type="auto"/>
                </w:tcPr>
                <w:p w14:paraId="034ED281"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01EE5C89"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8DD435" w14:textId="77777777" w:rsidTr="00046F5A">
              <w:tc>
                <w:tcPr>
                  <w:tcW w:w="0" w:type="auto"/>
                </w:tcPr>
                <w:p w14:paraId="040EC651"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5DAB52B" w14:textId="77777777" w:rsidR="00F96165" w:rsidRPr="00AB45A3" w:rsidRDefault="00F96165" w:rsidP="00046F5A">
                  <w:pPr>
                    <w:jc w:val="center"/>
                    <w:rPr>
                      <w:sz w:val="16"/>
                      <w:szCs w:val="16"/>
                      <w:lang w:val="en-GB"/>
                    </w:rPr>
                  </w:pPr>
                </w:p>
              </w:tc>
              <w:tc>
                <w:tcPr>
                  <w:tcW w:w="0" w:type="auto"/>
                </w:tcPr>
                <w:p w14:paraId="7264FEBF" w14:textId="77777777" w:rsidR="00F96165" w:rsidRPr="00AB45A3" w:rsidRDefault="00F96165" w:rsidP="00046F5A">
                  <w:pPr>
                    <w:jc w:val="center"/>
                    <w:rPr>
                      <w:sz w:val="16"/>
                      <w:szCs w:val="16"/>
                      <w:lang w:val="en-GB"/>
                    </w:rPr>
                  </w:pPr>
                </w:p>
              </w:tc>
            </w:tr>
            <w:tr w:rsidR="00F96165" w:rsidRPr="00AB45A3" w14:paraId="2A75A2A6" w14:textId="77777777" w:rsidTr="00046F5A">
              <w:tc>
                <w:tcPr>
                  <w:tcW w:w="0" w:type="auto"/>
                </w:tcPr>
                <w:p w14:paraId="0712C19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59A34AB" w14:textId="77777777" w:rsidR="00F96165" w:rsidRPr="00AB45A3" w:rsidRDefault="00F96165" w:rsidP="00046F5A">
                  <w:pPr>
                    <w:jc w:val="center"/>
                    <w:rPr>
                      <w:sz w:val="16"/>
                      <w:szCs w:val="16"/>
                      <w:lang w:val="en-GB"/>
                    </w:rPr>
                  </w:pPr>
                </w:p>
              </w:tc>
              <w:tc>
                <w:tcPr>
                  <w:tcW w:w="0" w:type="auto"/>
                </w:tcPr>
                <w:p w14:paraId="37E36A66" w14:textId="77777777" w:rsidR="00F96165" w:rsidRPr="00AB45A3" w:rsidRDefault="00F96165" w:rsidP="00046F5A">
                  <w:pPr>
                    <w:jc w:val="center"/>
                    <w:rPr>
                      <w:sz w:val="16"/>
                      <w:szCs w:val="16"/>
                      <w:lang w:val="en-GB"/>
                    </w:rPr>
                  </w:pPr>
                </w:p>
              </w:tc>
            </w:tr>
          </w:tbl>
          <w:p w14:paraId="7DED7ABD" w14:textId="77777777" w:rsidR="00F96165" w:rsidRDefault="00F96165" w:rsidP="00046F5A">
            <w:pPr>
              <w:rPr>
                <w:lang w:val="en-GB"/>
              </w:rPr>
            </w:pPr>
          </w:p>
        </w:tc>
      </w:tr>
      <w:tr w:rsidR="007A1183" w14:paraId="3C4E5BB5" w14:textId="77777777" w:rsidTr="00F96165">
        <w:tc>
          <w:tcPr>
            <w:tcW w:w="1617" w:type="dxa"/>
            <w:vAlign w:val="center"/>
          </w:tcPr>
          <w:p w14:paraId="5519F610" w14:textId="77777777" w:rsidR="007A1183" w:rsidRPr="00EC2317" w:rsidRDefault="007A1183" w:rsidP="007A1183">
            <w:pPr>
              <w:rPr>
                <w:b/>
                <w:lang w:val="en-GB"/>
              </w:rPr>
            </w:pPr>
            <w:r w:rsidRPr="00EC2317">
              <w:rPr>
                <w:b/>
                <w:lang w:val="en-GB"/>
              </w:rPr>
              <w:t>Example:</w:t>
            </w:r>
          </w:p>
        </w:tc>
        <w:tc>
          <w:tcPr>
            <w:tcW w:w="8571" w:type="dxa"/>
          </w:tcPr>
          <w:p w14:paraId="6001B374" w14:textId="77777777" w:rsidR="007A1183" w:rsidRPr="00E92C27" w:rsidRDefault="007A1183" w:rsidP="007A1183">
            <w:pPr>
              <w:pStyle w:val="Code"/>
              <w:rPr>
                <w:rFonts w:cs="Courier New"/>
              </w:rPr>
            </w:pPr>
            <w:r w:rsidRPr="00E92C27">
              <w:rPr>
                <w:rFonts w:cs="Courier New"/>
              </w:rPr>
              <w:t>MTD  false_discovery_rate  [MS, MS:1001364, pep:global FDR, 0.01]|…</w:t>
            </w:r>
            <w:r w:rsidRPr="00E92C27">
              <w:rPr>
                <w:rFonts w:cs="Courier New"/>
              </w:rPr>
              <w:br/>
              <w:t xml:space="preserve">                                               [MS, MS:1001214, prot:global FDR, 0.08]</w:t>
            </w:r>
          </w:p>
        </w:tc>
      </w:tr>
    </w:tbl>
    <w:p w14:paraId="2520FE2E" w14:textId="77777777" w:rsidR="007A1183" w:rsidRDefault="007A1183" w:rsidP="007A1183">
      <w:pPr>
        <w:pStyle w:val="Heading3"/>
        <w:rPr>
          <w:lang w:val="en-GB"/>
        </w:rPr>
      </w:pPr>
      <w:r w:rsidRPr="005448F9">
        <w:rPr>
          <w:lang w:val="en-GB"/>
        </w:rPr>
        <w:lastRenderedPageBreak/>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1C30E05" w14:textId="77777777" w:rsidTr="00046F5A">
              <w:tc>
                <w:tcPr>
                  <w:tcW w:w="0" w:type="auto"/>
                  <w:tcBorders>
                    <w:top w:val="nil"/>
                    <w:left w:val="nil"/>
                  </w:tcBorders>
                </w:tcPr>
                <w:p w14:paraId="62452C02" w14:textId="77777777" w:rsidR="00F96165" w:rsidRPr="00AB45A3" w:rsidRDefault="00F96165" w:rsidP="00046F5A">
                  <w:pPr>
                    <w:jc w:val="center"/>
                    <w:rPr>
                      <w:sz w:val="16"/>
                      <w:szCs w:val="16"/>
                      <w:lang w:val="en-GB"/>
                    </w:rPr>
                  </w:pPr>
                </w:p>
              </w:tc>
              <w:tc>
                <w:tcPr>
                  <w:tcW w:w="0" w:type="auto"/>
                </w:tcPr>
                <w:p w14:paraId="12B620F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1C8910"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4538C2A" w14:textId="77777777" w:rsidTr="00046F5A">
              <w:tc>
                <w:tcPr>
                  <w:tcW w:w="0" w:type="auto"/>
                </w:tcPr>
                <w:p w14:paraId="02FD9C2E"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65D3354" w14:textId="77777777" w:rsidR="00F96165" w:rsidRPr="00AB45A3" w:rsidRDefault="00F96165" w:rsidP="00046F5A">
                  <w:pPr>
                    <w:jc w:val="center"/>
                    <w:rPr>
                      <w:sz w:val="16"/>
                      <w:szCs w:val="16"/>
                      <w:lang w:val="en-GB"/>
                    </w:rPr>
                  </w:pPr>
                </w:p>
              </w:tc>
              <w:tc>
                <w:tcPr>
                  <w:tcW w:w="0" w:type="auto"/>
                </w:tcPr>
                <w:p w14:paraId="5086F436" w14:textId="77777777" w:rsidR="00F96165" w:rsidRPr="00AB45A3" w:rsidRDefault="00F96165" w:rsidP="00046F5A">
                  <w:pPr>
                    <w:jc w:val="center"/>
                    <w:rPr>
                      <w:sz w:val="16"/>
                      <w:szCs w:val="16"/>
                      <w:lang w:val="en-GB"/>
                    </w:rPr>
                  </w:pPr>
                </w:p>
              </w:tc>
            </w:tr>
            <w:tr w:rsidR="00F96165" w:rsidRPr="00AB45A3" w14:paraId="54EDF455" w14:textId="77777777" w:rsidTr="00046F5A">
              <w:tc>
                <w:tcPr>
                  <w:tcW w:w="0" w:type="auto"/>
                </w:tcPr>
                <w:p w14:paraId="74350B3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1FBFC4C" w14:textId="77777777" w:rsidR="00F96165" w:rsidRPr="00AB45A3" w:rsidRDefault="00F96165" w:rsidP="00046F5A">
                  <w:pPr>
                    <w:jc w:val="center"/>
                    <w:rPr>
                      <w:sz w:val="16"/>
                      <w:szCs w:val="16"/>
                      <w:lang w:val="en-GB"/>
                    </w:rPr>
                  </w:pPr>
                </w:p>
              </w:tc>
              <w:tc>
                <w:tcPr>
                  <w:tcW w:w="0" w:type="auto"/>
                </w:tcPr>
                <w:p w14:paraId="2B0AB5D2" w14:textId="77777777" w:rsidR="00F96165" w:rsidRPr="00AB45A3" w:rsidRDefault="00F96165" w:rsidP="00046F5A">
                  <w:pPr>
                    <w:jc w:val="center"/>
                    <w:rPr>
                      <w:sz w:val="16"/>
                      <w:szCs w:val="16"/>
                      <w:lang w:val="en-GB"/>
                    </w:rPr>
                  </w:pPr>
                </w:p>
              </w:tc>
            </w:tr>
          </w:tbl>
          <w:p w14:paraId="47C33FD0" w14:textId="77777777" w:rsidR="00F96165" w:rsidRDefault="00F96165" w:rsidP="00046F5A">
            <w:pPr>
              <w:rPr>
                <w:lang w:val="en-GB"/>
              </w:rPr>
            </w:pP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46E9D5C" w14:textId="77777777" w:rsidTr="00046F5A">
              <w:tc>
                <w:tcPr>
                  <w:tcW w:w="0" w:type="auto"/>
                  <w:tcBorders>
                    <w:top w:val="nil"/>
                    <w:left w:val="nil"/>
                  </w:tcBorders>
                </w:tcPr>
                <w:p w14:paraId="6270F7E9" w14:textId="77777777" w:rsidR="00F96165" w:rsidRPr="00AB45A3" w:rsidRDefault="00F96165" w:rsidP="00046F5A">
                  <w:pPr>
                    <w:jc w:val="center"/>
                    <w:rPr>
                      <w:sz w:val="16"/>
                      <w:szCs w:val="16"/>
                      <w:lang w:val="en-GB"/>
                    </w:rPr>
                  </w:pPr>
                </w:p>
              </w:tc>
              <w:tc>
                <w:tcPr>
                  <w:tcW w:w="0" w:type="auto"/>
                </w:tcPr>
                <w:p w14:paraId="22E39C2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10EB7831"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16B684" w14:textId="77777777" w:rsidTr="00046F5A">
              <w:tc>
                <w:tcPr>
                  <w:tcW w:w="0" w:type="auto"/>
                </w:tcPr>
                <w:p w14:paraId="129796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C7C7D42" w14:textId="77777777" w:rsidR="00F96165" w:rsidRPr="00AB45A3" w:rsidRDefault="00F96165" w:rsidP="00046F5A">
                  <w:pPr>
                    <w:jc w:val="center"/>
                    <w:rPr>
                      <w:sz w:val="16"/>
                      <w:szCs w:val="16"/>
                      <w:lang w:val="en-GB"/>
                    </w:rPr>
                  </w:pPr>
                </w:p>
              </w:tc>
              <w:tc>
                <w:tcPr>
                  <w:tcW w:w="0" w:type="auto"/>
                </w:tcPr>
                <w:p w14:paraId="2EDE23F8" w14:textId="77777777" w:rsidR="00F96165" w:rsidRPr="00AB45A3" w:rsidRDefault="00F96165" w:rsidP="00046F5A">
                  <w:pPr>
                    <w:jc w:val="center"/>
                    <w:rPr>
                      <w:sz w:val="16"/>
                      <w:szCs w:val="16"/>
                      <w:lang w:val="en-GB"/>
                    </w:rPr>
                  </w:pPr>
                </w:p>
              </w:tc>
            </w:tr>
            <w:tr w:rsidR="00F96165" w:rsidRPr="00AB45A3" w14:paraId="1967720D" w14:textId="77777777" w:rsidTr="00046F5A">
              <w:tc>
                <w:tcPr>
                  <w:tcW w:w="0" w:type="auto"/>
                </w:tcPr>
                <w:p w14:paraId="51649C20"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BC65DFB" w14:textId="77777777" w:rsidR="00F96165" w:rsidRPr="00AB45A3" w:rsidRDefault="00F96165" w:rsidP="00046F5A">
                  <w:pPr>
                    <w:jc w:val="center"/>
                    <w:rPr>
                      <w:sz w:val="16"/>
                      <w:szCs w:val="16"/>
                      <w:lang w:val="en-GB"/>
                    </w:rPr>
                  </w:pPr>
                </w:p>
              </w:tc>
              <w:tc>
                <w:tcPr>
                  <w:tcW w:w="0" w:type="auto"/>
                </w:tcPr>
                <w:p w14:paraId="24101E4F" w14:textId="77777777" w:rsidR="00F96165" w:rsidRPr="00AB45A3" w:rsidRDefault="00F96165" w:rsidP="00046F5A">
                  <w:pPr>
                    <w:jc w:val="center"/>
                    <w:rPr>
                      <w:sz w:val="16"/>
                      <w:szCs w:val="16"/>
                      <w:lang w:val="en-GB"/>
                    </w:rPr>
                  </w:pPr>
                </w:p>
              </w:tc>
            </w:tr>
          </w:tbl>
          <w:p w14:paraId="308F1CCA" w14:textId="77777777" w:rsidR="00F96165" w:rsidRDefault="00F96165" w:rsidP="00046F5A">
            <w:pPr>
              <w:rPr>
                <w:lang w:val="en-GB"/>
              </w:rPr>
            </w:pP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2D94F85" w14:textId="77777777" w:rsidTr="00046F5A">
              <w:tc>
                <w:tcPr>
                  <w:tcW w:w="0" w:type="auto"/>
                  <w:tcBorders>
                    <w:top w:val="nil"/>
                    <w:left w:val="nil"/>
                  </w:tcBorders>
                </w:tcPr>
                <w:p w14:paraId="2028603B" w14:textId="77777777" w:rsidR="00F96165" w:rsidRPr="00AB45A3" w:rsidRDefault="00F96165" w:rsidP="00046F5A">
                  <w:pPr>
                    <w:jc w:val="center"/>
                    <w:rPr>
                      <w:sz w:val="16"/>
                      <w:szCs w:val="16"/>
                      <w:lang w:val="en-GB"/>
                    </w:rPr>
                  </w:pPr>
                </w:p>
              </w:tc>
              <w:tc>
                <w:tcPr>
                  <w:tcW w:w="0" w:type="auto"/>
                </w:tcPr>
                <w:p w14:paraId="48008895"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7848B1A"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5E10651" w14:textId="77777777" w:rsidTr="00046F5A">
              <w:tc>
                <w:tcPr>
                  <w:tcW w:w="0" w:type="auto"/>
                </w:tcPr>
                <w:p w14:paraId="35CC6A73"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E1C7C0A" w14:textId="77777777" w:rsidR="00F96165" w:rsidRPr="00AB45A3" w:rsidRDefault="00F96165" w:rsidP="00046F5A">
                  <w:pPr>
                    <w:jc w:val="center"/>
                    <w:rPr>
                      <w:sz w:val="16"/>
                      <w:szCs w:val="16"/>
                      <w:lang w:val="en-GB"/>
                    </w:rPr>
                  </w:pPr>
                </w:p>
              </w:tc>
              <w:tc>
                <w:tcPr>
                  <w:tcW w:w="0" w:type="auto"/>
                </w:tcPr>
                <w:p w14:paraId="25CF89AA" w14:textId="77777777" w:rsidR="00F96165" w:rsidRPr="00AB45A3" w:rsidRDefault="00F96165" w:rsidP="00046F5A">
                  <w:pPr>
                    <w:jc w:val="center"/>
                    <w:rPr>
                      <w:sz w:val="16"/>
                      <w:szCs w:val="16"/>
                      <w:lang w:val="en-GB"/>
                    </w:rPr>
                  </w:pPr>
                </w:p>
              </w:tc>
            </w:tr>
            <w:tr w:rsidR="00F96165" w:rsidRPr="00AB45A3" w14:paraId="0451AC94" w14:textId="77777777" w:rsidTr="00046F5A">
              <w:tc>
                <w:tcPr>
                  <w:tcW w:w="0" w:type="auto"/>
                </w:tcPr>
                <w:p w14:paraId="44BC16CF"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EC3E4AD" w14:textId="77777777" w:rsidR="00F96165" w:rsidRPr="00AB45A3" w:rsidRDefault="00F96165" w:rsidP="00046F5A">
                  <w:pPr>
                    <w:jc w:val="center"/>
                    <w:rPr>
                      <w:sz w:val="16"/>
                      <w:szCs w:val="16"/>
                      <w:lang w:val="en-GB"/>
                    </w:rPr>
                  </w:pPr>
                </w:p>
              </w:tc>
              <w:tc>
                <w:tcPr>
                  <w:tcW w:w="0" w:type="auto"/>
                </w:tcPr>
                <w:p w14:paraId="3C28CD1D" w14:textId="77777777" w:rsidR="00F96165" w:rsidRPr="00AB45A3" w:rsidRDefault="00F96165" w:rsidP="00046F5A">
                  <w:pPr>
                    <w:jc w:val="center"/>
                    <w:rPr>
                      <w:sz w:val="16"/>
                      <w:szCs w:val="16"/>
                      <w:lang w:val="en-GB"/>
                    </w:rPr>
                  </w:pPr>
                </w:p>
              </w:tc>
            </w:tr>
          </w:tbl>
          <w:p w14:paraId="4C56517A" w14:textId="77777777" w:rsidR="00F96165" w:rsidRDefault="00F96165" w:rsidP="00046F5A">
            <w:pPr>
              <w:rPr>
                <w:lang w:val="en-GB"/>
              </w:rPr>
            </w:pP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D2F5F46" w14:textId="77777777" w:rsidTr="00046F5A">
              <w:tc>
                <w:tcPr>
                  <w:tcW w:w="0" w:type="auto"/>
                  <w:tcBorders>
                    <w:top w:val="nil"/>
                    <w:left w:val="nil"/>
                  </w:tcBorders>
                </w:tcPr>
                <w:p w14:paraId="3E5F0321" w14:textId="77777777" w:rsidR="00F96165" w:rsidRPr="00AB45A3" w:rsidRDefault="00F96165" w:rsidP="00046F5A">
                  <w:pPr>
                    <w:jc w:val="center"/>
                    <w:rPr>
                      <w:sz w:val="16"/>
                      <w:szCs w:val="16"/>
                      <w:lang w:val="en-GB"/>
                    </w:rPr>
                  </w:pPr>
                </w:p>
              </w:tc>
              <w:tc>
                <w:tcPr>
                  <w:tcW w:w="0" w:type="auto"/>
                </w:tcPr>
                <w:p w14:paraId="5E07EB4C"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DA9913"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351FCCE2" w14:textId="77777777" w:rsidTr="00046F5A">
              <w:tc>
                <w:tcPr>
                  <w:tcW w:w="0" w:type="auto"/>
                </w:tcPr>
                <w:p w14:paraId="6D66AD2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70DE898" w14:textId="77777777" w:rsidR="00F96165" w:rsidRPr="00AB45A3" w:rsidRDefault="00F96165" w:rsidP="00046F5A">
                  <w:pPr>
                    <w:jc w:val="center"/>
                    <w:rPr>
                      <w:sz w:val="16"/>
                      <w:szCs w:val="16"/>
                      <w:lang w:val="en-GB"/>
                    </w:rPr>
                  </w:pPr>
                </w:p>
              </w:tc>
              <w:tc>
                <w:tcPr>
                  <w:tcW w:w="0" w:type="auto"/>
                </w:tcPr>
                <w:p w14:paraId="0BA0DBE0" w14:textId="77777777" w:rsidR="00F96165" w:rsidRPr="00AB45A3" w:rsidRDefault="00F96165" w:rsidP="00046F5A">
                  <w:pPr>
                    <w:jc w:val="center"/>
                    <w:rPr>
                      <w:sz w:val="16"/>
                      <w:szCs w:val="16"/>
                      <w:lang w:val="en-GB"/>
                    </w:rPr>
                  </w:pPr>
                </w:p>
              </w:tc>
            </w:tr>
            <w:tr w:rsidR="00F96165" w:rsidRPr="00AB45A3" w14:paraId="3D5EBC5C" w14:textId="77777777" w:rsidTr="00046F5A">
              <w:tc>
                <w:tcPr>
                  <w:tcW w:w="0" w:type="auto"/>
                </w:tcPr>
                <w:p w14:paraId="2003CFE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4D4B5D35" w14:textId="77777777" w:rsidR="00F96165" w:rsidRPr="00AB45A3" w:rsidRDefault="00F96165" w:rsidP="00046F5A">
                  <w:pPr>
                    <w:jc w:val="center"/>
                    <w:rPr>
                      <w:sz w:val="16"/>
                      <w:szCs w:val="16"/>
                      <w:lang w:val="en-GB"/>
                    </w:rPr>
                  </w:pPr>
                </w:p>
              </w:tc>
              <w:tc>
                <w:tcPr>
                  <w:tcW w:w="0" w:type="auto"/>
                </w:tcPr>
                <w:p w14:paraId="5F438C00" w14:textId="77777777" w:rsidR="00F96165" w:rsidRPr="00AB45A3" w:rsidRDefault="00F96165" w:rsidP="00046F5A">
                  <w:pPr>
                    <w:jc w:val="center"/>
                    <w:rPr>
                      <w:sz w:val="16"/>
                      <w:szCs w:val="16"/>
                      <w:lang w:val="en-GB"/>
                    </w:rPr>
                  </w:pPr>
                </w:p>
              </w:tc>
            </w:tr>
          </w:tbl>
          <w:p w14:paraId="766CDF86" w14:textId="77777777" w:rsidR="00F96165" w:rsidRDefault="00F96165" w:rsidP="00046F5A">
            <w:pPr>
              <w:rPr>
                <w:lang w:val="en-GB"/>
              </w:rPr>
            </w:pP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77777777"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 data (e.g., a PRIDE experiment or a PeptideAtlas buil</w:t>
            </w:r>
            <w:r w:rsidR="00F873B0">
              <w:rPr>
                <w:lang w:val="en-GB"/>
              </w:rPr>
              <w:t>d</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AEE6AFD" w14:textId="77777777" w:rsidTr="00046F5A">
              <w:tc>
                <w:tcPr>
                  <w:tcW w:w="0" w:type="auto"/>
                  <w:tcBorders>
                    <w:top w:val="nil"/>
                    <w:left w:val="nil"/>
                  </w:tcBorders>
                </w:tcPr>
                <w:p w14:paraId="449AB54B" w14:textId="77777777" w:rsidR="00F96165" w:rsidRPr="00AB45A3" w:rsidRDefault="00F96165" w:rsidP="00046F5A">
                  <w:pPr>
                    <w:jc w:val="center"/>
                    <w:rPr>
                      <w:sz w:val="16"/>
                      <w:szCs w:val="16"/>
                      <w:lang w:val="en-GB"/>
                    </w:rPr>
                  </w:pPr>
                </w:p>
              </w:tc>
              <w:tc>
                <w:tcPr>
                  <w:tcW w:w="0" w:type="auto"/>
                </w:tcPr>
                <w:p w14:paraId="7E29D8FB"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676141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23B2FD" w14:textId="77777777" w:rsidTr="00046F5A">
              <w:tc>
                <w:tcPr>
                  <w:tcW w:w="0" w:type="auto"/>
                </w:tcPr>
                <w:p w14:paraId="478B2634"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0457EDE" w14:textId="77777777" w:rsidR="00F96165" w:rsidRPr="00AB45A3" w:rsidRDefault="00F96165" w:rsidP="00046F5A">
                  <w:pPr>
                    <w:jc w:val="center"/>
                    <w:rPr>
                      <w:sz w:val="16"/>
                      <w:szCs w:val="16"/>
                      <w:lang w:val="en-GB"/>
                    </w:rPr>
                  </w:pPr>
                </w:p>
              </w:tc>
              <w:tc>
                <w:tcPr>
                  <w:tcW w:w="0" w:type="auto"/>
                </w:tcPr>
                <w:p w14:paraId="4520ECA8" w14:textId="77777777" w:rsidR="00F96165" w:rsidRPr="00AB45A3" w:rsidRDefault="00F96165" w:rsidP="00046F5A">
                  <w:pPr>
                    <w:jc w:val="center"/>
                    <w:rPr>
                      <w:sz w:val="16"/>
                      <w:szCs w:val="16"/>
                      <w:lang w:val="en-GB"/>
                    </w:rPr>
                  </w:pPr>
                </w:p>
              </w:tc>
            </w:tr>
            <w:tr w:rsidR="00F96165" w:rsidRPr="00AB45A3" w14:paraId="621BC587" w14:textId="77777777" w:rsidTr="00046F5A">
              <w:tc>
                <w:tcPr>
                  <w:tcW w:w="0" w:type="auto"/>
                </w:tcPr>
                <w:p w14:paraId="4396521A"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8D88024" w14:textId="77777777" w:rsidR="00F96165" w:rsidRPr="00AB45A3" w:rsidRDefault="00F96165" w:rsidP="00046F5A">
                  <w:pPr>
                    <w:jc w:val="center"/>
                    <w:rPr>
                      <w:sz w:val="16"/>
                      <w:szCs w:val="16"/>
                      <w:lang w:val="en-GB"/>
                    </w:rPr>
                  </w:pPr>
                </w:p>
              </w:tc>
              <w:tc>
                <w:tcPr>
                  <w:tcW w:w="0" w:type="auto"/>
                </w:tcPr>
                <w:p w14:paraId="24B8D6F9" w14:textId="77777777" w:rsidR="00F96165" w:rsidRPr="00AB45A3" w:rsidRDefault="00F96165" w:rsidP="00046F5A">
                  <w:pPr>
                    <w:jc w:val="center"/>
                    <w:rPr>
                      <w:sz w:val="16"/>
                      <w:szCs w:val="16"/>
                      <w:lang w:val="en-GB"/>
                    </w:rPr>
                  </w:pPr>
                </w:p>
              </w:tc>
            </w:tr>
          </w:tbl>
          <w:p w14:paraId="5E75B949" w14:textId="77777777" w:rsidR="00F96165" w:rsidRDefault="00F96165" w:rsidP="00046F5A">
            <w:pPr>
              <w:rPr>
                <w:lang w:val="en-GB"/>
              </w:rPr>
            </w:pP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36" w:name="_Toc363823118"/>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36"/>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48804352" w14:textId="77777777" w:rsidR="007A1183" w:rsidRDefault="00681FDF" w:rsidP="007A1183">
      <w:pPr>
        <w:pStyle w:val="Heading3"/>
        <w:rPr>
          <w:lang w:val="en-GB"/>
        </w:rPr>
      </w:pPr>
      <w:commentRangeStart w:id="137"/>
      <w:r>
        <w:rPr>
          <w:lang w:val="en-GB"/>
        </w:rPr>
        <w:t>fixed_</w:t>
      </w:r>
      <w:r w:rsidR="007A1183" w:rsidRPr="00F2225A">
        <w:rPr>
          <w:lang w:val="en-GB"/>
        </w:rPr>
        <w:t>mod</w:t>
      </w:r>
      <w:r w:rsidR="005064C2">
        <w:rPr>
          <w:lang w:val="en-GB"/>
        </w:rPr>
        <w:t>[1-n]</w:t>
      </w:r>
      <w:commentRangeEnd w:id="137"/>
      <w:r w:rsidR="00262E9E">
        <w:rPr>
          <w:rStyle w:val="CommentReference"/>
          <w:rFonts w:ascii="Arial" w:hAnsi="Arial"/>
          <w:b w:val="0"/>
          <w:bCs w:val="0"/>
        </w:rPr>
        <w:commentReference w:id="13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C82A6DC" w14:textId="77777777">
        <w:tc>
          <w:tcPr>
            <w:tcW w:w="1617" w:type="dxa"/>
            <w:vAlign w:val="center"/>
          </w:tcPr>
          <w:p w14:paraId="7BA37A06" w14:textId="77777777" w:rsidR="007A1183" w:rsidRPr="00EC2317" w:rsidRDefault="007A1183" w:rsidP="007A1183">
            <w:pPr>
              <w:rPr>
                <w:b/>
                <w:lang w:val="en-GB"/>
              </w:rPr>
            </w:pPr>
            <w:r w:rsidRPr="00EC2317">
              <w:rPr>
                <w:b/>
                <w:lang w:val="en-GB"/>
              </w:rPr>
              <w:t>Description:</w:t>
            </w:r>
          </w:p>
        </w:tc>
        <w:tc>
          <w:tcPr>
            <w:tcW w:w="8571" w:type="dxa"/>
          </w:tcPr>
          <w:p w14:paraId="498D4532" w14:textId="77777777" w:rsidR="007A1183" w:rsidRDefault="00397D38" w:rsidP="0000528C">
            <w:pPr>
              <w:rPr>
                <w:lang w:val="en-GB"/>
              </w:rPr>
            </w:pPr>
            <w:r>
              <w:rPr>
                <w:lang w:val="en-GB"/>
              </w:rPr>
              <w:t>A</w:t>
            </w:r>
            <w:r w:rsidR="007A1183" w:rsidRPr="00EC2317">
              <w:rPr>
                <w:lang w:val="en-GB"/>
              </w:rPr>
              <w:t xml:space="preserve"> parameter describing </w:t>
            </w:r>
            <w:r>
              <w:rPr>
                <w:lang w:val="en-GB"/>
              </w:rPr>
              <w:t>a</w:t>
            </w:r>
            <w:r w:rsidR="007A1183" w:rsidRPr="00EC2317">
              <w:rPr>
                <w:lang w:val="en-GB"/>
              </w:rPr>
              <w:t xml:space="preserve"> </w:t>
            </w:r>
            <w:r w:rsidR="00BC6B4F">
              <w:rPr>
                <w:lang w:val="en-GB"/>
              </w:rPr>
              <w:t>fixed</w:t>
            </w:r>
            <w:r w:rsidR="007A1183" w:rsidRPr="00EC2317">
              <w:rPr>
                <w:lang w:val="en-GB"/>
              </w:rPr>
              <w:t xml:space="preserve"> </w:t>
            </w:r>
            <w:r w:rsidR="00CE15FD">
              <w:rPr>
                <w:lang w:val="en-GB"/>
              </w:rPr>
              <w:t>modifications</w:t>
            </w:r>
            <w:r w:rsidR="00CE15FD" w:rsidRPr="00EC2317">
              <w:rPr>
                <w:lang w:val="en-GB"/>
              </w:rPr>
              <w:t xml:space="preserve"> </w:t>
            </w:r>
            <w:r w:rsidR="005B45F8">
              <w:rPr>
                <w:lang w:val="en-GB"/>
              </w:rPr>
              <w:t>searched for.</w:t>
            </w:r>
            <w:r>
              <w:rPr>
                <w:lang w:val="en-GB"/>
              </w:rPr>
              <w:t xml:space="preserve"> Multiple fixed modifications are numbered 1..n.</w:t>
            </w:r>
            <w:r w:rsidR="00113665">
              <w:rPr>
                <w:lang w:val="en-GB"/>
              </w:rPr>
              <w:t xml:space="preserve"> If no fixed modifications are searched, include the CV param MS:</w:t>
            </w:r>
            <w:r w:rsidR="00D17C98">
              <w:rPr>
                <w:lang w:val="en-GB"/>
              </w:rPr>
              <w:t>1</w:t>
            </w:r>
            <w:r w:rsidR="00113665">
              <w:rPr>
                <w:lang w:val="en-GB"/>
              </w:rPr>
              <w:t>00</w:t>
            </w:r>
            <w:r w:rsidR="00D17C98">
              <w:rPr>
                <w:lang w:val="en-GB"/>
              </w:rPr>
              <w:t>2453</w:t>
            </w:r>
            <w:r w:rsidR="00113665">
              <w:rPr>
                <w:lang w:val="en-GB"/>
              </w:rPr>
              <w:t>: No fixed modifications searched.</w:t>
            </w:r>
          </w:p>
          <w:p w14:paraId="4BA4634F" w14:textId="77777777" w:rsidR="003E0018" w:rsidRPr="00EC2317" w:rsidRDefault="003E0018" w:rsidP="000C04AE">
            <w:pPr>
              <w:rPr>
                <w:lang w:val="en-GB"/>
              </w:rPr>
            </w:pPr>
          </w:p>
        </w:tc>
      </w:tr>
      <w:tr w:rsidR="007A1183" w14:paraId="48B05F57" w14:textId="77777777">
        <w:tc>
          <w:tcPr>
            <w:tcW w:w="1617" w:type="dxa"/>
            <w:vAlign w:val="center"/>
          </w:tcPr>
          <w:p w14:paraId="3B484BF8" w14:textId="77777777" w:rsidR="007A1183" w:rsidRPr="00EC2317" w:rsidRDefault="007A1183" w:rsidP="007A1183">
            <w:pPr>
              <w:rPr>
                <w:b/>
                <w:lang w:val="en-GB"/>
              </w:rPr>
            </w:pPr>
            <w:r w:rsidRPr="00EC2317">
              <w:rPr>
                <w:b/>
                <w:lang w:val="en-GB"/>
              </w:rPr>
              <w:lastRenderedPageBreak/>
              <w:t>Type:</w:t>
            </w:r>
          </w:p>
        </w:tc>
        <w:tc>
          <w:tcPr>
            <w:tcW w:w="8571" w:type="dxa"/>
          </w:tcPr>
          <w:p w14:paraId="5F974148" w14:textId="77777777" w:rsidR="007A1183" w:rsidRPr="00EC2317" w:rsidRDefault="007A1183" w:rsidP="005064C2">
            <w:pPr>
              <w:rPr>
                <w:lang w:val="en-GB"/>
              </w:rPr>
            </w:pPr>
            <w:r w:rsidRPr="00EC2317">
              <w:rPr>
                <w:lang w:val="en-GB"/>
              </w:rPr>
              <w:t>Parameter</w:t>
            </w:r>
          </w:p>
        </w:tc>
      </w:tr>
      <w:tr w:rsidR="00F96165" w14:paraId="2FD537AE" w14:textId="77777777" w:rsidTr="00046F5A">
        <w:tc>
          <w:tcPr>
            <w:tcW w:w="1617" w:type="dxa"/>
            <w:vAlign w:val="center"/>
          </w:tcPr>
          <w:p w14:paraId="314673E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E601E10" w14:textId="77777777" w:rsidTr="00046F5A">
              <w:tc>
                <w:tcPr>
                  <w:tcW w:w="0" w:type="auto"/>
                  <w:tcBorders>
                    <w:top w:val="nil"/>
                    <w:left w:val="nil"/>
                  </w:tcBorders>
                </w:tcPr>
                <w:p w14:paraId="76DA5DCE" w14:textId="77777777" w:rsidR="00F96165" w:rsidRPr="00AB45A3" w:rsidRDefault="00F96165" w:rsidP="00046F5A">
                  <w:pPr>
                    <w:jc w:val="center"/>
                    <w:rPr>
                      <w:sz w:val="16"/>
                      <w:szCs w:val="16"/>
                      <w:lang w:val="en-GB"/>
                    </w:rPr>
                  </w:pPr>
                </w:p>
              </w:tc>
              <w:tc>
                <w:tcPr>
                  <w:tcW w:w="0" w:type="auto"/>
                </w:tcPr>
                <w:p w14:paraId="324D9AB4"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634B066"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1B38A3" w14:textId="77777777" w:rsidTr="00046F5A">
              <w:tc>
                <w:tcPr>
                  <w:tcW w:w="0" w:type="auto"/>
                </w:tcPr>
                <w:p w14:paraId="186DF99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E0D1562"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66FA3048"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03169E53" w14:textId="77777777" w:rsidTr="00046F5A">
              <w:tc>
                <w:tcPr>
                  <w:tcW w:w="0" w:type="auto"/>
                </w:tcPr>
                <w:p w14:paraId="5A589011"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29BC7A0"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7D460ABB" w14:textId="77777777" w:rsidR="00F96165" w:rsidRPr="00AB45A3" w:rsidRDefault="00F96165" w:rsidP="00046F5A">
                  <w:pPr>
                    <w:jc w:val="center"/>
                    <w:rPr>
                      <w:sz w:val="16"/>
                      <w:szCs w:val="16"/>
                      <w:lang w:val="en-GB"/>
                    </w:rPr>
                  </w:pPr>
                  <w:r>
                    <w:rPr>
                      <w:sz w:val="16"/>
                      <w:szCs w:val="16"/>
                      <w:lang w:val="en-GB"/>
                    </w:rPr>
                    <w:sym w:font="Wingdings" w:char="F0FC"/>
                  </w:r>
                </w:p>
              </w:tc>
            </w:tr>
          </w:tbl>
          <w:p w14:paraId="15C48955" w14:textId="77777777" w:rsidR="00F96165" w:rsidRDefault="00F96165" w:rsidP="00090EB4">
            <w:pPr>
              <w:rPr>
                <w:lang w:val="en-GB"/>
              </w:rPr>
            </w:pPr>
          </w:p>
        </w:tc>
      </w:tr>
      <w:tr w:rsidR="007A1183" w14:paraId="4F0B8EA2" w14:textId="77777777">
        <w:tc>
          <w:tcPr>
            <w:tcW w:w="1617" w:type="dxa"/>
            <w:vAlign w:val="center"/>
          </w:tcPr>
          <w:p w14:paraId="21C5E8BA" w14:textId="77777777" w:rsidR="007A1183" w:rsidRPr="00EC2317" w:rsidRDefault="007A1183" w:rsidP="007A1183">
            <w:pPr>
              <w:rPr>
                <w:b/>
                <w:lang w:val="en-GB"/>
              </w:rPr>
            </w:pPr>
            <w:r w:rsidRPr="00EC2317">
              <w:rPr>
                <w:b/>
                <w:lang w:val="en-GB"/>
              </w:rPr>
              <w:t>Example:</w:t>
            </w:r>
          </w:p>
        </w:tc>
        <w:tc>
          <w:tcPr>
            <w:tcW w:w="8571" w:type="dxa"/>
          </w:tcPr>
          <w:p w14:paraId="407DEB3B" w14:textId="77777777" w:rsidR="005064C2" w:rsidRDefault="007A1183" w:rsidP="005064C2">
            <w:pPr>
              <w:pStyle w:val="Code"/>
              <w:rPr>
                <w:rFonts w:cs="Courier New"/>
              </w:rPr>
            </w:pPr>
            <w:r w:rsidRPr="00E92C27">
              <w:rPr>
                <w:rFonts w:cs="Courier New"/>
              </w:rPr>
              <w:t xml:space="preserve">MTD  </w:t>
            </w:r>
            <w:r w:rsidR="00F873B0">
              <w:rPr>
                <w:rFonts w:cs="Courier New"/>
              </w:rPr>
              <w:t>fixed_</w:t>
            </w:r>
            <w:r w:rsidRPr="00E92C27">
              <w:rPr>
                <w:rFonts w:cs="Courier New"/>
              </w:rPr>
              <w:t>mod</w:t>
            </w:r>
            <w:r w:rsidR="005064C2">
              <w:rPr>
                <w:rFonts w:cs="Courier New"/>
              </w:rPr>
              <w:t>[1]</w:t>
            </w:r>
            <w:r w:rsidRPr="00E92C27">
              <w:rPr>
                <w:rFonts w:cs="Courier New"/>
              </w:rPr>
              <w:t xml:space="preserve">  [</w:t>
            </w:r>
            <w:r w:rsidR="00893072">
              <w:rPr>
                <w:rFonts w:cs="Courier New"/>
              </w:rPr>
              <w:t>UNIMOD</w:t>
            </w:r>
            <w:r w:rsidRPr="00E92C27">
              <w:rPr>
                <w:rFonts w:cs="Courier New"/>
              </w:rPr>
              <w:t xml:space="preserve">, </w:t>
            </w:r>
            <w:r w:rsidR="00893072">
              <w:rPr>
                <w:rFonts w:cs="Courier New"/>
              </w:rPr>
              <w:t>UNIMOD</w:t>
            </w:r>
            <w:r w:rsidRPr="00E92C27">
              <w:rPr>
                <w:rFonts w:cs="Courier New"/>
              </w:rPr>
              <w:t>:</w:t>
            </w:r>
            <w:r w:rsidR="00893072">
              <w:rPr>
                <w:rFonts w:cs="Courier New"/>
              </w:rPr>
              <w:t>4</w:t>
            </w:r>
            <w:r w:rsidRPr="00E92C27">
              <w:rPr>
                <w:rFonts w:cs="Courier New"/>
              </w:rPr>
              <w:t xml:space="preserve">, </w:t>
            </w:r>
            <w:r w:rsidR="00893072" w:rsidRPr="00893072">
              <w:rPr>
                <w:rFonts w:cs="Courier New"/>
              </w:rPr>
              <w:t>Carbamidomethyl</w:t>
            </w:r>
            <w:r w:rsidRPr="00E92C27">
              <w:rPr>
                <w:rFonts w:cs="Courier New"/>
              </w:rPr>
              <w:t>, ]</w:t>
            </w:r>
          </w:p>
          <w:p w14:paraId="39B61119" w14:textId="77777777" w:rsidR="00334074" w:rsidRDefault="005064C2" w:rsidP="0098417E">
            <w:pPr>
              <w:pStyle w:val="Code"/>
              <w:rPr>
                <w:rFonts w:cs="Courier New"/>
              </w:rPr>
            </w:pPr>
            <w:r>
              <w:rPr>
                <w:rFonts w:cs="Courier New"/>
              </w:rPr>
              <w:t xml:space="preserve">MTD  fixed_mod[2]  </w:t>
            </w:r>
            <w:r w:rsidRPr="00E92C27">
              <w:rPr>
                <w:rFonts w:cs="Courier New"/>
              </w:rPr>
              <w:t>[</w:t>
            </w:r>
            <w:r w:rsidR="0000528C">
              <w:rPr>
                <w:rFonts w:cs="Courier New"/>
              </w:rPr>
              <w:t>UNIMOD</w:t>
            </w:r>
            <w:r w:rsidRPr="00E92C27">
              <w:rPr>
                <w:rFonts w:cs="Courier New"/>
              </w:rPr>
              <w:t xml:space="preserve">, </w:t>
            </w:r>
            <w:r w:rsidR="0000528C">
              <w:rPr>
                <w:rFonts w:cs="Courier New"/>
              </w:rPr>
              <w:t>UNIMOD</w:t>
            </w:r>
            <w:r w:rsidRPr="00E92C27">
              <w:rPr>
                <w:rFonts w:cs="Courier New"/>
              </w:rPr>
              <w:t>:</w:t>
            </w:r>
            <w:r w:rsidR="0000528C">
              <w:rPr>
                <w:rFonts w:cs="Courier New"/>
              </w:rPr>
              <w:t>35</w:t>
            </w:r>
            <w:r w:rsidRPr="00E92C27">
              <w:rPr>
                <w:rFonts w:cs="Courier New"/>
              </w:rPr>
              <w:t xml:space="preserve">, </w:t>
            </w:r>
            <w:r w:rsidR="0000528C" w:rsidRPr="0000528C">
              <w:rPr>
                <w:rFonts w:cs="Courier New"/>
              </w:rPr>
              <w:t>Oxidation</w:t>
            </w:r>
            <w:r w:rsidRPr="00E92C27">
              <w:rPr>
                <w:rFonts w:cs="Courier New"/>
              </w:rPr>
              <w:t>, ]</w:t>
            </w:r>
          </w:p>
          <w:p w14:paraId="18BABDAF" w14:textId="77777777" w:rsidR="007A1183" w:rsidRPr="00E92C27" w:rsidRDefault="00334074" w:rsidP="002E20AF">
            <w:pPr>
              <w:pStyle w:val="Code"/>
              <w:rPr>
                <w:rFonts w:cs="Courier New"/>
              </w:rPr>
            </w:pPr>
            <w:r>
              <w:rPr>
                <w:rFonts w:cs="Courier New"/>
              </w:rPr>
              <w:t>MTD  fixed_mod[3]  [CHEMMOD, CHEMMOD:</w:t>
            </w:r>
            <w:r w:rsidR="002E20AF">
              <w:rPr>
                <w:rFonts w:cs="Courier New"/>
              </w:rPr>
              <w:t>-</w:t>
            </w:r>
            <w:r>
              <w:rPr>
                <w:rFonts w:cs="Courier New"/>
              </w:rPr>
              <w:t>18</w:t>
            </w:r>
            <w:r w:rsidR="002E20AF">
              <w:rPr>
                <w:rFonts w:cs="Courier New"/>
              </w:rPr>
              <w:t>.0913</w:t>
            </w:r>
            <w:r>
              <w:rPr>
                <w:rFonts w:cs="Courier New"/>
              </w:rPr>
              <w:t>, , ]</w:t>
            </w:r>
          </w:p>
        </w:tc>
      </w:tr>
    </w:tbl>
    <w:p w14:paraId="096BAF34" w14:textId="77777777" w:rsidR="00397D38" w:rsidRDefault="00397D38" w:rsidP="00397D38">
      <w:pPr>
        <w:pStyle w:val="Heading3"/>
        <w:rPr>
          <w:lang w:val="en-GB"/>
        </w:rPr>
      </w:pPr>
      <w:r>
        <w:rPr>
          <w:lang w:val="en-GB"/>
        </w:rPr>
        <w:t>fixed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4215C0C8" w14:textId="77777777" w:rsidTr="00397D38">
        <w:tc>
          <w:tcPr>
            <w:tcW w:w="1617" w:type="dxa"/>
            <w:vAlign w:val="center"/>
          </w:tcPr>
          <w:p w14:paraId="032D02E9" w14:textId="77777777" w:rsidR="00397D38" w:rsidRPr="00EC2317" w:rsidRDefault="00397D38" w:rsidP="00397D38">
            <w:pPr>
              <w:rPr>
                <w:b/>
                <w:lang w:val="en-GB"/>
              </w:rPr>
            </w:pPr>
            <w:r w:rsidRPr="00EC2317">
              <w:rPr>
                <w:b/>
                <w:lang w:val="en-GB"/>
              </w:rPr>
              <w:t>Description:</w:t>
            </w:r>
          </w:p>
        </w:tc>
        <w:tc>
          <w:tcPr>
            <w:tcW w:w="8571" w:type="dxa"/>
          </w:tcPr>
          <w:p w14:paraId="70D54DC7"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 xml:space="preserve">site. </w:t>
            </w:r>
            <w:r w:rsidR="00167AF3">
              <w:rPr>
                <w:lang w:val="en-GB"/>
              </w:rPr>
              <w:t>Following the unimod convention, m</w:t>
            </w:r>
            <w:r>
              <w:rPr>
                <w:lang w:val="en-GB"/>
              </w:rPr>
              <w:t>odification site is a residue (e.g. “M”), terminus (“N-term” or “C-term”)</w:t>
            </w:r>
            <w:r w:rsidR="0000528C">
              <w:rPr>
                <w:lang w:val="en-GB"/>
              </w:rPr>
              <w:t xml:space="preserve"> or both (</w:t>
            </w:r>
            <w:r w:rsidR="00893072">
              <w:rPr>
                <w:lang w:val="en-GB"/>
              </w:rPr>
              <w:t xml:space="preserve">e.g. </w:t>
            </w:r>
            <w:r w:rsidR="0000528C">
              <w:rPr>
                <w:lang w:val="en-GB"/>
              </w:rPr>
              <w:t>“N-term Q” or “C-term K”)</w:t>
            </w:r>
            <w:r>
              <w:rPr>
                <w:lang w:val="en-GB"/>
              </w:rPr>
              <w:t>.</w:t>
            </w:r>
          </w:p>
        </w:tc>
      </w:tr>
      <w:tr w:rsidR="00397D38" w14:paraId="2A590669" w14:textId="77777777" w:rsidTr="00397D38">
        <w:tc>
          <w:tcPr>
            <w:tcW w:w="1617" w:type="dxa"/>
            <w:vAlign w:val="center"/>
          </w:tcPr>
          <w:p w14:paraId="5791A261" w14:textId="77777777" w:rsidR="00397D38" w:rsidRPr="00EC2317" w:rsidRDefault="00397D38" w:rsidP="00397D38">
            <w:pPr>
              <w:rPr>
                <w:b/>
                <w:lang w:val="en-GB"/>
              </w:rPr>
            </w:pPr>
            <w:r w:rsidRPr="00EC2317">
              <w:rPr>
                <w:b/>
                <w:lang w:val="en-GB"/>
              </w:rPr>
              <w:t>Type:</w:t>
            </w:r>
          </w:p>
        </w:tc>
        <w:tc>
          <w:tcPr>
            <w:tcW w:w="8571" w:type="dxa"/>
          </w:tcPr>
          <w:p w14:paraId="090F4865" w14:textId="77777777" w:rsidR="00397D38" w:rsidRPr="00EC2317" w:rsidRDefault="00397D38" w:rsidP="00397D38">
            <w:pPr>
              <w:rPr>
                <w:lang w:val="en-GB"/>
              </w:rPr>
            </w:pPr>
            <w:r>
              <w:rPr>
                <w:lang w:val="en-GB"/>
              </w:rPr>
              <w:t>String</w:t>
            </w:r>
          </w:p>
        </w:tc>
      </w:tr>
      <w:tr w:rsidR="00397D38" w14:paraId="6F4169A6" w14:textId="77777777" w:rsidTr="00397D38">
        <w:tc>
          <w:tcPr>
            <w:tcW w:w="1617" w:type="dxa"/>
            <w:vAlign w:val="center"/>
          </w:tcPr>
          <w:p w14:paraId="3457BB11"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4919686" w14:textId="77777777" w:rsidTr="00397D38">
              <w:tc>
                <w:tcPr>
                  <w:tcW w:w="0" w:type="auto"/>
                  <w:tcBorders>
                    <w:top w:val="nil"/>
                    <w:left w:val="nil"/>
                  </w:tcBorders>
                </w:tcPr>
                <w:p w14:paraId="24B05B9C" w14:textId="77777777" w:rsidR="00397D38" w:rsidRPr="00AB45A3" w:rsidRDefault="00397D38" w:rsidP="00397D38">
                  <w:pPr>
                    <w:jc w:val="center"/>
                    <w:rPr>
                      <w:sz w:val="16"/>
                      <w:szCs w:val="16"/>
                      <w:lang w:val="en-GB"/>
                    </w:rPr>
                  </w:pPr>
                </w:p>
              </w:tc>
              <w:tc>
                <w:tcPr>
                  <w:tcW w:w="0" w:type="auto"/>
                </w:tcPr>
                <w:p w14:paraId="1CB740BF"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3D3BA765"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3A06D3F8" w14:textId="77777777" w:rsidTr="00397D38">
              <w:tc>
                <w:tcPr>
                  <w:tcW w:w="0" w:type="auto"/>
                </w:tcPr>
                <w:p w14:paraId="50485B6F"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02E8997B" w14:textId="77777777" w:rsidR="00397D38" w:rsidRPr="00AB45A3" w:rsidRDefault="00397D38" w:rsidP="00397D38">
                  <w:pPr>
                    <w:jc w:val="center"/>
                    <w:rPr>
                      <w:sz w:val="16"/>
                      <w:szCs w:val="16"/>
                      <w:lang w:val="en-GB"/>
                    </w:rPr>
                  </w:pPr>
                </w:p>
              </w:tc>
              <w:tc>
                <w:tcPr>
                  <w:tcW w:w="0" w:type="auto"/>
                </w:tcPr>
                <w:p w14:paraId="3054A33B" w14:textId="77777777" w:rsidR="00397D38" w:rsidRPr="00AB45A3" w:rsidRDefault="00397D38" w:rsidP="00397D38">
                  <w:pPr>
                    <w:jc w:val="center"/>
                    <w:rPr>
                      <w:sz w:val="16"/>
                      <w:szCs w:val="16"/>
                      <w:lang w:val="en-GB"/>
                    </w:rPr>
                  </w:pPr>
                </w:p>
              </w:tc>
            </w:tr>
            <w:tr w:rsidR="00397D38" w:rsidRPr="00AB45A3" w14:paraId="736C4B18" w14:textId="77777777" w:rsidTr="00397D38">
              <w:tc>
                <w:tcPr>
                  <w:tcW w:w="0" w:type="auto"/>
                </w:tcPr>
                <w:p w14:paraId="32FEB12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6FDEF9C2" w14:textId="77777777" w:rsidR="00397D38" w:rsidRPr="00AB45A3" w:rsidRDefault="00397D38" w:rsidP="00397D38">
                  <w:pPr>
                    <w:jc w:val="center"/>
                    <w:rPr>
                      <w:sz w:val="16"/>
                      <w:szCs w:val="16"/>
                      <w:lang w:val="en-GB"/>
                    </w:rPr>
                  </w:pPr>
                </w:p>
              </w:tc>
              <w:tc>
                <w:tcPr>
                  <w:tcW w:w="0" w:type="auto"/>
                </w:tcPr>
                <w:p w14:paraId="58208A73" w14:textId="77777777" w:rsidR="00397D38" w:rsidRPr="00AB45A3" w:rsidRDefault="00397D38" w:rsidP="00397D38">
                  <w:pPr>
                    <w:jc w:val="center"/>
                    <w:rPr>
                      <w:sz w:val="16"/>
                      <w:szCs w:val="16"/>
                      <w:lang w:val="en-GB"/>
                    </w:rPr>
                  </w:pPr>
                </w:p>
              </w:tc>
            </w:tr>
          </w:tbl>
          <w:p w14:paraId="1C89D873" w14:textId="77777777" w:rsidR="00397D38" w:rsidRDefault="00397D38" w:rsidP="00397D38">
            <w:pPr>
              <w:rPr>
                <w:lang w:val="en-GB"/>
              </w:rPr>
            </w:pPr>
          </w:p>
        </w:tc>
      </w:tr>
      <w:tr w:rsidR="00397D38" w14:paraId="70364349" w14:textId="77777777" w:rsidTr="00397D38">
        <w:tc>
          <w:tcPr>
            <w:tcW w:w="1617" w:type="dxa"/>
            <w:vAlign w:val="center"/>
          </w:tcPr>
          <w:p w14:paraId="3B7EF626" w14:textId="77777777" w:rsidR="00397D38" w:rsidRPr="00EC2317" w:rsidRDefault="00397D38" w:rsidP="00397D38">
            <w:pPr>
              <w:rPr>
                <w:b/>
                <w:lang w:val="en-GB"/>
              </w:rPr>
            </w:pPr>
            <w:r w:rsidRPr="00EC2317">
              <w:rPr>
                <w:b/>
                <w:lang w:val="en-GB"/>
              </w:rPr>
              <w:t>Example:</w:t>
            </w:r>
          </w:p>
        </w:tc>
        <w:tc>
          <w:tcPr>
            <w:tcW w:w="8571" w:type="dxa"/>
          </w:tcPr>
          <w:p w14:paraId="10B5D890" w14:textId="77777777" w:rsidR="00397D38" w:rsidRDefault="0000528C" w:rsidP="00397D38">
            <w:pPr>
              <w:pStyle w:val="Code"/>
              <w:rPr>
                <w:rFonts w:cs="Courier New"/>
              </w:rPr>
            </w:pPr>
            <w:r>
              <w:rPr>
                <w:rFonts w:cs="Courier New"/>
              </w:rPr>
              <w:t xml:space="preserve">MTD  fixed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2B41CE1A"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1]-site</w:t>
            </w:r>
            <w:r w:rsidRPr="00E92C27">
              <w:rPr>
                <w:rFonts w:cs="Courier New"/>
              </w:rPr>
              <w:t xml:space="preserve">  </w:t>
            </w:r>
            <w:r>
              <w:rPr>
                <w:rFonts w:cs="Courier New"/>
              </w:rPr>
              <w:t>M</w:t>
            </w:r>
          </w:p>
          <w:p w14:paraId="168C815B" w14:textId="77777777" w:rsidR="0000528C" w:rsidRDefault="0000528C" w:rsidP="00397D38">
            <w:pPr>
              <w:pStyle w:val="Code"/>
              <w:rPr>
                <w:rFonts w:cs="Courier New"/>
              </w:rPr>
            </w:pPr>
            <w:r>
              <w:rPr>
                <w:rFonts w:cs="Courier New"/>
              </w:rPr>
              <w:t>…</w:t>
            </w:r>
          </w:p>
          <w:p w14:paraId="274B4598"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2]</w:t>
            </w:r>
            <w:r w:rsidRPr="00E92C27">
              <w:rPr>
                <w:rFonts w:cs="Courier New"/>
              </w:rPr>
              <w:t xml:space="preserve"> </w:t>
            </w:r>
            <w:r w:rsidR="00885680">
              <w:rPr>
                <w:rFonts w:cs="Courier New"/>
              </w:rPr>
              <w:t xml:space="preserve">      </w:t>
            </w:r>
            <w:r w:rsidR="0000528C" w:rsidRPr="00E92C27">
              <w:rPr>
                <w:rFonts w:cs="Courier New"/>
              </w:rPr>
              <w:t>[</w:t>
            </w:r>
            <w:r w:rsidR="0000528C">
              <w:rPr>
                <w:rFonts w:cs="Courier New"/>
              </w:rPr>
              <w:t>UNIMOD</w:t>
            </w:r>
            <w:r w:rsidR="0000528C" w:rsidRPr="00E92C27">
              <w:rPr>
                <w:rFonts w:cs="Courier New"/>
              </w:rPr>
              <w:t xml:space="preserve">, </w:t>
            </w:r>
            <w:r w:rsidR="0000528C">
              <w:rPr>
                <w:rFonts w:cs="Courier New"/>
              </w:rPr>
              <w:t>UNIMOD</w:t>
            </w:r>
            <w:r w:rsidR="0000528C" w:rsidRPr="00E92C27">
              <w:rPr>
                <w:rFonts w:cs="Courier New"/>
              </w:rPr>
              <w:t>:</w:t>
            </w:r>
            <w:r w:rsidR="0000528C">
              <w:rPr>
                <w:rFonts w:cs="Courier New"/>
              </w:rPr>
              <w:t>1</w:t>
            </w:r>
            <w:r w:rsidR="0000528C" w:rsidRPr="00E92C27">
              <w:rPr>
                <w:rFonts w:cs="Courier New"/>
              </w:rPr>
              <w:t xml:space="preserve">, </w:t>
            </w:r>
            <w:r w:rsidR="0000528C">
              <w:rPr>
                <w:rFonts w:cs="Courier New"/>
              </w:rPr>
              <w:t>Acetyl</w:t>
            </w:r>
            <w:r w:rsidR="0000528C" w:rsidRPr="00E92C27">
              <w:rPr>
                <w:rFonts w:cs="Courier New"/>
              </w:rPr>
              <w:t>,</w:t>
            </w:r>
            <w:r w:rsidR="0000528C">
              <w:rPr>
                <w:rFonts w:cs="Courier New"/>
              </w:rPr>
              <w:t xml:space="preserve"> </w:t>
            </w:r>
            <w:r w:rsidR="0000528C" w:rsidRPr="00E92C27">
              <w:rPr>
                <w:rFonts w:cs="Courier New"/>
              </w:rPr>
              <w:t>]</w:t>
            </w:r>
          </w:p>
          <w:p w14:paraId="0DB9A147" w14:textId="77777777" w:rsidR="0000528C" w:rsidRDefault="0000528C"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2]-site</w:t>
            </w:r>
            <w:r w:rsidRPr="00E92C27">
              <w:rPr>
                <w:rFonts w:cs="Courier New"/>
              </w:rPr>
              <w:t xml:space="preserve">  </w:t>
            </w:r>
            <w:r>
              <w:rPr>
                <w:rFonts w:cs="Courier New"/>
              </w:rPr>
              <w:t>N-term</w:t>
            </w:r>
          </w:p>
          <w:p w14:paraId="256CD818" w14:textId="77777777" w:rsidR="0000528C" w:rsidRDefault="0000528C" w:rsidP="00397D38">
            <w:pPr>
              <w:pStyle w:val="Code"/>
              <w:rPr>
                <w:rFonts w:cs="Courier New"/>
              </w:rPr>
            </w:pPr>
            <w:r>
              <w:rPr>
                <w:rFonts w:cs="Courier New"/>
              </w:rPr>
              <w:t>…</w:t>
            </w:r>
          </w:p>
          <w:p w14:paraId="5BAAC624" w14:textId="77777777" w:rsidR="0000528C" w:rsidRDefault="0000528C" w:rsidP="00397D38">
            <w:pPr>
              <w:pStyle w:val="Code"/>
              <w:rPr>
                <w:rFonts w:cs="Courier New"/>
              </w:rPr>
            </w:pPr>
            <w:r>
              <w:rPr>
                <w:rFonts w:cs="Courier New"/>
              </w:rPr>
              <w:t xml:space="preserve">MTD  fixed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1804079" w14:textId="77777777" w:rsidR="00397D38" w:rsidRPr="00E92C27"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3</w:t>
            </w:r>
            <w:r>
              <w:rPr>
                <w:rFonts w:cs="Courier New"/>
              </w:rPr>
              <w:t>]-site</w:t>
            </w:r>
            <w:r w:rsidRPr="00E92C27">
              <w:rPr>
                <w:rFonts w:cs="Courier New"/>
              </w:rPr>
              <w:t xml:space="preserve">  </w:t>
            </w:r>
            <w:r>
              <w:rPr>
                <w:rFonts w:cs="Courier New"/>
              </w:rPr>
              <w:t>C-term</w:t>
            </w:r>
          </w:p>
        </w:tc>
      </w:tr>
    </w:tbl>
    <w:p w14:paraId="6CC045D9" w14:textId="77777777" w:rsidR="00397D38" w:rsidRDefault="00397D38" w:rsidP="00397D38">
      <w:pPr>
        <w:pStyle w:val="Heading3"/>
        <w:rPr>
          <w:lang w:val="en-GB"/>
        </w:rPr>
      </w:pPr>
      <w:r>
        <w:rPr>
          <w:lang w:val="en-GB"/>
        </w:rPr>
        <w:t>fixed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018E08CD" w14:textId="77777777" w:rsidTr="00397D38">
        <w:tc>
          <w:tcPr>
            <w:tcW w:w="1617" w:type="dxa"/>
            <w:vAlign w:val="center"/>
          </w:tcPr>
          <w:p w14:paraId="27447944" w14:textId="77777777" w:rsidR="00397D38" w:rsidRPr="00EC2317" w:rsidRDefault="00397D38" w:rsidP="00397D38">
            <w:pPr>
              <w:rPr>
                <w:b/>
                <w:lang w:val="en-GB"/>
              </w:rPr>
            </w:pPr>
            <w:r w:rsidRPr="00EC2317">
              <w:rPr>
                <w:b/>
                <w:lang w:val="en-GB"/>
              </w:rPr>
              <w:t>Description:</w:t>
            </w:r>
          </w:p>
        </w:tc>
        <w:tc>
          <w:tcPr>
            <w:tcW w:w="8571" w:type="dxa"/>
          </w:tcPr>
          <w:p w14:paraId="08ECDAAE"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fixed</w:t>
            </w:r>
            <w:r w:rsidRPr="00EC2317">
              <w:rPr>
                <w:lang w:val="en-GB"/>
              </w:rPr>
              <w:t xml:space="preserve"> </w:t>
            </w:r>
            <w:r>
              <w:rPr>
                <w:lang w:val="en-GB"/>
              </w:rPr>
              <w:t xml:space="preserve">modification. </w:t>
            </w:r>
            <w:r w:rsidR="00893072">
              <w:rPr>
                <w:lang w:val="en-GB"/>
              </w:rPr>
              <w:t>Following the unimod convention, t</w:t>
            </w:r>
            <w:r>
              <w:rPr>
                <w:lang w:val="en-GB"/>
              </w:rPr>
              <w:t>erm specifity is</w:t>
            </w:r>
            <w:r w:rsidR="00893072">
              <w:rPr>
                <w:lang w:val="en-GB"/>
              </w:rPr>
              <w:t xml:space="preserve"> denoted by the strings</w:t>
            </w:r>
            <w:r>
              <w:rPr>
                <w:lang w:val="en-GB"/>
              </w:rPr>
              <w:t xml:space="preserve"> “Anywhere”, “Any N-term”, “Any C-term”, “Protein N-term”, “Protein C-term”.</w:t>
            </w:r>
          </w:p>
        </w:tc>
      </w:tr>
      <w:tr w:rsidR="00397D38" w14:paraId="4663FE19" w14:textId="77777777" w:rsidTr="00397D38">
        <w:tc>
          <w:tcPr>
            <w:tcW w:w="1617" w:type="dxa"/>
            <w:vAlign w:val="center"/>
          </w:tcPr>
          <w:p w14:paraId="40F44DCE" w14:textId="77777777" w:rsidR="00397D38" w:rsidRPr="00EC2317" w:rsidRDefault="00397D38" w:rsidP="00397D38">
            <w:pPr>
              <w:rPr>
                <w:b/>
                <w:lang w:val="en-GB"/>
              </w:rPr>
            </w:pPr>
            <w:r w:rsidRPr="00EC2317">
              <w:rPr>
                <w:b/>
                <w:lang w:val="en-GB"/>
              </w:rPr>
              <w:t>Type:</w:t>
            </w:r>
          </w:p>
        </w:tc>
        <w:tc>
          <w:tcPr>
            <w:tcW w:w="8571" w:type="dxa"/>
          </w:tcPr>
          <w:p w14:paraId="7759AD8D" w14:textId="77777777" w:rsidR="00397D38" w:rsidRPr="00EC2317" w:rsidRDefault="00397D38" w:rsidP="00397D38">
            <w:pPr>
              <w:rPr>
                <w:lang w:val="en-GB"/>
              </w:rPr>
            </w:pPr>
            <w:r>
              <w:rPr>
                <w:lang w:val="en-GB"/>
              </w:rPr>
              <w:t>String</w:t>
            </w:r>
          </w:p>
        </w:tc>
      </w:tr>
      <w:tr w:rsidR="00397D38" w14:paraId="1AE80529" w14:textId="77777777" w:rsidTr="00397D38">
        <w:tc>
          <w:tcPr>
            <w:tcW w:w="1617" w:type="dxa"/>
            <w:vAlign w:val="center"/>
          </w:tcPr>
          <w:p w14:paraId="0517D2F0"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27E8647" w14:textId="77777777" w:rsidTr="00397D38">
              <w:tc>
                <w:tcPr>
                  <w:tcW w:w="0" w:type="auto"/>
                  <w:tcBorders>
                    <w:top w:val="nil"/>
                    <w:left w:val="nil"/>
                  </w:tcBorders>
                </w:tcPr>
                <w:p w14:paraId="7E03EA18" w14:textId="77777777" w:rsidR="00397D38" w:rsidRPr="00AB45A3" w:rsidRDefault="00397D38" w:rsidP="00397D38">
                  <w:pPr>
                    <w:jc w:val="center"/>
                    <w:rPr>
                      <w:sz w:val="16"/>
                      <w:szCs w:val="16"/>
                      <w:lang w:val="en-GB"/>
                    </w:rPr>
                  </w:pPr>
                </w:p>
              </w:tc>
              <w:tc>
                <w:tcPr>
                  <w:tcW w:w="0" w:type="auto"/>
                </w:tcPr>
                <w:p w14:paraId="7738A1A9"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529ED5D7"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6F28919E" w14:textId="77777777" w:rsidTr="00397D38">
              <w:tc>
                <w:tcPr>
                  <w:tcW w:w="0" w:type="auto"/>
                </w:tcPr>
                <w:p w14:paraId="3AF21E38"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757E2EAB" w14:textId="77777777" w:rsidR="00397D38" w:rsidRPr="00AB45A3" w:rsidRDefault="00397D38" w:rsidP="00397D38">
                  <w:pPr>
                    <w:jc w:val="center"/>
                    <w:rPr>
                      <w:sz w:val="16"/>
                      <w:szCs w:val="16"/>
                      <w:lang w:val="en-GB"/>
                    </w:rPr>
                  </w:pPr>
                </w:p>
              </w:tc>
              <w:tc>
                <w:tcPr>
                  <w:tcW w:w="0" w:type="auto"/>
                </w:tcPr>
                <w:p w14:paraId="04D15EA5" w14:textId="77777777" w:rsidR="00397D38" w:rsidRPr="00AB45A3" w:rsidRDefault="00397D38" w:rsidP="00397D38">
                  <w:pPr>
                    <w:jc w:val="center"/>
                    <w:rPr>
                      <w:sz w:val="16"/>
                      <w:szCs w:val="16"/>
                      <w:lang w:val="en-GB"/>
                    </w:rPr>
                  </w:pPr>
                </w:p>
              </w:tc>
            </w:tr>
            <w:tr w:rsidR="00397D38" w:rsidRPr="00AB45A3" w14:paraId="1C1D6FFC" w14:textId="77777777" w:rsidTr="00397D38">
              <w:tc>
                <w:tcPr>
                  <w:tcW w:w="0" w:type="auto"/>
                </w:tcPr>
                <w:p w14:paraId="026744A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4EC15DA9" w14:textId="77777777" w:rsidR="00397D38" w:rsidRPr="00AB45A3" w:rsidRDefault="00397D38" w:rsidP="00397D38">
                  <w:pPr>
                    <w:jc w:val="center"/>
                    <w:rPr>
                      <w:sz w:val="16"/>
                      <w:szCs w:val="16"/>
                      <w:lang w:val="en-GB"/>
                    </w:rPr>
                  </w:pPr>
                </w:p>
              </w:tc>
              <w:tc>
                <w:tcPr>
                  <w:tcW w:w="0" w:type="auto"/>
                </w:tcPr>
                <w:p w14:paraId="6B32EF91" w14:textId="77777777" w:rsidR="00397D38" w:rsidRPr="00AB45A3" w:rsidRDefault="00397D38" w:rsidP="00397D38">
                  <w:pPr>
                    <w:jc w:val="center"/>
                    <w:rPr>
                      <w:sz w:val="16"/>
                      <w:szCs w:val="16"/>
                      <w:lang w:val="en-GB"/>
                    </w:rPr>
                  </w:pPr>
                </w:p>
              </w:tc>
            </w:tr>
          </w:tbl>
          <w:p w14:paraId="305DD603" w14:textId="77777777" w:rsidR="00397D38" w:rsidRDefault="00397D38" w:rsidP="00397D38">
            <w:pPr>
              <w:rPr>
                <w:lang w:val="en-GB"/>
              </w:rPr>
            </w:pPr>
          </w:p>
        </w:tc>
      </w:tr>
      <w:tr w:rsidR="00397D38" w14:paraId="748370FF" w14:textId="77777777" w:rsidTr="00397D38">
        <w:tc>
          <w:tcPr>
            <w:tcW w:w="1617" w:type="dxa"/>
            <w:vAlign w:val="center"/>
          </w:tcPr>
          <w:p w14:paraId="521AC817" w14:textId="77777777" w:rsidR="00397D38" w:rsidRPr="00EC2317" w:rsidRDefault="00397D38" w:rsidP="00397D38">
            <w:pPr>
              <w:rPr>
                <w:b/>
                <w:lang w:val="en-GB"/>
              </w:rPr>
            </w:pPr>
            <w:r w:rsidRPr="00EC2317">
              <w:rPr>
                <w:b/>
                <w:lang w:val="en-GB"/>
              </w:rPr>
              <w:t>Example:</w:t>
            </w:r>
          </w:p>
        </w:tc>
        <w:tc>
          <w:tcPr>
            <w:tcW w:w="8571" w:type="dxa"/>
          </w:tcPr>
          <w:p w14:paraId="687AFE28" w14:textId="77777777" w:rsidR="00893072" w:rsidRPr="00893072" w:rsidRDefault="00893072" w:rsidP="00893072">
            <w:pPr>
              <w:pStyle w:val="Code"/>
              <w:rPr>
                <w:rFonts w:cs="Courier New"/>
              </w:rPr>
            </w:pPr>
            <w:r w:rsidRPr="00893072">
              <w:rPr>
                <w:rFonts w:cs="Courier New"/>
              </w:rPr>
              <w:t xml:space="preserve">MTD  fixed_mod[1]  </w:t>
            </w:r>
            <w:r w:rsidR="00885680">
              <w:rPr>
                <w:rFonts w:cs="Courier New"/>
              </w:rPr>
              <w:t xml:space="preserve">         </w:t>
            </w:r>
            <w:r w:rsidRPr="00893072">
              <w:rPr>
                <w:rFonts w:cs="Courier New"/>
              </w:rPr>
              <w:t>[UNIMOD, UNIMOD:35, Oxidation, ]</w:t>
            </w:r>
          </w:p>
          <w:p w14:paraId="517542A3" w14:textId="77777777" w:rsidR="00893072" w:rsidRPr="00893072" w:rsidRDefault="00893072" w:rsidP="00893072">
            <w:pPr>
              <w:pStyle w:val="Code"/>
              <w:rPr>
                <w:rFonts w:cs="Courier New"/>
              </w:rPr>
            </w:pPr>
            <w:r w:rsidRPr="00893072">
              <w:rPr>
                <w:rFonts w:cs="Courier New"/>
              </w:rPr>
              <w:t xml:space="preserve">MTD  fixed_mod[1]-site  </w:t>
            </w:r>
            <w:r w:rsidR="00885680">
              <w:rPr>
                <w:rFonts w:cs="Courier New"/>
              </w:rPr>
              <w:t xml:space="preserve">    </w:t>
            </w:r>
            <w:r w:rsidRPr="00893072">
              <w:rPr>
                <w:rFonts w:cs="Courier New"/>
              </w:rPr>
              <w:t>M</w:t>
            </w:r>
          </w:p>
          <w:p w14:paraId="1A8A3598" w14:textId="77777777" w:rsidR="00893072" w:rsidRPr="00893072" w:rsidRDefault="00893072" w:rsidP="00893072">
            <w:pPr>
              <w:pStyle w:val="Code"/>
              <w:rPr>
                <w:rFonts w:cs="Courier New"/>
              </w:rPr>
            </w:pPr>
            <w:r w:rsidRPr="00893072">
              <w:rPr>
                <w:rFonts w:cs="Courier New"/>
              </w:rPr>
              <w:t>…</w:t>
            </w:r>
          </w:p>
          <w:p w14:paraId="4336BB8B" w14:textId="77777777" w:rsidR="00893072" w:rsidRPr="00893072" w:rsidRDefault="00893072" w:rsidP="00893072">
            <w:pPr>
              <w:pStyle w:val="Code"/>
              <w:rPr>
                <w:rFonts w:cs="Courier New"/>
              </w:rPr>
            </w:pPr>
            <w:r w:rsidRPr="00893072">
              <w:rPr>
                <w:rFonts w:cs="Courier New"/>
              </w:rPr>
              <w:t xml:space="preserve">MTD  fixed_mod[2] </w:t>
            </w:r>
            <w:r w:rsidR="00885680">
              <w:rPr>
                <w:rFonts w:cs="Courier New"/>
              </w:rPr>
              <w:t xml:space="preserve">          </w:t>
            </w:r>
            <w:r w:rsidRPr="00893072">
              <w:rPr>
                <w:rFonts w:cs="Courier New"/>
              </w:rPr>
              <w:t>[UNIMOD, UNIMOD:1, Acetyl, ]</w:t>
            </w:r>
          </w:p>
          <w:p w14:paraId="25C5AD99" w14:textId="77777777" w:rsidR="00893072" w:rsidRDefault="00893072" w:rsidP="00893072">
            <w:pPr>
              <w:pStyle w:val="Code"/>
              <w:rPr>
                <w:rFonts w:cs="Courier New"/>
              </w:rPr>
            </w:pPr>
            <w:r w:rsidRPr="00893072">
              <w:rPr>
                <w:rFonts w:cs="Courier New"/>
              </w:rPr>
              <w:t xml:space="preserve">MTD  fixed_mod[2]-site  </w:t>
            </w:r>
            <w:r w:rsidR="00885680">
              <w:rPr>
                <w:rFonts w:cs="Courier New"/>
              </w:rPr>
              <w:t xml:space="preserve">    </w:t>
            </w:r>
            <w:r w:rsidRPr="00893072">
              <w:rPr>
                <w:rFonts w:cs="Courier New"/>
              </w:rPr>
              <w:t>N-term</w:t>
            </w:r>
          </w:p>
          <w:p w14:paraId="2BA181DA" w14:textId="77777777" w:rsidR="00893072" w:rsidRPr="00893072" w:rsidRDefault="00893072" w:rsidP="00893072">
            <w:pPr>
              <w:pStyle w:val="Code"/>
              <w:rPr>
                <w:rFonts w:cs="Courier New"/>
              </w:rPr>
            </w:pPr>
            <w:r w:rsidRPr="00893072">
              <w:rPr>
                <w:rFonts w:cs="Courier New"/>
              </w:rPr>
              <w:t>MTD  fixed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6DFF55AB" w14:textId="77777777" w:rsidR="00893072" w:rsidRPr="00893072" w:rsidRDefault="00893072" w:rsidP="00893072">
            <w:pPr>
              <w:pStyle w:val="Code"/>
              <w:rPr>
                <w:rFonts w:cs="Courier New"/>
              </w:rPr>
            </w:pPr>
            <w:r w:rsidRPr="00893072">
              <w:rPr>
                <w:rFonts w:cs="Courier New"/>
              </w:rPr>
              <w:t>…</w:t>
            </w:r>
          </w:p>
          <w:p w14:paraId="77867A47" w14:textId="77777777" w:rsidR="00893072" w:rsidRPr="00893072" w:rsidRDefault="00893072" w:rsidP="00893072">
            <w:pPr>
              <w:pStyle w:val="Code"/>
              <w:rPr>
                <w:rFonts w:cs="Courier New"/>
              </w:rPr>
            </w:pPr>
            <w:r w:rsidRPr="00893072">
              <w:rPr>
                <w:rFonts w:cs="Courier New"/>
              </w:rPr>
              <w:t xml:space="preserve">MTD  fixed_mod[3]  </w:t>
            </w:r>
            <w:r w:rsidR="00885680">
              <w:rPr>
                <w:rFonts w:cs="Courier New"/>
              </w:rPr>
              <w:t xml:space="preserve">         </w:t>
            </w:r>
            <w:r w:rsidRPr="00893072">
              <w:rPr>
                <w:rFonts w:cs="Courier New"/>
              </w:rPr>
              <w:t>[UNIMOD, UNIMOD:2, Amidated, ]</w:t>
            </w:r>
          </w:p>
          <w:p w14:paraId="7D0DEB0D" w14:textId="77777777" w:rsidR="00893072" w:rsidRDefault="00893072" w:rsidP="00893072">
            <w:pPr>
              <w:pStyle w:val="Code"/>
              <w:rPr>
                <w:rFonts w:cs="Courier New"/>
              </w:rPr>
            </w:pPr>
            <w:r w:rsidRPr="00893072">
              <w:rPr>
                <w:rFonts w:cs="Courier New"/>
              </w:rPr>
              <w:t xml:space="preserve">MTD  fixed_mod[3]-site  </w:t>
            </w:r>
            <w:r w:rsidR="00885680">
              <w:rPr>
                <w:rFonts w:cs="Courier New"/>
              </w:rPr>
              <w:t xml:space="preserve">    </w:t>
            </w:r>
            <w:r w:rsidRPr="00893072">
              <w:rPr>
                <w:rFonts w:cs="Courier New"/>
              </w:rPr>
              <w:t>C-term</w:t>
            </w:r>
            <w:r w:rsidR="0000528C" w:rsidRPr="00E92C27">
              <w:rPr>
                <w:rFonts w:cs="Courier New"/>
              </w:rPr>
              <w:t xml:space="preserve"> </w:t>
            </w:r>
          </w:p>
          <w:p w14:paraId="19FF5C45" w14:textId="77777777" w:rsidR="00397D38" w:rsidRPr="00E92C27" w:rsidRDefault="00893072" w:rsidP="002E20AF">
            <w:pPr>
              <w:pStyle w:val="Code"/>
              <w:rPr>
                <w:rFonts w:cs="Courier New"/>
              </w:rPr>
            </w:pPr>
            <w:r w:rsidRPr="00893072">
              <w:rPr>
                <w:rFonts w:cs="Courier New"/>
              </w:rPr>
              <w:t>MTD  fixed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p>
        </w:tc>
      </w:tr>
    </w:tbl>
    <w:p w14:paraId="7192CDBC" w14:textId="77777777" w:rsidR="00681FDF" w:rsidRDefault="00681FDF" w:rsidP="00681FDF">
      <w:pPr>
        <w:pStyle w:val="Heading3"/>
        <w:rPr>
          <w:lang w:val="en-GB"/>
        </w:rPr>
      </w:pPr>
      <w:r>
        <w:rPr>
          <w:lang w:val="en-GB"/>
        </w:rPr>
        <w:t>variable_</w:t>
      </w:r>
      <w:r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81FDF" w14:paraId="58BEA1BE" w14:textId="77777777" w:rsidTr="00F96165">
        <w:tc>
          <w:tcPr>
            <w:tcW w:w="1617" w:type="dxa"/>
            <w:vAlign w:val="center"/>
          </w:tcPr>
          <w:p w14:paraId="27EBA31A" w14:textId="77777777" w:rsidR="00681FDF" w:rsidRPr="00EC2317" w:rsidRDefault="00681FDF" w:rsidP="00FD3302">
            <w:pPr>
              <w:rPr>
                <w:b/>
                <w:lang w:val="en-GB"/>
              </w:rPr>
            </w:pPr>
            <w:r w:rsidRPr="00EC2317">
              <w:rPr>
                <w:b/>
                <w:lang w:val="en-GB"/>
              </w:rPr>
              <w:t>Description:</w:t>
            </w:r>
          </w:p>
        </w:tc>
        <w:tc>
          <w:tcPr>
            <w:tcW w:w="8571" w:type="dxa"/>
          </w:tcPr>
          <w:p w14:paraId="15DCF563" w14:textId="77777777" w:rsidR="00681FDF" w:rsidRPr="00EC2317" w:rsidRDefault="002958D8" w:rsidP="00AE1D20">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w:t>
            </w:r>
            <w:r w:rsidRPr="00EC2317">
              <w:rPr>
                <w:lang w:val="en-GB"/>
              </w:rPr>
              <w:t xml:space="preserve"> </w:t>
            </w:r>
            <w:r>
              <w:rPr>
                <w:lang w:val="en-GB"/>
              </w:rPr>
              <w:t xml:space="preserve">searched for. Multiple </w:t>
            </w:r>
            <w:r w:rsidR="008113D4">
              <w:rPr>
                <w:lang w:val="en-GB"/>
              </w:rPr>
              <w:t>variable</w:t>
            </w:r>
            <w:r>
              <w:rPr>
                <w:lang w:val="en-GB"/>
              </w:rPr>
              <w:t xml:space="preserve"> modifications are numbered 1.. n.</w:t>
            </w:r>
            <w:r w:rsidR="00113665">
              <w:rPr>
                <w:lang w:val="en-GB"/>
              </w:rPr>
              <w:t xml:space="preserve"> If no variable modifications were searched, include the CV param </w:t>
            </w:r>
            <w:r w:rsidR="00D17C98">
              <w:rPr>
                <w:lang w:val="en-GB"/>
              </w:rPr>
              <w:t>MS:1002454</w:t>
            </w:r>
            <w:r w:rsidR="00113665">
              <w:rPr>
                <w:lang w:val="en-GB"/>
              </w:rPr>
              <w:t>: No variable modifications searched.</w:t>
            </w:r>
          </w:p>
        </w:tc>
      </w:tr>
      <w:tr w:rsidR="00681FDF" w14:paraId="56E6A6DE" w14:textId="77777777" w:rsidTr="00F96165">
        <w:tc>
          <w:tcPr>
            <w:tcW w:w="1617" w:type="dxa"/>
            <w:vAlign w:val="center"/>
          </w:tcPr>
          <w:p w14:paraId="244FDA81" w14:textId="77777777" w:rsidR="00681FDF" w:rsidRPr="00EC2317" w:rsidRDefault="00681FDF" w:rsidP="00FD3302">
            <w:pPr>
              <w:rPr>
                <w:b/>
                <w:lang w:val="en-GB"/>
              </w:rPr>
            </w:pPr>
            <w:r w:rsidRPr="00EC2317">
              <w:rPr>
                <w:b/>
                <w:lang w:val="en-GB"/>
              </w:rPr>
              <w:t>Type:</w:t>
            </w:r>
          </w:p>
        </w:tc>
        <w:tc>
          <w:tcPr>
            <w:tcW w:w="8571" w:type="dxa"/>
          </w:tcPr>
          <w:p w14:paraId="267E5098" w14:textId="77777777" w:rsidR="00681FDF" w:rsidRPr="00EC2317" w:rsidRDefault="00681FDF" w:rsidP="005064C2">
            <w:pPr>
              <w:rPr>
                <w:lang w:val="en-GB"/>
              </w:rPr>
            </w:pPr>
            <w:r w:rsidRPr="00EC2317">
              <w:rPr>
                <w:lang w:val="en-GB"/>
              </w:rPr>
              <w:t>Parameter</w:t>
            </w:r>
          </w:p>
        </w:tc>
      </w:tr>
      <w:tr w:rsidR="00F96165" w14:paraId="210244F7" w14:textId="77777777" w:rsidTr="00046F5A">
        <w:tc>
          <w:tcPr>
            <w:tcW w:w="1617" w:type="dxa"/>
            <w:vAlign w:val="center"/>
          </w:tcPr>
          <w:p w14:paraId="699C6FB5"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BD3589D" w14:textId="77777777" w:rsidTr="00046F5A">
              <w:tc>
                <w:tcPr>
                  <w:tcW w:w="0" w:type="auto"/>
                  <w:tcBorders>
                    <w:top w:val="nil"/>
                    <w:left w:val="nil"/>
                  </w:tcBorders>
                </w:tcPr>
                <w:p w14:paraId="31766386" w14:textId="77777777" w:rsidR="00F96165" w:rsidRPr="00AB45A3" w:rsidRDefault="00F96165" w:rsidP="00046F5A">
                  <w:pPr>
                    <w:jc w:val="center"/>
                    <w:rPr>
                      <w:sz w:val="16"/>
                      <w:szCs w:val="16"/>
                      <w:lang w:val="en-GB"/>
                    </w:rPr>
                  </w:pPr>
                </w:p>
              </w:tc>
              <w:tc>
                <w:tcPr>
                  <w:tcW w:w="0" w:type="auto"/>
                </w:tcPr>
                <w:p w14:paraId="25D4CD52"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FD57AC2" w14:textId="77777777" w:rsidR="00F96165" w:rsidRPr="00AB45A3" w:rsidRDefault="00F96165" w:rsidP="00046F5A">
                  <w:pPr>
                    <w:jc w:val="center"/>
                    <w:rPr>
                      <w:sz w:val="16"/>
                      <w:szCs w:val="16"/>
                      <w:lang w:val="en-GB"/>
                    </w:rPr>
                  </w:pPr>
                  <w:r w:rsidRPr="00AB45A3">
                    <w:rPr>
                      <w:sz w:val="16"/>
                      <w:szCs w:val="16"/>
                      <w:lang w:val="en-GB"/>
                    </w:rPr>
                    <w:t>Complete</w:t>
                  </w:r>
                </w:p>
              </w:tc>
            </w:tr>
            <w:tr w:rsidR="00113665" w:rsidRPr="00AB45A3" w14:paraId="3BE31AA4" w14:textId="77777777" w:rsidTr="00046F5A">
              <w:tc>
                <w:tcPr>
                  <w:tcW w:w="0" w:type="auto"/>
                </w:tcPr>
                <w:p w14:paraId="25FB6DDB" w14:textId="77777777" w:rsidR="00113665" w:rsidRPr="00AB45A3" w:rsidRDefault="00113665" w:rsidP="00046F5A">
                  <w:pPr>
                    <w:rPr>
                      <w:sz w:val="16"/>
                      <w:szCs w:val="16"/>
                      <w:lang w:val="en-GB"/>
                    </w:rPr>
                  </w:pPr>
                  <w:r w:rsidRPr="00AB45A3">
                    <w:rPr>
                      <w:sz w:val="16"/>
                      <w:szCs w:val="16"/>
                      <w:lang w:val="en-GB"/>
                    </w:rPr>
                    <w:t>Quantification</w:t>
                  </w:r>
                </w:p>
              </w:tc>
              <w:tc>
                <w:tcPr>
                  <w:tcW w:w="0" w:type="auto"/>
                </w:tcPr>
                <w:p w14:paraId="39B236E9"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04F16602" w14:textId="77777777" w:rsidR="00113665" w:rsidRPr="00AB45A3" w:rsidRDefault="00113665" w:rsidP="00046F5A">
                  <w:pPr>
                    <w:jc w:val="center"/>
                    <w:rPr>
                      <w:sz w:val="16"/>
                      <w:szCs w:val="16"/>
                      <w:lang w:val="en-GB"/>
                    </w:rPr>
                  </w:pPr>
                  <w:r>
                    <w:rPr>
                      <w:sz w:val="16"/>
                      <w:szCs w:val="16"/>
                      <w:lang w:val="en-GB"/>
                    </w:rPr>
                    <w:sym w:font="Wingdings" w:char="F0FC"/>
                  </w:r>
                </w:p>
              </w:tc>
            </w:tr>
            <w:tr w:rsidR="00113665" w:rsidRPr="00AB45A3" w14:paraId="6C357A67" w14:textId="77777777" w:rsidTr="00046F5A">
              <w:tc>
                <w:tcPr>
                  <w:tcW w:w="0" w:type="auto"/>
                </w:tcPr>
                <w:p w14:paraId="1281DD19" w14:textId="77777777" w:rsidR="00113665" w:rsidRPr="00AB45A3" w:rsidRDefault="00113665" w:rsidP="00046F5A">
                  <w:pPr>
                    <w:rPr>
                      <w:sz w:val="16"/>
                      <w:szCs w:val="16"/>
                      <w:lang w:val="en-GB"/>
                    </w:rPr>
                  </w:pPr>
                  <w:r w:rsidRPr="00AB45A3">
                    <w:rPr>
                      <w:sz w:val="16"/>
                      <w:szCs w:val="16"/>
                      <w:lang w:val="en-GB"/>
                    </w:rPr>
                    <w:t>Identification</w:t>
                  </w:r>
                </w:p>
              </w:tc>
              <w:tc>
                <w:tcPr>
                  <w:tcW w:w="0" w:type="auto"/>
                </w:tcPr>
                <w:p w14:paraId="1B0BC18E"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2D0D2447" w14:textId="77777777" w:rsidR="00113665" w:rsidRPr="00AB45A3" w:rsidRDefault="00113665" w:rsidP="00046F5A">
                  <w:pPr>
                    <w:jc w:val="center"/>
                    <w:rPr>
                      <w:sz w:val="16"/>
                      <w:szCs w:val="16"/>
                      <w:lang w:val="en-GB"/>
                    </w:rPr>
                  </w:pPr>
                  <w:r>
                    <w:rPr>
                      <w:sz w:val="16"/>
                      <w:szCs w:val="16"/>
                      <w:lang w:val="en-GB"/>
                    </w:rPr>
                    <w:sym w:font="Wingdings" w:char="F0FC"/>
                  </w:r>
                </w:p>
              </w:tc>
            </w:tr>
          </w:tbl>
          <w:p w14:paraId="5AA5AD9D" w14:textId="77777777" w:rsidR="00F96165" w:rsidRDefault="00F96165" w:rsidP="00046F5A">
            <w:pPr>
              <w:rPr>
                <w:lang w:val="en-GB"/>
              </w:rPr>
            </w:pPr>
          </w:p>
        </w:tc>
      </w:tr>
      <w:tr w:rsidR="00681FDF" w14:paraId="0E91216D" w14:textId="77777777" w:rsidTr="00F96165">
        <w:tc>
          <w:tcPr>
            <w:tcW w:w="1617" w:type="dxa"/>
            <w:vAlign w:val="center"/>
          </w:tcPr>
          <w:p w14:paraId="6F1C84E7" w14:textId="77777777" w:rsidR="00681FDF" w:rsidRPr="00EC2317" w:rsidRDefault="00681FDF" w:rsidP="00FD3302">
            <w:pPr>
              <w:rPr>
                <w:b/>
                <w:lang w:val="en-GB"/>
              </w:rPr>
            </w:pPr>
            <w:r w:rsidRPr="00EC2317">
              <w:rPr>
                <w:b/>
                <w:lang w:val="en-GB"/>
              </w:rPr>
              <w:t>Example:</w:t>
            </w:r>
          </w:p>
        </w:tc>
        <w:tc>
          <w:tcPr>
            <w:tcW w:w="8571" w:type="dxa"/>
          </w:tcPr>
          <w:p w14:paraId="34239591" w14:textId="77777777" w:rsidR="00DD0C24" w:rsidRDefault="00681FDF" w:rsidP="00AD38C2">
            <w:pPr>
              <w:pStyle w:val="Code"/>
              <w:rPr>
                <w:rFonts w:cs="Courier New"/>
              </w:rPr>
            </w:pPr>
            <w:r w:rsidRPr="00E92C27">
              <w:rPr>
                <w:rFonts w:cs="Courier New"/>
              </w:rPr>
              <w:t xml:space="preserve">MTD  </w:t>
            </w:r>
            <w:r w:rsidR="00F873B0">
              <w:rPr>
                <w:rFonts w:cs="Courier New"/>
              </w:rPr>
              <w:t>variable_</w:t>
            </w:r>
            <w:r w:rsidRPr="00E92C27">
              <w:rPr>
                <w:rFonts w:cs="Courier New"/>
              </w:rPr>
              <w:t>mod</w:t>
            </w:r>
            <w:r w:rsidR="005064C2">
              <w:rPr>
                <w:rFonts w:cs="Courier New"/>
              </w:rPr>
              <w:t>[1]</w:t>
            </w:r>
            <w:r w:rsidRPr="00E92C27">
              <w:rPr>
                <w:rFonts w:cs="Courier New"/>
              </w:rPr>
              <w:t xml:space="preserve">  [</w:t>
            </w:r>
            <w:r w:rsidR="002958D8">
              <w:rPr>
                <w:rFonts w:cs="Courier New"/>
              </w:rPr>
              <w:t>UNIMOD</w:t>
            </w:r>
            <w:r w:rsidRPr="00E92C27">
              <w:rPr>
                <w:rFonts w:cs="Courier New"/>
              </w:rPr>
              <w:t xml:space="preserve">, </w:t>
            </w:r>
            <w:r w:rsidR="002958D8">
              <w:rPr>
                <w:rFonts w:cs="Courier New"/>
              </w:rPr>
              <w:t>UNIMOD</w:t>
            </w:r>
            <w:r w:rsidR="00F873B0">
              <w:rPr>
                <w:rFonts w:cs="Courier New"/>
              </w:rPr>
              <w:t>:</w:t>
            </w:r>
            <w:r w:rsidR="002958D8">
              <w:t>21</w:t>
            </w:r>
            <w:r w:rsidRPr="00E92C27">
              <w:rPr>
                <w:rFonts w:cs="Courier New"/>
              </w:rPr>
              <w:t xml:space="preserve">, </w:t>
            </w:r>
            <w:r w:rsidR="002958D8">
              <w:rPr>
                <w:rFonts w:cs="Courier New"/>
              </w:rPr>
              <w:t>Phospho</w:t>
            </w:r>
            <w:r w:rsidRPr="00E92C27">
              <w:rPr>
                <w:rFonts w:cs="Courier New"/>
              </w:rPr>
              <w:t>, ]</w:t>
            </w:r>
          </w:p>
          <w:p w14:paraId="542DBB0F" w14:textId="77777777" w:rsidR="00DD0C24" w:rsidRDefault="002958D8" w:rsidP="00AD38C2">
            <w:pPr>
              <w:pStyle w:val="Code"/>
              <w:rPr>
                <w:rFonts w:cs="Courier New"/>
              </w:rPr>
            </w:pPr>
            <w:r w:rsidRPr="00893072">
              <w:rPr>
                <w:rFonts w:cs="Courier New"/>
              </w:rPr>
              <w:t xml:space="preserve">MTD  </w:t>
            </w:r>
            <w:r>
              <w:rPr>
                <w:rFonts w:cs="Courier New"/>
              </w:rPr>
              <w:t>variable</w:t>
            </w:r>
            <w:r w:rsidRPr="00893072">
              <w:rPr>
                <w:rFonts w:cs="Courier New"/>
              </w:rPr>
              <w:t>_mod[</w:t>
            </w:r>
            <w:r w:rsidR="002E20AF">
              <w:rPr>
                <w:rFonts w:cs="Courier New"/>
              </w:rPr>
              <w:t>2</w:t>
            </w:r>
            <w:r w:rsidRPr="00893072">
              <w:rPr>
                <w:rFonts w:cs="Courier New"/>
              </w:rPr>
              <w:t>]  [UNIMOD, UNIMOD:35, Oxidation, ]</w:t>
            </w:r>
          </w:p>
          <w:p w14:paraId="796E110D" w14:textId="77777777" w:rsidR="00B55F6C" w:rsidRDefault="00DD0C24" w:rsidP="00DD0C24">
            <w:pPr>
              <w:pStyle w:val="Code"/>
              <w:rPr>
                <w:rFonts w:cs="Courier New"/>
              </w:rPr>
            </w:pPr>
            <w:r>
              <w:rPr>
                <w:rFonts w:cs="Courier New"/>
              </w:rPr>
              <w:t>MTD  variable_mod[3]  [CHEMMOD, CHEMMOD:-18.0913, , ]</w:t>
            </w:r>
          </w:p>
        </w:tc>
      </w:tr>
    </w:tbl>
    <w:p w14:paraId="70BC1641" w14:textId="77777777" w:rsidR="00F357A5" w:rsidRDefault="00F357A5" w:rsidP="00F357A5">
      <w:pPr>
        <w:pStyle w:val="Heading3"/>
        <w:rPr>
          <w:lang w:val="en-GB"/>
        </w:rPr>
      </w:pPr>
      <w:r>
        <w:rPr>
          <w:lang w:val="en-GB"/>
        </w:rPr>
        <w:t>variable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1CAA9D96" w14:textId="77777777" w:rsidTr="008A06AA">
        <w:tc>
          <w:tcPr>
            <w:tcW w:w="1617" w:type="dxa"/>
            <w:vAlign w:val="center"/>
          </w:tcPr>
          <w:p w14:paraId="7AAEBCA3" w14:textId="77777777" w:rsidR="00F357A5" w:rsidRPr="00EC2317" w:rsidRDefault="00F357A5" w:rsidP="008A06AA">
            <w:pPr>
              <w:rPr>
                <w:b/>
                <w:lang w:val="en-GB"/>
              </w:rPr>
            </w:pPr>
            <w:r w:rsidRPr="00EC2317">
              <w:rPr>
                <w:b/>
                <w:lang w:val="en-GB"/>
              </w:rPr>
              <w:t>Description:</w:t>
            </w:r>
          </w:p>
        </w:tc>
        <w:tc>
          <w:tcPr>
            <w:tcW w:w="8571" w:type="dxa"/>
          </w:tcPr>
          <w:p w14:paraId="1C87B154" w14:textId="77777777" w:rsidR="00F357A5" w:rsidRPr="00EC2317" w:rsidRDefault="00F357A5" w:rsidP="008A06A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F357A5" w14:paraId="290E3068" w14:textId="77777777" w:rsidTr="008A06AA">
        <w:tc>
          <w:tcPr>
            <w:tcW w:w="1617" w:type="dxa"/>
            <w:vAlign w:val="center"/>
          </w:tcPr>
          <w:p w14:paraId="586C5490" w14:textId="77777777" w:rsidR="00F357A5" w:rsidRPr="00EC2317" w:rsidRDefault="00F357A5" w:rsidP="008A06AA">
            <w:pPr>
              <w:rPr>
                <w:b/>
                <w:lang w:val="en-GB"/>
              </w:rPr>
            </w:pPr>
            <w:r w:rsidRPr="00EC2317">
              <w:rPr>
                <w:b/>
                <w:lang w:val="en-GB"/>
              </w:rPr>
              <w:lastRenderedPageBreak/>
              <w:t>Type:</w:t>
            </w:r>
          </w:p>
        </w:tc>
        <w:tc>
          <w:tcPr>
            <w:tcW w:w="8571" w:type="dxa"/>
          </w:tcPr>
          <w:p w14:paraId="4EF506AE" w14:textId="77777777" w:rsidR="00F357A5" w:rsidRPr="00EC2317" w:rsidRDefault="00F357A5" w:rsidP="008A06AA">
            <w:pPr>
              <w:rPr>
                <w:lang w:val="en-GB"/>
              </w:rPr>
            </w:pPr>
            <w:r>
              <w:rPr>
                <w:lang w:val="en-GB"/>
              </w:rPr>
              <w:t>String</w:t>
            </w:r>
          </w:p>
        </w:tc>
      </w:tr>
      <w:tr w:rsidR="00F357A5" w14:paraId="654B8639" w14:textId="77777777" w:rsidTr="008A06AA">
        <w:tc>
          <w:tcPr>
            <w:tcW w:w="1617" w:type="dxa"/>
            <w:vAlign w:val="center"/>
          </w:tcPr>
          <w:p w14:paraId="2063CE8A"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04F70861" w14:textId="77777777" w:rsidTr="008A06AA">
              <w:tc>
                <w:tcPr>
                  <w:tcW w:w="0" w:type="auto"/>
                  <w:tcBorders>
                    <w:top w:val="nil"/>
                    <w:left w:val="nil"/>
                  </w:tcBorders>
                </w:tcPr>
                <w:p w14:paraId="2FF745EC" w14:textId="77777777" w:rsidR="00F357A5" w:rsidRPr="00AB45A3" w:rsidRDefault="00F357A5" w:rsidP="008A06AA">
                  <w:pPr>
                    <w:jc w:val="center"/>
                    <w:rPr>
                      <w:sz w:val="16"/>
                      <w:szCs w:val="16"/>
                      <w:lang w:val="en-GB"/>
                    </w:rPr>
                  </w:pPr>
                </w:p>
              </w:tc>
              <w:tc>
                <w:tcPr>
                  <w:tcW w:w="0" w:type="auto"/>
                </w:tcPr>
                <w:p w14:paraId="3C4234A5"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2EA6379"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5E12E584" w14:textId="77777777" w:rsidTr="008A06AA">
              <w:tc>
                <w:tcPr>
                  <w:tcW w:w="0" w:type="auto"/>
                </w:tcPr>
                <w:p w14:paraId="1409288A"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3E64EB8F" w14:textId="77777777" w:rsidR="00F357A5" w:rsidRPr="00AB45A3" w:rsidRDefault="00F357A5" w:rsidP="008A06AA">
                  <w:pPr>
                    <w:jc w:val="center"/>
                    <w:rPr>
                      <w:sz w:val="16"/>
                      <w:szCs w:val="16"/>
                      <w:lang w:val="en-GB"/>
                    </w:rPr>
                  </w:pPr>
                </w:p>
              </w:tc>
              <w:tc>
                <w:tcPr>
                  <w:tcW w:w="0" w:type="auto"/>
                </w:tcPr>
                <w:p w14:paraId="40AD93FB" w14:textId="77777777" w:rsidR="00F357A5" w:rsidRPr="00AB45A3" w:rsidRDefault="00F357A5" w:rsidP="008A06AA">
                  <w:pPr>
                    <w:jc w:val="center"/>
                    <w:rPr>
                      <w:sz w:val="16"/>
                      <w:szCs w:val="16"/>
                      <w:lang w:val="en-GB"/>
                    </w:rPr>
                  </w:pPr>
                </w:p>
              </w:tc>
            </w:tr>
            <w:tr w:rsidR="00F357A5" w:rsidRPr="00AB45A3" w14:paraId="6FA41C7E" w14:textId="77777777" w:rsidTr="008A06AA">
              <w:tc>
                <w:tcPr>
                  <w:tcW w:w="0" w:type="auto"/>
                </w:tcPr>
                <w:p w14:paraId="15FBD0EC"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788AAAA6" w14:textId="77777777" w:rsidR="00F357A5" w:rsidRPr="00AB45A3" w:rsidRDefault="00F357A5" w:rsidP="008A06AA">
                  <w:pPr>
                    <w:jc w:val="center"/>
                    <w:rPr>
                      <w:sz w:val="16"/>
                      <w:szCs w:val="16"/>
                      <w:lang w:val="en-GB"/>
                    </w:rPr>
                  </w:pPr>
                </w:p>
              </w:tc>
              <w:tc>
                <w:tcPr>
                  <w:tcW w:w="0" w:type="auto"/>
                </w:tcPr>
                <w:p w14:paraId="7AC195FE" w14:textId="77777777" w:rsidR="00F357A5" w:rsidRPr="00AB45A3" w:rsidRDefault="00F357A5" w:rsidP="008A06AA">
                  <w:pPr>
                    <w:jc w:val="center"/>
                    <w:rPr>
                      <w:sz w:val="16"/>
                      <w:szCs w:val="16"/>
                      <w:lang w:val="en-GB"/>
                    </w:rPr>
                  </w:pPr>
                </w:p>
              </w:tc>
            </w:tr>
          </w:tbl>
          <w:p w14:paraId="05E60B48" w14:textId="77777777" w:rsidR="00F357A5" w:rsidRDefault="00F357A5" w:rsidP="008A06AA">
            <w:pPr>
              <w:rPr>
                <w:lang w:val="en-GB"/>
              </w:rPr>
            </w:pPr>
          </w:p>
        </w:tc>
      </w:tr>
      <w:tr w:rsidR="00F357A5" w14:paraId="77C3B037" w14:textId="77777777" w:rsidTr="008A06AA">
        <w:tc>
          <w:tcPr>
            <w:tcW w:w="1617" w:type="dxa"/>
            <w:vAlign w:val="center"/>
          </w:tcPr>
          <w:p w14:paraId="1D6913F9" w14:textId="77777777" w:rsidR="00F357A5" w:rsidRPr="00EC2317" w:rsidRDefault="00F357A5" w:rsidP="008A06AA">
            <w:pPr>
              <w:rPr>
                <w:b/>
                <w:lang w:val="en-GB"/>
              </w:rPr>
            </w:pPr>
            <w:r w:rsidRPr="00EC2317">
              <w:rPr>
                <w:b/>
                <w:lang w:val="en-GB"/>
              </w:rPr>
              <w:t>Example:</w:t>
            </w:r>
          </w:p>
        </w:tc>
        <w:tc>
          <w:tcPr>
            <w:tcW w:w="8571" w:type="dxa"/>
          </w:tcPr>
          <w:p w14:paraId="632FF412" w14:textId="77777777" w:rsidR="00F357A5" w:rsidRDefault="00F357A5" w:rsidP="008A06AA">
            <w:pPr>
              <w:pStyle w:val="Code"/>
              <w:rPr>
                <w:rFonts w:cs="Courier New"/>
              </w:rPr>
            </w:pPr>
            <w:r>
              <w:rPr>
                <w:rFonts w:cs="Courier New"/>
              </w:rPr>
              <w:t xml:space="preserve">MTD  variable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41B354B8"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1]-site</w:t>
            </w:r>
            <w:r w:rsidRPr="00E92C27">
              <w:rPr>
                <w:rFonts w:cs="Courier New"/>
              </w:rPr>
              <w:t xml:space="preserve">  </w:t>
            </w:r>
            <w:r>
              <w:rPr>
                <w:rFonts w:cs="Courier New"/>
              </w:rPr>
              <w:t>M</w:t>
            </w:r>
          </w:p>
          <w:p w14:paraId="17C5EC31" w14:textId="77777777" w:rsidR="00F357A5" w:rsidRDefault="00F357A5" w:rsidP="008A06AA">
            <w:pPr>
              <w:pStyle w:val="Code"/>
              <w:rPr>
                <w:rFonts w:cs="Courier New"/>
              </w:rPr>
            </w:pPr>
            <w:r>
              <w:rPr>
                <w:rFonts w:cs="Courier New"/>
              </w:rPr>
              <w:t>…</w:t>
            </w:r>
          </w:p>
          <w:p w14:paraId="1F02C302"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w:t>
            </w:r>
            <w:r w:rsidRPr="00E92C27">
              <w:rPr>
                <w:rFonts w:cs="Courier New"/>
              </w:rPr>
              <w:t xml:space="preserve">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w:t>
            </w:r>
          </w:p>
          <w:p w14:paraId="47FFE7D6"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site</w:t>
            </w:r>
            <w:r w:rsidRPr="00E92C27">
              <w:rPr>
                <w:rFonts w:cs="Courier New"/>
              </w:rPr>
              <w:t xml:space="preserve">  </w:t>
            </w:r>
            <w:r>
              <w:rPr>
                <w:rFonts w:cs="Courier New"/>
              </w:rPr>
              <w:t>N-term</w:t>
            </w:r>
          </w:p>
          <w:p w14:paraId="3F6DDADA" w14:textId="77777777" w:rsidR="00F357A5" w:rsidRDefault="00F357A5" w:rsidP="008A06AA">
            <w:pPr>
              <w:pStyle w:val="Code"/>
              <w:rPr>
                <w:rFonts w:cs="Courier New"/>
              </w:rPr>
            </w:pPr>
            <w:r>
              <w:rPr>
                <w:rFonts w:cs="Courier New"/>
              </w:rPr>
              <w:t>…</w:t>
            </w:r>
          </w:p>
          <w:p w14:paraId="7471BC6D" w14:textId="77777777" w:rsidR="00F357A5" w:rsidRDefault="00F357A5" w:rsidP="008A06AA">
            <w:pPr>
              <w:pStyle w:val="Code"/>
              <w:rPr>
                <w:rFonts w:cs="Courier New"/>
              </w:rPr>
            </w:pPr>
            <w:r>
              <w:rPr>
                <w:rFonts w:cs="Courier New"/>
              </w:rPr>
              <w:t xml:space="preserve">MTD  variable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A569CA1" w14:textId="77777777" w:rsidR="00F357A5" w:rsidRPr="00E92C27"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3]-site</w:t>
            </w:r>
            <w:r w:rsidRPr="00E92C27">
              <w:rPr>
                <w:rFonts w:cs="Courier New"/>
              </w:rPr>
              <w:t xml:space="preserve">  </w:t>
            </w:r>
            <w:r>
              <w:rPr>
                <w:rFonts w:cs="Courier New"/>
              </w:rPr>
              <w:t>C-term</w:t>
            </w:r>
          </w:p>
        </w:tc>
      </w:tr>
    </w:tbl>
    <w:p w14:paraId="294C251E" w14:textId="77777777" w:rsidR="00F357A5" w:rsidRDefault="00F357A5" w:rsidP="00F357A5">
      <w:pPr>
        <w:pStyle w:val="Heading3"/>
        <w:rPr>
          <w:lang w:val="en-GB"/>
        </w:rPr>
      </w:pPr>
      <w:r>
        <w:rPr>
          <w:lang w:val="en-GB"/>
        </w:rPr>
        <w:t>variable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3AF6C5C4" w14:textId="77777777" w:rsidTr="008A06AA">
        <w:tc>
          <w:tcPr>
            <w:tcW w:w="1617" w:type="dxa"/>
            <w:vAlign w:val="center"/>
          </w:tcPr>
          <w:p w14:paraId="6938C28B" w14:textId="77777777" w:rsidR="00F357A5" w:rsidRPr="00EC2317" w:rsidRDefault="00F357A5" w:rsidP="008A06AA">
            <w:pPr>
              <w:rPr>
                <w:b/>
                <w:lang w:val="en-GB"/>
              </w:rPr>
            </w:pPr>
            <w:r w:rsidRPr="00EC2317">
              <w:rPr>
                <w:b/>
                <w:lang w:val="en-GB"/>
              </w:rPr>
              <w:t>Description:</w:t>
            </w:r>
          </w:p>
        </w:tc>
        <w:tc>
          <w:tcPr>
            <w:tcW w:w="8571" w:type="dxa"/>
          </w:tcPr>
          <w:p w14:paraId="418C35BF" w14:textId="77777777" w:rsidR="00F357A5" w:rsidRPr="00EC2317" w:rsidRDefault="00F357A5"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variable</w:t>
            </w:r>
            <w:r w:rsidRPr="00EC2317">
              <w:rPr>
                <w:lang w:val="en-GB"/>
              </w:rPr>
              <w:t xml:space="preserve"> </w:t>
            </w:r>
            <w:r>
              <w:rPr>
                <w:lang w:val="en-GB"/>
              </w:rPr>
              <w:t>modification. Following the unimod convention, term specifity is denoted by the strings “Anywhere”, “Any N-term”, “Any C-term”, “Protein N-term”, “Protein C-term”.</w:t>
            </w:r>
          </w:p>
        </w:tc>
      </w:tr>
      <w:tr w:rsidR="00F357A5" w14:paraId="70326DF5" w14:textId="77777777" w:rsidTr="008A06AA">
        <w:tc>
          <w:tcPr>
            <w:tcW w:w="1617" w:type="dxa"/>
            <w:vAlign w:val="center"/>
          </w:tcPr>
          <w:p w14:paraId="280DC0D4" w14:textId="77777777" w:rsidR="00F357A5" w:rsidRPr="00EC2317" w:rsidRDefault="00F357A5" w:rsidP="008A06AA">
            <w:pPr>
              <w:rPr>
                <w:b/>
                <w:lang w:val="en-GB"/>
              </w:rPr>
            </w:pPr>
            <w:r w:rsidRPr="00EC2317">
              <w:rPr>
                <w:b/>
                <w:lang w:val="en-GB"/>
              </w:rPr>
              <w:t>Type:</w:t>
            </w:r>
          </w:p>
        </w:tc>
        <w:tc>
          <w:tcPr>
            <w:tcW w:w="8571" w:type="dxa"/>
          </w:tcPr>
          <w:p w14:paraId="32AB4993" w14:textId="77777777" w:rsidR="00F357A5" w:rsidRPr="00EC2317" w:rsidRDefault="00F357A5" w:rsidP="008A06AA">
            <w:pPr>
              <w:rPr>
                <w:lang w:val="en-GB"/>
              </w:rPr>
            </w:pPr>
            <w:r>
              <w:rPr>
                <w:lang w:val="en-GB"/>
              </w:rPr>
              <w:t>String</w:t>
            </w:r>
          </w:p>
        </w:tc>
      </w:tr>
      <w:tr w:rsidR="00F357A5" w14:paraId="115F5C18" w14:textId="77777777" w:rsidTr="008A06AA">
        <w:tc>
          <w:tcPr>
            <w:tcW w:w="1617" w:type="dxa"/>
            <w:vAlign w:val="center"/>
          </w:tcPr>
          <w:p w14:paraId="59B13CE0"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1FAF5FF9" w14:textId="77777777" w:rsidTr="008A06AA">
              <w:tc>
                <w:tcPr>
                  <w:tcW w:w="0" w:type="auto"/>
                  <w:tcBorders>
                    <w:top w:val="nil"/>
                    <w:left w:val="nil"/>
                  </w:tcBorders>
                </w:tcPr>
                <w:p w14:paraId="7F79345D" w14:textId="77777777" w:rsidR="00F357A5" w:rsidRPr="00AB45A3" w:rsidRDefault="00F357A5" w:rsidP="008A06AA">
                  <w:pPr>
                    <w:jc w:val="center"/>
                    <w:rPr>
                      <w:sz w:val="16"/>
                      <w:szCs w:val="16"/>
                      <w:lang w:val="en-GB"/>
                    </w:rPr>
                  </w:pPr>
                </w:p>
              </w:tc>
              <w:tc>
                <w:tcPr>
                  <w:tcW w:w="0" w:type="auto"/>
                </w:tcPr>
                <w:p w14:paraId="67DACF91"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059CA36"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7D1802D6" w14:textId="77777777" w:rsidTr="008A06AA">
              <w:tc>
                <w:tcPr>
                  <w:tcW w:w="0" w:type="auto"/>
                </w:tcPr>
                <w:p w14:paraId="26018B95"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2454887B" w14:textId="77777777" w:rsidR="00F357A5" w:rsidRPr="00AB45A3" w:rsidRDefault="00F357A5" w:rsidP="008A06AA">
                  <w:pPr>
                    <w:jc w:val="center"/>
                    <w:rPr>
                      <w:sz w:val="16"/>
                      <w:szCs w:val="16"/>
                      <w:lang w:val="en-GB"/>
                    </w:rPr>
                  </w:pPr>
                </w:p>
              </w:tc>
              <w:tc>
                <w:tcPr>
                  <w:tcW w:w="0" w:type="auto"/>
                </w:tcPr>
                <w:p w14:paraId="5A0496BF" w14:textId="77777777" w:rsidR="00F357A5" w:rsidRPr="00AB45A3" w:rsidRDefault="00F357A5" w:rsidP="008A06AA">
                  <w:pPr>
                    <w:jc w:val="center"/>
                    <w:rPr>
                      <w:sz w:val="16"/>
                      <w:szCs w:val="16"/>
                      <w:lang w:val="en-GB"/>
                    </w:rPr>
                  </w:pPr>
                </w:p>
              </w:tc>
            </w:tr>
            <w:tr w:rsidR="00F357A5" w:rsidRPr="00AB45A3" w14:paraId="4B464B22" w14:textId="77777777" w:rsidTr="008A06AA">
              <w:tc>
                <w:tcPr>
                  <w:tcW w:w="0" w:type="auto"/>
                </w:tcPr>
                <w:p w14:paraId="1D31C9B3"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1A13988B" w14:textId="77777777" w:rsidR="00F357A5" w:rsidRPr="00AB45A3" w:rsidRDefault="00F357A5" w:rsidP="008A06AA">
                  <w:pPr>
                    <w:jc w:val="center"/>
                    <w:rPr>
                      <w:sz w:val="16"/>
                      <w:szCs w:val="16"/>
                      <w:lang w:val="en-GB"/>
                    </w:rPr>
                  </w:pPr>
                </w:p>
              </w:tc>
              <w:tc>
                <w:tcPr>
                  <w:tcW w:w="0" w:type="auto"/>
                </w:tcPr>
                <w:p w14:paraId="7CCFCF07" w14:textId="77777777" w:rsidR="00F357A5" w:rsidRPr="00AB45A3" w:rsidRDefault="00F357A5" w:rsidP="008A06AA">
                  <w:pPr>
                    <w:jc w:val="center"/>
                    <w:rPr>
                      <w:sz w:val="16"/>
                      <w:szCs w:val="16"/>
                      <w:lang w:val="en-GB"/>
                    </w:rPr>
                  </w:pPr>
                </w:p>
              </w:tc>
            </w:tr>
          </w:tbl>
          <w:p w14:paraId="62BD4079" w14:textId="77777777" w:rsidR="00F357A5" w:rsidRDefault="00F357A5" w:rsidP="008A06AA">
            <w:pPr>
              <w:rPr>
                <w:lang w:val="en-GB"/>
              </w:rPr>
            </w:pPr>
          </w:p>
        </w:tc>
      </w:tr>
      <w:tr w:rsidR="00F357A5" w14:paraId="1AD6B439" w14:textId="77777777" w:rsidTr="008A06AA">
        <w:tc>
          <w:tcPr>
            <w:tcW w:w="1617" w:type="dxa"/>
            <w:vAlign w:val="center"/>
          </w:tcPr>
          <w:p w14:paraId="125CBB0B" w14:textId="77777777" w:rsidR="00F357A5" w:rsidRPr="00EC2317" w:rsidRDefault="00F357A5" w:rsidP="008A06AA">
            <w:pPr>
              <w:rPr>
                <w:b/>
                <w:lang w:val="en-GB"/>
              </w:rPr>
            </w:pPr>
            <w:r w:rsidRPr="00EC2317">
              <w:rPr>
                <w:b/>
                <w:lang w:val="en-GB"/>
              </w:rPr>
              <w:t>Example:</w:t>
            </w:r>
          </w:p>
        </w:tc>
        <w:tc>
          <w:tcPr>
            <w:tcW w:w="8571" w:type="dxa"/>
          </w:tcPr>
          <w:p w14:paraId="0A8062ED"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1]  [UNIMOD, UNIMOD:35, Oxidation, ]                                                  </w:t>
            </w:r>
          </w:p>
          <w:p w14:paraId="7A5FCDF9"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1]-site  M</w:t>
            </w:r>
          </w:p>
          <w:p w14:paraId="486DCC48" w14:textId="77777777" w:rsidR="00F357A5" w:rsidRPr="00893072" w:rsidRDefault="00F357A5" w:rsidP="008A06AA">
            <w:pPr>
              <w:pStyle w:val="Code"/>
              <w:rPr>
                <w:rFonts w:cs="Courier New"/>
              </w:rPr>
            </w:pPr>
            <w:r w:rsidRPr="00893072">
              <w:rPr>
                <w:rFonts w:cs="Courier New"/>
              </w:rPr>
              <w:t>…</w:t>
            </w:r>
          </w:p>
          <w:p w14:paraId="3742C5B1"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2] [UNIMOD, UNIMOD:1, Acetyl, ]                                                </w:t>
            </w:r>
          </w:p>
          <w:p w14:paraId="17A6E17C"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site  N-term</w:t>
            </w:r>
          </w:p>
          <w:p w14:paraId="7824FEC7"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3E4F02FE" w14:textId="77777777" w:rsidR="00F357A5" w:rsidRPr="00893072" w:rsidRDefault="00F357A5" w:rsidP="008A06AA">
            <w:pPr>
              <w:pStyle w:val="Code"/>
              <w:rPr>
                <w:rFonts w:cs="Courier New"/>
              </w:rPr>
            </w:pPr>
            <w:r w:rsidRPr="00893072">
              <w:rPr>
                <w:rFonts w:cs="Courier New"/>
              </w:rPr>
              <w:t>…</w:t>
            </w:r>
          </w:p>
          <w:p w14:paraId="783296EC"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3]  [UNIMOD, UNIMOD:2, Amidated, ]                                                </w:t>
            </w:r>
          </w:p>
          <w:p w14:paraId="47D4D4F8"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3]-site  C-term</w:t>
            </w:r>
            <w:r w:rsidRPr="00E92C27">
              <w:rPr>
                <w:rFonts w:cs="Courier New"/>
              </w:rPr>
              <w:t xml:space="preserve"> </w:t>
            </w:r>
          </w:p>
          <w:p w14:paraId="4AFB0409" w14:textId="77777777" w:rsidR="00F357A5" w:rsidRPr="00E92C27"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r w:rsidRPr="00E92C27">
              <w:rPr>
                <w:rFonts w:cs="Courier New"/>
              </w:rPr>
              <w:t xml:space="preserve">                                                 </w:t>
            </w:r>
          </w:p>
        </w:tc>
      </w:tr>
    </w:tbl>
    <w:p w14:paraId="39CCB836" w14:textId="77777777" w:rsidR="007A1183" w:rsidRDefault="007A1183" w:rsidP="007A1183">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423A36" w14:textId="77777777" w:rsidTr="00F96165">
        <w:tc>
          <w:tcPr>
            <w:tcW w:w="1617" w:type="dxa"/>
            <w:vAlign w:val="center"/>
          </w:tcPr>
          <w:p w14:paraId="7DC3D0B9" w14:textId="77777777" w:rsidR="007A1183" w:rsidRPr="00EC2317" w:rsidRDefault="007A1183" w:rsidP="007A1183">
            <w:pPr>
              <w:rPr>
                <w:b/>
                <w:lang w:val="en-GB"/>
              </w:rPr>
            </w:pPr>
            <w:r w:rsidRPr="00EC2317">
              <w:rPr>
                <w:b/>
                <w:lang w:val="en-GB"/>
              </w:rPr>
              <w:t>Description:</w:t>
            </w:r>
          </w:p>
        </w:tc>
        <w:tc>
          <w:tcPr>
            <w:tcW w:w="8571" w:type="dxa"/>
          </w:tcPr>
          <w:p w14:paraId="5C2B32A1" w14:textId="77777777" w:rsidR="007A1183" w:rsidRPr="00EC2317" w:rsidRDefault="007A1183" w:rsidP="006A29C0">
            <w:pPr>
              <w:rPr>
                <w:lang w:val="en-GB"/>
              </w:rPr>
            </w:pPr>
            <w:r w:rsidRPr="00EC2317">
              <w:rPr>
                <w:lang w:val="en-GB"/>
              </w:rPr>
              <w:t>The quantification method used in th</w:t>
            </w:r>
            <w:r w:rsidR="006A29C0">
              <w:rPr>
                <w:lang w:val="en-GB"/>
              </w:rPr>
              <w:t>e experiment reported in the</w:t>
            </w:r>
            <w:r w:rsidRPr="00EC2317">
              <w:rPr>
                <w:lang w:val="en-GB"/>
              </w:rPr>
              <w:t xml:space="preserve"> </w:t>
            </w:r>
            <w:r w:rsidR="000F5AD7">
              <w:rPr>
                <w:lang w:val="en-GB"/>
              </w:rPr>
              <w:t>file</w:t>
            </w:r>
            <w:r w:rsidRPr="00EC2317">
              <w:rPr>
                <w:lang w:val="en-GB"/>
              </w:rPr>
              <w:t>.</w:t>
            </w:r>
          </w:p>
        </w:tc>
      </w:tr>
      <w:tr w:rsidR="007A1183" w14:paraId="28211AD4" w14:textId="77777777" w:rsidTr="00F96165">
        <w:tc>
          <w:tcPr>
            <w:tcW w:w="1617" w:type="dxa"/>
            <w:vAlign w:val="center"/>
          </w:tcPr>
          <w:p w14:paraId="07BFD66E" w14:textId="77777777" w:rsidR="007A1183" w:rsidRPr="00EC2317" w:rsidRDefault="007A1183" w:rsidP="007A1183">
            <w:pPr>
              <w:rPr>
                <w:b/>
                <w:lang w:val="en-GB"/>
              </w:rPr>
            </w:pPr>
            <w:r w:rsidRPr="00EC2317">
              <w:rPr>
                <w:b/>
                <w:lang w:val="en-GB"/>
              </w:rPr>
              <w:t>Type:</w:t>
            </w:r>
          </w:p>
        </w:tc>
        <w:tc>
          <w:tcPr>
            <w:tcW w:w="8571" w:type="dxa"/>
          </w:tcPr>
          <w:p w14:paraId="6591DEE6" w14:textId="77777777" w:rsidR="007A1183" w:rsidRPr="00EC2317" w:rsidRDefault="007A1183" w:rsidP="007A1183">
            <w:pPr>
              <w:rPr>
                <w:lang w:val="en-GB"/>
              </w:rPr>
            </w:pPr>
            <w:r w:rsidRPr="00EC2317">
              <w:rPr>
                <w:lang w:val="en-GB"/>
              </w:rPr>
              <w:t>Parameter</w:t>
            </w:r>
          </w:p>
        </w:tc>
      </w:tr>
      <w:tr w:rsidR="00F96165" w14:paraId="41FCE5C7" w14:textId="77777777" w:rsidTr="00046F5A">
        <w:tc>
          <w:tcPr>
            <w:tcW w:w="1617" w:type="dxa"/>
            <w:vAlign w:val="center"/>
          </w:tcPr>
          <w:p w14:paraId="190EF62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7EA08EFF" w14:textId="77777777" w:rsidTr="00046F5A">
              <w:tc>
                <w:tcPr>
                  <w:tcW w:w="0" w:type="auto"/>
                  <w:tcBorders>
                    <w:top w:val="nil"/>
                    <w:left w:val="nil"/>
                  </w:tcBorders>
                </w:tcPr>
                <w:p w14:paraId="6E072145" w14:textId="77777777" w:rsidR="00F96165" w:rsidRPr="00AB45A3" w:rsidRDefault="00F96165" w:rsidP="00046F5A">
                  <w:pPr>
                    <w:jc w:val="center"/>
                    <w:rPr>
                      <w:sz w:val="16"/>
                      <w:szCs w:val="16"/>
                      <w:lang w:val="en-GB"/>
                    </w:rPr>
                  </w:pPr>
                </w:p>
              </w:tc>
              <w:tc>
                <w:tcPr>
                  <w:tcW w:w="0" w:type="auto"/>
                </w:tcPr>
                <w:p w14:paraId="229436C0"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B051FC5"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D6022DF" w14:textId="77777777" w:rsidTr="00046F5A">
              <w:tc>
                <w:tcPr>
                  <w:tcW w:w="0" w:type="auto"/>
                </w:tcPr>
                <w:p w14:paraId="709AC2F2"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C35B6EB" w14:textId="77777777" w:rsidR="00F96165" w:rsidRPr="00AB45A3" w:rsidRDefault="00F96165" w:rsidP="00046F5A">
                  <w:pPr>
                    <w:jc w:val="center"/>
                    <w:rPr>
                      <w:sz w:val="16"/>
                      <w:szCs w:val="16"/>
                      <w:lang w:val="en-GB"/>
                    </w:rPr>
                  </w:pPr>
                </w:p>
              </w:tc>
              <w:tc>
                <w:tcPr>
                  <w:tcW w:w="0" w:type="auto"/>
                </w:tcPr>
                <w:p w14:paraId="33B76310"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4C60049F" w14:textId="77777777" w:rsidTr="00046F5A">
              <w:tc>
                <w:tcPr>
                  <w:tcW w:w="0" w:type="auto"/>
                </w:tcPr>
                <w:p w14:paraId="0C26987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FB48DDC" w14:textId="77777777" w:rsidR="00F96165" w:rsidRPr="00AB45A3" w:rsidRDefault="00F96165" w:rsidP="00046F5A">
                  <w:pPr>
                    <w:jc w:val="center"/>
                    <w:rPr>
                      <w:sz w:val="16"/>
                      <w:szCs w:val="16"/>
                      <w:lang w:val="en-GB"/>
                    </w:rPr>
                  </w:pPr>
                </w:p>
              </w:tc>
              <w:tc>
                <w:tcPr>
                  <w:tcW w:w="0" w:type="auto"/>
                </w:tcPr>
                <w:p w14:paraId="0CB30F56" w14:textId="77777777" w:rsidR="00F96165" w:rsidRPr="00AB45A3" w:rsidRDefault="00F96165" w:rsidP="00046F5A">
                  <w:pPr>
                    <w:jc w:val="center"/>
                    <w:rPr>
                      <w:sz w:val="16"/>
                      <w:szCs w:val="16"/>
                      <w:lang w:val="en-GB"/>
                    </w:rPr>
                  </w:pPr>
                </w:p>
              </w:tc>
            </w:tr>
          </w:tbl>
          <w:p w14:paraId="1A9E3250" w14:textId="77777777" w:rsidR="00F96165" w:rsidRDefault="00F96165" w:rsidP="00046F5A">
            <w:pPr>
              <w:rPr>
                <w:lang w:val="en-GB"/>
              </w:rPr>
            </w:pPr>
          </w:p>
        </w:tc>
      </w:tr>
      <w:tr w:rsidR="007A1183" w14:paraId="314E4EB6" w14:textId="77777777" w:rsidTr="00F96165">
        <w:tc>
          <w:tcPr>
            <w:tcW w:w="1617" w:type="dxa"/>
            <w:vAlign w:val="center"/>
          </w:tcPr>
          <w:p w14:paraId="1E07DE68" w14:textId="77777777" w:rsidR="007A1183" w:rsidRPr="00EC2317" w:rsidRDefault="007A1183" w:rsidP="007A1183">
            <w:pPr>
              <w:rPr>
                <w:b/>
                <w:lang w:val="en-GB"/>
              </w:rPr>
            </w:pPr>
            <w:r w:rsidRPr="00EC2317">
              <w:rPr>
                <w:b/>
                <w:lang w:val="en-GB"/>
              </w:rPr>
              <w:t>Example:</w:t>
            </w:r>
          </w:p>
        </w:tc>
        <w:tc>
          <w:tcPr>
            <w:tcW w:w="8571" w:type="dxa"/>
          </w:tcPr>
          <w:p w14:paraId="2EEC10D4" w14:textId="77777777" w:rsidR="00DD0C24" w:rsidRPr="00E92C27" w:rsidRDefault="007A1183" w:rsidP="009C3873">
            <w:pPr>
              <w:pStyle w:val="Code"/>
              <w:rPr>
                <w:rFonts w:cs="Courier New"/>
              </w:rPr>
            </w:pPr>
            <w:r w:rsidRPr="00E92C27">
              <w:rPr>
                <w:rFonts w:cs="Courier New"/>
              </w:rPr>
              <w:t xml:space="preserve">MTD  quantification_method  [MS, MS:1001837, </w:t>
            </w:r>
            <w:r w:rsidR="009C3873" w:rsidRPr="00E92C27">
              <w:rPr>
                <w:rFonts w:cs="Courier New"/>
              </w:rPr>
              <w:t>iT</w:t>
            </w:r>
            <w:r w:rsidR="009C3873">
              <w:rPr>
                <w:rFonts w:cs="Courier New"/>
              </w:rPr>
              <w:t>RAQ quantitation analysis</w:t>
            </w:r>
            <w:r w:rsidRPr="00E92C27">
              <w:rPr>
                <w:rFonts w:cs="Courier New"/>
              </w:rPr>
              <w:t>, ]</w:t>
            </w:r>
          </w:p>
        </w:tc>
      </w:tr>
    </w:tbl>
    <w:p w14:paraId="242E70B7" w14:textId="77777777" w:rsidR="007A1183" w:rsidRDefault="007A1183" w:rsidP="007A1183">
      <w:pPr>
        <w:pStyle w:val="Heading3"/>
        <w:rPr>
          <w:lang w:val="en-GB"/>
        </w:rPr>
      </w:pPr>
      <w:r w:rsidRPr="00F2225A">
        <w:rPr>
          <w:lang w:val="en-GB"/>
        </w:rPr>
        <w:t>protein-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4E0332" w14:textId="77777777" w:rsidTr="000C1D66">
        <w:tc>
          <w:tcPr>
            <w:tcW w:w="1617" w:type="dxa"/>
            <w:vAlign w:val="center"/>
          </w:tcPr>
          <w:p w14:paraId="24A6D2BB" w14:textId="77777777" w:rsidR="007A1183" w:rsidRPr="00EC2317" w:rsidRDefault="007A1183" w:rsidP="007A1183">
            <w:pPr>
              <w:rPr>
                <w:b/>
                <w:lang w:val="en-GB"/>
              </w:rPr>
            </w:pPr>
            <w:r w:rsidRPr="00EC2317">
              <w:rPr>
                <w:b/>
                <w:lang w:val="en-GB"/>
              </w:rPr>
              <w:t>Description:</w:t>
            </w:r>
          </w:p>
        </w:tc>
        <w:tc>
          <w:tcPr>
            <w:tcW w:w="8571" w:type="dxa"/>
          </w:tcPr>
          <w:p w14:paraId="2EEF16E4" w14:textId="77777777" w:rsidR="007A1183" w:rsidRPr="00EC2317" w:rsidRDefault="007A1183" w:rsidP="007A1183">
            <w:pPr>
              <w:rPr>
                <w:lang w:val="en-GB"/>
              </w:rPr>
            </w:pPr>
            <w:r w:rsidRPr="00EC2317">
              <w:rPr>
                <w:lang w:val="en-GB"/>
              </w:rPr>
              <w:t>Defines what type of units is reported in the protein quantification fields.</w:t>
            </w:r>
          </w:p>
        </w:tc>
      </w:tr>
      <w:tr w:rsidR="007A1183" w14:paraId="50D0125C" w14:textId="77777777" w:rsidTr="000C1D66">
        <w:tc>
          <w:tcPr>
            <w:tcW w:w="1617" w:type="dxa"/>
            <w:vAlign w:val="center"/>
          </w:tcPr>
          <w:p w14:paraId="3CDD4AE3" w14:textId="77777777" w:rsidR="007A1183" w:rsidRPr="00EC2317" w:rsidRDefault="007A1183" w:rsidP="007A1183">
            <w:pPr>
              <w:rPr>
                <w:b/>
                <w:lang w:val="en-GB"/>
              </w:rPr>
            </w:pPr>
            <w:r w:rsidRPr="00EC2317">
              <w:rPr>
                <w:b/>
                <w:lang w:val="en-GB"/>
              </w:rPr>
              <w:t>Type:</w:t>
            </w:r>
          </w:p>
        </w:tc>
        <w:tc>
          <w:tcPr>
            <w:tcW w:w="8571" w:type="dxa"/>
          </w:tcPr>
          <w:p w14:paraId="108EC960" w14:textId="77777777" w:rsidR="007A1183" w:rsidRPr="00EC2317" w:rsidRDefault="007A1183" w:rsidP="007A1183">
            <w:pPr>
              <w:rPr>
                <w:lang w:val="en-GB"/>
              </w:rPr>
            </w:pPr>
            <w:r w:rsidRPr="00EC2317">
              <w:rPr>
                <w:lang w:val="en-GB"/>
              </w:rPr>
              <w:t>Parameter</w:t>
            </w:r>
          </w:p>
        </w:tc>
      </w:tr>
      <w:tr w:rsidR="000C1D66" w14:paraId="08433E4D" w14:textId="77777777" w:rsidTr="00046F5A">
        <w:tc>
          <w:tcPr>
            <w:tcW w:w="1617" w:type="dxa"/>
            <w:vAlign w:val="center"/>
          </w:tcPr>
          <w:p w14:paraId="595D2CE3" w14:textId="77777777" w:rsidR="000C1D66" w:rsidRPr="00EC2317" w:rsidRDefault="000C1D66"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C1D66" w:rsidRPr="00AB45A3" w14:paraId="0358028E" w14:textId="77777777" w:rsidTr="00046F5A">
              <w:tc>
                <w:tcPr>
                  <w:tcW w:w="0" w:type="auto"/>
                  <w:tcBorders>
                    <w:top w:val="nil"/>
                    <w:left w:val="nil"/>
                  </w:tcBorders>
                </w:tcPr>
                <w:p w14:paraId="668FD5A8" w14:textId="77777777" w:rsidR="000C1D66" w:rsidRPr="00AB45A3" w:rsidRDefault="000C1D66" w:rsidP="00046F5A">
                  <w:pPr>
                    <w:jc w:val="center"/>
                    <w:rPr>
                      <w:sz w:val="16"/>
                      <w:szCs w:val="16"/>
                      <w:lang w:val="en-GB"/>
                    </w:rPr>
                  </w:pPr>
                </w:p>
              </w:tc>
              <w:tc>
                <w:tcPr>
                  <w:tcW w:w="0" w:type="auto"/>
                </w:tcPr>
                <w:p w14:paraId="37047C07" w14:textId="77777777" w:rsidR="000C1D66" w:rsidRPr="00AB45A3" w:rsidRDefault="000C1D66" w:rsidP="00046F5A">
                  <w:pPr>
                    <w:jc w:val="center"/>
                    <w:rPr>
                      <w:sz w:val="16"/>
                      <w:szCs w:val="16"/>
                      <w:lang w:val="en-GB"/>
                    </w:rPr>
                  </w:pPr>
                  <w:r w:rsidRPr="00AB45A3">
                    <w:rPr>
                      <w:sz w:val="16"/>
                      <w:szCs w:val="16"/>
                      <w:lang w:val="en-GB"/>
                    </w:rPr>
                    <w:t>Summary</w:t>
                  </w:r>
                </w:p>
              </w:tc>
              <w:tc>
                <w:tcPr>
                  <w:tcW w:w="0" w:type="auto"/>
                </w:tcPr>
                <w:p w14:paraId="4216E4E5" w14:textId="77777777" w:rsidR="000C1D66" w:rsidRPr="00AB45A3" w:rsidRDefault="000C1D66" w:rsidP="00046F5A">
                  <w:pPr>
                    <w:jc w:val="center"/>
                    <w:rPr>
                      <w:sz w:val="16"/>
                      <w:szCs w:val="16"/>
                      <w:lang w:val="en-GB"/>
                    </w:rPr>
                  </w:pPr>
                  <w:r w:rsidRPr="00AB45A3">
                    <w:rPr>
                      <w:sz w:val="16"/>
                      <w:szCs w:val="16"/>
                      <w:lang w:val="en-GB"/>
                    </w:rPr>
                    <w:t>Complete</w:t>
                  </w:r>
                </w:p>
              </w:tc>
            </w:tr>
            <w:tr w:rsidR="000C1D66" w:rsidRPr="00AB45A3" w14:paraId="1F4F4693" w14:textId="77777777" w:rsidTr="00046F5A">
              <w:tc>
                <w:tcPr>
                  <w:tcW w:w="0" w:type="auto"/>
                </w:tcPr>
                <w:p w14:paraId="6266C17F" w14:textId="77777777" w:rsidR="000C1D66" w:rsidRPr="00AB45A3" w:rsidRDefault="000C1D66" w:rsidP="00046F5A">
                  <w:pPr>
                    <w:rPr>
                      <w:sz w:val="16"/>
                      <w:szCs w:val="16"/>
                      <w:lang w:val="en-GB"/>
                    </w:rPr>
                  </w:pPr>
                  <w:r w:rsidRPr="00AB45A3">
                    <w:rPr>
                      <w:sz w:val="16"/>
                      <w:szCs w:val="16"/>
                      <w:lang w:val="en-GB"/>
                    </w:rPr>
                    <w:t>Quantification</w:t>
                  </w:r>
                </w:p>
              </w:tc>
              <w:tc>
                <w:tcPr>
                  <w:tcW w:w="0" w:type="auto"/>
                </w:tcPr>
                <w:p w14:paraId="1B1A2305" w14:textId="77777777" w:rsidR="000C1D66"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54BE3049" w14:textId="77777777" w:rsidR="000C1D66" w:rsidRPr="00AB45A3" w:rsidRDefault="00BD7493" w:rsidP="00046F5A">
                  <w:pPr>
                    <w:jc w:val="center"/>
                    <w:rPr>
                      <w:sz w:val="16"/>
                      <w:szCs w:val="16"/>
                      <w:lang w:val="en-GB"/>
                    </w:rPr>
                  </w:pPr>
                  <w:r>
                    <w:rPr>
                      <w:sz w:val="16"/>
                      <w:szCs w:val="16"/>
                      <w:lang w:val="en-GB"/>
                    </w:rPr>
                    <w:t>(</w:t>
                  </w:r>
                  <w:r w:rsidR="000C1D66">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0C1D66" w:rsidRPr="00AB45A3" w14:paraId="62671907" w14:textId="77777777" w:rsidTr="00046F5A">
              <w:tc>
                <w:tcPr>
                  <w:tcW w:w="0" w:type="auto"/>
                </w:tcPr>
                <w:p w14:paraId="3F533804" w14:textId="77777777" w:rsidR="000C1D66" w:rsidRPr="00AB45A3" w:rsidRDefault="000C1D66" w:rsidP="00046F5A">
                  <w:pPr>
                    <w:rPr>
                      <w:sz w:val="16"/>
                      <w:szCs w:val="16"/>
                      <w:lang w:val="en-GB"/>
                    </w:rPr>
                  </w:pPr>
                  <w:r w:rsidRPr="00AB45A3">
                    <w:rPr>
                      <w:sz w:val="16"/>
                      <w:szCs w:val="16"/>
                      <w:lang w:val="en-GB"/>
                    </w:rPr>
                    <w:t>Identification</w:t>
                  </w:r>
                </w:p>
              </w:tc>
              <w:tc>
                <w:tcPr>
                  <w:tcW w:w="0" w:type="auto"/>
                </w:tcPr>
                <w:p w14:paraId="7698B749" w14:textId="77777777" w:rsidR="000C1D66" w:rsidRPr="00AB45A3" w:rsidRDefault="000C1D66" w:rsidP="00046F5A">
                  <w:pPr>
                    <w:jc w:val="center"/>
                    <w:rPr>
                      <w:sz w:val="16"/>
                      <w:szCs w:val="16"/>
                      <w:lang w:val="en-GB"/>
                    </w:rPr>
                  </w:pPr>
                </w:p>
              </w:tc>
              <w:tc>
                <w:tcPr>
                  <w:tcW w:w="0" w:type="auto"/>
                </w:tcPr>
                <w:p w14:paraId="5BBC5072" w14:textId="77777777" w:rsidR="000C1D66" w:rsidRPr="00AB45A3" w:rsidRDefault="000C1D66" w:rsidP="00046F5A">
                  <w:pPr>
                    <w:jc w:val="center"/>
                    <w:rPr>
                      <w:sz w:val="16"/>
                      <w:szCs w:val="16"/>
                      <w:lang w:val="en-GB"/>
                    </w:rPr>
                  </w:pPr>
                </w:p>
              </w:tc>
            </w:tr>
          </w:tbl>
          <w:p w14:paraId="283805CC" w14:textId="77777777" w:rsidR="000C1D66" w:rsidRPr="000162FE" w:rsidRDefault="00547860" w:rsidP="00506B44">
            <w:pPr>
              <w:spacing w:after="60"/>
              <w:outlineLvl w:val="1"/>
              <w:rPr>
                <w:rFonts w:cs="Arial"/>
                <w:sz w:val="16"/>
                <w:szCs w:val="16"/>
                <w:lang w:val="en-GB"/>
              </w:rPr>
            </w:pPr>
            <w:r w:rsidRPr="00506B44">
              <w:rPr>
                <w:sz w:val="18"/>
                <w:szCs w:val="16"/>
                <w:vertAlign w:val="superscript"/>
                <w:lang w:val="en-GB"/>
              </w:rPr>
              <w:t>1</w:t>
            </w:r>
            <w:r w:rsidR="00BD7493" w:rsidRPr="000162FE">
              <w:rPr>
                <w:sz w:val="16"/>
                <w:szCs w:val="16"/>
                <w:lang w:val="en-GB"/>
              </w:rPr>
              <w:t>mandatory if protein section is present</w:t>
            </w:r>
          </w:p>
        </w:tc>
      </w:tr>
      <w:tr w:rsidR="007A1183" w14:paraId="62C1E7FF" w14:textId="77777777" w:rsidTr="000C1D66">
        <w:tc>
          <w:tcPr>
            <w:tcW w:w="1617" w:type="dxa"/>
            <w:vAlign w:val="center"/>
          </w:tcPr>
          <w:p w14:paraId="16B9C5A0" w14:textId="77777777" w:rsidR="007A1183" w:rsidRPr="00EC2317" w:rsidRDefault="007A1183" w:rsidP="007A1183">
            <w:pPr>
              <w:rPr>
                <w:b/>
                <w:lang w:val="en-GB"/>
              </w:rPr>
            </w:pPr>
            <w:r w:rsidRPr="00EC2317">
              <w:rPr>
                <w:b/>
                <w:lang w:val="en-GB"/>
              </w:rPr>
              <w:t>Example:</w:t>
            </w:r>
          </w:p>
        </w:tc>
        <w:tc>
          <w:tcPr>
            <w:tcW w:w="8571" w:type="dxa"/>
          </w:tcPr>
          <w:p w14:paraId="6FDF40B2" w14:textId="77777777" w:rsidR="007A1183" w:rsidRPr="00E92C27" w:rsidRDefault="007A1183" w:rsidP="007A1183">
            <w:pPr>
              <w:pStyle w:val="Code"/>
              <w:rPr>
                <w:rFonts w:cs="Courier New"/>
              </w:rPr>
            </w:pPr>
            <w:r w:rsidRPr="00E92C27">
              <w:rPr>
                <w:rFonts w:cs="Courier New"/>
              </w:rPr>
              <w:t>MTD  protein-quantification_unit  [PRIDE, PRIDE:0000395, Ratio, ]</w:t>
            </w:r>
          </w:p>
        </w:tc>
      </w:tr>
    </w:tbl>
    <w:p w14:paraId="43EDFAE0" w14:textId="77777777" w:rsidR="007A1183" w:rsidRDefault="007A1183" w:rsidP="007A1183">
      <w:pPr>
        <w:pStyle w:val="Heading3"/>
        <w:rPr>
          <w:lang w:val="en-GB"/>
        </w:rPr>
      </w:pPr>
      <w:r w:rsidRPr="00F2225A">
        <w:rPr>
          <w:lang w:val="en-GB"/>
        </w:rPr>
        <w:t>peptid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75F35C" w14:textId="77777777">
        <w:tc>
          <w:tcPr>
            <w:tcW w:w="1617" w:type="dxa"/>
            <w:vAlign w:val="center"/>
          </w:tcPr>
          <w:p w14:paraId="1BBE4A08" w14:textId="77777777" w:rsidR="007A1183" w:rsidRPr="00EC2317" w:rsidRDefault="007A1183" w:rsidP="007A1183">
            <w:pPr>
              <w:rPr>
                <w:b/>
                <w:lang w:val="en-GB"/>
              </w:rPr>
            </w:pPr>
            <w:r w:rsidRPr="00EC2317">
              <w:rPr>
                <w:b/>
                <w:lang w:val="en-GB"/>
              </w:rPr>
              <w:t>Description:</w:t>
            </w:r>
          </w:p>
        </w:tc>
        <w:tc>
          <w:tcPr>
            <w:tcW w:w="8571" w:type="dxa"/>
          </w:tcPr>
          <w:p w14:paraId="6E2AC289" w14:textId="77777777" w:rsidR="007A1183" w:rsidRPr="00EC2317" w:rsidRDefault="007A1183" w:rsidP="007A1183">
            <w:pPr>
              <w:rPr>
                <w:lang w:val="en-GB"/>
              </w:rPr>
            </w:pPr>
            <w:r w:rsidRPr="00EC2317">
              <w:rPr>
                <w:lang w:val="en-GB"/>
              </w:rPr>
              <w:t>Defines what type of units is reported in the peptide quantification fields.</w:t>
            </w:r>
          </w:p>
        </w:tc>
      </w:tr>
      <w:tr w:rsidR="007A1183" w14:paraId="302295CC" w14:textId="77777777">
        <w:tc>
          <w:tcPr>
            <w:tcW w:w="1617" w:type="dxa"/>
            <w:vAlign w:val="center"/>
          </w:tcPr>
          <w:p w14:paraId="3D05F859" w14:textId="77777777" w:rsidR="007A1183" w:rsidRPr="00EC2317" w:rsidRDefault="007A1183" w:rsidP="007A1183">
            <w:pPr>
              <w:rPr>
                <w:b/>
                <w:lang w:val="en-GB"/>
              </w:rPr>
            </w:pPr>
            <w:r w:rsidRPr="00EC2317">
              <w:rPr>
                <w:b/>
                <w:lang w:val="en-GB"/>
              </w:rPr>
              <w:t>Type:</w:t>
            </w:r>
          </w:p>
        </w:tc>
        <w:tc>
          <w:tcPr>
            <w:tcW w:w="8571" w:type="dxa"/>
          </w:tcPr>
          <w:p w14:paraId="291545C6" w14:textId="77777777" w:rsidR="007A1183" w:rsidRPr="00EC2317" w:rsidRDefault="007A1183" w:rsidP="007A1183">
            <w:pPr>
              <w:rPr>
                <w:lang w:val="en-GB"/>
              </w:rPr>
            </w:pPr>
            <w:r w:rsidRPr="00EC2317">
              <w:rPr>
                <w:lang w:val="en-GB"/>
              </w:rPr>
              <w:t>Parameter</w:t>
            </w:r>
          </w:p>
        </w:tc>
      </w:tr>
      <w:tr w:rsidR="00BD7493" w14:paraId="26E2D9CD" w14:textId="77777777" w:rsidTr="00046F5A">
        <w:tc>
          <w:tcPr>
            <w:tcW w:w="1617" w:type="dxa"/>
            <w:vAlign w:val="center"/>
          </w:tcPr>
          <w:p w14:paraId="39D976EC"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5CECF9A" w14:textId="77777777" w:rsidTr="00046F5A">
              <w:tc>
                <w:tcPr>
                  <w:tcW w:w="0" w:type="auto"/>
                  <w:tcBorders>
                    <w:top w:val="nil"/>
                    <w:left w:val="nil"/>
                  </w:tcBorders>
                </w:tcPr>
                <w:p w14:paraId="66B3FDF8" w14:textId="77777777" w:rsidR="00BD7493" w:rsidRPr="00AB45A3" w:rsidRDefault="00BD7493" w:rsidP="00046F5A">
                  <w:pPr>
                    <w:jc w:val="center"/>
                    <w:rPr>
                      <w:sz w:val="16"/>
                      <w:szCs w:val="16"/>
                      <w:lang w:val="en-GB"/>
                    </w:rPr>
                  </w:pPr>
                </w:p>
              </w:tc>
              <w:tc>
                <w:tcPr>
                  <w:tcW w:w="0" w:type="auto"/>
                </w:tcPr>
                <w:p w14:paraId="222302D0"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342FB8BC"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519488B0" w14:textId="77777777" w:rsidTr="00046F5A">
              <w:tc>
                <w:tcPr>
                  <w:tcW w:w="0" w:type="auto"/>
                </w:tcPr>
                <w:p w14:paraId="09FF0F7B"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19018E91"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6BC722F2"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44A32BEF" w14:textId="77777777" w:rsidTr="00046F5A">
              <w:tc>
                <w:tcPr>
                  <w:tcW w:w="0" w:type="auto"/>
                </w:tcPr>
                <w:p w14:paraId="4A4C9BA2"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77FB6B91" w14:textId="77777777" w:rsidR="00BD7493" w:rsidRPr="00AB45A3" w:rsidRDefault="00BD7493" w:rsidP="00046F5A">
                  <w:pPr>
                    <w:jc w:val="center"/>
                    <w:rPr>
                      <w:sz w:val="16"/>
                      <w:szCs w:val="16"/>
                      <w:lang w:val="en-GB"/>
                    </w:rPr>
                  </w:pPr>
                </w:p>
              </w:tc>
              <w:tc>
                <w:tcPr>
                  <w:tcW w:w="0" w:type="auto"/>
                </w:tcPr>
                <w:p w14:paraId="035A9217" w14:textId="77777777" w:rsidR="00BD7493" w:rsidRPr="00AB45A3" w:rsidRDefault="00BD7493" w:rsidP="00046F5A">
                  <w:pPr>
                    <w:jc w:val="center"/>
                    <w:rPr>
                      <w:sz w:val="16"/>
                      <w:szCs w:val="16"/>
                      <w:lang w:val="en-GB"/>
                    </w:rPr>
                  </w:pPr>
                </w:p>
              </w:tc>
            </w:tr>
          </w:tbl>
          <w:p w14:paraId="42D956C7"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peptide</w:t>
            </w:r>
            <w:r w:rsidR="00BD7493" w:rsidRPr="00AB45A3">
              <w:rPr>
                <w:sz w:val="16"/>
                <w:szCs w:val="16"/>
                <w:lang w:val="en-GB"/>
              </w:rPr>
              <w:t xml:space="preserve"> section is present</w:t>
            </w:r>
          </w:p>
        </w:tc>
      </w:tr>
      <w:tr w:rsidR="007A1183" w14:paraId="22901210" w14:textId="77777777">
        <w:tc>
          <w:tcPr>
            <w:tcW w:w="1617" w:type="dxa"/>
            <w:vAlign w:val="center"/>
          </w:tcPr>
          <w:p w14:paraId="67CA4837" w14:textId="77777777" w:rsidR="007A1183" w:rsidRPr="00EC2317" w:rsidRDefault="007A1183" w:rsidP="007A1183">
            <w:pPr>
              <w:rPr>
                <w:b/>
                <w:lang w:val="en-GB"/>
              </w:rPr>
            </w:pPr>
            <w:r w:rsidRPr="00EC2317">
              <w:rPr>
                <w:b/>
                <w:lang w:val="en-GB"/>
              </w:rPr>
              <w:t>Example:</w:t>
            </w:r>
          </w:p>
        </w:tc>
        <w:tc>
          <w:tcPr>
            <w:tcW w:w="8571" w:type="dxa"/>
          </w:tcPr>
          <w:p w14:paraId="56414F67" w14:textId="77777777" w:rsidR="007A1183" w:rsidRPr="00E92C27" w:rsidRDefault="007A1183" w:rsidP="007A1183">
            <w:pPr>
              <w:pStyle w:val="Code"/>
              <w:rPr>
                <w:rFonts w:cs="Courier New"/>
              </w:rPr>
            </w:pPr>
            <w:r w:rsidRPr="00E92C27">
              <w:rPr>
                <w:rFonts w:cs="Courier New"/>
              </w:rPr>
              <w:t>MTD  peptide-quantification_unit  [PRIDE, PRIDE:0000395, Ratio, ]</w:t>
            </w:r>
          </w:p>
        </w:tc>
      </w:tr>
    </w:tbl>
    <w:p w14:paraId="0C11BC05" w14:textId="77777777" w:rsidR="00FA574B" w:rsidRDefault="00FA574B" w:rsidP="00FA574B">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A574B" w14:paraId="28749EF6" w14:textId="77777777" w:rsidTr="00BD7493">
        <w:tc>
          <w:tcPr>
            <w:tcW w:w="1617" w:type="dxa"/>
            <w:vAlign w:val="center"/>
          </w:tcPr>
          <w:p w14:paraId="1F66B4E1" w14:textId="77777777" w:rsidR="00FA574B" w:rsidRPr="00EC2317" w:rsidRDefault="00FA574B" w:rsidP="009C3873">
            <w:pPr>
              <w:rPr>
                <w:b/>
                <w:lang w:val="en-GB"/>
              </w:rPr>
            </w:pPr>
            <w:r w:rsidRPr="00EC2317">
              <w:rPr>
                <w:b/>
                <w:lang w:val="en-GB"/>
              </w:rPr>
              <w:t>Description:</w:t>
            </w:r>
          </w:p>
        </w:tc>
        <w:tc>
          <w:tcPr>
            <w:tcW w:w="8571" w:type="dxa"/>
          </w:tcPr>
          <w:p w14:paraId="4235E3E5" w14:textId="77777777" w:rsidR="00FA574B" w:rsidRPr="00EC2317" w:rsidRDefault="00FA574B" w:rsidP="00FA574B">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w:t>
            </w:r>
            <w:r w:rsidRPr="00FA574B">
              <w:rPr>
                <w:lang w:val="en-GB"/>
              </w:rPr>
              <w:lastRenderedPageBreak/>
              <w:t>fields.</w:t>
            </w:r>
          </w:p>
        </w:tc>
      </w:tr>
      <w:tr w:rsidR="00FA574B" w14:paraId="2469CD72" w14:textId="77777777" w:rsidTr="00BD7493">
        <w:tc>
          <w:tcPr>
            <w:tcW w:w="1617" w:type="dxa"/>
            <w:vAlign w:val="center"/>
          </w:tcPr>
          <w:p w14:paraId="1D0303E2" w14:textId="77777777" w:rsidR="00FA574B" w:rsidRPr="00EC2317" w:rsidRDefault="00FA574B" w:rsidP="009C3873">
            <w:pPr>
              <w:rPr>
                <w:b/>
                <w:lang w:val="en-GB"/>
              </w:rPr>
            </w:pPr>
            <w:r w:rsidRPr="00EC2317">
              <w:rPr>
                <w:b/>
                <w:lang w:val="en-GB"/>
              </w:rPr>
              <w:lastRenderedPageBreak/>
              <w:t>Type:</w:t>
            </w:r>
          </w:p>
        </w:tc>
        <w:tc>
          <w:tcPr>
            <w:tcW w:w="8571" w:type="dxa"/>
          </w:tcPr>
          <w:p w14:paraId="17B8B7A4" w14:textId="77777777" w:rsidR="00FA574B" w:rsidRPr="00EC2317" w:rsidRDefault="00FA574B" w:rsidP="009C3873">
            <w:pPr>
              <w:rPr>
                <w:lang w:val="en-GB"/>
              </w:rPr>
            </w:pPr>
            <w:r w:rsidRPr="00EC2317">
              <w:rPr>
                <w:lang w:val="en-GB"/>
              </w:rPr>
              <w:t>Parameter</w:t>
            </w:r>
          </w:p>
        </w:tc>
      </w:tr>
      <w:tr w:rsidR="00BD7493" w14:paraId="2AB89BEA" w14:textId="77777777" w:rsidTr="00046F5A">
        <w:tc>
          <w:tcPr>
            <w:tcW w:w="1617" w:type="dxa"/>
            <w:vAlign w:val="center"/>
          </w:tcPr>
          <w:p w14:paraId="09FB511B"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E029DBF" w14:textId="77777777" w:rsidTr="00046F5A">
              <w:tc>
                <w:tcPr>
                  <w:tcW w:w="0" w:type="auto"/>
                  <w:tcBorders>
                    <w:top w:val="nil"/>
                    <w:left w:val="nil"/>
                  </w:tcBorders>
                </w:tcPr>
                <w:p w14:paraId="09631F40" w14:textId="77777777" w:rsidR="00BD7493" w:rsidRPr="00AB45A3" w:rsidRDefault="00BD7493" w:rsidP="00046F5A">
                  <w:pPr>
                    <w:jc w:val="center"/>
                    <w:rPr>
                      <w:sz w:val="16"/>
                      <w:szCs w:val="16"/>
                      <w:lang w:val="en-GB"/>
                    </w:rPr>
                  </w:pPr>
                </w:p>
              </w:tc>
              <w:tc>
                <w:tcPr>
                  <w:tcW w:w="0" w:type="auto"/>
                </w:tcPr>
                <w:p w14:paraId="3AB294B2"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6FFF3E36"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112E6E2F" w14:textId="77777777" w:rsidTr="00046F5A">
              <w:tc>
                <w:tcPr>
                  <w:tcW w:w="0" w:type="auto"/>
                </w:tcPr>
                <w:p w14:paraId="356A733E"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4FD3D69B"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0CDCE449"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5C9DA98B" w14:textId="77777777" w:rsidTr="00046F5A">
              <w:tc>
                <w:tcPr>
                  <w:tcW w:w="0" w:type="auto"/>
                </w:tcPr>
                <w:p w14:paraId="3D45B440"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3620D76A" w14:textId="77777777" w:rsidR="00BD7493" w:rsidRPr="00AB45A3" w:rsidRDefault="00BD7493" w:rsidP="00046F5A">
                  <w:pPr>
                    <w:jc w:val="center"/>
                    <w:rPr>
                      <w:sz w:val="16"/>
                      <w:szCs w:val="16"/>
                      <w:lang w:val="en-GB"/>
                    </w:rPr>
                  </w:pPr>
                </w:p>
              </w:tc>
              <w:tc>
                <w:tcPr>
                  <w:tcW w:w="0" w:type="auto"/>
                </w:tcPr>
                <w:p w14:paraId="24F4C105" w14:textId="77777777" w:rsidR="00BD7493" w:rsidRPr="00AB45A3" w:rsidRDefault="00BD7493" w:rsidP="00046F5A">
                  <w:pPr>
                    <w:jc w:val="center"/>
                    <w:rPr>
                      <w:sz w:val="16"/>
                      <w:szCs w:val="16"/>
                      <w:lang w:val="en-GB"/>
                    </w:rPr>
                  </w:pPr>
                </w:p>
              </w:tc>
            </w:tr>
          </w:tbl>
          <w:p w14:paraId="277E1356"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small molecule</w:t>
            </w:r>
            <w:r w:rsidR="00BD7493" w:rsidRPr="00AB45A3">
              <w:rPr>
                <w:sz w:val="16"/>
                <w:szCs w:val="16"/>
                <w:lang w:val="en-GB"/>
              </w:rPr>
              <w:t xml:space="preserve"> section is present</w:t>
            </w:r>
          </w:p>
        </w:tc>
      </w:tr>
      <w:tr w:rsidR="00FA574B" w14:paraId="3DC9B1E9" w14:textId="77777777" w:rsidTr="00BD7493">
        <w:tc>
          <w:tcPr>
            <w:tcW w:w="1617" w:type="dxa"/>
            <w:vAlign w:val="center"/>
          </w:tcPr>
          <w:p w14:paraId="07423967" w14:textId="77777777" w:rsidR="00FA574B" w:rsidRPr="00EC2317" w:rsidRDefault="00FA574B" w:rsidP="009C3873">
            <w:pPr>
              <w:rPr>
                <w:b/>
                <w:lang w:val="en-GB"/>
              </w:rPr>
            </w:pPr>
            <w:r w:rsidRPr="00EC2317">
              <w:rPr>
                <w:b/>
                <w:lang w:val="en-GB"/>
              </w:rPr>
              <w:t>Example:</w:t>
            </w:r>
          </w:p>
        </w:tc>
        <w:tc>
          <w:tcPr>
            <w:tcW w:w="8571" w:type="dxa"/>
          </w:tcPr>
          <w:p w14:paraId="12A0CC48" w14:textId="77777777" w:rsidR="00FA574B" w:rsidRPr="00E92C27" w:rsidRDefault="00FA574B" w:rsidP="00FA574B">
            <w:pPr>
              <w:pStyle w:val="Code"/>
              <w:rPr>
                <w:rFonts w:cs="Courier New"/>
              </w:rPr>
            </w:pPr>
            <w:r w:rsidRPr="00FA574B">
              <w:rPr>
                <w:rFonts w:cs="Courier New"/>
              </w:rPr>
              <w:t xml:space="preserve">MTD  </w:t>
            </w:r>
            <w:r>
              <w:rPr>
                <w:rFonts w:cs="Courier New"/>
              </w:rPr>
              <w:t>small_molecule</w:t>
            </w:r>
            <w:r w:rsidRPr="00FA574B">
              <w:rPr>
                <w:rFonts w:cs="Courier New"/>
              </w:rPr>
              <w:t>-quantification_unit  [PRIDE, PRIDE:0000395, Ratio, ]</w:t>
            </w:r>
          </w:p>
        </w:tc>
      </w:tr>
    </w:tbl>
    <w:p w14:paraId="450FE1F1" w14:textId="246AB7FC" w:rsidR="00DC7117" w:rsidRDefault="00DC7117" w:rsidP="00DC7117">
      <w:pPr>
        <w:pStyle w:val="Heading3"/>
        <w:rPr>
          <w:lang w:val="en-GB"/>
        </w:rPr>
      </w:pPr>
      <w:r>
        <w:rPr>
          <w:lang w:val="en-GB"/>
        </w:rPr>
        <w:t>small_molecule-database[1-n]</w:t>
      </w:r>
      <w:r w:rsidR="009C1390">
        <w:rPr>
          <w:lang w:val="en-GB"/>
        </w:rPr>
        <w:t>-</w:t>
      </w:r>
      <w:r w:rsidR="0020557B">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795"/>
        <w:gridCol w:w="8393"/>
      </w:tblGrid>
      <w:tr w:rsidR="00DC7117" w14:paraId="0C28916A" w14:textId="77777777" w:rsidTr="00DC7117">
        <w:trPr>
          <w:trHeight w:val="656"/>
        </w:trPr>
        <w:tc>
          <w:tcPr>
            <w:tcW w:w="1617" w:type="dxa"/>
            <w:vAlign w:val="center"/>
          </w:tcPr>
          <w:p w14:paraId="0D5BA28F" w14:textId="77777777" w:rsidR="00DC7117" w:rsidRPr="00EC2317" w:rsidRDefault="00DC7117" w:rsidP="00110053">
            <w:pPr>
              <w:rPr>
                <w:b/>
                <w:lang w:val="en-GB"/>
              </w:rPr>
            </w:pPr>
            <w:r w:rsidRPr="00EC2317">
              <w:rPr>
                <w:b/>
                <w:lang w:val="en-GB"/>
              </w:rPr>
              <w:t>Description:</w:t>
            </w:r>
          </w:p>
        </w:tc>
        <w:tc>
          <w:tcPr>
            <w:tcW w:w="8571" w:type="dxa"/>
          </w:tcPr>
          <w:p w14:paraId="0F7810C8" w14:textId="79C4C4EA" w:rsidR="00DC7117" w:rsidRPr="00EC2317" w:rsidRDefault="00DC7117" w:rsidP="00110053">
            <w:pPr>
              <w:rPr>
                <w:lang w:val="en-GB"/>
              </w:rPr>
            </w:pPr>
            <w:r>
              <w:rPr>
                <w:lang w:val="en-GB"/>
              </w:rPr>
              <w:t>The description of databases used in the small molecule section. TO COMPLETE</w:t>
            </w:r>
          </w:p>
        </w:tc>
      </w:tr>
      <w:tr w:rsidR="00DC7117" w14:paraId="44A131DA" w14:textId="77777777" w:rsidTr="00110053">
        <w:tc>
          <w:tcPr>
            <w:tcW w:w="1617" w:type="dxa"/>
            <w:vAlign w:val="center"/>
          </w:tcPr>
          <w:p w14:paraId="0B5F514C" w14:textId="77777777" w:rsidR="00DC7117" w:rsidRPr="00EC2317" w:rsidRDefault="00DC7117" w:rsidP="00110053">
            <w:pPr>
              <w:rPr>
                <w:b/>
                <w:lang w:val="en-GB"/>
              </w:rPr>
            </w:pPr>
            <w:r w:rsidRPr="00EC2317">
              <w:rPr>
                <w:b/>
                <w:lang w:val="en-GB"/>
              </w:rPr>
              <w:t>Type:</w:t>
            </w:r>
          </w:p>
        </w:tc>
        <w:tc>
          <w:tcPr>
            <w:tcW w:w="8571" w:type="dxa"/>
          </w:tcPr>
          <w:p w14:paraId="62BE9684" w14:textId="3BC275A4" w:rsidR="00DC7117" w:rsidRPr="00EC2317" w:rsidRDefault="0020557B" w:rsidP="00110053">
            <w:pPr>
              <w:rPr>
                <w:lang w:val="en-GB"/>
              </w:rPr>
            </w:pPr>
            <w:r>
              <w:rPr>
                <w:lang w:val="en-GB"/>
              </w:rPr>
              <w:t>Param</w:t>
            </w:r>
          </w:p>
        </w:tc>
      </w:tr>
      <w:tr w:rsidR="00DC7117" w14:paraId="6FEB41DD" w14:textId="77777777" w:rsidTr="00110053">
        <w:tc>
          <w:tcPr>
            <w:tcW w:w="1617" w:type="dxa"/>
            <w:vAlign w:val="center"/>
          </w:tcPr>
          <w:p w14:paraId="7702413F" w14:textId="77777777" w:rsidR="00DC7117" w:rsidRPr="00EC2317" w:rsidRDefault="00DC7117" w:rsidP="00110053">
            <w:pPr>
              <w:rPr>
                <w:b/>
                <w:lang w:val="en-GB"/>
              </w:rPr>
            </w:pPr>
            <w:commentRangeStart w:id="138"/>
            <w:r>
              <w:rPr>
                <w:b/>
                <w:lang w:val="en-GB"/>
              </w:rPr>
              <w:t>Mandatory</w:t>
            </w:r>
            <w:commentRangeEnd w:id="138"/>
            <w:r>
              <w:rPr>
                <w:rStyle w:val="CommentReference"/>
              </w:rPr>
              <w:commentReference w:id="138"/>
            </w:r>
          </w:p>
        </w:tc>
        <w:tc>
          <w:tcPr>
            <w:tcW w:w="8571" w:type="dxa"/>
          </w:tcPr>
          <w:tbl>
            <w:tblPr>
              <w:tblStyle w:val="TableGrid"/>
              <w:tblW w:w="0" w:type="auto"/>
              <w:tblLook w:val="04A0" w:firstRow="1" w:lastRow="0" w:firstColumn="1" w:lastColumn="0" w:noHBand="0" w:noVBand="1"/>
            </w:tblPr>
            <w:tblGrid>
              <w:gridCol w:w="1195"/>
              <w:gridCol w:w="901"/>
              <w:gridCol w:w="901"/>
            </w:tblGrid>
            <w:tr w:rsidR="00DC7117" w:rsidRPr="00AB45A3" w14:paraId="65AB482B" w14:textId="77777777" w:rsidTr="00110053">
              <w:tc>
                <w:tcPr>
                  <w:tcW w:w="0" w:type="auto"/>
                  <w:tcBorders>
                    <w:top w:val="nil"/>
                    <w:left w:val="nil"/>
                  </w:tcBorders>
                </w:tcPr>
                <w:p w14:paraId="2C8E11E9" w14:textId="77777777" w:rsidR="00DC7117" w:rsidRPr="00AB45A3" w:rsidRDefault="00DC7117" w:rsidP="00110053">
                  <w:pPr>
                    <w:jc w:val="center"/>
                    <w:rPr>
                      <w:sz w:val="16"/>
                      <w:szCs w:val="16"/>
                      <w:lang w:val="en-GB"/>
                    </w:rPr>
                  </w:pPr>
                </w:p>
              </w:tc>
              <w:tc>
                <w:tcPr>
                  <w:tcW w:w="0" w:type="auto"/>
                </w:tcPr>
                <w:p w14:paraId="6151F394" w14:textId="77777777" w:rsidR="00DC7117" w:rsidRPr="00AB45A3" w:rsidRDefault="00DC7117" w:rsidP="00110053">
                  <w:pPr>
                    <w:jc w:val="center"/>
                    <w:rPr>
                      <w:sz w:val="16"/>
                      <w:szCs w:val="16"/>
                      <w:lang w:val="en-GB"/>
                    </w:rPr>
                  </w:pPr>
                  <w:r w:rsidRPr="00AB45A3">
                    <w:rPr>
                      <w:sz w:val="16"/>
                      <w:szCs w:val="16"/>
                      <w:lang w:val="en-GB"/>
                    </w:rPr>
                    <w:t>Summary</w:t>
                  </w:r>
                </w:p>
              </w:tc>
              <w:tc>
                <w:tcPr>
                  <w:tcW w:w="0" w:type="auto"/>
                </w:tcPr>
                <w:p w14:paraId="1FFA701A" w14:textId="77777777" w:rsidR="00DC7117" w:rsidRPr="00AB45A3" w:rsidRDefault="00DC7117" w:rsidP="00110053">
                  <w:pPr>
                    <w:jc w:val="center"/>
                    <w:rPr>
                      <w:sz w:val="16"/>
                      <w:szCs w:val="16"/>
                      <w:lang w:val="en-GB"/>
                    </w:rPr>
                  </w:pPr>
                  <w:r w:rsidRPr="00AB45A3">
                    <w:rPr>
                      <w:sz w:val="16"/>
                      <w:szCs w:val="16"/>
                      <w:lang w:val="en-GB"/>
                    </w:rPr>
                    <w:t>Complete</w:t>
                  </w:r>
                </w:p>
              </w:tc>
            </w:tr>
            <w:tr w:rsidR="00DC7117" w:rsidRPr="00AB45A3" w14:paraId="7CBC418C" w14:textId="77777777" w:rsidTr="00110053">
              <w:tc>
                <w:tcPr>
                  <w:tcW w:w="0" w:type="auto"/>
                </w:tcPr>
                <w:p w14:paraId="76FC98B2" w14:textId="77777777" w:rsidR="00DC7117" w:rsidRPr="00AB45A3" w:rsidRDefault="00DC7117" w:rsidP="00110053">
                  <w:pPr>
                    <w:rPr>
                      <w:sz w:val="16"/>
                      <w:szCs w:val="16"/>
                      <w:lang w:val="en-GB"/>
                    </w:rPr>
                  </w:pPr>
                  <w:r w:rsidRPr="00AB45A3">
                    <w:rPr>
                      <w:sz w:val="16"/>
                      <w:szCs w:val="16"/>
                      <w:lang w:val="en-GB"/>
                    </w:rPr>
                    <w:t>Quantification</w:t>
                  </w:r>
                </w:p>
              </w:tc>
              <w:tc>
                <w:tcPr>
                  <w:tcW w:w="0" w:type="auto"/>
                </w:tcPr>
                <w:p w14:paraId="537AE743" w14:textId="77777777" w:rsidR="00DC7117" w:rsidRPr="00AB45A3" w:rsidRDefault="00DC7117" w:rsidP="00110053">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D06E642" w14:textId="77777777" w:rsidR="00DC7117" w:rsidRPr="00AB45A3" w:rsidRDefault="00DC7117" w:rsidP="00110053">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r w:rsidR="00DC7117" w:rsidRPr="00AB45A3" w14:paraId="156273AB" w14:textId="77777777" w:rsidTr="00110053">
              <w:tc>
                <w:tcPr>
                  <w:tcW w:w="0" w:type="auto"/>
                </w:tcPr>
                <w:p w14:paraId="5D2B9450" w14:textId="77777777" w:rsidR="00DC7117" w:rsidRPr="00AB45A3" w:rsidRDefault="00DC7117" w:rsidP="00110053">
                  <w:pPr>
                    <w:rPr>
                      <w:sz w:val="16"/>
                      <w:szCs w:val="16"/>
                      <w:lang w:val="en-GB"/>
                    </w:rPr>
                  </w:pPr>
                  <w:r w:rsidRPr="00AB45A3">
                    <w:rPr>
                      <w:sz w:val="16"/>
                      <w:szCs w:val="16"/>
                      <w:lang w:val="en-GB"/>
                    </w:rPr>
                    <w:t>Identification</w:t>
                  </w:r>
                </w:p>
              </w:tc>
              <w:tc>
                <w:tcPr>
                  <w:tcW w:w="0" w:type="auto"/>
                </w:tcPr>
                <w:p w14:paraId="6BE5B606" w14:textId="77777777" w:rsidR="00DC7117" w:rsidRPr="00AB45A3" w:rsidRDefault="00DC7117" w:rsidP="00110053">
                  <w:pPr>
                    <w:jc w:val="center"/>
                    <w:rPr>
                      <w:sz w:val="16"/>
                      <w:szCs w:val="16"/>
                      <w:lang w:val="en-GB"/>
                    </w:rPr>
                  </w:pPr>
                </w:p>
              </w:tc>
              <w:tc>
                <w:tcPr>
                  <w:tcW w:w="0" w:type="auto"/>
                </w:tcPr>
                <w:p w14:paraId="6684F2C6" w14:textId="77777777" w:rsidR="00DC7117" w:rsidRPr="00AB45A3" w:rsidRDefault="00DC7117" w:rsidP="00110053">
                  <w:pPr>
                    <w:jc w:val="center"/>
                    <w:rPr>
                      <w:sz w:val="16"/>
                      <w:szCs w:val="16"/>
                      <w:lang w:val="en-GB"/>
                    </w:rPr>
                  </w:pPr>
                </w:p>
              </w:tc>
            </w:tr>
          </w:tbl>
          <w:p w14:paraId="7CFC2383" w14:textId="77777777" w:rsidR="00DC7117" w:rsidRPr="00AB45A3" w:rsidRDefault="00DC7117" w:rsidP="00110053">
            <w:pPr>
              <w:rPr>
                <w:sz w:val="16"/>
                <w:szCs w:val="16"/>
                <w:lang w:val="en-GB"/>
              </w:rPr>
            </w:pPr>
            <w:r w:rsidRPr="00506B44">
              <w:rPr>
                <w:sz w:val="18"/>
                <w:szCs w:val="16"/>
                <w:vertAlign w:val="superscript"/>
                <w:lang w:val="en-GB"/>
              </w:rPr>
              <w:t>1</w:t>
            </w:r>
            <w:r w:rsidRPr="00AB45A3">
              <w:rPr>
                <w:sz w:val="16"/>
                <w:szCs w:val="16"/>
                <w:lang w:val="en-GB"/>
              </w:rPr>
              <w:t xml:space="preserve">mandatory if </w:t>
            </w:r>
            <w:r>
              <w:rPr>
                <w:sz w:val="16"/>
                <w:szCs w:val="16"/>
                <w:lang w:val="en-GB"/>
              </w:rPr>
              <w:t>small molecule</w:t>
            </w:r>
            <w:r w:rsidRPr="00AB45A3">
              <w:rPr>
                <w:sz w:val="16"/>
                <w:szCs w:val="16"/>
                <w:lang w:val="en-GB"/>
              </w:rPr>
              <w:t xml:space="preserve"> section is present</w:t>
            </w:r>
          </w:p>
        </w:tc>
      </w:tr>
      <w:tr w:rsidR="00DC7117" w14:paraId="1386FB48" w14:textId="77777777" w:rsidTr="00110053">
        <w:tc>
          <w:tcPr>
            <w:tcW w:w="1617" w:type="dxa"/>
            <w:vAlign w:val="center"/>
          </w:tcPr>
          <w:p w14:paraId="2F4A9D11" w14:textId="77777777" w:rsidR="00DC7117" w:rsidRPr="00EC2317" w:rsidRDefault="00DC7117" w:rsidP="00110053">
            <w:pPr>
              <w:rPr>
                <w:b/>
                <w:lang w:val="en-GB"/>
              </w:rPr>
            </w:pPr>
            <w:r w:rsidRPr="00EC2317">
              <w:rPr>
                <w:b/>
                <w:lang w:val="en-GB"/>
              </w:rPr>
              <w:t>Example:</w:t>
            </w:r>
          </w:p>
        </w:tc>
        <w:tc>
          <w:tcPr>
            <w:tcW w:w="8571" w:type="dxa"/>
          </w:tcPr>
          <w:p w14:paraId="5C7870A9" w14:textId="77777777" w:rsidR="00DC7117" w:rsidRPr="00E92C27" w:rsidRDefault="00DC7117" w:rsidP="00110053">
            <w:pPr>
              <w:pStyle w:val="Code"/>
              <w:rPr>
                <w:rFonts w:cs="Courier New"/>
              </w:rPr>
            </w:pPr>
            <w:r w:rsidRPr="00DC7117">
              <w:rPr>
                <w:rFonts w:cs="Courier New"/>
                <w:highlight w:val="yellow"/>
              </w:rPr>
              <w:t>MTD  small_molecule-quantification_unit  [PRIDE, PRIDE:0000395, Ratio, ]</w:t>
            </w:r>
          </w:p>
        </w:tc>
      </w:tr>
    </w:tbl>
    <w:p w14:paraId="1873C8AC" w14:textId="65EE6AF5" w:rsidR="00DC7117" w:rsidRDefault="00DC7117" w:rsidP="00DC7117">
      <w:pPr>
        <w:pStyle w:val="Heading3"/>
        <w:rPr>
          <w:lang w:val="en-GB"/>
        </w:rPr>
      </w:pPr>
      <w:r>
        <w:rPr>
          <w:lang w:val="en-GB"/>
        </w:rPr>
        <w:t>small_molecule-database[1-n]</w:t>
      </w:r>
      <w:r w:rsidR="009C1390">
        <w:rPr>
          <w:lang w:val="en-GB"/>
        </w:rPr>
        <w:t>-</w:t>
      </w:r>
      <w:r w:rsidR="0020557B">
        <w:rPr>
          <w:lang w:val="en-GB"/>
        </w:rPr>
        <w:t>prefix</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178"/>
        <w:gridCol w:w="8393"/>
      </w:tblGrid>
      <w:tr w:rsidR="00DC7117" w14:paraId="3564F7E0" w14:textId="77777777" w:rsidTr="00110053">
        <w:tc>
          <w:tcPr>
            <w:tcW w:w="1617" w:type="dxa"/>
            <w:vAlign w:val="center"/>
          </w:tcPr>
          <w:p w14:paraId="2CE63332" w14:textId="77777777" w:rsidR="00DC7117" w:rsidRPr="00EC2317" w:rsidRDefault="00DC7117" w:rsidP="00110053">
            <w:pPr>
              <w:rPr>
                <w:b/>
                <w:lang w:val="en-GB"/>
              </w:rPr>
            </w:pPr>
            <w:r w:rsidRPr="00EC2317">
              <w:rPr>
                <w:b/>
                <w:lang w:val="en-GB"/>
              </w:rPr>
              <w:t>Description:</w:t>
            </w:r>
          </w:p>
        </w:tc>
        <w:tc>
          <w:tcPr>
            <w:tcW w:w="8571" w:type="dxa"/>
            <w:gridSpan w:val="2"/>
          </w:tcPr>
          <w:p w14:paraId="1646CE4C" w14:textId="2B101EFD" w:rsidR="00DC7117" w:rsidRPr="00EC2317" w:rsidRDefault="00DC7117" w:rsidP="00110053">
            <w:pPr>
              <w:rPr>
                <w:lang w:val="en-GB"/>
              </w:rPr>
            </w:pPr>
            <w:r>
              <w:rPr>
                <w:lang w:val="en-GB"/>
              </w:rPr>
              <w:t>The prefix used in the “identifier” column of SML and SME tables</w:t>
            </w:r>
          </w:p>
        </w:tc>
      </w:tr>
      <w:tr w:rsidR="00DC7117" w14:paraId="066E2A4F" w14:textId="77777777" w:rsidTr="00110053">
        <w:tc>
          <w:tcPr>
            <w:tcW w:w="1617" w:type="dxa"/>
            <w:vAlign w:val="center"/>
          </w:tcPr>
          <w:p w14:paraId="7D86240A" w14:textId="77777777" w:rsidR="00DC7117" w:rsidRPr="00EC2317" w:rsidRDefault="00DC7117" w:rsidP="00110053">
            <w:pPr>
              <w:rPr>
                <w:b/>
                <w:lang w:val="en-GB"/>
              </w:rPr>
            </w:pPr>
            <w:r w:rsidRPr="00EC2317">
              <w:rPr>
                <w:b/>
                <w:lang w:val="en-GB"/>
              </w:rPr>
              <w:t>Type:</w:t>
            </w:r>
          </w:p>
        </w:tc>
        <w:tc>
          <w:tcPr>
            <w:tcW w:w="8571" w:type="dxa"/>
            <w:gridSpan w:val="2"/>
          </w:tcPr>
          <w:p w14:paraId="1E218168" w14:textId="319A29BD" w:rsidR="00DC7117" w:rsidRPr="00EC2317" w:rsidRDefault="00610B10" w:rsidP="00110053">
            <w:pPr>
              <w:rPr>
                <w:lang w:val="en-GB"/>
              </w:rPr>
            </w:pPr>
            <w:r>
              <w:rPr>
                <w:lang w:val="en-GB"/>
              </w:rPr>
              <w:t>String</w:t>
            </w:r>
          </w:p>
        </w:tc>
      </w:tr>
      <w:tr w:rsidR="00DC7117" w14:paraId="695FABA9" w14:textId="77777777" w:rsidTr="00110053">
        <w:tc>
          <w:tcPr>
            <w:tcW w:w="1617" w:type="dxa"/>
            <w:vAlign w:val="center"/>
          </w:tcPr>
          <w:p w14:paraId="4B59BCAA" w14:textId="77777777" w:rsidR="00DC7117" w:rsidRPr="00EC2317" w:rsidRDefault="00DC7117" w:rsidP="00110053">
            <w:pPr>
              <w:rPr>
                <w:b/>
                <w:lang w:val="en-GB"/>
              </w:rPr>
            </w:pPr>
            <w:r>
              <w:rPr>
                <w:b/>
                <w:lang w:val="en-GB"/>
              </w:rPr>
              <w:t>Mandatory</w:t>
            </w:r>
          </w:p>
        </w:tc>
        <w:tc>
          <w:tcPr>
            <w:tcW w:w="8571" w:type="dxa"/>
            <w:gridSpan w:val="2"/>
          </w:tcPr>
          <w:tbl>
            <w:tblPr>
              <w:tblStyle w:val="TableGrid"/>
              <w:tblW w:w="0" w:type="auto"/>
              <w:tblLook w:val="04A0" w:firstRow="1" w:lastRow="0" w:firstColumn="1" w:lastColumn="0" w:noHBand="0" w:noVBand="1"/>
            </w:tblPr>
            <w:tblGrid>
              <w:gridCol w:w="1195"/>
              <w:gridCol w:w="901"/>
              <w:gridCol w:w="901"/>
            </w:tblGrid>
            <w:tr w:rsidR="00DC7117" w:rsidRPr="00610B10" w14:paraId="3DDBF50E" w14:textId="77777777" w:rsidTr="00110053">
              <w:tc>
                <w:tcPr>
                  <w:tcW w:w="0" w:type="auto"/>
                  <w:tcBorders>
                    <w:top w:val="nil"/>
                    <w:left w:val="nil"/>
                  </w:tcBorders>
                </w:tcPr>
                <w:p w14:paraId="4CA7A6CA" w14:textId="77777777" w:rsidR="00DC7117" w:rsidRPr="00610B10" w:rsidRDefault="00DC7117" w:rsidP="00110053">
                  <w:pPr>
                    <w:jc w:val="center"/>
                    <w:rPr>
                      <w:sz w:val="16"/>
                      <w:szCs w:val="16"/>
                      <w:highlight w:val="yellow"/>
                      <w:lang w:val="en-GB"/>
                    </w:rPr>
                  </w:pPr>
                </w:p>
              </w:tc>
              <w:tc>
                <w:tcPr>
                  <w:tcW w:w="0" w:type="auto"/>
                </w:tcPr>
                <w:p w14:paraId="56B675D6" w14:textId="77777777" w:rsidR="00DC7117" w:rsidRPr="00610B10" w:rsidRDefault="00DC7117" w:rsidP="00110053">
                  <w:pPr>
                    <w:jc w:val="center"/>
                    <w:rPr>
                      <w:sz w:val="16"/>
                      <w:szCs w:val="16"/>
                      <w:highlight w:val="yellow"/>
                      <w:lang w:val="en-GB"/>
                    </w:rPr>
                  </w:pPr>
                  <w:r w:rsidRPr="00610B10">
                    <w:rPr>
                      <w:sz w:val="16"/>
                      <w:szCs w:val="16"/>
                      <w:highlight w:val="yellow"/>
                      <w:lang w:val="en-GB"/>
                    </w:rPr>
                    <w:t>Summary</w:t>
                  </w:r>
                </w:p>
              </w:tc>
              <w:tc>
                <w:tcPr>
                  <w:tcW w:w="0" w:type="auto"/>
                </w:tcPr>
                <w:p w14:paraId="30D38682" w14:textId="77777777" w:rsidR="00DC7117" w:rsidRPr="00610B10" w:rsidRDefault="00DC7117" w:rsidP="00110053">
                  <w:pPr>
                    <w:jc w:val="center"/>
                    <w:rPr>
                      <w:sz w:val="16"/>
                      <w:szCs w:val="16"/>
                      <w:highlight w:val="yellow"/>
                      <w:lang w:val="en-GB"/>
                    </w:rPr>
                  </w:pPr>
                  <w:r w:rsidRPr="00610B10">
                    <w:rPr>
                      <w:sz w:val="16"/>
                      <w:szCs w:val="16"/>
                      <w:highlight w:val="yellow"/>
                      <w:lang w:val="en-GB"/>
                    </w:rPr>
                    <w:t>Complete</w:t>
                  </w:r>
                </w:p>
              </w:tc>
            </w:tr>
            <w:tr w:rsidR="00DC7117" w:rsidRPr="00610B10" w14:paraId="51515493" w14:textId="77777777" w:rsidTr="00110053">
              <w:tc>
                <w:tcPr>
                  <w:tcW w:w="0" w:type="auto"/>
                </w:tcPr>
                <w:p w14:paraId="3A54ED08" w14:textId="77777777" w:rsidR="00DC7117" w:rsidRPr="00610B10" w:rsidRDefault="00DC7117" w:rsidP="00110053">
                  <w:pPr>
                    <w:rPr>
                      <w:sz w:val="16"/>
                      <w:szCs w:val="16"/>
                      <w:highlight w:val="yellow"/>
                      <w:lang w:val="en-GB"/>
                    </w:rPr>
                  </w:pPr>
                  <w:r w:rsidRPr="00610B10">
                    <w:rPr>
                      <w:sz w:val="16"/>
                      <w:szCs w:val="16"/>
                      <w:highlight w:val="yellow"/>
                      <w:lang w:val="en-GB"/>
                    </w:rPr>
                    <w:t>Quantification</w:t>
                  </w:r>
                </w:p>
              </w:tc>
              <w:tc>
                <w:tcPr>
                  <w:tcW w:w="0" w:type="auto"/>
                </w:tcPr>
                <w:p w14:paraId="671628AA" w14:textId="77777777" w:rsidR="00DC7117" w:rsidRPr="00610B10" w:rsidRDefault="00DC7117"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5822FD04" w14:textId="77777777" w:rsidR="00DC7117" w:rsidRPr="00610B10" w:rsidRDefault="00DC7117"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DC7117" w:rsidRPr="00610B10" w14:paraId="4C0C2DEC" w14:textId="77777777" w:rsidTr="00110053">
              <w:tc>
                <w:tcPr>
                  <w:tcW w:w="0" w:type="auto"/>
                </w:tcPr>
                <w:p w14:paraId="3826683D" w14:textId="77777777" w:rsidR="00DC7117" w:rsidRPr="00610B10" w:rsidRDefault="00DC7117" w:rsidP="00110053">
                  <w:pPr>
                    <w:rPr>
                      <w:sz w:val="16"/>
                      <w:szCs w:val="16"/>
                      <w:highlight w:val="yellow"/>
                      <w:lang w:val="en-GB"/>
                    </w:rPr>
                  </w:pPr>
                  <w:r w:rsidRPr="00610B10">
                    <w:rPr>
                      <w:sz w:val="16"/>
                      <w:szCs w:val="16"/>
                      <w:highlight w:val="yellow"/>
                      <w:lang w:val="en-GB"/>
                    </w:rPr>
                    <w:t>Identification</w:t>
                  </w:r>
                </w:p>
              </w:tc>
              <w:tc>
                <w:tcPr>
                  <w:tcW w:w="0" w:type="auto"/>
                </w:tcPr>
                <w:p w14:paraId="3479C806" w14:textId="77777777" w:rsidR="00DC7117" w:rsidRPr="00610B10" w:rsidRDefault="00DC7117" w:rsidP="00110053">
                  <w:pPr>
                    <w:jc w:val="center"/>
                    <w:rPr>
                      <w:sz w:val="16"/>
                      <w:szCs w:val="16"/>
                      <w:highlight w:val="yellow"/>
                      <w:lang w:val="en-GB"/>
                    </w:rPr>
                  </w:pPr>
                </w:p>
              </w:tc>
              <w:tc>
                <w:tcPr>
                  <w:tcW w:w="0" w:type="auto"/>
                </w:tcPr>
                <w:p w14:paraId="3EFB5C2E" w14:textId="77777777" w:rsidR="00DC7117" w:rsidRPr="00610B10" w:rsidRDefault="00DC7117" w:rsidP="00110053">
                  <w:pPr>
                    <w:jc w:val="center"/>
                    <w:rPr>
                      <w:sz w:val="16"/>
                      <w:szCs w:val="16"/>
                      <w:highlight w:val="yellow"/>
                      <w:lang w:val="en-GB"/>
                    </w:rPr>
                  </w:pPr>
                </w:p>
              </w:tc>
            </w:tr>
          </w:tbl>
          <w:p w14:paraId="0A4A8F14" w14:textId="77777777" w:rsidR="00DC7117" w:rsidRPr="00610B10" w:rsidRDefault="00DC7117" w:rsidP="00110053">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DC7117" w14:paraId="26AEA855" w14:textId="77777777" w:rsidTr="00110053">
        <w:tc>
          <w:tcPr>
            <w:tcW w:w="1617" w:type="dxa"/>
            <w:vAlign w:val="center"/>
          </w:tcPr>
          <w:p w14:paraId="1649517B" w14:textId="77777777" w:rsidR="00DC7117" w:rsidRPr="00EC2317" w:rsidRDefault="00DC7117" w:rsidP="00110053">
            <w:pPr>
              <w:rPr>
                <w:b/>
                <w:lang w:val="en-GB"/>
              </w:rPr>
            </w:pPr>
            <w:r w:rsidRPr="00EC2317">
              <w:rPr>
                <w:b/>
                <w:lang w:val="en-GB"/>
              </w:rPr>
              <w:t>Example:</w:t>
            </w:r>
          </w:p>
        </w:tc>
        <w:tc>
          <w:tcPr>
            <w:tcW w:w="8571" w:type="dxa"/>
            <w:gridSpan w:val="2"/>
          </w:tcPr>
          <w:p w14:paraId="15C7A26B" w14:textId="77777777" w:rsidR="00DC7117" w:rsidRPr="00610B10" w:rsidRDefault="00DC7117" w:rsidP="00110053">
            <w:pPr>
              <w:pStyle w:val="Code"/>
              <w:rPr>
                <w:rFonts w:cs="Courier New"/>
                <w:highlight w:val="yellow"/>
              </w:rPr>
            </w:pPr>
            <w:r w:rsidRPr="00610B10">
              <w:rPr>
                <w:rFonts w:cs="Courier New"/>
                <w:highlight w:val="yellow"/>
              </w:rPr>
              <w:t>MTD  small_molecule-quantification_unit  [PRIDE, PRIDE:0000395, Ratio, ]</w:t>
            </w:r>
          </w:p>
        </w:tc>
      </w:tr>
      <w:tr w:rsidR="00610B10" w14:paraId="24EE3DDF" w14:textId="77777777" w:rsidTr="00610B10">
        <w:tc>
          <w:tcPr>
            <w:tcW w:w="1795" w:type="dxa"/>
            <w:gridSpan w:val="2"/>
            <w:vAlign w:val="center"/>
          </w:tcPr>
          <w:p w14:paraId="3799D2DB" w14:textId="77777777" w:rsidR="00610B10" w:rsidRPr="00EC2317" w:rsidRDefault="00610B10" w:rsidP="00110053">
            <w:pPr>
              <w:rPr>
                <w:b/>
                <w:lang w:val="en-GB"/>
              </w:rPr>
            </w:pPr>
            <w:r w:rsidRPr="00EC2317">
              <w:rPr>
                <w:b/>
                <w:lang w:val="en-GB"/>
              </w:rPr>
              <w:t>Example:</w:t>
            </w:r>
          </w:p>
        </w:tc>
        <w:tc>
          <w:tcPr>
            <w:tcW w:w="8393" w:type="dxa"/>
          </w:tcPr>
          <w:p w14:paraId="233AE19E" w14:textId="77777777" w:rsidR="00610B10" w:rsidRPr="00E92C27" w:rsidRDefault="00610B10" w:rsidP="00110053">
            <w:pPr>
              <w:pStyle w:val="Code"/>
              <w:rPr>
                <w:rFonts w:cs="Courier New"/>
              </w:rPr>
            </w:pPr>
            <w:r w:rsidRPr="00DC7117">
              <w:rPr>
                <w:rFonts w:cs="Courier New"/>
                <w:highlight w:val="yellow"/>
              </w:rPr>
              <w:t>MTD  small_molecule-quantification_unit  [PRIDE, PRIDE:0000395, Ratio, ]</w:t>
            </w:r>
          </w:p>
        </w:tc>
      </w:tr>
    </w:tbl>
    <w:p w14:paraId="62C854D3" w14:textId="7F9C199A" w:rsidR="00610B10" w:rsidRDefault="00610B10" w:rsidP="00610B10">
      <w:pPr>
        <w:pStyle w:val="Heading3"/>
        <w:rPr>
          <w:lang w:val="en-GB"/>
        </w:rPr>
      </w:pPr>
      <w:r>
        <w:rPr>
          <w:lang w:val="en-GB"/>
        </w:rPr>
        <w:t>small_molecule-database</w:t>
      </w:r>
      <w:r w:rsidR="00BA46AE">
        <w:rPr>
          <w:lang w:val="en-GB"/>
        </w:rPr>
        <w:t xml:space="preserve"> </w:t>
      </w:r>
      <w:r>
        <w:rPr>
          <w:lang w:val="en-GB"/>
        </w:rPr>
        <w:t>[1-n]</w:t>
      </w:r>
      <w:r w:rsidR="009C1390">
        <w:rPr>
          <w:lang w:val="en-GB"/>
        </w:rPr>
        <w:t>-</w:t>
      </w:r>
      <w:r w:rsidR="00BA46AE">
        <w:rPr>
          <w:lang w:val="en-GB"/>
        </w:rPr>
        <w:t>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10B10" w14:paraId="4F070D22" w14:textId="77777777" w:rsidTr="00110053">
        <w:tc>
          <w:tcPr>
            <w:tcW w:w="1617" w:type="dxa"/>
            <w:vAlign w:val="center"/>
          </w:tcPr>
          <w:p w14:paraId="3A6B0110" w14:textId="77777777" w:rsidR="00610B10" w:rsidRPr="00EC2317" w:rsidRDefault="00610B10" w:rsidP="00110053">
            <w:pPr>
              <w:rPr>
                <w:b/>
                <w:lang w:val="en-GB"/>
              </w:rPr>
            </w:pPr>
            <w:r w:rsidRPr="00EC2317">
              <w:rPr>
                <w:b/>
                <w:lang w:val="en-GB"/>
              </w:rPr>
              <w:t>Description:</w:t>
            </w:r>
          </w:p>
        </w:tc>
        <w:tc>
          <w:tcPr>
            <w:tcW w:w="8571" w:type="dxa"/>
          </w:tcPr>
          <w:p w14:paraId="3614978F" w14:textId="7C7232B2" w:rsidR="00610B10" w:rsidRPr="00EC2317" w:rsidRDefault="00610B10" w:rsidP="00610B10">
            <w:pPr>
              <w:rPr>
                <w:lang w:val="en-GB"/>
              </w:rPr>
            </w:pPr>
            <w:r>
              <w:rPr>
                <w:lang w:val="en-GB"/>
              </w:rPr>
              <w:t>The database version .</w:t>
            </w:r>
            <w:r w:rsidRPr="00610B10">
              <w:rPr>
                <w:highlight w:val="yellow"/>
                <w:lang w:val="en-GB"/>
              </w:rPr>
              <w:t>. TO COMPLETE</w:t>
            </w:r>
          </w:p>
        </w:tc>
      </w:tr>
      <w:tr w:rsidR="00610B10" w14:paraId="5FD62EF2" w14:textId="77777777" w:rsidTr="00110053">
        <w:tc>
          <w:tcPr>
            <w:tcW w:w="1617" w:type="dxa"/>
            <w:vAlign w:val="center"/>
          </w:tcPr>
          <w:p w14:paraId="5C8FB66E" w14:textId="77777777" w:rsidR="00610B10" w:rsidRPr="00EC2317" w:rsidRDefault="00610B10" w:rsidP="00110053">
            <w:pPr>
              <w:rPr>
                <w:b/>
                <w:lang w:val="en-GB"/>
              </w:rPr>
            </w:pPr>
            <w:r w:rsidRPr="00EC2317">
              <w:rPr>
                <w:b/>
                <w:lang w:val="en-GB"/>
              </w:rPr>
              <w:t>Type:</w:t>
            </w:r>
          </w:p>
        </w:tc>
        <w:tc>
          <w:tcPr>
            <w:tcW w:w="8571" w:type="dxa"/>
          </w:tcPr>
          <w:p w14:paraId="10567514" w14:textId="77777777" w:rsidR="00610B10" w:rsidRPr="00EC2317" w:rsidRDefault="00610B10" w:rsidP="00110053">
            <w:pPr>
              <w:rPr>
                <w:lang w:val="en-GB"/>
              </w:rPr>
            </w:pPr>
            <w:r>
              <w:rPr>
                <w:lang w:val="en-GB"/>
              </w:rPr>
              <w:t>String</w:t>
            </w:r>
          </w:p>
        </w:tc>
      </w:tr>
      <w:tr w:rsidR="00610B10" w14:paraId="32806B6F" w14:textId="77777777" w:rsidTr="00110053">
        <w:tc>
          <w:tcPr>
            <w:tcW w:w="1617" w:type="dxa"/>
            <w:vAlign w:val="center"/>
          </w:tcPr>
          <w:p w14:paraId="36D3D9F9" w14:textId="77777777" w:rsidR="00610B10" w:rsidRPr="00EC2317" w:rsidRDefault="00610B1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10B10" w:rsidRPr="00610B10" w14:paraId="343CA9E4" w14:textId="77777777" w:rsidTr="00110053">
              <w:tc>
                <w:tcPr>
                  <w:tcW w:w="0" w:type="auto"/>
                  <w:tcBorders>
                    <w:top w:val="nil"/>
                    <w:left w:val="nil"/>
                  </w:tcBorders>
                </w:tcPr>
                <w:p w14:paraId="785DFA0C" w14:textId="77777777" w:rsidR="00610B10" w:rsidRPr="00610B10" w:rsidRDefault="00610B10" w:rsidP="00110053">
                  <w:pPr>
                    <w:jc w:val="center"/>
                    <w:rPr>
                      <w:sz w:val="16"/>
                      <w:szCs w:val="16"/>
                      <w:highlight w:val="yellow"/>
                      <w:lang w:val="en-GB"/>
                    </w:rPr>
                  </w:pPr>
                </w:p>
              </w:tc>
              <w:tc>
                <w:tcPr>
                  <w:tcW w:w="0" w:type="auto"/>
                </w:tcPr>
                <w:p w14:paraId="484EA155" w14:textId="77777777" w:rsidR="00610B10" w:rsidRPr="00610B10" w:rsidRDefault="00610B10" w:rsidP="00110053">
                  <w:pPr>
                    <w:jc w:val="center"/>
                    <w:rPr>
                      <w:sz w:val="16"/>
                      <w:szCs w:val="16"/>
                      <w:highlight w:val="yellow"/>
                      <w:lang w:val="en-GB"/>
                    </w:rPr>
                  </w:pPr>
                  <w:r w:rsidRPr="00610B10">
                    <w:rPr>
                      <w:sz w:val="16"/>
                      <w:szCs w:val="16"/>
                      <w:highlight w:val="yellow"/>
                      <w:lang w:val="en-GB"/>
                    </w:rPr>
                    <w:t>Summary</w:t>
                  </w:r>
                </w:p>
              </w:tc>
              <w:tc>
                <w:tcPr>
                  <w:tcW w:w="0" w:type="auto"/>
                </w:tcPr>
                <w:p w14:paraId="0B902734" w14:textId="77777777" w:rsidR="00610B10" w:rsidRPr="00610B10" w:rsidRDefault="00610B10" w:rsidP="00110053">
                  <w:pPr>
                    <w:jc w:val="center"/>
                    <w:rPr>
                      <w:sz w:val="16"/>
                      <w:szCs w:val="16"/>
                      <w:highlight w:val="yellow"/>
                      <w:lang w:val="en-GB"/>
                    </w:rPr>
                  </w:pPr>
                  <w:r w:rsidRPr="00610B10">
                    <w:rPr>
                      <w:sz w:val="16"/>
                      <w:szCs w:val="16"/>
                      <w:highlight w:val="yellow"/>
                      <w:lang w:val="en-GB"/>
                    </w:rPr>
                    <w:t>Complete</w:t>
                  </w:r>
                </w:p>
              </w:tc>
            </w:tr>
            <w:tr w:rsidR="00610B10" w:rsidRPr="00610B10" w14:paraId="07254A07" w14:textId="77777777" w:rsidTr="00110053">
              <w:tc>
                <w:tcPr>
                  <w:tcW w:w="0" w:type="auto"/>
                </w:tcPr>
                <w:p w14:paraId="164E6BEB" w14:textId="77777777" w:rsidR="00610B10" w:rsidRPr="00610B10" w:rsidRDefault="00610B10" w:rsidP="00110053">
                  <w:pPr>
                    <w:rPr>
                      <w:sz w:val="16"/>
                      <w:szCs w:val="16"/>
                      <w:highlight w:val="yellow"/>
                      <w:lang w:val="en-GB"/>
                    </w:rPr>
                  </w:pPr>
                  <w:r w:rsidRPr="00610B10">
                    <w:rPr>
                      <w:sz w:val="16"/>
                      <w:szCs w:val="16"/>
                      <w:highlight w:val="yellow"/>
                      <w:lang w:val="en-GB"/>
                    </w:rPr>
                    <w:t>Quantification</w:t>
                  </w:r>
                </w:p>
              </w:tc>
              <w:tc>
                <w:tcPr>
                  <w:tcW w:w="0" w:type="auto"/>
                </w:tcPr>
                <w:p w14:paraId="598ED2E9" w14:textId="77777777" w:rsidR="00610B10" w:rsidRPr="00610B10" w:rsidRDefault="00610B10"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573E2BDB" w14:textId="77777777" w:rsidR="00610B10" w:rsidRPr="00610B10" w:rsidRDefault="00610B10"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610B10" w:rsidRPr="00610B10" w14:paraId="6550E120" w14:textId="77777777" w:rsidTr="00110053">
              <w:tc>
                <w:tcPr>
                  <w:tcW w:w="0" w:type="auto"/>
                </w:tcPr>
                <w:p w14:paraId="3C959D60" w14:textId="77777777" w:rsidR="00610B10" w:rsidRPr="00610B10" w:rsidRDefault="00610B10" w:rsidP="00110053">
                  <w:pPr>
                    <w:rPr>
                      <w:sz w:val="16"/>
                      <w:szCs w:val="16"/>
                      <w:highlight w:val="yellow"/>
                      <w:lang w:val="en-GB"/>
                    </w:rPr>
                  </w:pPr>
                  <w:r w:rsidRPr="00610B10">
                    <w:rPr>
                      <w:sz w:val="16"/>
                      <w:szCs w:val="16"/>
                      <w:highlight w:val="yellow"/>
                      <w:lang w:val="en-GB"/>
                    </w:rPr>
                    <w:t>Identification</w:t>
                  </w:r>
                </w:p>
              </w:tc>
              <w:tc>
                <w:tcPr>
                  <w:tcW w:w="0" w:type="auto"/>
                </w:tcPr>
                <w:p w14:paraId="52C33381" w14:textId="77777777" w:rsidR="00610B10" w:rsidRPr="00610B10" w:rsidRDefault="00610B10" w:rsidP="00110053">
                  <w:pPr>
                    <w:jc w:val="center"/>
                    <w:rPr>
                      <w:sz w:val="16"/>
                      <w:szCs w:val="16"/>
                      <w:highlight w:val="yellow"/>
                      <w:lang w:val="en-GB"/>
                    </w:rPr>
                  </w:pPr>
                </w:p>
              </w:tc>
              <w:tc>
                <w:tcPr>
                  <w:tcW w:w="0" w:type="auto"/>
                </w:tcPr>
                <w:p w14:paraId="259BCE95" w14:textId="77777777" w:rsidR="00610B10" w:rsidRPr="00610B10" w:rsidRDefault="00610B10" w:rsidP="00110053">
                  <w:pPr>
                    <w:jc w:val="center"/>
                    <w:rPr>
                      <w:sz w:val="16"/>
                      <w:szCs w:val="16"/>
                      <w:highlight w:val="yellow"/>
                      <w:lang w:val="en-GB"/>
                    </w:rPr>
                  </w:pPr>
                </w:p>
              </w:tc>
            </w:tr>
          </w:tbl>
          <w:p w14:paraId="6AD96EE6" w14:textId="77777777" w:rsidR="00610B10" w:rsidRPr="00610B10" w:rsidRDefault="00610B10" w:rsidP="00110053">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610B10" w14:paraId="51173A1A" w14:textId="77777777" w:rsidTr="00110053">
        <w:tc>
          <w:tcPr>
            <w:tcW w:w="1617" w:type="dxa"/>
            <w:vAlign w:val="center"/>
          </w:tcPr>
          <w:p w14:paraId="03A66129" w14:textId="77777777" w:rsidR="00610B10" w:rsidRPr="00EC2317" w:rsidRDefault="00610B10" w:rsidP="00110053">
            <w:pPr>
              <w:rPr>
                <w:b/>
                <w:lang w:val="en-GB"/>
              </w:rPr>
            </w:pPr>
            <w:r w:rsidRPr="00EC2317">
              <w:rPr>
                <w:b/>
                <w:lang w:val="en-GB"/>
              </w:rPr>
              <w:t>Example:</w:t>
            </w:r>
          </w:p>
        </w:tc>
        <w:tc>
          <w:tcPr>
            <w:tcW w:w="8571" w:type="dxa"/>
          </w:tcPr>
          <w:p w14:paraId="20EA2196" w14:textId="77777777" w:rsidR="00610B10" w:rsidRPr="00610B10" w:rsidRDefault="00610B10" w:rsidP="00110053">
            <w:pPr>
              <w:pStyle w:val="Code"/>
              <w:rPr>
                <w:rFonts w:cs="Courier New"/>
                <w:highlight w:val="yellow"/>
              </w:rPr>
            </w:pPr>
            <w:r w:rsidRPr="00610B10">
              <w:rPr>
                <w:rFonts w:cs="Courier New"/>
                <w:highlight w:val="yellow"/>
              </w:rPr>
              <w:t>MTD  small_molecule-quantification_unit  [PRIDE, PRIDE:0000395, Ratio, ]</w:t>
            </w:r>
          </w:p>
        </w:tc>
      </w:tr>
    </w:tbl>
    <w:p w14:paraId="05A8A239" w14:textId="78F35A0A" w:rsidR="008633B9" w:rsidRDefault="008633B9" w:rsidP="008633B9">
      <w:pPr>
        <w:pStyle w:val="Heading3"/>
        <w:rPr>
          <w:lang w:val="en-GB"/>
        </w:rPr>
      </w:pPr>
      <w:r>
        <w:rPr>
          <w:lang w:val="en-GB"/>
        </w:rPr>
        <w:t>small_molecule-database [1-n]-</w:t>
      </w:r>
      <w:r w:rsidR="00777F74">
        <w:rPr>
          <w:lang w:val="en-GB"/>
        </w:rPr>
        <w:t>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33B9" w14:paraId="14742A1A" w14:textId="77777777" w:rsidTr="00110053">
        <w:tc>
          <w:tcPr>
            <w:tcW w:w="1617" w:type="dxa"/>
            <w:vAlign w:val="center"/>
          </w:tcPr>
          <w:p w14:paraId="31642A77" w14:textId="77777777" w:rsidR="008633B9" w:rsidRPr="00EC2317" w:rsidRDefault="008633B9" w:rsidP="00110053">
            <w:pPr>
              <w:rPr>
                <w:b/>
                <w:lang w:val="en-GB"/>
              </w:rPr>
            </w:pPr>
            <w:r w:rsidRPr="00EC2317">
              <w:rPr>
                <w:b/>
                <w:lang w:val="en-GB"/>
              </w:rPr>
              <w:t>Description:</w:t>
            </w:r>
          </w:p>
        </w:tc>
        <w:tc>
          <w:tcPr>
            <w:tcW w:w="8571" w:type="dxa"/>
          </w:tcPr>
          <w:p w14:paraId="6ABDF530" w14:textId="728B0F6A" w:rsidR="008633B9" w:rsidRPr="00EC2317" w:rsidRDefault="008633B9" w:rsidP="00ED1FFE">
            <w:pPr>
              <w:rPr>
                <w:lang w:val="en-GB"/>
              </w:rPr>
            </w:pPr>
            <w:r>
              <w:rPr>
                <w:lang w:val="en-GB"/>
              </w:rPr>
              <w:t xml:space="preserve">The </w:t>
            </w:r>
            <w:r w:rsidR="00ED1FFE">
              <w:rPr>
                <w:lang w:val="en-GB"/>
              </w:rPr>
              <w:t>URL to the database.</w:t>
            </w:r>
          </w:p>
        </w:tc>
      </w:tr>
      <w:tr w:rsidR="008633B9" w14:paraId="7932A1AF" w14:textId="77777777" w:rsidTr="00110053">
        <w:tc>
          <w:tcPr>
            <w:tcW w:w="1617" w:type="dxa"/>
            <w:vAlign w:val="center"/>
          </w:tcPr>
          <w:p w14:paraId="477FDDFE" w14:textId="77777777" w:rsidR="008633B9" w:rsidRPr="00EC2317" w:rsidRDefault="008633B9" w:rsidP="00110053">
            <w:pPr>
              <w:rPr>
                <w:b/>
                <w:lang w:val="en-GB"/>
              </w:rPr>
            </w:pPr>
            <w:r w:rsidRPr="00EC2317">
              <w:rPr>
                <w:b/>
                <w:lang w:val="en-GB"/>
              </w:rPr>
              <w:t>Type:</w:t>
            </w:r>
          </w:p>
        </w:tc>
        <w:tc>
          <w:tcPr>
            <w:tcW w:w="8571" w:type="dxa"/>
          </w:tcPr>
          <w:p w14:paraId="0F743C1B" w14:textId="0291E7A3" w:rsidR="008633B9" w:rsidRPr="00EC2317" w:rsidRDefault="0033254F" w:rsidP="00110053">
            <w:pPr>
              <w:rPr>
                <w:lang w:val="en-GB"/>
              </w:rPr>
            </w:pPr>
            <w:r>
              <w:rPr>
                <w:lang w:val="en-GB"/>
              </w:rPr>
              <w:t>URL</w:t>
            </w:r>
          </w:p>
        </w:tc>
      </w:tr>
      <w:tr w:rsidR="008633B9" w14:paraId="662C1703" w14:textId="77777777" w:rsidTr="00110053">
        <w:tc>
          <w:tcPr>
            <w:tcW w:w="1617" w:type="dxa"/>
            <w:vAlign w:val="center"/>
          </w:tcPr>
          <w:p w14:paraId="2671BA86" w14:textId="77777777" w:rsidR="008633B9" w:rsidRPr="00EC2317" w:rsidRDefault="008633B9"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8633B9" w:rsidRPr="00610B10" w14:paraId="76CAF8D0" w14:textId="77777777" w:rsidTr="00110053">
              <w:tc>
                <w:tcPr>
                  <w:tcW w:w="0" w:type="auto"/>
                  <w:tcBorders>
                    <w:top w:val="nil"/>
                    <w:left w:val="nil"/>
                  </w:tcBorders>
                </w:tcPr>
                <w:p w14:paraId="740D7B92" w14:textId="77777777" w:rsidR="008633B9" w:rsidRPr="00610B10" w:rsidRDefault="008633B9" w:rsidP="00110053">
                  <w:pPr>
                    <w:jc w:val="center"/>
                    <w:rPr>
                      <w:sz w:val="16"/>
                      <w:szCs w:val="16"/>
                      <w:highlight w:val="yellow"/>
                      <w:lang w:val="en-GB"/>
                    </w:rPr>
                  </w:pPr>
                </w:p>
              </w:tc>
              <w:tc>
                <w:tcPr>
                  <w:tcW w:w="0" w:type="auto"/>
                </w:tcPr>
                <w:p w14:paraId="444A8886" w14:textId="77777777" w:rsidR="008633B9" w:rsidRPr="00610B10" w:rsidRDefault="008633B9" w:rsidP="00110053">
                  <w:pPr>
                    <w:jc w:val="center"/>
                    <w:rPr>
                      <w:sz w:val="16"/>
                      <w:szCs w:val="16"/>
                      <w:highlight w:val="yellow"/>
                      <w:lang w:val="en-GB"/>
                    </w:rPr>
                  </w:pPr>
                  <w:r w:rsidRPr="00610B10">
                    <w:rPr>
                      <w:sz w:val="16"/>
                      <w:szCs w:val="16"/>
                      <w:highlight w:val="yellow"/>
                      <w:lang w:val="en-GB"/>
                    </w:rPr>
                    <w:t>Summary</w:t>
                  </w:r>
                </w:p>
              </w:tc>
              <w:tc>
                <w:tcPr>
                  <w:tcW w:w="0" w:type="auto"/>
                </w:tcPr>
                <w:p w14:paraId="7A645983" w14:textId="77777777" w:rsidR="008633B9" w:rsidRPr="00610B10" w:rsidRDefault="008633B9" w:rsidP="00110053">
                  <w:pPr>
                    <w:jc w:val="center"/>
                    <w:rPr>
                      <w:sz w:val="16"/>
                      <w:szCs w:val="16"/>
                      <w:highlight w:val="yellow"/>
                      <w:lang w:val="en-GB"/>
                    </w:rPr>
                  </w:pPr>
                  <w:r w:rsidRPr="00610B10">
                    <w:rPr>
                      <w:sz w:val="16"/>
                      <w:szCs w:val="16"/>
                      <w:highlight w:val="yellow"/>
                      <w:lang w:val="en-GB"/>
                    </w:rPr>
                    <w:t>Complete</w:t>
                  </w:r>
                </w:p>
              </w:tc>
            </w:tr>
            <w:tr w:rsidR="008633B9" w:rsidRPr="00610B10" w14:paraId="340938B0" w14:textId="77777777" w:rsidTr="00110053">
              <w:tc>
                <w:tcPr>
                  <w:tcW w:w="0" w:type="auto"/>
                </w:tcPr>
                <w:p w14:paraId="63B83813" w14:textId="77777777" w:rsidR="008633B9" w:rsidRPr="00610B10" w:rsidRDefault="008633B9" w:rsidP="00110053">
                  <w:pPr>
                    <w:rPr>
                      <w:sz w:val="16"/>
                      <w:szCs w:val="16"/>
                      <w:highlight w:val="yellow"/>
                      <w:lang w:val="en-GB"/>
                    </w:rPr>
                  </w:pPr>
                  <w:r w:rsidRPr="00610B10">
                    <w:rPr>
                      <w:sz w:val="16"/>
                      <w:szCs w:val="16"/>
                      <w:highlight w:val="yellow"/>
                      <w:lang w:val="en-GB"/>
                    </w:rPr>
                    <w:t>Quantification</w:t>
                  </w:r>
                </w:p>
              </w:tc>
              <w:tc>
                <w:tcPr>
                  <w:tcW w:w="0" w:type="auto"/>
                </w:tcPr>
                <w:p w14:paraId="2D4C1C20" w14:textId="77777777" w:rsidR="008633B9" w:rsidRPr="00610B10" w:rsidRDefault="008633B9"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5BDFCEB1" w14:textId="77777777" w:rsidR="008633B9" w:rsidRPr="00610B10" w:rsidRDefault="008633B9"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8633B9" w:rsidRPr="00610B10" w14:paraId="687E98A2" w14:textId="77777777" w:rsidTr="00110053">
              <w:tc>
                <w:tcPr>
                  <w:tcW w:w="0" w:type="auto"/>
                </w:tcPr>
                <w:p w14:paraId="60D0905A" w14:textId="77777777" w:rsidR="008633B9" w:rsidRPr="00610B10" w:rsidRDefault="008633B9" w:rsidP="00110053">
                  <w:pPr>
                    <w:rPr>
                      <w:sz w:val="16"/>
                      <w:szCs w:val="16"/>
                      <w:highlight w:val="yellow"/>
                      <w:lang w:val="en-GB"/>
                    </w:rPr>
                  </w:pPr>
                  <w:r w:rsidRPr="00610B10">
                    <w:rPr>
                      <w:sz w:val="16"/>
                      <w:szCs w:val="16"/>
                      <w:highlight w:val="yellow"/>
                      <w:lang w:val="en-GB"/>
                    </w:rPr>
                    <w:t>Identification</w:t>
                  </w:r>
                </w:p>
              </w:tc>
              <w:tc>
                <w:tcPr>
                  <w:tcW w:w="0" w:type="auto"/>
                </w:tcPr>
                <w:p w14:paraId="3C3EB36C" w14:textId="77777777" w:rsidR="008633B9" w:rsidRPr="00610B10" w:rsidRDefault="008633B9" w:rsidP="00110053">
                  <w:pPr>
                    <w:jc w:val="center"/>
                    <w:rPr>
                      <w:sz w:val="16"/>
                      <w:szCs w:val="16"/>
                      <w:highlight w:val="yellow"/>
                      <w:lang w:val="en-GB"/>
                    </w:rPr>
                  </w:pPr>
                </w:p>
              </w:tc>
              <w:tc>
                <w:tcPr>
                  <w:tcW w:w="0" w:type="auto"/>
                </w:tcPr>
                <w:p w14:paraId="4C761132" w14:textId="77777777" w:rsidR="008633B9" w:rsidRPr="00610B10" w:rsidRDefault="008633B9" w:rsidP="00110053">
                  <w:pPr>
                    <w:jc w:val="center"/>
                    <w:rPr>
                      <w:sz w:val="16"/>
                      <w:szCs w:val="16"/>
                      <w:highlight w:val="yellow"/>
                      <w:lang w:val="en-GB"/>
                    </w:rPr>
                  </w:pPr>
                </w:p>
              </w:tc>
            </w:tr>
          </w:tbl>
          <w:p w14:paraId="5BB26726" w14:textId="77777777" w:rsidR="008633B9" w:rsidRPr="00610B10" w:rsidRDefault="008633B9" w:rsidP="00110053">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8633B9" w14:paraId="44804C6B" w14:textId="77777777" w:rsidTr="00110053">
        <w:tc>
          <w:tcPr>
            <w:tcW w:w="1617" w:type="dxa"/>
            <w:vAlign w:val="center"/>
          </w:tcPr>
          <w:p w14:paraId="447BB1BF" w14:textId="77777777" w:rsidR="008633B9" w:rsidRPr="00EC2317" w:rsidRDefault="008633B9" w:rsidP="00110053">
            <w:pPr>
              <w:rPr>
                <w:b/>
                <w:lang w:val="en-GB"/>
              </w:rPr>
            </w:pPr>
            <w:r w:rsidRPr="00EC2317">
              <w:rPr>
                <w:b/>
                <w:lang w:val="en-GB"/>
              </w:rPr>
              <w:t>Example:</w:t>
            </w:r>
          </w:p>
        </w:tc>
        <w:tc>
          <w:tcPr>
            <w:tcW w:w="8571" w:type="dxa"/>
          </w:tcPr>
          <w:p w14:paraId="585EB631" w14:textId="77777777" w:rsidR="008633B9" w:rsidRPr="00610B10" w:rsidRDefault="008633B9" w:rsidP="00110053">
            <w:pPr>
              <w:pStyle w:val="Code"/>
              <w:rPr>
                <w:rFonts w:cs="Courier New"/>
                <w:highlight w:val="yellow"/>
              </w:rPr>
            </w:pPr>
            <w:r w:rsidRPr="00610B10">
              <w:rPr>
                <w:rFonts w:cs="Courier New"/>
                <w:highlight w:val="yellow"/>
              </w:rPr>
              <w:t>MTD  small_molecule-quantification_unit  [PRIDE, PRIDE:0000395, Ratio, ]</w:t>
            </w:r>
          </w:p>
        </w:tc>
      </w:tr>
    </w:tbl>
    <w:p w14:paraId="475C7BE5" w14:textId="4AF0092E" w:rsidR="001C4770" w:rsidRDefault="001C4770" w:rsidP="001C4770">
      <w:pPr>
        <w:pStyle w:val="Heading3"/>
        <w:rPr>
          <w:lang w:val="en-GB"/>
        </w:rPr>
      </w:pPr>
      <w:r>
        <w:rPr>
          <w:lang w:val="en-GB"/>
        </w:rPr>
        <w:t>small_molecule-study_variable_func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C4770" w14:paraId="6A9078E1" w14:textId="77777777" w:rsidTr="00110053">
        <w:tc>
          <w:tcPr>
            <w:tcW w:w="1617" w:type="dxa"/>
            <w:vAlign w:val="center"/>
          </w:tcPr>
          <w:p w14:paraId="4209EAAA" w14:textId="77777777" w:rsidR="001C4770" w:rsidRPr="00EC2317" w:rsidRDefault="001C4770" w:rsidP="00110053">
            <w:pPr>
              <w:rPr>
                <w:b/>
                <w:lang w:val="en-GB"/>
              </w:rPr>
            </w:pPr>
            <w:r w:rsidRPr="00EC2317">
              <w:rPr>
                <w:b/>
                <w:lang w:val="en-GB"/>
              </w:rPr>
              <w:t>Description:</w:t>
            </w:r>
          </w:p>
        </w:tc>
        <w:tc>
          <w:tcPr>
            <w:tcW w:w="8571" w:type="dxa"/>
          </w:tcPr>
          <w:p w14:paraId="117C59DF" w14:textId="54FD4BE0" w:rsidR="001C4770" w:rsidRPr="00EC2317" w:rsidRDefault="001C4770" w:rsidP="00110053">
            <w:pPr>
              <w:rPr>
                <w:lang w:val="en-GB"/>
              </w:rPr>
            </w:pPr>
            <w:r>
              <w:rPr>
                <w:lang w:val="en-GB"/>
              </w:rPr>
              <w:t xml:space="preserve">The function used to calculate the study variable value e.g. “arithmetic mean”, “geometic mean”, “median”. </w:t>
            </w:r>
          </w:p>
        </w:tc>
      </w:tr>
      <w:tr w:rsidR="001C4770" w14:paraId="3EB6B3A4" w14:textId="77777777" w:rsidTr="00110053">
        <w:tc>
          <w:tcPr>
            <w:tcW w:w="1617" w:type="dxa"/>
            <w:vAlign w:val="center"/>
          </w:tcPr>
          <w:p w14:paraId="437A4AC5" w14:textId="77777777" w:rsidR="001C4770" w:rsidRPr="00EC2317" w:rsidRDefault="001C4770" w:rsidP="00110053">
            <w:pPr>
              <w:rPr>
                <w:b/>
                <w:lang w:val="en-GB"/>
              </w:rPr>
            </w:pPr>
            <w:r w:rsidRPr="00EC2317">
              <w:rPr>
                <w:b/>
                <w:lang w:val="en-GB"/>
              </w:rPr>
              <w:t>Type:</w:t>
            </w:r>
          </w:p>
        </w:tc>
        <w:tc>
          <w:tcPr>
            <w:tcW w:w="8571" w:type="dxa"/>
          </w:tcPr>
          <w:p w14:paraId="45934B25" w14:textId="48D2786C" w:rsidR="001C4770" w:rsidRPr="00EC2317" w:rsidRDefault="001C4770" w:rsidP="00110053">
            <w:pPr>
              <w:rPr>
                <w:lang w:val="en-GB"/>
              </w:rPr>
            </w:pPr>
            <w:r w:rsidRPr="001C4770">
              <w:rPr>
                <w:highlight w:val="yellow"/>
                <w:lang w:val="en-GB"/>
              </w:rPr>
              <w:t>String or Param?</w:t>
            </w:r>
          </w:p>
        </w:tc>
      </w:tr>
      <w:tr w:rsidR="001C4770" w14:paraId="5CCFF292" w14:textId="77777777" w:rsidTr="00110053">
        <w:tc>
          <w:tcPr>
            <w:tcW w:w="1617" w:type="dxa"/>
            <w:vAlign w:val="center"/>
          </w:tcPr>
          <w:p w14:paraId="02167552" w14:textId="77777777" w:rsidR="001C4770" w:rsidRPr="00EC2317" w:rsidRDefault="001C477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1C4770" w:rsidRPr="00610B10" w14:paraId="7B5CF7C6" w14:textId="77777777" w:rsidTr="00110053">
              <w:tc>
                <w:tcPr>
                  <w:tcW w:w="0" w:type="auto"/>
                  <w:tcBorders>
                    <w:top w:val="nil"/>
                    <w:left w:val="nil"/>
                  </w:tcBorders>
                </w:tcPr>
                <w:p w14:paraId="329F7CFE" w14:textId="77777777" w:rsidR="001C4770" w:rsidRPr="00610B10" w:rsidRDefault="001C4770" w:rsidP="00110053">
                  <w:pPr>
                    <w:jc w:val="center"/>
                    <w:rPr>
                      <w:sz w:val="16"/>
                      <w:szCs w:val="16"/>
                      <w:highlight w:val="yellow"/>
                      <w:lang w:val="en-GB"/>
                    </w:rPr>
                  </w:pPr>
                </w:p>
              </w:tc>
              <w:tc>
                <w:tcPr>
                  <w:tcW w:w="0" w:type="auto"/>
                </w:tcPr>
                <w:p w14:paraId="2B8AEA94" w14:textId="77777777" w:rsidR="001C4770" w:rsidRPr="00610B10" w:rsidRDefault="001C4770" w:rsidP="00110053">
                  <w:pPr>
                    <w:jc w:val="center"/>
                    <w:rPr>
                      <w:sz w:val="16"/>
                      <w:szCs w:val="16"/>
                      <w:highlight w:val="yellow"/>
                      <w:lang w:val="en-GB"/>
                    </w:rPr>
                  </w:pPr>
                  <w:r w:rsidRPr="00610B10">
                    <w:rPr>
                      <w:sz w:val="16"/>
                      <w:szCs w:val="16"/>
                      <w:highlight w:val="yellow"/>
                      <w:lang w:val="en-GB"/>
                    </w:rPr>
                    <w:t>Summary</w:t>
                  </w:r>
                </w:p>
              </w:tc>
              <w:tc>
                <w:tcPr>
                  <w:tcW w:w="0" w:type="auto"/>
                </w:tcPr>
                <w:p w14:paraId="0B55F321" w14:textId="77777777" w:rsidR="001C4770" w:rsidRPr="00610B10" w:rsidRDefault="001C4770" w:rsidP="00110053">
                  <w:pPr>
                    <w:jc w:val="center"/>
                    <w:rPr>
                      <w:sz w:val="16"/>
                      <w:szCs w:val="16"/>
                      <w:highlight w:val="yellow"/>
                      <w:lang w:val="en-GB"/>
                    </w:rPr>
                  </w:pPr>
                  <w:r w:rsidRPr="00610B10">
                    <w:rPr>
                      <w:sz w:val="16"/>
                      <w:szCs w:val="16"/>
                      <w:highlight w:val="yellow"/>
                      <w:lang w:val="en-GB"/>
                    </w:rPr>
                    <w:t>Complete</w:t>
                  </w:r>
                </w:p>
              </w:tc>
            </w:tr>
            <w:tr w:rsidR="001C4770" w:rsidRPr="00610B10" w14:paraId="03DAAF77" w14:textId="77777777" w:rsidTr="00110053">
              <w:tc>
                <w:tcPr>
                  <w:tcW w:w="0" w:type="auto"/>
                </w:tcPr>
                <w:p w14:paraId="389A6F60" w14:textId="77777777" w:rsidR="001C4770" w:rsidRPr="00610B10" w:rsidRDefault="001C4770" w:rsidP="00110053">
                  <w:pPr>
                    <w:rPr>
                      <w:sz w:val="16"/>
                      <w:szCs w:val="16"/>
                      <w:highlight w:val="yellow"/>
                      <w:lang w:val="en-GB"/>
                    </w:rPr>
                  </w:pPr>
                  <w:r w:rsidRPr="00610B10">
                    <w:rPr>
                      <w:sz w:val="16"/>
                      <w:szCs w:val="16"/>
                      <w:highlight w:val="yellow"/>
                      <w:lang w:val="en-GB"/>
                    </w:rPr>
                    <w:t>Quantification</w:t>
                  </w:r>
                </w:p>
              </w:tc>
              <w:tc>
                <w:tcPr>
                  <w:tcW w:w="0" w:type="auto"/>
                </w:tcPr>
                <w:p w14:paraId="17AF86E0" w14:textId="77777777" w:rsidR="001C4770" w:rsidRPr="00610B10" w:rsidRDefault="001C4770"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43D6006A" w14:textId="77777777" w:rsidR="001C4770" w:rsidRPr="00610B10" w:rsidRDefault="001C4770"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1C4770" w:rsidRPr="00610B10" w14:paraId="63420EC2" w14:textId="77777777" w:rsidTr="00110053">
              <w:tc>
                <w:tcPr>
                  <w:tcW w:w="0" w:type="auto"/>
                </w:tcPr>
                <w:p w14:paraId="778A0A3F" w14:textId="77777777" w:rsidR="001C4770" w:rsidRPr="00610B10" w:rsidRDefault="001C4770" w:rsidP="00110053">
                  <w:pPr>
                    <w:rPr>
                      <w:sz w:val="16"/>
                      <w:szCs w:val="16"/>
                      <w:highlight w:val="yellow"/>
                      <w:lang w:val="en-GB"/>
                    </w:rPr>
                  </w:pPr>
                  <w:r w:rsidRPr="00610B10">
                    <w:rPr>
                      <w:sz w:val="16"/>
                      <w:szCs w:val="16"/>
                      <w:highlight w:val="yellow"/>
                      <w:lang w:val="en-GB"/>
                    </w:rPr>
                    <w:t>Identification</w:t>
                  </w:r>
                </w:p>
              </w:tc>
              <w:tc>
                <w:tcPr>
                  <w:tcW w:w="0" w:type="auto"/>
                </w:tcPr>
                <w:p w14:paraId="05B7FE90" w14:textId="77777777" w:rsidR="001C4770" w:rsidRPr="00610B10" w:rsidRDefault="001C4770" w:rsidP="00110053">
                  <w:pPr>
                    <w:jc w:val="center"/>
                    <w:rPr>
                      <w:sz w:val="16"/>
                      <w:szCs w:val="16"/>
                      <w:highlight w:val="yellow"/>
                      <w:lang w:val="en-GB"/>
                    </w:rPr>
                  </w:pPr>
                </w:p>
              </w:tc>
              <w:tc>
                <w:tcPr>
                  <w:tcW w:w="0" w:type="auto"/>
                </w:tcPr>
                <w:p w14:paraId="7EAD8E89" w14:textId="77777777" w:rsidR="001C4770" w:rsidRPr="00610B10" w:rsidRDefault="001C4770" w:rsidP="00110053">
                  <w:pPr>
                    <w:jc w:val="center"/>
                    <w:rPr>
                      <w:sz w:val="16"/>
                      <w:szCs w:val="16"/>
                      <w:highlight w:val="yellow"/>
                      <w:lang w:val="en-GB"/>
                    </w:rPr>
                  </w:pPr>
                </w:p>
              </w:tc>
            </w:tr>
          </w:tbl>
          <w:p w14:paraId="783D2561" w14:textId="77777777" w:rsidR="001C4770" w:rsidRPr="00610B10" w:rsidRDefault="001C4770" w:rsidP="00110053">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1C4770" w14:paraId="5B48564C" w14:textId="77777777" w:rsidTr="00110053">
        <w:tc>
          <w:tcPr>
            <w:tcW w:w="1617" w:type="dxa"/>
            <w:vAlign w:val="center"/>
          </w:tcPr>
          <w:p w14:paraId="3099C074" w14:textId="77777777" w:rsidR="001C4770" w:rsidRPr="00EC2317" w:rsidRDefault="001C4770" w:rsidP="00110053">
            <w:pPr>
              <w:rPr>
                <w:b/>
                <w:lang w:val="en-GB"/>
              </w:rPr>
            </w:pPr>
            <w:r w:rsidRPr="00EC2317">
              <w:rPr>
                <w:b/>
                <w:lang w:val="en-GB"/>
              </w:rPr>
              <w:t>Example:</w:t>
            </w:r>
          </w:p>
        </w:tc>
        <w:tc>
          <w:tcPr>
            <w:tcW w:w="8571" w:type="dxa"/>
          </w:tcPr>
          <w:p w14:paraId="1578EDD2" w14:textId="77777777" w:rsidR="001C4770" w:rsidRPr="00610B10" w:rsidRDefault="001C4770" w:rsidP="00110053">
            <w:pPr>
              <w:pStyle w:val="Code"/>
              <w:rPr>
                <w:rFonts w:cs="Courier New"/>
                <w:highlight w:val="yellow"/>
              </w:rPr>
            </w:pPr>
            <w:r w:rsidRPr="00610B10">
              <w:rPr>
                <w:rFonts w:cs="Courier New"/>
                <w:highlight w:val="yellow"/>
              </w:rPr>
              <w:t>MTD  small_molecule-quantification_unit  [PRIDE, PRIDE:0000395, Ratio, ]</w:t>
            </w:r>
          </w:p>
        </w:tc>
      </w:tr>
    </w:tbl>
    <w:p w14:paraId="1222EEEF" w14:textId="230A07FE" w:rsidR="001C4770" w:rsidRDefault="001C4770" w:rsidP="001C4770">
      <w:pPr>
        <w:pStyle w:val="Heading3"/>
        <w:rPr>
          <w:lang w:val="en-GB"/>
        </w:rPr>
      </w:pPr>
      <w:r>
        <w:rPr>
          <w:lang w:val="en-GB"/>
        </w:rPr>
        <w:lastRenderedPageBreak/>
        <w:t>small_molecule-identification_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C4770" w14:paraId="1358801A" w14:textId="77777777" w:rsidTr="00110053">
        <w:tc>
          <w:tcPr>
            <w:tcW w:w="1617" w:type="dxa"/>
            <w:vAlign w:val="center"/>
          </w:tcPr>
          <w:p w14:paraId="6134FE92" w14:textId="77777777" w:rsidR="001C4770" w:rsidRPr="00EC2317" w:rsidRDefault="001C4770" w:rsidP="00110053">
            <w:pPr>
              <w:rPr>
                <w:b/>
                <w:lang w:val="en-GB"/>
              </w:rPr>
            </w:pPr>
            <w:r w:rsidRPr="00EC2317">
              <w:rPr>
                <w:b/>
                <w:lang w:val="en-GB"/>
              </w:rPr>
              <w:t>Description:</w:t>
            </w:r>
          </w:p>
        </w:tc>
        <w:tc>
          <w:tcPr>
            <w:tcW w:w="8571" w:type="dxa"/>
          </w:tcPr>
          <w:p w14:paraId="49170646" w14:textId="102C84FB" w:rsidR="001C4770" w:rsidRPr="00EC2317" w:rsidRDefault="001C4770" w:rsidP="00110053">
            <w:pPr>
              <w:rPr>
                <w:lang w:val="en-GB"/>
              </w:rPr>
            </w:pPr>
            <w:r>
              <w:rPr>
                <w:lang w:val="en-GB"/>
              </w:rPr>
              <w:t xml:space="preserve">The system used for giving reliability codes to small molecule identifications. </w:t>
            </w:r>
          </w:p>
        </w:tc>
      </w:tr>
      <w:tr w:rsidR="001C4770" w14:paraId="0F531FF6" w14:textId="77777777" w:rsidTr="00110053">
        <w:tc>
          <w:tcPr>
            <w:tcW w:w="1617" w:type="dxa"/>
            <w:vAlign w:val="center"/>
          </w:tcPr>
          <w:p w14:paraId="453722A9" w14:textId="77777777" w:rsidR="001C4770" w:rsidRPr="00EC2317" w:rsidRDefault="001C4770" w:rsidP="00110053">
            <w:pPr>
              <w:rPr>
                <w:b/>
                <w:lang w:val="en-GB"/>
              </w:rPr>
            </w:pPr>
            <w:r w:rsidRPr="00EC2317">
              <w:rPr>
                <w:b/>
                <w:lang w:val="en-GB"/>
              </w:rPr>
              <w:t>Type:</w:t>
            </w:r>
          </w:p>
        </w:tc>
        <w:tc>
          <w:tcPr>
            <w:tcW w:w="8571" w:type="dxa"/>
          </w:tcPr>
          <w:p w14:paraId="6F399697" w14:textId="2AB914DA" w:rsidR="001C4770" w:rsidRPr="00EC2317" w:rsidRDefault="001C4770" w:rsidP="00110053">
            <w:pPr>
              <w:rPr>
                <w:lang w:val="en-GB"/>
              </w:rPr>
            </w:pPr>
            <w:r>
              <w:rPr>
                <w:lang w:val="en-GB"/>
              </w:rPr>
              <w:t>Param</w:t>
            </w:r>
          </w:p>
        </w:tc>
      </w:tr>
      <w:tr w:rsidR="001C4770" w14:paraId="0632EB98" w14:textId="77777777" w:rsidTr="00110053">
        <w:tc>
          <w:tcPr>
            <w:tcW w:w="1617" w:type="dxa"/>
            <w:vAlign w:val="center"/>
          </w:tcPr>
          <w:p w14:paraId="02FDD2A6" w14:textId="77777777" w:rsidR="001C4770" w:rsidRPr="00EC2317" w:rsidRDefault="001C477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1C4770" w:rsidRPr="00610B10" w14:paraId="722F2C82" w14:textId="77777777" w:rsidTr="00110053">
              <w:tc>
                <w:tcPr>
                  <w:tcW w:w="0" w:type="auto"/>
                  <w:tcBorders>
                    <w:top w:val="nil"/>
                    <w:left w:val="nil"/>
                  </w:tcBorders>
                </w:tcPr>
                <w:p w14:paraId="5E86D935" w14:textId="77777777" w:rsidR="001C4770" w:rsidRPr="00610B10" w:rsidRDefault="001C4770" w:rsidP="00110053">
                  <w:pPr>
                    <w:jc w:val="center"/>
                    <w:rPr>
                      <w:sz w:val="16"/>
                      <w:szCs w:val="16"/>
                      <w:highlight w:val="yellow"/>
                      <w:lang w:val="en-GB"/>
                    </w:rPr>
                  </w:pPr>
                </w:p>
              </w:tc>
              <w:tc>
                <w:tcPr>
                  <w:tcW w:w="0" w:type="auto"/>
                </w:tcPr>
                <w:p w14:paraId="7647BB37" w14:textId="77777777" w:rsidR="001C4770" w:rsidRPr="00610B10" w:rsidRDefault="001C4770" w:rsidP="00110053">
                  <w:pPr>
                    <w:jc w:val="center"/>
                    <w:rPr>
                      <w:sz w:val="16"/>
                      <w:szCs w:val="16"/>
                      <w:highlight w:val="yellow"/>
                      <w:lang w:val="en-GB"/>
                    </w:rPr>
                  </w:pPr>
                  <w:r w:rsidRPr="00610B10">
                    <w:rPr>
                      <w:sz w:val="16"/>
                      <w:szCs w:val="16"/>
                      <w:highlight w:val="yellow"/>
                      <w:lang w:val="en-GB"/>
                    </w:rPr>
                    <w:t>Summary</w:t>
                  </w:r>
                </w:p>
              </w:tc>
              <w:tc>
                <w:tcPr>
                  <w:tcW w:w="0" w:type="auto"/>
                </w:tcPr>
                <w:p w14:paraId="38E63294" w14:textId="77777777" w:rsidR="001C4770" w:rsidRPr="00610B10" w:rsidRDefault="001C4770" w:rsidP="00110053">
                  <w:pPr>
                    <w:jc w:val="center"/>
                    <w:rPr>
                      <w:sz w:val="16"/>
                      <w:szCs w:val="16"/>
                      <w:highlight w:val="yellow"/>
                      <w:lang w:val="en-GB"/>
                    </w:rPr>
                  </w:pPr>
                  <w:r w:rsidRPr="00610B10">
                    <w:rPr>
                      <w:sz w:val="16"/>
                      <w:szCs w:val="16"/>
                      <w:highlight w:val="yellow"/>
                      <w:lang w:val="en-GB"/>
                    </w:rPr>
                    <w:t>Complete</w:t>
                  </w:r>
                </w:p>
              </w:tc>
            </w:tr>
            <w:tr w:rsidR="001C4770" w:rsidRPr="00610B10" w14:paraId="7884C9ED" w14:textId="77777777" w:rsidTr="00110053">
              <w:tc>
                <w:tcPr>
                  <w:tcW w:w="0" w:type="auto"/>
                </w:tcPr>
                <w:p w14:paraId="16CB61C7" w14:textId="77777777" w:rsidR="001C4770" w:rsidRPr="00610B10" w:rsidRDefault="001C4770" w:rsidP="00110053">
                  <w:pPr>
                    <w:rPr>
                      <w:sz w:val="16"/>
                      <w:szCs w:val="16"/>
                      <w:highlight w:val="yellow"/>
                      <w:lang w:val="en-GB"/>
                    </w:rPr>
                  </w:pPr>
                  <w:r w:rsidRPr="00610B10">
                    <w:rPr>
                      <w:sz w:val="16"/>
                      <w:szCs w:val="16"/>
                      <w:highlight w:val="yellow"/>
                      <w:lang w:val="en-GB"/>
                    </w:rPr>
                    <w:t>Quantification</w:t>
                  </w:r>
                </w:p>
              </w:tc>
              <w:tc>
                <w:tcPr>
                  <w:tcW w:w="0" w:type="auto"/>
                </w:tcPr>
                <w:p w14:paraId="1372CE29" w14:textId="77777777" w:rsidR="001C4770" w:rsidRPr="00610B10" w:rsidRDefault="001C4770"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365BBD95" w14:textId="77777777" w:rsidR="001C4770" w:rsidRPr="00610B10" w:rsidRDefault="001C4770"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1C4770" w:rsidRPr="00610B10" w14:paraId="10F334F7" w14:textId="77777777" w:rsidTr="00110053">
              <w:tc>
                <w:tcPr>
                  <w:tcW w:w="0" w:type="auto"/>
                </w:tcPr>
                <w:p w14:paraId="19439045" w14:textId="77777777" w:rsidR="001C4770" w:rsidRPr="00610B10" w:rsidRDefault="001C4770" w:rsidP="00110053">
                  <w:pPr>
                    <w:rPr>
                      <w:sz w:val="16"/>
                      <w:szCs w:val="16"/>
                      <w:highlight w:val="yellow"/>
                      <w:lang w:val="en-GB"/>
                    </w:rPr>
                  </w:pPr>
                  <w:r w:rsidRPr="00610B10">
                    <w:rPr>
                      <w:sz w:val="16"/>
                      <w:szCs w:val="16"/>
                      <w:highlight w:val="yellow"/>
                      <w:lang w:val="en-GB"/>
                    </w:rPr>
                    <w:t>Identification</w:t>
                  </w:r>
                </w:p>
              </w:tc>
              <w:tc>
                <w:tcPr>
                  <w:tcW w:w="0" w:type="auto"/>
                </w:tcPr>
                <w:p w14:paraId="5002749E" w14:textId="77777777" w:rsidR="001C4770" w:rsidRPr="00610B10" w:rsidRDefault="001C4770" w:rsidP="00110053">
                  <w:pPr>
                    <w:jc w:val="center"/>
                    <w:rPr>
                      <w:sz w:val="16"/>
                      <w:szCs w:val="16"/>
                      <w:highlight w:val="yellow"/>
                      <w:lang w:val="en-GB"/>
                    </w:rPr>
                  </w:pPr>
                </w:p>
              </w:tc>
              <w:tc>
                <w:tcPr>
                  <w:tcW w:w="0" w:type="auto"/>
                </w:tcPr>
                <w:p w14:paraId="0940AB2B" w14:textId="77777777" w:rsidR="001C4770" w:rsidRPr="00610B10" w:rsidRDefault="001C4770" w:rsidP="00110053">
                  <w:pPr>
                    <w:jc w:val="center"/>
                    <w:rPr>
                      <w:sz w:val="16"/>
                      <w:szCs w:val="16"/>
                      <w:highlight w:val="yellow"/>
                      <w:lang w:val="en-GB"/>
                    </w:rPr>
                  </w:pPr>
                </w:p>
              </w:tc>
            </w:tr>
          </w:tbl>
          <w:p w14:paraId="5D439EE0" w14:textId="77777777" w:rsidR="001C4770" w:rsidRPr="00610B10" w:rsidRDefault="001C4770" w:rsidP="00110053">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1C4770" w14:paraId="35E1910D" w14:textId="77777777" w:rsidTr="00110053">
        <w:tc>
          <w:tcPr>
            <w:tcW w:w="1617" w:type="dxa"/>
            <w:vAlign w:val="center"/>
          </w:tcPr>
          <w:p w14:paraId="6A84CF21" w14:textId="77777777" w:rsidR="001C4770" w:rsidRPr="00EC2317" w:rsidRDefault="001C4770" w:rsidP="00110053">
            <w:pPr>
              <w:rPr>
                <w:b/>
                <w:lang w:val="en-GB"/>
              </w:rPr>
            </w:pPr>
            <w:r w:rsidRPr="00EC2317">
              <w:rPr>
                <w:b/>
                <w:lang w:val="en-GB"/>
              </w:rPr>
              <w:t>Example:</w:t>
            </w:r>
          </w:p>
        </w:tc>
        <w:tc>
          <w:tcPr>
            <w:tcW w:w="8571" w:type="dxa"/>
          </w:tcPr>
          <w:p w14:paraId="040B0593" w14:textId="77777777" w:rsidR="001C4770" w:rsidRPr="00610B10" w:rsidRDefault="001C4770" w:rsidP="00110053">
            <w:pPr>
              <w:pStyle w:val="Code"/>
              <w:rPr>
                <w:rFonts w:cs="Courier New"/>
                <w:highlight w:val="yellow"/>
              </w:rPr>
            </w:pPr>
            <w:r w:rsidRPr="00610B10">
              <w:rPr>
                <w:rFonts w:cs="Courier New"/>
                <w:highlight w:val="yellow"/>
              </w:rPr>
              <w:t>MTD  small_molecule-quantification_unit  [PRIDE, PRIDE:0000395, Ratio, ]</w:t>
            </w:r>
          </w:p>
        </w:tc>
      </w:tr>
    </w:tbl>
    <w:p w14:paraId="65DCE3AE" w14:textId="24B26A35" w:rsidR="00CF2AE2" w:rsidRDefault="00CF2AE2" w:rsidP="00CF2AE2">
      <w:pPr>
        <w:pStyle w:val="Heading3"/>
        <w:rPr>
          <w:lang w:val="en-GB"/>
        </w:rPr>
      </w:pPr>
      <w:r>
        <w:rPr>
          <w:lang w:val="en-GB"/>
        </w:rPr>
        <w:t>small_molecule_derivatiz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F2AE2" w14:paraId="1FE2E871" w14:textId="77777777" w:rsidTr="00110053">
        <w:tc>
          <w:tcPr>
            <w:tcW w:w="1617" w:type="dxa"/>
            <w:vAlign w:val="center"/>
          </w:tcPr>
          <w:p w14:paraId="6617652C" w14:textId="77777777" w:rsidR="00CF2AE2" w:rsidRPr="00EC2317" w:rsidRDefault="00CF2AE2" w:rsidP="00110053">
            <w:pPr>
              <w:rPr>
                <w:b/>
                <w:lang w:val="en-GB"/>
              </w:rPr>
            </w:pPr>
            <w:r w:rsidRPr="00EC2317">
              <w:rPr>
                <w:b/>
                <w:lang w:val="en-GB"/>
              </w:rPr>
              <w:t>Description:</w:t>
            </w:r>
          </w:p>
        </w:tc>
        <w:tc>
          <w:tcPr>
            <w:tcW w:w="8571" w:type="dxa"/>
          </w:tcPr>
          <w:p w14:paraId="2A913675" w14:textId="2265ADF1" w:rsidR="00CF2AE2" w:rsidRPr="00EC2317" w:rsidRDefault="00CF2AE2" w:rsidP="00110053">
            <w:pPr>
              <w:rPr>
                <w:lang w:val="en-GB"/>
              </w:rPr>
            </w:pPr>
            <w:r>
              <w:rPr>
                <w:lang w:val="en-GB"/>
              </w:rPr>
              <w:t xml:space="preserve">The . </w:t>
            </w:r>
          </w:p>
        </w:tc>
      </w:tr>
      <w:tr w:rsidR="00CF2AE2" w14:paraId="1A510CA4" w14:textId="77777777" w:rsidTr="00110053">
        <w:tc>
          <w:tcPr>
            <w:tcW w:w="1617" w:type="dxa"/>
            <w:vAlign w:val="center"/>
          </w:tcPr>
          <w:p w14:paraId="5EFC0AE5" w14:textId="77777777" w:rsidR="00CF2AE2" w:rsidRPr="00EC2317" w:rsidRDefault="00CF2AE2" w:rsidP="00110053">
            <w:pPr>
              <w:rPr>
                <w:b/>
                <w:lang w:val="en-GB"/>
              </w:rPr>
            </w:pPr>
            <w:r w:rsidRPr="00EC2317">
              <w:rPr>
                <w:b/>
                <w:lang w:val="en-GB"/>
              </w:rPr>
              <w:t>Type:</w:t>
            </w:r>
          </w:p>
        </w:tc>
        <w:tc>
          <w:tcPr>
            <w:tcW w:w="8571" w:type="dxa"/>
          </w:tcPr>
          <w:p w14:paraId="063AD6DA" w14:textId="77777777" w:rsidR="00CF2AE2" w:rsidRPr="00EC2317" w:rsidRDefault="00CF2AE2" w:rsidP="00110053">
            <w:pPr>
              <w:rPr>
                <w:lang w:val="en-GB"/>
              </w:rPr>
            </w:pPr>
            <w:r>
              <w:rPr>
                <w:lang w:val="en-GB"/>
              </w:rPr>
              <w:t>Param</w:t>
            </w:r>
          </w:p>
        </w:tc>
      </w:tr>
      <w:tr w:rsidR="00CF2AE2" w14:paraId="70AC28E9" w14:textId="77777777" w:rsidTr="00110053">
        <w:tc>
          <w:tcPr>
            <w:tcW w:w="1617" w:type="dxa"/>
            <w:vAlign w:val="center"/>
          </w:tcPr>
          <w:p w14:paraId="325E9FD5" w14:textId="77777777" w:rsidR="00CF2AE2" w:rsidRPr="00EC2317" w:rsidRDefault="00CF2AE2"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CF2AE2" w:rsidRPr="00610B10" w14:paraId="6EF3A200" w14:textId="77777777" w:rsidTr="00110053">
              <w:tc>
                <w:tcPr>
                  <w:tcW w:w="0" w:type="auto"/>
                  <w:tcBorders>
                    <w:top w:val="nil"/>
                    <w:left w:val="nil"/>
                  </w:tcBorders>
                </w:tcPr>
                <w:p w14:paraId="73268751" w14:textId="77777777" w:rsidR="00CF2AE2" w:rsidRPr="00610B10" w:rsidRDefault="00CF2AE2" w:rsidP="00110053">
                  <w:pPr>
                    <w:jc w:val="center"/>
                    <w:rPr>
                      <w:sz w:val="16"/>
                      <w:szCs w:val="16"/>
                      <w:highlight w:val="yellow"/>
                      <w:lang w:val="en-GB"/>
                    </w:rPr>
                  </w:pPr>
                </w:p>
              </w:tc>
              <w:tc>
                <w:tcPr>
                  <w:tcW w:w="0" w:type="auto"/>
                </w:tcPr>
                <w:p w14:paraId="28221F92" w14:textId="77777777" w:rsidR="00CF2AE2" w:rsidRPr="00610B10" w:rsidRDefault="00CF2AE2" w:rsidP="00110053">
                  <w:pPr>
                    <w:jc w:val="center"/>
                    <w:rPr>
                      <w:sz w:val="16"/>
                      <w:szCs w:val="16"/>
                      <w:highlight w:val="yellow"/>
                      <w:lang w:val="en-GB"/>
                    </w:rPr>
                  </w:pPr>
                  <w:r w:rsidRPr="00610B10">
                    <w:rPr>
                      <w:sz w:val="16"/>
                      <w:szCs w:val="16"/>
                      <w:highlight w:val="yellow"/>
                      <w:lang w:val="en-GB"/>
                    </w:rPr>
                    <w:t>Summary</w:t>
                  </w:r>
                </w:p>
              </w:tc>
              <w:tc>
                <w:tcPr>
                  <w:tcW w:w="0" w:type="auto"/>
                </w:tcPr>
                <w:p w14:paraId="4021E24E" w14:textId="77777777" w:rsidR="00CF2AE2" w:rsidRPr="00610B10" w:rsidRDefault="00CF2AE2" w:rsidP="00110053">
                  <w:pPr>
                    <w:jc w:val="center"/>
                    <w:rPr>
                      <w:sz w:val="16"/>
                      <w:szCs w:val="16"/>
                      <w:highlight w:val="yellow"/>
                      <w:lang w:val="en-GB"/>
                    </w:rPr>
                  </w:pPr>
                  <w:r w:rsidRPr="00610B10">
                    <w:rPr>
                      <w:sz w:val="16"/>
                      <w:szCs w:val="16"/>
                      <w:highlight w:val="yellow"/>
                      <w:lang w:val="en-GB"/>
                    </w:rPr>
                    <w:t>Complete</w:t>
                  </w:r>
                </w:p>
              </w:tc>
            </w:tr>
            <w:tr w:rsidR="00CF2AE2" w:rsidRPr="00610B10" w14:paraId="3E7976A0" w14:textId="77777777" w:rsidTr="00110053">
              <w:tc>
                <w:tcPr>
                  <w:tcW w:w="0" w:type="auto"/>
                </w:tcPr>
                <w:p w14:paraId="139AC7C6" w14:textId="77777777" w:rsidR="00CF2AE2" w:rsidRPr="00610B10" w:rsidRDefault="00CF2AE2" w:rsidP="00110053">
                  <w:pPr>
                    <w:rPr>
                      <w:sz w:val="16"/>
                      <w:szCs w:val="16"/>
                      <w:highlight w:val="yellow"/>
                      <w:lang w:val="en-GB"/>
                    </w:rPr>
                  </w:pPr>
                  <w:r w:rsidRPr="00610B10">
                    <w:rPr>
                      <w:sz w:val="16"/>
                      <w:szCs w:val="16"/>
                      <w:highlight w:val="yellow"/>
                      <w:lang w:val="en-GB"/>
                    </w:rPr>
                    <w:t>Quantification</w:t>
                  </w:r>
                </w:p>
              </w:tc>
              <w:tc>
                <w:tcPr>
                  <w:tcW w:w="0" w:type="auto"/>
                </w:tcPr>
                <w:p w14:paraId="33EEAE74" w14:textId="77777777" w:rsidR="00CF2AE2" w:rsidRPr="00610B10" w:rsidRDefault="00CF2AE2"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66A76278" w14:textId="77777777" w:rsidR="00CF2AE2" w:rsidRPr="00610B10" w:rsidRDefault="00CF2AE2"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CF2AE2" w:rsidRPr="00610B10" w14:paraId="06FEB4BF" w14:textId="77777777" w:rsidTr="00110053">
              <w:tc>
                <w:tcPr>
                  <w:tcW w:w="0" w:type="auto"/>
                </w:tcPr>
                <w:p w14:paraId="54C8BA94" w14:textId="77777777" w:rsidR="00CF2AE2" w:rsidRPr="00610B10" w:rsidRDefault="00CF2AE2" w:rsidP="00110053">
                  <w:pPr>
                    <w:rPr>
                      <w:sz w:val="16"/>
                      <w:szCs w:val="16"/>
                      <w:highlight w:val="yellow"/>
                      <w:lang w:val="en-GB"/>
                    </w:rPr>
                  </w:pPr>
                  <w:r w:rsidRPr="00610B10">
                    <w:rPr>
                      <w:sz w:val="16"/>
                      <w:szCs w:val="16"/>
                      <w:highlight w:val="yellow"/>
                      <w:lang w:val="en-GB"/>
                    </w:rPr>
                    <w:t>Identification</w:t>
                  </w:r>
                </w:p>
              </w:tc>
              <w:tc>
                <w:tcPr>
                  <w:tcW w:w="0" w:type="auto"/>
                </w:tcPr>
                <w:p w14:paraId="33AAB388" w14:textId="77777777" w:rsidR="00CF2AE2" w:rsidRPr="00610B10" w:rsidRDefault="00CF2AE2" w:rsidP="00110053">
                  <w:pPr>
                    <w:jc w:val="center"/>
                    <w:rPr>
                      <w:sz w:val="16"/>
                      <w:szCs w:val="16"/>
                      <w:highlight w:val="yellow"/>
                      <w:lang w:val="en-GB"/>
                    </w:rPr>
                  </w:pPr>
                </w:p>
              </w:tc>
              <w:tc>
                <w:tcPr>
                  <w:tcW w:w="0" w:type="auto"/>
                </w:tcPr>
                <w:p w14:paraId="36B6343C" w14:textId="77777777" w:rsidR="00CF2AE2" w:rsidRPr="00610B10" w:rsidRDefault="00CF2AE2" w:rsidP="00110053">
                  <w:pPr>
                    <w:jc w:val="center"/>
                    <w:rPr>
                      <w:sz w:val="16"/>
                      <w:szCs w:val="16"/>
                      <w:highlight w:val="yellow"/>
                      <w:lang w:val="en-GB"/>
                    </w:rPr>
                  </w:pPr>
                </w:p>
              </w:tc>
            </w:tr>
          </w:tbl>
          <w:p w14:paraId="7468B9C8" w14:textId="77777777" w:rsidR="00CF2AE2" w:rsidRPr="00610B10" w:rsidRDefault="00CF2AE2" w:rsidP="00110053">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CF2AE2" w14:paraId="3E4E9D47" w14:textId="77777777" w:rsidTr="00110053">
        <w:tc>
          <w:tcPr>
            <w:tcW w:w="1617" w:type="dxa"/>
            <w:vAlign w:val="center"/>
          </w:tcPr>
          <w:p w14:paraId="17AA6B35" w14:textId="77777777" w:rsidR="00CF2AE2" w:rsidRPr="00EC2317" w:rsidRDefault="00CF2AE2" w:rsidP="00110053">
            <w:pPr>
              <w:rPr>
                <w:b/>
                <w:lang w:val="en-GB"/>
              </w:rPr>
            </w:pPr>
            <w:r w:rsidRPr="00EC2317">
              <w:rPr>
                <w:b/>
                <w:lang w:val="en-GB"/>
              </w:rPr>
              <w:t>Example:</w:t>
            </w:r>
          </w:p>
        </w:tc>
        <w:tc>
          <w:tcPr>
            <w:tcW w:w="8571" w:type="dxa"/>
          </w:tcPr>
          <w:p w14:paraId="7FDF8DC4" w14:textId="77777777" w:rsidR="00CF2AE2" w:rsidRPr="00610B10" w:rsidRDefault="00CF2AE2" w:rsidP="00110053">
            <w:pPr>
              <w:pStyle w:val="Code"/>
              <w:rPr>
                <w:rFonts w:cs="Courier New"/>
                <w:highlight w:val="yellow"/>
              </w:rPr>
            </w:pPr>
            <w:r w:rsidRPr="00610B10">
              <w:rPr>
                <w:rFonts w:cs="Courier New"/>
                <w:highlight w:val="yellow"/>
              </w:rPr>
              <w:t>MTD  small_molecule-quantification_unit  [PRIDE, PRIDE:0000395, Ratio, ]</w:t>
            </w:r>
          </w:p>
        </w:tc>
      </w:tr>
    </w:tbl>
    <w:p w14:paraId="7DBB039E" w14:textId="77777777" w:rsidR="007A1183" w:rsidRDefault="00A83AAF" w:rsidP="007A1183">
      <w:pPr>
        <w:pStyle w:val="Heading3"/>
        <w:rPr>
          <w:lang w:val="en-GB"/>
        </w:rPr>
      </w:pPr>
      <w:r>
        <w:rPr>
          <w:lang w:val="en-GB"/>
        </w:rPr>
        <w:t>ms_run</w:t>
      </w:r>
      <w:r w:rsidR="00C85408">
        <w:rPr>
          <w:lang w:val="en-GB"/>
        </w:rPr>
        <w:t>[1-n]-</w:t>
      </w:r>
      <w:r w:rsidR="007A1183" w:rsidRPr="00F2225A">
        <w:rPr>
          <w:lang w:val="en-GB"/>
        </w:rPr>
        <w:t>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C3D87" w:rsidRPr="00AB45A3" w14:paraId="74AE9720" w14:textId="77777777" w:rsidTr="00046F5A">
              <w:tc>
                <w:tcPr>
                  <w:tcW w:w="0" w:type="auto"/>
                  <w:tcBorders>
                    <w:top w:val="nil"/>
                    <w:left w:val="nil"/>
                  </w:tcBorders>
                </w:tcPr>
                <w:p w14:paraId="4F8012F7" w14:textId="77777777" w:rsidR="009C3D87" w:rsidRPr="00AB45A3" w:rsidRDefault="009C3D87" w:rsidP="00046F5A">
                  <w:pPr>
                    <w:jc w:val="center"/>
                    <w:rPr>
                      <w:sz w:val="16"/>
                      <w:szCs w:val="16"/>
                      <w:lang w:val="en-GB"/>
                    </w:rPr>
                  </w:pPr>
                </w:p>
              </w:tc>
              <w:tc>
                <w:tcPr>
                  <w:tcW w:w="0" w:type="auto"/>
                </w:tcPr>
                <w:p w14:paraId="7F64673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49D7BE5B"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76DADC19" w14:textId="77777777" w:rsidTr="00046F5A">
              <w:tc>
                <w:tcPr>
                  <w:tcW w:w="0" w:type="auto"/>
                </w:tcPr>
                <w:p w14:paraId="68E8A04E"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3F5ACFF0" w14:textId="77777777" w:rsidR="009C3D87" w:rsidRPr="00AB45A3" w:rsidRDefault="009C3D87" w:rsidP="00046F5A">
                  <w:pPr>
                    <w:jc w:val="center"/>
                    <w:rPr>
                      <w:sz w:val="16"/>
                      <w:szCs w:val="16"/>
                      <w:lang w:val="en-GB"/>
                    </w:rPr>
                  </w:pPr>
                </w:p>
              </w:tc>
              <w:tc>
                <w:tcPr>
                  <w:tcW w:w="0" w:type="auto"/>
                </w:tcPr>
                <w:p w14:paraId="19E810D8" w14:textId="77777777" w:rsidR="009C3D87" w:rsidRPr="00AB45A3" w:rsidRDefault="009C3D87" w:rsidP="00046F5A">
                  <w:pPr>
                    <w:jc w:val="center"/>
                    <w:rPr>
                      <w:sz w:val="16"/>
                      <w:szCs w:val="16"/>
                      <w:lang w:val="en-GB"/>
                    </w:rPr>
                  </w:pPr>
                </w:p>
              </w:tc>
            </w:tr>
            <w:tr w:rsidR="009C3D87" w:rsidRPr="00AB45A3" w14:paraId="1C2D84A4" w14:textId="77777777" w:rsidTr="00046F5A">
              <w:tc>
                <w:tcPr>
                  <w:tcW w:w="0" w:type="auto"/>
                </w:tcPr>
                <w:p w14:paraId="453A9CAC"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74995A68" w14:textId="77777777" w:rsidR="009C3D87" w:rsidRPr="00AB45A3" w:rsidRDefault="009C3D87" w:rsidP="00046F5A">
                  <w:pPr>
                    <w:jc w:val="center"/>
                    <w:rPr>
                      <w:sz w:val="16"/>
                      <w:szCs w:val="16"/>
                      <w:lang w:val="en-GB"/>
                    </w:rPr>
                  </w:pPr>
                </w:p>
              </w:tc>
              <w:tc>
                <w:tcPr>
                  <w:tcW w:w="0" w:type="auto"/>
                </w:tcPr>
                <w:p w14:paraId="3A2E4583" w14:textId="77777777" w:rsidR="009C3D87" w:rsidRPr="00AB45A3" w:rsidRDefault="009C3D87" w:rsidP="00046F5A">
                  <w:pPr>
                    <w:jc w:val="center"/>
                    <w:rPr>
                      <w:sz w:val="16"/>
                      <w:szCs w:val="16"/>
                      <w:lang w:val="en-GB"/>
                    </w:rPr>
                  </w:pPr>
                </w:p>
              </w:tc>
            </w:tr>
          </w:tbl>
          <w:p w14:paraId="19463716" w14:textId="77777777" w:rsidR="009C3D87" w:rsidRDefault="009C3D87" w:rsidP="00046F5A">
            <w:pPr>
              <w:rPr>
                <w:lang w:val="en-GB"/>
              </w:rPr>
            </w:pP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53AD8AA1" w14:textId="77777777" w:rsidR="007A1183" w:rsidRDefault="00A83AAF" w:rsidP="007A1183">
      <w:pPr>
        <w:pStyle w:val="Heading3"/>
        <w:rPr>
          <w:lang w:val="en-GB"/>
        </w:rPr>
      </w:pPr>
      <w:r>
        <w:rPr>
          <w:lang w:val="en-GB"/>
        </w:rPr>
        <w:t>ms_run</w:t>
      </w:r>
      <w:r w:rsidR="00C85408">
        <w:rPr>
          <w:lang w:val="en-GB"/>
        </w:rPr>
        <w:t>[1-n]-</w:t>
      </w:r>
      <w:r w:rsidR="007A1183" w:rsidRPr="00CA3B0E">
        <w:rPr>
          <w:lang w:val="en-GB"/>
        </w:rPr>
        <w:t>loc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92E6041" w14:textId="77777777" w:rsidTr="009C3D87">
        <w:tc>
          <w:tcPr>
            <w:tcW w:w="1617" w:type="dxa"/>
            <w:vAlign w:val="center"/>
          </w:tcPr>
          <w:p w14:paraId="43AC24F2" w14:textId="77777777" w:rsidR="007A1183" w:rsidRPr="00EC2317" w:rsidRDefault="007A1183" w:rsidP="007A1183">
            <w:pPr>
              <w:rPr>
                <w:b/>
                <w:lang w:val="en-GB"/>
              </w:rPr>
            </w:pPr>
            <w:r w:rsidRPr="00EC2317">
              <w:rPr>
                <w:b/>
                <w:lang w:val="en-GB"/>
              </w:rPr>
              <w:t>Description:</w:t>
            </w:r>
          </w:p>
        </w:tc>
        <w:tc>
          <w:tcPr>
            <w:tcW w:w="8571" w:type="dxa"/>
          </w:tcPr>
          <w:p w14:paraId="3E122551" w14:textId="77777777" w:rsidR="007A1183" w:rsidRPr="00EC2317" w:rsidRDefault="007A1183" w:rsidP="0032336F">
            <w:pPr>
              <w:rPr>
                <w:lang w:val="en-GB"/>
              </w:rPr>
            </w:pPr>
            <w:r w:rsidRPr="00EC2317">
              <w:rPr>
                <w:lang w:val="en-GB"/>
              </w:rPr>
              <w:t>Location of the external data file.</w:t>
            </w:r>
            <w:r w:rsidR="00450A5B">
              <w:rPr>
                <w:lang w:val="en-GB"/>
              </w:rPr>
              <w:t xml:space="preserve"> </w:t>
            </w:r>
            <w:r w:rsidR="00CC74F2">
              <w:rPr>
                <w:lang w:val="en-GB"/>
              </w:rPr>
              <w:t xml:space="preserve">If the actual location of the </w:t>
            </w:r>
            <w:r w:rsidR="00A83AAF">
              <w:rPr>
                <w:lang w:val="en-GB"/>
              </w:rPr>
              <w:t>MS run</w:t>
            </w:r>
            <w:r w:rsidR="00CC74F2">
              <w:rPr>
                <w:lang w:val="en-GB"/>
              </w:rPr>
              <w:t xml:space="preserve"> is unknown, a </w:t>
            </w:r>
            <w:r w:rsidR="0032336F">
              <w:rPr>
                <w:lang w:val="en-GB"/>
              </w:rPr>
              <w:t xml:space="preserve">“null” MUST be used as a </w:t>
            </w:r>
            <w:r w:rsidR="00CC74F2">
              <w:rPr>
                <w:lang w:val="en-GB"/>
              </w:rPr>
              <w:t>place holder value.</w:t>
            </w:r>
          </w:p>
        </w:tc>
      </w:tr>
      <w:tr w:rsidR="007A1183" w14:paraId="0387ED04" w14:textId="77777777" w:rsidTr="009C3D87">
        <w:tc>
          <w:tcPr>
            <w:tcW w:w="1617" w:type="dxa"/>
            <w:vAlign w:val="center"/>
          </w:tcPr>
          <w:p w14:paraId="632F708F" w14:textId="77777777" w:rsidR="007A1183" w:rsidRPr="00EC2317" w:rsidRDefault="007A1183" w:rsidP="007A1183">
            <w:pPr>
              <w:rPr>
                <w:b/>
                <w:lang w:val="en-GB"/>
              </w:rPr>
            </w:pPr>
            <w:r w:rsidRPr="00EC2317">
              <w:rPr>
                <w:b/>
                <w:lang w:val="en-GB"/>
              </w:rPr>
              <w:t>Type:</w:t>
            </w:r>
          </w:p>
        </w:tc>
        <w:tc>
          <w:tcPr>
            <w:tcW w:w="8571" w:type="dxa"/>
          </w:tcPr>
          <w:p w14:paraId="2DFDFAB6" w14:textId="77777777" w:rsidR="007A1183" w:rsidRPr="00EC2317" w:rsidRDefault="007A1183" w:rsidP="007A1183">
            <w:pPr>
              <w:rPr>
                <w:lang w:val="en-GB"/>
              </w:rPr>
            </w:pPr>
            <w:r w:rsidRPr="00EC2317">
              <w:rPr>
                <w:lang w:val="en-GB"/>
              </w:rPr>
              <w:t>URL</w:t>
            </w:r>
          </w:p>
        </w:tc>
      </w:tr>
      <w:tr w:rsidR="009C3D87" w14:paraId="6E36DCFE" w14:textId="77777777" w:rsidTr="00046F5A">
        <w:tc>
          <w:tcPr>
            <w:tcW w:w="1617" w:type="dxa"/>
            <w:vAlign w:val="center"/>
          </w:tcPr>
          <w:p w14:paraId="109C5E3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C3D87" w:rsidRPr="00AB45A3" w14:paraId="770FA0FE" w14:textId="77777777" w:rsidTr="00046F5A">
              <w:tc>
                <w:tcPr>
                  <w:tcW w:w="0" w:type="auto"/>
                  <w:tcBorders>
                    <w:top w:val="nil"/>
                    <w:left w:val="nil"/>
                  </w:tcBorders>
                </w:tcPr>
                <w:p w14:paraId="59D71A74" w14:textId="77777777" w:rsidR="009C3D87" w:rsidRPr="00AB45A3" w:rsidRDefault="009C3D87" w:rsidP="00046F5A">
                  <w:pPr>
                    <w:jc w:val="center"/>
                    <w:rPr>
                      <w:sz w:val="16"/>
                      <w:szCs w:val="16"/>
                      <w:lang w:val="en-GB"/>
                    </w:rPr>
                  </w:pPr>
                </w:p>
              </w:tc>
              <w:tc>
                <w:tcPr>
                  <w:tcW w:w="0" w:type="auto"/>
                </w:tcPr>
                <w:p w14:paraId="2C1EB00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3052E45D"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390BA3F8" w14:textId="77777777" w:rsidTr="00046F5A">
              <w:tc>
                <w:tcPr>
                  <w:tcW w:w="0" w:type="auto"/>
                </w:tcPr>
                <w:p w14:paraId="2DA02EFB"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75370CA7"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5BED48B8" w14:textId="77777777" w:rsidR="009C3D87" w:rsidRPr="00AB45A3" w:rsidRDefault="009C3D87" w:rsidP="00046F5A">
                  <w:pPr>
                    <w:jc w:val="center"/>
                    <w:rPr>
                      <w:sz w:val="16"/>
                      <w:szCs w:val="16"/>
                      <w:lang w:val="en-GB"/>
                    </w:rPr>
                  </w:pPr>
                  <w:r>
                    <w:rPr>
                      <w:sz w:val="16"/>
                      <w:szCs w:val="16"/>
                      <w:lang w:val="en-GB"/>
                    </w:rPr>
                    <w:sym w:font="Wingdings" w:char="F0FC"/>
                  </w:r>
                </w:p>
              </w:tc>
            </w:tr>
            <w:tr w:rsidR="009C3D87" w:rsidRPr="00AB45A3" w14:paraId="7926B9D7" w14:textId="77777777" w:rsidTr="00046F5A">
              <w:tc>
                <w:tcPr>
                  <w:tcW w:w="0" w:type="auto"/>
                </w:tcPr>
                <w:p w14:paraId="0E9E34DE"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665EDEF8"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609CC461" w14:textId="77777777" w:rsidR="009C3D87" w:rsidRPr="00AB45A3" w:rsidRDefault="00387A3F" w:rsidP="00046F5A">
                  <w:pPr>
                    <w:jc w:val="center"/>
                    <w:rPr>
                      <w:sz w:val="16"/>
                      <w:szCs w:val="16"/>
                      <w:lang w:val="en-GB"/>
                    </w:rPr>
                  </w:pPr>
                  <w:r>
                    <w:rPr>
                      <w:sz w:val="16"/>
                      <w:szCs w:val="16"/>
                      <w:lang w:val="en-GB"/>
                    </w:rPr>
                    <w:sym w:font="Wingdings" w:char="F0FC"/>
                  </w:r>
                </w:p>
              </w:tc>
            </w:tr>
          </w:tbl>
          <w:p w14:paraId="5DB46FEE" w14:textId="77777777" w:rsidR="009C3D87" w:rsidRDefault="009C3D87" w:rsidP="00387A3F">
            <w:pPr>
              <w:rPr>
                <w:lang w:val="en-GB"/>
              </w:rPr>
            </w:pPr>
          </w:p>
        </w:tc>
      </w:tr>
      <w:tr w:rsidR="007A1183" w14:paraId="60982741" w14:textId="77777777" w:rsidTr="009C3D87">
        <w:tc>
          <w:tcPr>
            <w:tcW w:w="1617" w:type="dxa"/>
            <w:vAlign w:val="center"/>
          </w:tcPr>
          <w:p w14:paraId="49C8ECD1" w14:textId="77777777" w:rsidR="007A1183" w:rsidRPr="00EC2317" w:rsidRDefault="007A1183" w:rsidP="007A1183">
            <w:pPr>
              <w:rPr>
                <w:b/>
                <w:lang w:val="en-GB"/>
              </w:rPr>
            </w:pPr>
            <w:r w:rsidRPr="00EC2317">
              <w:rPr>
                <w:b/>
                <w:lang w:val="en-GB"/>
              </w:rPr>
              <w:t>Example:</w:t>
            </w:r>
          </w:p>
        </w:tc>
        <w:tc>
          <w:tcPr>
            <w:tcW w:w="8571" w:type="dxa"/>
          </w:tcPr>
          <w:p w14:paraId="3C31E12C" w14:textId="77777777" w:rsidR="007A1183" w:rsidRPr="00E92C27" w:rsidRDefault="007A1183" w:rsidP="007A1183">
            <w:pPr>
              <w:pStyle w:val="Code"/>
              <w:rPr>
                <w:rFonts w:cs="Courier New"/>
              </w:rPr>
            </w:pPr>
            <w:r w:rsidRPr="00E92C27">
              <w:rPr>
                <w:rFonts w:cs="Courier New"/>
              </w:rPr>
              <w:t xml:space="preserve">MTD  </w:t>
            </w:r>
            <w:r w:rsidR="00A83AAF">
              <w:rPr>
                <w:rFonts w:cs="Courier New"/>
              </w:rPr>
              <w:t>ms_run</w:t>
            </w:r>
            <w:r w:rsidR="00E67FC7">
              <w:rPr>
                <w:rFonts w:cs="Courier New"/>
              </w:rPr>
              <w:t>_</w:t>
            </w:r>
            <w:r w:rsidRPr="00E92C27">
              <w:rPr>
                <w:rFonts w:cs="Courier New"/>
              </w:rPr>
              <w:t>location</w:t>
            </w:r>
            <w:r w:rsidR="00E67FC7">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sidR="00A83AAF">
              <w:rPr>
                <w:rFonts w:cs="Courier New"/>
              </w:rPr>
              <w:t>ms_run</w:t>
            </w:r>
            <w:r w:rsidR="00E67FC7">
              <w:rPr>
                <w:rFonts w:cs="Courier New"/>
              </w:rPr>
              <w:t>_</w:t>
            </w:r>
            <w:r w:rsidRPr="00E92C27">
              <w:rPr>
                <w:rFonts w:cs="Courier New"/>
              </w:rPr>
              <w:t>location</w:t>
            </w:r>
            <w:r w:rsidR="00E67FC7">
              <w:rPr>
                <w:rFonts w:cs="Courier New"/>
              </w:rPr>
              <w:t>[2]</w:t>
            </w:r>
            <w:r w:rsidRPr="00E92C27">
              <w:rPr>
                <w:rFonts w:cs="Courier New"/>
              </w:rPr>
              <w:t xml:space="preserve">  </w:t>
            </w:r>
            <w:hyperlink r:id="rId27" w:history="1">
              <w:r w:rsidR="00613FC9" w:rsidRPr="00B03F9C">
                <w:rPr>
                  <w:rStyle w:val="Hyperlink"/>
                  <w:rFonts w:cs="Courier New"/>
                </w:rPr>
                <w:t>ftp://ftp.ebi.ac.uk/path/to/file</w:t>
              </w:r>
            </w:hyperlink>
          </w:p>
        </w:tc>
      </w:tr>
    </w:tbl>
    <w:p w14:paraId="4826D363" w14:textId="77777777" w:rsidR="007A1183" w:rsidRDefault="00A83AAF" w:rsidP="007A1183">
      <w:pPr>
        <w:pStyle w:val="Heading3"/>
        <w:rPr>
          <w:lang w:val="en-GB"/>
        </w:rPr>
      </w:pPr>
      <w:r>
        <w:rPr>
          <w:lang w:val="en-GB"/>
        </w:rPr>
        <w:t>ms_run</w:t>
      </w:r>
      <w:r w:rsidR="00C85408">
        <w:rPr>
          <w:lang w:val="en-GB"/>
        </w:rPr>
        <w:t>[1-n]-</w:t>
      </w:r>
      <w:r w:rsidR="00F873B0">
        <w:rPr>
          <w:lang w:val="en-GB"/>
        </w:rPr>
        <w:t>i</w:t>
      </w:r>
      <w:r w:rsidR="007A1183" w:rsidRPr="00CA3B0E">
        <w:rPr>
          <w:lang w:val="en-GB"/>
        </w:rPr>
        <w:t>d_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8024A" w:rsidRPr="00AB45A3" w14:paraId="499E93D2" w14:textId="77777777" w:rsidTr="00046F5A">
              <w:tc>
                <w:tcPr>
                  <w:tcW w:w="0" w:type="auto"/>
                  <w:tcBorders>
                    <w:top w:val="nil"/>
                    <w:left w:val="nil"/>
                  </w:tcBorders>
                </w:tcPr>
                <w:p w14:paraId="2AD3CDB0" w14:textId="77777777" w:rsidR="0098024A" w:rsidRPr="00AB45A3" w:rsidRDefault="0098024A" w:rsidP="00046F5A">
                  <w:pPr>
                    <w:jc w:val="center"/>
                    <w:rPr>
                      <w:sz w:val="16"/>
                      <w:szCs w:val="16"/>
                      <w:lang w:val="en-GB"/>
                    </w:rPr>
                  </w:pPr>
                </w:p>
              </w:tc>
              <w:tc>
                <w:tcPr>
                  <w:tcW w:w="0" w:type="auto"/>
                </w:tcPr>
                <w:p w14:paraId="1A86AAC3" w14:textId="77777777" w:rsidR="0098024A" w:rsidRPr="00AB45A3" w:rsidRDefault="0098024A" w:rsidP="00046F5A">
                  <w:pPr>
                    <w:jc w:val="center"/>
                    <w:rPr>
                      <w:sz w:val="16"/>
                      <w:szCs w:val="16"/>
                      <w:lang w:val="en-GB"/>
                    </w:rPr>
                  </w:pPr>
                  <w:r w:rsidRPr="00AB45A3">
                    <w:rPr>
                      <w:sz w:val="16"/>
                      <w:szCs w:val="16"/>
                      <w:lang w:val="en-GB"/>
                    </w:rPr>
                    <w:t>Summary</w:t>
                  </w:r>
                </w:p>
              </w:tc>
              <w:tc>
                <w:tcPr>
                  <w:tcW w:w="0" w:type="auto"/>
                </w:tcPr>
                <w:p w14:paraId="3B51BBCE" w14:textId="77777777" w:rsidR="0098024A" w:rsidRPr="00AB45A3" w:rsidRDefault="0098024A" w:rsidP="00046F5A">
                  <w:pPr>
                    <w:jc w:val="center"/>
                    <w:rPr>
                      <w:sz w:val="16"/>
                      <w:szCs w:val="16"/>
                      <w:lang w:val="en-GB"/>
                    </w:rPr>
                  </w:pPr>
                  <w:r w:rsidRPr="00AB45A3">
                    <w:rPr>
                      <w:sz w:val="16"/>
                      <w:szCs w:val="16"/>
                      <w:lang w:val="en-GB"/>
                    </w:rPr>
                    <w:t>Complete</w:t>
                  </w:r>
                </w:p>
              </w:tc>
            </w:tr>
            <w:tr w:rsidR="0098024A" w:rsidRPr="00AB45A3" w14:paraId="37F2DD27" w14:textId="77777777" w:rsidTr="00046F5A">
              <w:tc>
                <w:tcPr>
                  <w:tcW w:w="0" w:type="auto"/>
                </w:tcPr>
                <w:p w14:paraId="6399ABCA" w14:textId="77777777" w:rsidR="0098024A" w:rsidRPr="00AB45A3" w:rsidRDefault="0098024A" w:rsidP="00046F5A">
                  <w:pPr>
                    <w:rPr>
                      <w:sz w:val="16"/>
                      <w:szCs w:val="16"/>
                      <w:lang w:val="en-GB"/>
                    </w:rPr>
                  </w:pPr>
                  <w:r w:rsidRPr="00AB45A3">
                    <w:rPr>
                      <w:sz w:val="16"/>
                      <w:szCs w:val="16"/>
                      <w:lang w:val="en-GB"/>
                    </w:rPr>
                    <w:t>Quantification</w:t>
                  </w:r>
                </w:p>
              </w:tc>
              <w:tc>
                <w:tcPr>
                  <w:tcW w:w="0" w:type="auto"/>
                </w:tcPr>
                <w:p w14:paraId="19604FAF" w14:textId="77777777" w:rsidR="0098024A" w:rsidRPr="00AB45A3" w:rsidRDefault="0098024A" w:rsidP="00046F5A">
                  <w:pPr>
                    <w:jc w:val="center"/>
                    <w:rPr>
                      <w:sz w:val="16"/>
                      <w:szCs w:val="16"/>
                      <w:lang w:val="en-GB"/>
                    </w:rPr>
                  </w:pPr>
                </w:p>
              </w:tc>
              <w:tc>
                <w:tcPr>
                  <w:tcW w:w="0" w:type="auto"/>
                </w:tcPr>
                <w:p w14:paraId="1EDDA440" w14:textId="77777777" w:rsidR="0098024A" w:rsidRPr="00AB45A3" w:rsidRDefault="0098024A" w:rsidP="00046F5A">
                  <w:pPr>
                    <w:jc w:val="center"/>
                    <w:rPr>
                      <w:sz w:val="16"/>
                      <w:szCs w:val="16"/>
                      <w:lang w:val="en-GB"/>
                    </w:rPr>
                  </w:pPr>
                </w:p>
              </w:tc>
            </w:tr>
            <w:tr w:rsidR="0098024A" w:rsidRPr="00AB45A3" w14:paraId="1E474FCE" w14:textId="77777777" w:rsidTr="00046F5A">
              <w:tc>
                <w:tcPr>
                  <w:tcW w:w="0" w:type="auto"/>
                </w:tcPr>
                <w:p w14:paraId="7B1AF9F4" w14:textId="77777777" w:rsidR="0098024A" w:rsidRPr="00AB45A3" w:rsidRDefault="0098024A" w:rsidP="00046F5A">
                  <w:pPr>
                    <w:rPr>
                      <w:sz w:val="16"/>
                      <w:szCs w:val="16"/>
                      <w:lang w:val="en-GB"/>
                    </w:rPr>
                  </w:pPr>
                  <w:r w:rsidRPr="00AB45A3">
                    <w:rPr>
                      <w:sz w:val="16"/>
                      <w:szCs w:val="16"/>
                      <w:lang w:val="en-GB"/>
                    </w:rPr>
                    <w:t>Identification</w:t>
                  </w:r>
                </w:p>
              </w:tc>
              <w:tc>
                <w:tcPr>
                  <w:tcW w:w="0" w:type="auto"/>
                </w:tcPr>
                <w:p w14:paraId="54F40F35" w14:textId="77777777" w:rsidR="0098024A" w:rsidRPr="00AB45A3" w:rsidRDefault="0098024A" w:rsidP="00046F5A">
                  <w:pPr>
                    <w:jc w:val="center"/>
                    <w:rPr>
                      <w:sz w:val="16"/>
                      <w:szCs w:val="16"/>
                      <w:lang w:val="en-GB"/>
                    </w:rPr>
                  </w:pPr>
                </w:p>
              </w:tc>
              <w:tc>
                <w:tcPr>
                  <w:tcW w:w="0" w:type="auto"/>
                </w:tcPr>
                <w:p w14:paraId="31F850FA" w14:textId="77777777" w:rsidR="0098024A" w:rsidRPr="00AB45A3" w:rsidRDefault="0098024A" w:rsidP="00046F5A">
                  <w:pPr>
                    <w:jc w:val="center"/>
                    <w:rPr>
                      <w:sz w:val="16"/>
                      <w:szCs w:val="16"/>
                      <w:lang w:val="en-GB"/>
                    </w:rPr>
                  </w:pPr>
                </w:p>
              </w:tc>
            </w:tr>
          </w:tbl>
          <w:p w14:paraId="30CD422A" w14:textId="77777777" w:rsidR="0098024A" w:rsidRDefault="0098024A" w:rsidP="00046F5A">
            <w:pPr>
              <w:rPr>
                <w:lang w:val="en-GB"/>
              </w:rPr>
            </w:pP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77777777" w:rsidR="00862ADC" w:rsidRDefault="00862ADC" w:rsidP="00862ADC">
      <w:pPr>
        <w:pStyle w:val="Heading3"/>
        <w:rPr>
          <w:lang w:val="en-GB"/>
        </w:rPr>
      </w:pPr>
      <w:r>
        <w:rPr>
          <w:lang w:val="en-GB"/>
        </w:rPr>
        <w:t>ms_run</w:t>
      </w:r>
      <w:r w:rsidR="00B53656">
        <w:rPr>
          <w:lang w:val="en-GB"/>
        </w:rPr>
        <w:t>[1-n]-</w:t>
      </w:r>
      <w:r>
        <w:rPr>
          <w:lang w:val="en-GB"/>
        </w:rPr>
        <w:t>fragment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77777777" w:rsidR="00862ADC" w:rsidRPr="00EC2317" w:rsidRDefault="006E1ABC" w:rsidP="004C4289">
            <w:pPr>
              <w:rPr>
                <w:lang w:val="en-GB"/>
              </w:rPr>
            </w:pPr>
            <w:r w:rsidRPr="00EC2317">
              <w:rPr>
                <w:lang w:val="en-GB"/>
              </w:rPr>
              <w:t xml:space="preserve">A list of “|” separated parameters describing all </w:t>
            </w:r>
            <w:r w:rsidR="00862ADC">
              <w:rPr>
                <w:lang w:val="en-GB"/>
              </w:rPr>
              <w:t xml:space="preserve">the types of fragmentation </w:t>
            </w:r>
            <w:r w:rsidR="00862ADC">
              <w:rPr>
                <w:lang w:val="en-GB"/>
              </w:rPr>
              <w:lastRenderedPageBreak/>
              <w:t>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lastRenderedPageBreak/>
              <w:t>Type:</w:t>
            </w:r>
          </w:p>
        </w:tc>
        <w:tc>
          <w:tcPr>
            <w:tcW w:w="8571" w:type="dxa"/>
          </w:tcPr>
          <w:p w14:paraId="439944A9" w14:textId="77777777" w:rsidR="00862ADC" w:rsidRPr="00EC2317" w:rsidRDefault="00862ADC" w:rsidP="007A1183">
            <w:pPr>
              <w:rPr>
                <w:lang w:val="en-GB"/>
              </w:rPr>
            </w:pPr>
            <w:r w:rsidRPr="00EC2317">
              <w:rPr>
                <w:lang w:val="en-GB"/>
              </w:rPr>
              <w:t>Parameter</w:t>
            </w:r>
            <w:r w:rsidR="006E1ABC">
              <w:rPr>
                <w:lang w:val="en-GB"/>
              </w:rPr>
              <w:t xml:space="preserve"> List</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2EE12389" w14:textId="77777777" w:rsidTr="00046F5A">
              <w:tc>
                <w:tcPr>
                  <w:tcW w:w="0" w:type="auto"/>
                  <w:tcBorders>
                    <w:top w:val="nil"/>
                    <w:left w:val="nil"/>
                  </w:tcBorders>
                </w:tcPr>
                <w:p w14:paraId="2BB6B6C9" w14:textId="77777777" w:rsidR="00547860" w:rsidRPr="00AB45A3" w:rsidRDefault="00547860" w:rsidP="00046F5A">
                  <w:pPr>
                    <w:jc w:val="center"/>
                    <w:rPr>
                      <w:sz w:val="16"/>
                      <w:szCs w:val="16"/>
                      <w:lang w:val="en-GB"/>
                    </w:rPr>
                  </w:pPr>
                </w:p>
              </w:tc>
              <w:tc>
                <w:tcPr>
                  <w:tcW w:w="0" w:type="auto"/>
                </w:tcPr>
                <w:p w14:paraId="1B8F00F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8256D5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BFFD6A0" w14:textId="77777777" w:rsidTr="00046F5A">
              <w:tc>
                <w:tcPr>
                  <w:tcW w:w="0" w:type="auto"/>
                </w:tcPr>
                <w:p w14:paraId="0E1D12B1"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C62D490" w14:textId="77777777" w:rsidR="00547860" w:rsidRPr="00AB45A3" w:rsidRDefault="00547860" w:rsidP="00046F5A">
                  <w:pPr>
                    <w:jc w:val="center"/>
                    <w:rPr>
                      <w:sz w:val="16"/>
                      <w:szCs w:val="16"/>
                      <w:lang w:val="en-GB"/>
                    </w:rPr>
                  </w:pPr>
                </w:p>
              </w:tc>
              <w:tc>
                <w:tcPr>
                  <w:tcW w:w="0" w:type="auto"/>
                </w:tcPr>
                <w:p w14:paraId="46815DFF" w14:textId="77777777" w:rsidR="00547860" w:rsidRPr="00AB45A3" w:rsidRDefault="00547860" w:rsidP="00046F5A">
                  <w:pPr>
                    <w:jc w:val="center"/>
                    <w:rPr>
                      <w:sz w:val="16"/>
                      <w:szCs w:val="16"/>
                      <w:lang w:val="en-GB"/>
                    </w:rPr>
                  </w:pPr>
                </w:p>
              </w:tc>
            </w:tr>
            <w:tr w:rsidR="00547860" w:rsidRPr="00AB45A3" w14:paraId="1D14F948" w14:textId="77777777" w:rsidTr="00046F5A">
              <w:tc>
                <w:tcPr>
                  <w:tcW w:w="0" w:type="auto"/>
                </w:tcPr>
                <w:p w14:paraId="50D9B3E8"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4AD7A7D1" w14:textId="77777777" w:rsidR="00547860" w:rsidRPr="00AB45A3" w:rsidRDefault="00547860" w:rsidP="00046F5A">
                  <w:pPr>
                    <w:jc w:val="center"/>
                    <w:rPr>
                      <w:sz w:val="16"/>
                      <w:szCs w:val="16"/>
                      <w:lang w:val="en-GB"/>
                    </w:rPr>
                  </w:pPr>
                </w:p>
              </w:tc>
              <w:tc>
                <w:tcPr>
                  <w:tcW w:w="0" w:type="auto"/>
                </w:tcPr>
                <w:p w14:paraId="4E4DE347" w14:textId="77777777" w:rsidR="00547860" w:rsidRPr="00AB45A3" w:rsidRDefault="00547860" w:rsidP="00046F5A">
                  <w:pPr>
                    <w:jc w:val="center"/>
                    <w:rPr>
                      <w:sz w:val="16"/>
                      <w:szCs w:val="16"/>
                      <w:lang w:val="en-GB"/>
                    </w:rPr>
                  </w:pPr>
                </w:p>
              </w:tc>
            </w:tr>
          </w:tbl>
          <w:p w14:paraId="48ABF481" w14:textId="77777777" w:rsidR="00547860" w:rsidRDefault="00547860" w:rsidP="00046F5A">
            <w:pPr>
              <w:rPr>
                <w:lang w:val="en-GB"/>
              </w:rPr>
            </w:pP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77777777"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B53656">
              <w:rPr>
                <w:rFonts w:cs="Courier New"/>
              </w:rPr>
              <w:t>[2]-</w:t>
            </w:r>
            <w:r w:rsidR="006E1ABC">
              <w:rPr>
                <w:rFonts w:cs="Courier New"/>
              </w:rPr>
              <w:t>fragmentation_method</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77777777" w:rsidR="00F42BC1" w:rsidRDefault="00F42BC1" w:rsidP="00F42BC1">
      <w:pPr>
        <w:pStyle w:val="Heading3"/>
        <w:rPr>
          <w:lang w:val="en-GB"/>
        </w:rPr>
      </w:pPr>
      <w:r>
        <w:rPr>
          <w:lang w:val="en-GB"/>
        </w:rPr>
        <w:t>ms_run[1-n]-hash</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42BC1" w:rsidRPr="00AB45A3" w14:paraId="06A7BE00" w14:textId="77777777" w:rsidTr="0094261F">
              <w:tc>
                <w:tcPr>
                  <w:tcW w:w="0" w:type="auto"/>
                  <w:tcBorders>
                    <w:top w:val="nil"/>
                    <w:left w:val="nil"/>
                  </w:tcBorders>
                </w:tcPr>
                <w:p w14:paraId="1E6B3445" w14:textId="77777777" w:rsidR="00F42BC1" w:rsidRPr="00AB45A3" w:rsidRDefault="00F42BC1" w:rsidP="0094261F">
                  <w:pPr>
                    <w:jc w:val="center"/>
                    <w:rPr>
                      <w:sz w:val="16"/>
                      <w:szCs w:val="16"/>
                    </w:rPr>
                  </w:pPr>
                </w:p>
              </w:tc>
              <w:tc>
                <w:tcPr>
                  <w:tcW w:w="0" w:type="auto"/>
                </w:tcPr>
                <w:p w14:paraId="11C0EDDF" w14:textId="77777777" w:rsidR="00F42BC1" w:rsidRPr="00AB45A3" w:rsidRDefault="00F42BC1" w:rsidP="0094261F">
                  <w:pPr>
                    <w:jc w:val="center"/>
                    <w:rPr>
                      <w:sz w:val="16"/>
                      <w:szCs w:val="16"/>
                    </w:rPr>
                  </w:pPr>
                  <w:r w:rsidRPr="00AB45A3">
                    <w:rPr>
                      <w:sz w:val="16"/>
                      <w:szCs w:val="16"/>
                    </w:rPr>
                    <w:t>Summary</w:t>
                  </w:r>
                </w:p>
              </w:tc>
              <w:tc>
                <w:tcPr>
                  <w:tcW w:w="0" w:type="auto"/>
                </w:tcPr>
                <w:p w14:paraId="31723D55" w14:textId="77777777" w:rsidR="00F42BC1" w:rsidRPr="00AB45A3" w:rsidRDefault="00F42BC1" w:rsidP="0094261F">
                  <w:pPr>
                    <w:jc w:val="center"/>
                    <w:rPr>
                      <w:sz w:val="16"/>
                      <w:szCs w:val="16"/>
                    </w:rPr>
                  </w:pPr>
                  <w:r w:rsidRPr="00AB45A3">
                    <w:rPr>
                      <w:sz w:val="16"/>
                      <w:szCs w:val="16"/>
                    </w:rPr>
                    <w:t>Complete</w:t>
                  </w:r>
                </w:p>
              </w:tc>
            </w:tr>
            <w:tr w:rsidR="00F42BC1" w:rsidRPr="00AB45A3" w14:paraId="07FD422D" w14:textId="77777777" w:rsidTr="0094261F">
              <w:tc>
                <w:tcPr>
                  <w:tcW w:w="0" w:type="auto"/>
                </w:tcPr>
                <w:p w14:paraId="6C30AA7D" w14:textId="77777777" w:rsidR="00F42BC1" w:rsidRPr="00AB45A3" w:rsidRDefault="00F42BC1" w:rsidP="0094261F">
                  <w:pPr>
                    <w:rPr>
                      <w:sz w:val="16"/>
                      <w:szCs w:val="16"/>
                    </w:rPr>
                  </w:pPr>
                  <w:r w:rsidRPr="00AB45A3">
                    <w:rPr>
                      <w:sz w:val="16"/>
                      <w:szCs w:val="16"/>
                    </w:rPr>
                    <w:t>Quantification</w:t>
                  </w:r>
                </w:p>
              </w:tc>
              <w:tc>
                <w:tcPr>
                  <w:tcW w:w="0" w:type="auto"/>
                </w:tcPr>
                <w:p w14:paraId="220968DC" w14:textId="77777777" w:rsidR="00F42BC1" w:rsidRPr="00AB45A3" w:rsidRDefault="00F42BC1" w:rsidP="0094261F">
                  <w:pPr>
                    <w:jc w:val="center"/>
                    <w:rPr>
                      <w:sz w:val="16"/>
                      <w:szCs w:val="16"/>
                    </w:rPr>
                  </w:pPr>
                </w:p>
              </w:tc>
              <w:tc>
                <w:tcPr>
                  <w:tcW w:w="0" w:type="auto"/>
                </w:tcPr>
                <w:p w14:paraId="5E0885AE" w14:textId="77777777" w:rsidR="00F42BC1" w:rsidRPr="00AB45A3" w:rsidRDefault="00F42BC1" w:rsidP="0094261F">
                  <w:pPr>
                    <w:jc w:val="center"/>
                    <w:rPr>
                      <w:sz w:val="16"/>
                      <w:szCs w:val="16"/>
                    </w:rPr>
                  </w:pPr>
                </w:p>
              </w:tc>
            </w:tr>
            <w:tr w:rsidR="00F42BC1" w:rsidRPr="00AB45A3" w14:paraId="76B9779A" w14:textId="77777777" w:rsidTr="0094261F">
              <w:tc>
                <w:tcPr>
                  <w:tcW w:w="0" w:type="auto"/>
                </w:tcPr>
                <w:p w14:paraId="19E06349" w14:textId="77777777" w:rsidR="00F42BC1" w:rsidRPr="00AB45A3" w:rsidRDefault="00F42BC1" w:rsidP="0094261F">
                  <w:pPr>
                    <w:rPr>
                      <w:sz w:val="16"/>
                      <w:szCs w:val="16"/>
                    </w:rPr>
                  </w:pPr>
                  <w:r w:rsidRPr="00AB45A3">
                    <w:rPr>
                      <w:sz w:val="16"/>
                      <w:szCs w:val="16"/>
                    </w:rPr>
                    <w:t>Identification</w:t>
                  </w:r>
                </w:p>
              </w:tc>
              <w:tc>
                <w:tcPr>
                  <w:tcW w:w="0" w:type="auto"/>
                </w:tcPr>
                <w:p w14:paraId="504D9E11" w14:textId="77777777" w:rsidR="00F42BC1" w:rsidRPr="00AB45A3" w:rsidRDefault="00F42BC1" w:rsidP="0094261F">
                  <w:pPr>
                    <w:jc w:val="center"/>
                    <w:rPr>
                      <w:sz w:val="16"/>
                      <w:szCs w:val="16"/>
                    </w:rPr>
                  </w:pPr>
                </w:p>
              </w:tc>
              <w:tc>
                <w:tcPr>
                  <w:tcW w:w="0" w:type="auto"/>
                </w:tcPr>
                <w:p w14:paraId="4CB5D501" w14:textId="77777777" w:rsidR="00F42BC1" w:rsidRPr="00AB45A3" w:rsidRDefault="00F42BC1" w:rsidP="0094261F">
                  <w:pPr>
                    <w:jc w:val="center"/>
                    <w:rPr>
                      <w:sz w:val="16"/>
                      <w:szCs w:val="16"/>
                    </w:rPr>
                  </w:pPr>
                </w:p>
              </w:tc>
            </w:tr>
          </w:tbl>
          <w:p w14:paraId="442E52E5" w14:textId="77777777" w:rsidR="00F42BC1" w:rsidRDefault="00F42BC1" w:rsidP="0094261F">
            <w:pPr>
              <w:rPr>
                <w:lang w:val="en-GB"/>
              </w:rPr>
            </w:pP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r>
        <w:rPr>
          <w:lang w:val="en-GB"/>
        </w:rPr>
        <w:t>ms_run[1-n]-hash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42BC1" w:rsidRPr="00AB45A3" w14:paraId="0A0BE3C6" w14:textId="77777777" w:rsidTr="0094261F">
              <w:tc>
                <w:tcPr>
                  <w:tcW w:w="0" w:type="auto"/>
                  <w:tcBorders>
                    <w:top w:val="nil"/>
                    <w:left w:val="nil"/>
                  </w:tcBorders>
                </w:tcPr>
                <w:p w14:paraId="01880E0F" w14:textId="77777777" w:rsidR="00F42BC1" w:rsidRPr="00AB45A3" w:rsidRDefault="00F42BC1" w:rsidP="0094261F">
                  <w:pPr>
                    <w:jc w:val="center"/>
                    <w:rPr>
                      <w:sz w:val="16"/>
                      <w:szCs w:val="16"/>
                    </w:rPr>
                  </w:pPr>
                </w:p>
              </w:tc>
              <w:tc>
                <w:tcPr>
                  <w:tcW w:w="0" w:type="auto"/>
                </w:tcPr>
                <w:p w14:paraId="5B8FF6DE" w14:textId="77777777" w:rsidR="00F42BC1" w:rsidRPr="00AB45A3" w:rsidRDefault="00F42BC1" w:rsidP="0094261F">
                  <w:pPr>
                    <w:jc w:val="center"/>
                    <w:rPr>
                      <w:sz w:val="16"/>
                      <w:szCs w:val="16"/>
                    </w:rPr>
                  </w:pPr>
                  <w:r w:rsidRPr="00AB45A3">
                    <w:rPr>
                      <w:sz w:val="16"/>
                      <w:szCs w:val="16"/>
                    </w:rPr>
                    <w:t>Summary</w:t>
                  </w:r>
                </w:p>
              </w:tc>
              <w:tc>
                <w:tcPr>
                  <w:tcW w:w="0" w:type="auto"/>
                </w:tcPr>
                <w:p w14:paraId="3CFE7CF0" w14:textId="77777777" w:rsidR="00F42BC1" w:rsidRPr="00AB45A3" w:rsidRDefault="00F42BC1" w:rsidP="0094261F">
                  <w:pPr>
                    <w:jc w:val="center"/>
                    <w:rPr>
                      <w:sz w:val="16"/>
                      <w:szCs w:val="16"/>
                    </w:rPr>
                  </w:pPr>
                  <w:r w:rsidRPr="00AB45A3">
                    <w:rPr>
                      <w:sz w:val="16"/>
                      <w:szCs w:val="16"/>
                    </w:rPr>
                    <w:t>Complete</w:t>
                  </w:r>
                </w:p>
              </w:tc>
            </w:tr>
            <w:tr w:rsidR="00F42BC1" w:rsidRPr="00AB45A3" w14:paraId="3ADD499F" w14:textId="77777777" w:rsidTr="0094261F">
              <w:tc>
                <w:tcPr>
                  <w:tcW w:w="0" w:type="auto"/>
                </w:tcPr>
                <w:p w14:paraId="052DDB94" w14:textId="77777777" w:rsidR="00F42BC1" w:rsidRPr="00AB45A3" w:rsidRDefault="00F42BC1" w:rsidP="0094261F">
                  <w:pPr>
                    <w:rPr>
                      <w:sz w:val="16"/>
                      <w:szCs w:val="16"/>
                    </w:rPr>
                  </w:pPr>
                  <w:r w:rsidRPr="00AB45A3">
                    <w:rPr>
                      <w:sz w:val="16"/>
                      <w:szCs w:val="16"/>
                    </w:rPr>
                    <w:t>Quantification</w:t>
                  </w:r>
                </w:p>
              </w:tc>
              <w:tc>
                <w:tcPr>
                  <w:tcW w:w="0" w:type="auto"/>
                </w:tcPr>
                <w:p w14:paraId="4B4D7C87" w14:textId="77777777" w:rsidR="00F42BC1" w:rsidRPr="00AB45A3" w:rsidRDefault="00F42BC1" w:rsidP="0094261F">
                  <w:pPr>
                    <w:jc w:val="center"/>
                    <w:rPr>
                      <w:sz w:val="16"/>
                      <w:szCs w:val="16"/>
                    </w:rPr>
                  </w:pPr>
                </w:p>
              </w:tc>
              <w:tc>
                <w:tcPr>
                  <w:tcW w:w="0" w:type="auto"/>
                </w:tcPr>
                <w:p w14:paraId="76AF36FC" w14:textId="77777777" w:rsidR="00F42BC1" w:rsidRPr="00AB45A3" w:rsidRDefault="00F42BC1" w:rsidP="0094261F">
                  <w:pPr>
                    <w:jc w:val="center"/>
                    <w:rPr>
                      <w:sz w:val="16"/>
                      <w:szCs w:val="16"/>
                    </w:rPr>
                  </w:pPr>
                </w:p>
              </w:tc>
            </w:tr>
            <w:tr w:rsidR="00F42BC1" w:rsidRPr="00AB45A3" w14:paraId="0662C7EA" w14:textId="77777777" w:rsidTr="0094261F">
              <w:tc>
                <w:tcPr>
                  <w:tcW w:w="0" w:type="auto"/>
                </w:tcPr>
                <w:p w14:paraId="565E3E23" w14:textId="77777777" w:rsidR="00F42BC1" w:rsidRPr="00AB45A3" w:rsidRDefault="00F42BC1" w:rsidP="0094261F">
                  <w:pPr>
                    <w:rPr>
                      <w:sz w:val="16"/>
                      <w:szCs w:val="16"/>
                    </w:rPr>
                  </w:pPr>
                  <w:r w:rsidRPr="00AB45A3">
                    <w:rPr>
                      <w:sz w:val="16"/>
                      <w:szCs w:val="16"/>
                    </w:rPr>
                    <w:t>Identification</w:t>
                  </w:r>
                </w:p>
              </w:tc>
              <w:tc>
                <w:tcPr>
                  <w:tcW w:w="0" w:type="auto"/>
                </w:tcPr>
                <w:p w14:paraId="7882BBB3" w14:textId="77777777" w:rsidR="00F42BC1" w:rsidRPr="00AB45A3" w:rsidRDefault="00F42BC1" w:rsidP="0094261F">
                  <w:pPr>
                    <w:jc w:val="center"/>
                    <w:rPr>
                      <w:sz w:val="16"/>
                      <w:szCs w:val="16"/>
                    </w:rPr>
                  </w:pPr>
                </w:p>
              </w:tc>
              <w:tc>
                <w:tcPr>
                  <w:tcW w:w="0" w:type="auto"/>
                </w:tcPr>
                <w:p w14:paraId="4A67ACF3" w14:textId="77777777" w:rsidR="00F42BC1" w:rsidRPr="00AB45A3" w:rsidRDefault="00F42BC1" w:rsidP="0094261F">
                  <w:pPr>
                    <w:jc w:val="center"/>
                    <w:rPr>
                      <w:sz w:val="16"/>
                      <w:szCs w:val="16"/>
                    </w:rPr>
                  </w:pPr>
                </w:p>
              </w:tc>
            </w:tr>
          </w:tbl>
          <w:p w14:paraId="169C0320" w14:textId="77777777" w:rsidR="00F42BC1" w:rsidRDefault="00F42BC1" w:rsidP="0094261F">
            <w:pPr>
              <w:rPr>
                <w:lang w:val="en-GB"/>
              </w:rPr>
            </w:pP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1A682EC7" w14:textId="77777777" w:rsidR="007A1183" w:rsidRDefault="00877457" w:rsidP="007A1183">
      <w:pPr>
        <w:pStyle w:val="Heading3"/>
        <w:rPr>
          <w:lang w:val="en-GB"/>
        </w:rPr>
      </w:pPr>
      <w:bookmarkStart w:id="139" w:name="_Ref312246776"/>
      <w:r>
        <w:rPr>
          <w:lang w:val="en-GB"/>
        </w:rPr>
        <w:t>sample</w:t>
      </w:r>
      <w:r w:rsidR="00B53656">
        <w:rPr>
          <w:lang w:val="en-GB"/>
        </w:rPr>
        <w:t>[1-n]-</w:t>
      </w:r>
      <w:r w:rsidR="007A1183" w:rsidRPr="00184979">
        <w:rPr>
          <w:lang w:val="en-GB"/>
        </w:rPr>
        <w:t>species</w:t>
      </w:r>
      <w:bookmarkEnd w:id="139"/>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510DD43" w14:textId="77777777" w:rsidTr="00046F5A">
              <w:tc>
                <w:tcPr>
                  <w:tcW w:w="0" w:type="auto"/>
                  <w:tcBorders>
                    <w:top w:val="nil"/>
                    <w:left w:val="nil"/>
                  </w:tcBorders>
                </w:tcPr>
                <w:p w14:paraId="51414558" w14:textId="77777777" w:rsidR="00547860" w:rsidRPr="00AB45A3" w:rsidRDefault="00547860" w:rsidP="00046F5A">
                  <w:pPr>
                    <w:jc w:val="center"/>
                    <w:rPr>
                      <w:sz w:val="16"/>
                      <w:szCs w:val="16"/>
                      <w:lang w:val="en-GB"/>
                    </w:rPr>
                  </w:pPr>
                </w:p>
              </w:tc>
              <w:tc>
                <w:tcPr>
                  <w:tcW w:w="0" w:type="auto"/>
                </w:tcPr>
                <w:p w14:paraId="500E1E5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8AE62C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D561DB8" w14:textId="77777777" w:rsidTr="00046F5A">
              <w:tc>
                <w:tcPr>
                  <w:tcW w:w="0" w:type="auto"/>
                </w:tcPr>
                <w:p w14:paraId="5305332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989050A" w14:textId="77777777" w:rsidR="00547860" w:rsidRPr="00AB45A3" w:rsidRDefault="00547860" w:rsidP="00046F5A">
                  <w:pPr>
                    <w:jc w:val="center"/>
                    <w:rPr>
                      <w:sz w:val="16"/>
                      <w:szCs w:val="16"/>
                      <w:lang w:val="en-GB"/>
                    </w:rPr>
                  </w:pPr>
                </w:p>
              </w:tc>
              <w:tc>
                <w:tcPr>
                  <w:tcW w:w="0" w:type="auto"/>
                </w:tcPr>
                <w:p w14:paraId="6893133E" w14:textId="77777777" w:rsidR="00547860" w:rsidRPr="00AB45A3" w:rsidRDefault="00547860" w:rsidP="00046F5A">
                  <w:pPr>
                    <w:jc w:val="center"/>
                    <w:rPr>
                      <w:sz w:val="16"/>
                      <w:szCs w:val="16"/>
                      <w:lang w:val="en-GB"/>
                    </w:rPr>
                  </w:pPr>
                </w:p>
              </w:tc>
            </w:tr>
            <w:tr w:rsidR="00547860" w:rsidRPr="00AB45A3" w14:paraId="1A7A87EC" w14:textId="77777777" w:rsidTr="00046F5A">
              <w:tc>
                <w:tcPr>
                  <w:tcW w:w="0" w:type="auto"/>
                </w:tcPr>
                <w:p w14:paraId="1BBF00C6"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98D792F" w14:textId="77777777" w:rsidR="00547860" w:rsidRPr="00AB45A3" w:rsidRDefault="00547860" w:rsidP="00046F5A">
                  <w:pPr>
                    <w:jc w:val="center"/>
                    <w:rPr>
                      <w:sz w:val="16"/>
                      <w:szCs w:val="16"/>
                      <w:lang w:val="en-GB"/>
                    </w:rPr>
                  </w:pPr>
                </w:p>
              </w:tc>
              <w:tc>
                <w:tcPr>
                  <w:tcW w:w="0" w:type="auto"/>
                </w:tcPr>
                <w:p w14:paraId="136EBDF8" w14:textId="77777777" w:rsidR="00547860" w:rsidRPr="00AB45A3" w:rsidRDefault="00547860" w:rsidP="00046F5A">
                  <w:pPr>
                    <w:jc w:val="center"/>
                    <w:rPr>
                      <w:sz w:val="16"/>
                      <w:szCs w:val="16"/>
                      <w:lang w:val="en-GB"/>
                    </w:rPr>
                  </w:pPr>
                </w:p>
              </w:tc>
            </w:tr>
          </w:tbl>
          <w:p w14:paraId="69BD1E61" w14:textId="77777777" w:rsidR="00547860" w:rsidRDefault="00547860" w:rsidP="00046F5A">
            <w:pPr>
              <w:rPr>
                <w:lang w:val="en-GB"/>
              </w:rPr>
            </w:pP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lastRenderedPageBreak/>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1274EC6B" w14:textId="77777777" w:rsidTr="00046F5A">
              <w:tc>
                <w:tcPr>
                  <w:tcW w:w="0" w:type="auto"/>
                  <w:tcBorders>
                    <w:top w:val="nil"/>
                    <w:left w:val="nil"/>
                  </w:tcBorders>
                </w:tcPr>
                <w:p w14:paraId="26A46C86" w14:textId="77777777" w:rsidR="00547860" w:rsidRPr="00AB45A3" w:rsidRDefault="00547860" w:rsidP="00046F5A">
                  <w:pPr>
                    <w:jc w:val="center"/>
                    <w:rPr>
                      <w:sz w:val="16"/>
                      <w:szCs w:val="16"/>
                      <w:lang w:val="en-GB"/>
                    </w:rPr>
                  </w:pPr>
                </w:p>
              </w:tc>
              <w:tc>
                <w:tcPr>
                  <w:tcW w:w="0" w:type="auto"/>
                </w:tcPr>
                <w:p w14:paraId="0CE41BCC"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60B16C3"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0045C02A" w14:textId="77777777" w:rsidTr="00046F5A">
              <w:tc>
                <w:tcPr>
                  <w:tcW w:w="0" w:type="auto"/>
                </w:tcPr>
                <w:p w14:paraId="2A9E737A"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C0E86A" w14:textId="77777777" w:rsidR="00547860" w:rsidRPr="00AB45A3" w:rsidRDefault="00547860" w:rsidP="00046F5A">
                  <w:pPr>
                    <w:jc w:val="center"/>
                    <w:rPr>
                      <w:sz w:val="16"/>
                      <w:szCs w:val="16"/>
                      <w:lang w:val="en-GB"/>
                    </w:rPr>
                  </w:pPr>
                </w:p>
              </w:tc>
              <w:tc>
                <w:tcPr>
                  <w:tcW w:w="0" w:type="auto"/>
                </w:tcPr>
                <w:p w14:paraId="52A0DCDC" w14:textId="77777777" w:rsidR="00547860" w:rsidRPr="00AB45A3" w:rsidRDefault="00547860" w:rsidP="00046F5A">
                  <w:pPr>
                    <w:jc w:val="center"/>
                    <w:rPr>
                      <w:sz w:val="16"/>
                      <w:szCs w:val="16"/>
                      <w:lang w:val="en-GB"/>
                    </w:rPr>
                  </w:pPr>
                </w:p>
              </w:tc>
            </w:tr>
            <w:tr w:rsidR="00547860" w:rsidRPr="00AB45A3" w14:paraId="20BFCAED" w14:textId="77777777" w:rsidTr="00046F5A">
              <w:tc>
                <w:tcPr>
                  <w:tcW w:w="0" w:type="auto"/>
                </w:tcPr>
                <w:p w14:paraId="0EE9AF6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35F9BE7C" w14:textId="77777777" w:rsidR="00547860" w:rsidRPr="00AB45A3" w:rsidRDefault="00547860" w:rsidP="00046F5A">
                  <w:pPr>
                    <w:jc w:val="center"/>
                    <w:rPr>
                      <w:sz w:val="16"/>
                      <w:szCs w:val="16"/>
                      <w:lang w:val="en-GB"/>
                    </w:rPr>
                  </w:pPr>
                </w:p>
              </w:tc>
              <w:tc>
                <w:tcPr>
                  <w:tcW w:w="0" w:type="auto"/>
                </w:tcPr>
                <w:p w14:paraId="490D5D44" w14:textId="77777777" w:rsidR="00547860" w:rsidRPr="00AB45A3" w:rsidRDefault="00547860" w:rsidP="00046F5A">
                  <w:pPr>
                    <w:jc w:val="center"/>
                    <w:rPr>
                      <w:sz w:val="16"/>
                      <w:szCs w:val="16"/>
                      <w:lang w:val="en-GB"/>
                    </w:rPr>
                  </w:pPr>
                </w:p>
              </w:tc>
            </w:tr>
          </w:tbl>
          <w:p w14:paraId="78D8BC0A" w14:textId="77777777" w:rsidR="00547860" w:rsidRDefault="00547860" w:rsidP="00046F5A">
            <w:pPr>
              <w:rPr>
                <w:lang w:val="en-GB"/>
              </w:rPr>
            </w:pP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7B1DBC88" w14:textId="77777777" w:rsidTr="00046F5A">
              <w:tc>
                <w:tcPr>
                  <w:tcW w:w="0" w:type="auto"/>
                  <w:tcBorders>
                    <w:top w:val="nil"/>
                    <w:left w:val="nil"/>
                  </w:tcBorders>
                </w:tcPr>
                <w:p w14:paraId="6044B7D9" w14:textId="77777777" w:rsidR="00547860" w:rsidRPr="00AB45A3" w:rsidRDefault="00547860" w:rsidP="00046F5A">
                  <w:pPr>
                    <w:jc w:val="center"/>
                    <w:rPr>
                      <w:sz w:val="16"/>
                      <w:szCs w:val="16"/>
                      <w:lang w:val="en-GB"/>
                    </w:rPr>
                  </w:pPr>
                </w:p>
              </w:tc>
              <w:tc>
                <w:tcPr>
                  <w:tcW w:w="0" w:type="auto"/>
                </w:tcPr>
                <w:p w14:paraId="474DE0CA"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11B580E0"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249EC29C" w14:textId="77777777" w:rsidTr="00046F5A">
              <w:tc>
                <w:tcPr>
                  <w:tcW w:w="0" w:type="auto"/>
                </w:tcPr>
                <w:p w14:paraId="3ED69F39"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AA72440" w14:textId="77777777" w:rsidR="00547860" w:rsidRPr="00AB45A3" w:rsidRDefault="00547860" w:rsidP="00046F5A">
                  <w:pPr>
                    <w:jc w:val="center"/>
                    <w:rPr>
                      <w:sz w:val="16"/>
                      <w:szCs w:val="16"/>
                      <w:lang w:val="en-GB"/>
                    </w:rPr>
                  </w:pPr>
                </w:p>
              </w:tc>
              <w:tc>
                <w:tcPr>
                  <w:tcW w:w="0" w:type="auto"/>
                </w:tcPr>
                <w:p w14:paraId="09267D3A" w14:textId="77777777" w:rsidR="00547860" w:rsidRPr="00AB45A3" w:rsidRDefault="00547860" w:rsidP="00046F5A">
                  <w:pPr>
                    <w:jc w:val="center"/>
                    <w:rPr>
                      <w:sz w:val="16"/>
                      <w:szCs w:val="16"/>
                      <w:lang w:val="en-GB"/>
                    </w:rPr>
                  </w:pPr>
                </w:p>
              </w:tc>
            </w:tr>
            <w:tr w:rsidR="00547860" w:rsidRPr="00AB45A3" w14:paraId="3A757DFE" w14:textId="77777777" w:rsidTr="00046F5A">
              <w:tc>
                <w:tcPr>
                  <w:tcW w:w="0" w:type="auto"/>
                </w:tcPr>
                <w:p w14:paraId="799C9869"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78FE7C3" w14:textId="77777777" w:rsidR="00547860" w:rsidRPr="00AB45A3" w:rsidRDefault="00547860" w:rsidP="00046F5A">
                  <w:pPr>
                    <w:jc w:val="center"/>
                    <w:rPr>
                      <w:sz w:val="16"/>
                      <w:szCs w:val="16"/>
                      <w:lang w:val="en-GB"/>
                    </w:rPr>
                  </w:pPr>
                </w:p>
              </w:tc>
              <w:tc>
                <w:tcPr>
                  <w:tcW w:w="0" w:type="auto"/>
                </w:tcPr>
                <w:p w14:paraId="36BAE1CE" w14:textId="77777777" w:rsidR="00547860" w:rsidRPr="00AB45A3" w:rsidRDefault="00547860" w:rsidP="00046F5A">
                  <w:pPr>
                    <w:jc w:val="center"/>
                    <w:rPr>
                      <w:sz w:val="16"/>
                      <w:szCs w:val="16"/>
                      <w:lang w:val="en-GB"/>
                    </w:rPr>
                  </w:pPr>
                </w:p>
              </w:tc>
            </w:tr>
          </w:tbl>
          <w:p w14:paraId="486F512A" w14:textId="77777777" w:rsidR="00547860" w:rsidRDefault="00547860" w:rsidP="00046F5A">
            <w:pPr>
              <w:rPr>
                <w:lang w:val="en-GB"/>
              </w:rPr>
            </w:pP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9C3D215" w14:textId="77777777" w:rsidTr="00046F5A">
              <w:tc>
                <w:tcPr>
                  <w:tcW w:w="0" w:type="auto"/>
                  <w:tcBorders>
                    <w:top w:val="nil"/>
                    <w:left w:val="nil"/>
                  </w:tcBorders>
                </w:tcPr>
                <w:p w14:paraId="0E2ED541" w14:textId="77777777" w:rsidR="00547860" w:rsidRPr="00AB45A3" w:rsidRDefault="00547860" w:rsidP="00046F5A">
                  <w:pPr>
                    <w:jc w:val="center"/>
                    <w:rPr>
                      <w:sz w:val="16"/>
                      <w:szCs w:val="16"/>
                      <w:lang w:val="en-GB"/>
                    </w:rPr>
                  </w:pPr>
                </w:p>
              </w:tc>
              <w:tc>
                <w:tcPr>
                  <w:tcW w:w="0" w:type="auto"/>
                </w:tcPr>
                <w:p w14:paraId="35B7C5A7"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6626637E"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FF7A2D9" w14:textId="77777777" w:rsidTr="00046F5A">
              <w:tc>
                <w:tcPr>
                  <w:tcW w:w="0" w:type="auto"/>
                </w:tcPr>
                <w:p w14:paraId="185F4C6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026D39" w14:textId="77777777" w:rsidR="00547860" w:rsidRPr="00AB45A3" w:rsidRDefault="00547860" w:rsidP="00046F5A">
                  <w:pPr>
                    <w:jc w:val="center"/>
                    <w:rPr>
                      <w:sz w:val="16"/>
                      <w:szCs w:val="16"/>
                      <w:lang w:val="en-GB"/>
                    </w:rPr>
                  </w:pPr>
                </w:p>
              </w:tc>
              <w:tc>
                <w:tcPr>
                  <w:tcW w:w="0" w:type="auto"/>
                </w:tcPr>
                <w:p w14:paraId="4724F5D4" w14:textId="77777777" w:rsidR="00547860" w:rsidRPr="00AB45A3" w:rsidRDefault="00547860" w:rsidP="00046F5A">
                  <w:pPr>
                    <w:jc w:val="center"/>
                    <w:rPr>
                      <w:sz w:val="16"/>
                      <w:szCs w:val="16"/>
                      <w:lang w:val="en-GB"/>
                    </w:rPr>
                  </w:pPr>
                </w:p>
              </w:tc>
            </w:tr>
            <w:tr w:rsidR="00547860" w:rsidRPr="00AB45A3" w14:paraId="015D6809" w14:textId="77777777" w:rsidTr="00046F5A">
              <w:tc>
                <w:tcPr>
                  <w:tcW w:w="0" w:type="auto"/>
                </w:tcPr>
                <w:p w14:paraId="0A2F611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56AB4A99" w14:textId="77777777" w:rsidR="00547860" w:rsidRPr="00AB45A3" w:rsidRDefault="00547860" w:rsidP="00046F5A">
                  <w:pPr>
                    <w:jc w:val="center"/>
                    <w:rPr>
                      <w:sz w:val="16"/>
                      <w:szCs w:val="16"/>
                      <w:lang w:val="en-GB"/>
                    </w:rPr>
                  </w:pPr>
                </w:p>
              </w:tc>
              <w:tc>
                <w:tcPr>
                  <w:tcW w:w="0" w:type="auto"/>
                </w:tcPr>
                <w:p w14:paraId="0459BABC" w14:textId="77777777" w:rsidR="00547860" w:rsidRPr="00AB45A3" w:rsidRDefault="00547860" w:rsidP="00046F5A">
                  <w:pPr>
                    <w:jc w:val="center"/>
                    <w:rPr>
                      <w:sz w:val="16"/>
                      <w:szCs w:val="16"/>
                      <w:lang w:val="en-GB"/>
                    </w:rPr>
                  </w:pPr>
                </w:p>
              </w:tc>
            </w:tr>
          </w:tbl>
          <w:p w14:paraId="776CDB69" w14:textId="77777777" w:rsidR="00547860" w:rsidRDefault="00547860" w:rsidP="00046F5A">
            <w:pPr>
              <w:rPr>
                <w:lang w:val="en-GB"/>
              </w:rPr>
            </w:pP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78218BAC" w14:textId="77777777" w:rsidTr="00046F5A">
              <w:tc>
                <w:tcPr>
                  <w:tcW w:w="0" w:type="auto"/>
                  <w:tcBorders>
                    <w:top w:val="nil"/>
                    <w:left w:val="nil"/>
                  </w:tcBorders>
                </w:tcPr>
                <w:p w14:paraId="0679D04A" w14:textId="77777777" w:rsidR="00547860" w:rsidRPr="00AB45A3" w:rsidRDefault="00547860" w:rsidP="00046F5A">
                  <w:pPr>
                    <w:jc w:val="center"/>
                    <w:rPr>
                      <w:sz w:val="16"/>
                      <w:szCs w:val="16"/>
                      <w:lang w:val="en-GB"/>
                    </w:rPr>
                  </w:pPr>
                </w:p>
              </w:tc>
              <w:tc>
                <w:tcPr>
                  <w:tcW w:w="0" w:type="auto"/>
                </w:tcPr>
                <w:p w14:paraId="0A385F75"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FB2C44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0DA5BB" w14:textId="77777777" w:rsidTr="00046F5A">
              <w:tc>
                <w:tcPr>
                  <w:tcW w:w="0" w:type="auto"/>
                </w:tcPr>
                <w:p w14:paraId="39F82D30"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0EA4CE7" w14:textId="77777777" w:rsidR="00547860" w:rsidRPr="00AB45A3" w:rsidRDefault="00547860" w:rsidP="00046F5A">
                  <w:pPr>
                    <w:jc w:val="center"/>
                    <w:rPr>
                      <w:sz w:val="16"/>
                      <w:szCs w:val="16"/>
                      <w:lang w:val="en-GB"/>
                    </w:rPr>
                  </w:pPr>
                </w:p>
              </w:tc>
              <w:tc>
                <w:tcPr>
                  <w:tcW w:w="0" w:type="auto"/>
                </w:tcPr>
                <w:p w14:paraId="3794F1D1" w14:textId="77777777" w:rsidR="00547860" w:rsidRPr="00AB45A3" w:rsidRDefault="00547860" w:rsidP="00046F5A">
                  <w:pPr>
                    <w:jc w:val="center"/>
                    <w:rPr>
                      <w:sz w:val="16"/>
                      <w:szCs w:val="16"/>
                      <w:lang w:val="en-GB"/>
                    </w:rPr>
                  </w:pPr>
                </w:p>
              </w:tc>
            </w:tr>
            <w:tr w:rsidR="00547860" w:rsidRPr="00AB45A3" w14:paraId="58654216" w14:textId="77777777" w:rsidTr="00046F5A">
              <w:tc>
                <w:tcPr>
                  <w:tcW w:w="0" w:type="auto"/>
                </w:tcPr>
                <w:p w14:paraId="6E9BF52F"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01A0EBF" w14:textId="77777777" w:rsidR="00547860" w:rsidRPr="00AB45A3" w:rsidRDefault="00547860" w:rsidP="00046F5A">
                  <w:pPr>
                    <w:jc w:val="center"/>
                    <w:rPr>
                      <w:sz w:val="16"/>
                      <w:szCs w:val="16"/>
                      <w:lang w:val="en-GB"/>
                    </w:rPr>
                  </w:pPr>
                </w:p>
              </w:tc>
              <w:tc>
                <w:tcPr>
                  <w:tcW w:w="0" w:type="auto"/>
                </w:tcPr>
                <w:p w14:paraId="32B4AD33" w14:textId="77777777" w:rsidR="00547860" w:rsidRPr="00AB45A3" w:rsidRDefault="00547860" w:rsidP="00046F5A">
                  <w:pPr>
                    <w:jc w:val="center"/>
                    <w:rPr>
                      <w:sz w:val="16"/>
                      <w:szCs w:val="16"/>
                      <w:lang w:val="en-GB"/>
                    </w:rPr>
                  </w:pPr>
                </w:p>
              </w:tc>
            </w:tr>
          </w:tbl>
          <w:p w14:paraId="3FA5278D" w14:textId="77777777" w:rsidR="00547860" w:rsidRDefault="00547860" w:rsidP="00046F5A">
            <w:pPr>
              <w:rPr>
                <w:lang w:val="en-GB"/>
              </w:rPr>
            </w:pP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5A7F0D8F" w14:textId="77777777" w:rsidTr="00046F5A">
              <w:tc>
                <w:tcPr>
                  <w:tcW w:w="0" w:type="auto"/>
                  <w:tcBorders>
                    <w:top w:val="nil"/>
                    <w:left w:val="nil"/>
                  </w:tcBorders>
                </w:tcPr>
                <w:p w14:paraId="6188B879" w14:textId="77777777" w:rsidR="00547860" w:rsidRPr="00AB45A3" w:rsidRDefault="00547860" w:rsidP="00046F5A">
                  <w:pPr>
                    <w:jc w:val="center"/>
                    <w:rPr>
                      <w:sz w:val="16"/>
                      <w:szCs w:val="16"/>
                      <w:lang w:val="en-GB"/>
                    </w:rPr>
                  </w:pPr>
                </w:p>
              </w:tc>
              <w:tc>
                <w:tcPr>
                  <w:tcW w:w="0" w:type="auto"/>
                </w:tcPr>
                <w:p w14:paraId="5519EE2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ED2DD42"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4CF2AD89" w14:textId="77777777" w:rsidTr="00046F5A">
              <w:tc>
                <w:tcPr>
                  <w:tcW w:w="0" w:type="auto"/>
                </w:tcPr>
                <w:p w14:paraId="573805F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496E22" w14:textId="77777777" w:rsidR="00547860" w:rsidRPr="00AB45A3" w:rsidRDefault="00547860" w:rsidP="00046F5A">
                  <w:pPr>
                    <w:jc w:val="center"/>
                    <w:rPr>
                      <w:sz w:val="16"/>
                      <w:szCs w:val="16"/>
                      <w:lang w:val="en-GB"/>
                    </w:rPr>
                  </w:pPr>
                </w:p>
              </w:tc>
              <w:tc>
                <w:tcPr>
                  <w:tcW w:w="0" w:type="auto"/>
                </w:tcPr>
                <w:p w14:paraId="6B12D7EE" w14:textId="77777777" w:rsidR="00547860" w:rsidRPr="00AB45A3" w:rsidRDefault="00547860" w:rsidP="00046F5A">
                  <w:pPr>
                    <w:jc w:val="center"/>
                    <w:rPr>
                      <w:sz w:val="16"/>
                      <w:szCs w:val="16"/>
                      <w:lang w:val="en-GB"/>
                    </w:rPr>
                  </w:pPr>
                </w:p>
              </w:tc>
            </w:tr>
            <w:tr w:rsidR="00547860" w:rsidRPr="00AB45A3" w14:paraId="474C7FDF" w14:textId="77777777" w:rsidTr="00046F5A">
              <w:tc>
                <w:tcPr>
                  <w:tcW w:w="0" w:type="auto"/>
                </w:tcPr>
                <w:p w14:paraId="14F84627"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3A7F06E" w14:textId="77777777" w:rsidR="00547860" w:rsidRPr="00AB45A3" w:rsidRDefault="00547860" w:rsidP="00046F5A">
                  <w:pPr>
                    <w:jc w:val="center"/>
                    <w:rPr>
                      <w:sz w:val="16"/>
                      <w:szCs w:val="16"/>
                      <w:lang w:val="en-GB"/>
                    </w:rPr>
                  </w:pPr>
                </w:p>
              </w:tc>
              <w:tc>
                <w:tcPr>
                  <w:tcW w:w="0" w:type="auto"/>
                </w:tcPr>
                <w:p w14:paraId="2CBF7086" w14:textId="77777777" w:rsidR="00547860" w:rsidRPr="00AB45A3" w:rsidRDefault="00547860" w:rsidP="00046F5A">
                  <w:pPr>
                    <w:jc w:val="center"/>
                    <w:rPr>
                      <w:sz w:val="16"/>
                      <w:szCs w:val="16"/>
                      <w:lang w:val="en-GB"/>
                    </w:rPr>
                  </w:pPr>
                </w:p>
              </w:tc>
            </w:tr>
          </w:tbl>
          <w:p w14:paraId="5CD27AE2" w14:textId="77777777" w:rsidR="00547860" w:rsidRDefault="00547860" w:rsidP="00046F5A">
            <w:pPr>
              <w:rPr>
                <w:lang w:val="en-GB"/>
              </w:rPr>
            </w:pP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160C9410" w14:textId="77777777" w:rsidR="00250231" w:rsidRDefault="007E3A75" w:rsidP="00250231">
      <w:pPr>
        <w:pStyle w:val="Heading3"/>
        <w:rPr>
          <w:lang w:val="en-GB"/>
        </w:rPr>
      </w:pPr>
      <w:r>
        <w:rPr>
          <w:lang w:val="en-GB"/>
        </w:rPr>
        <w:t>assay</w:t>
      </w:r>
      <w:r w:rsidR="00922064">
        <w:rPr>
          <w:lang w:val="en-GB"/>
        </w:rPr>
        <w:t>[1-n]-</w:t>
      </w:r>
      <w:r w:rsidR="00250231" w:rsidRPr="00CD1345">
        <w:rPr>
          <w:lang w:val="en-GB"/>
        </w:rPr>
        <w:t>quantification_reagen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2F40554" w14:textId="77777777">
        <w:tc>
          <w:tcPr>
            <w:tcW w:w="1617" w:type="dxa"/>
            <w:vAlign w:val="center"/>
          </w:tcPr>
          <w:p w14:paraId="7B98F3C3" w14:textId="77777777" w:rsidR="00250231" w:rsidRPr="00EC2317" w:rsidRDefault="00250231" w:rsidP="006A2BC1">
            <w:pPr>
              <w:rPr>
                <w:b/>
                <w:lang w:val="en-GB"/>
              </w:rPr>
            </w:pPr>
            <w:r w:rsidRPr="00EC2317">
              <w:rPr>
                <w:b/>
                <w:lang w:val="en-GB"/>
              </w:rPr>
              <w:t>Description:</w:t>
            </w:r>
          </w:p>
        </w:tc>
        <w:tc>
          <w:tcPr>
            <w:tcW w:w="8571" w:type="dxa"/>
          </w:tcPr>
          <w:p w14:paraId="35CC8AC2" w14:textId="77777777" w:rsidR="00250231" w:rsidRPr="00EC2317" w:rsidRDefault="00250231" w:rsidP="00F7415D">
            <w:pPr>
              <w:rPr>
                <w:lang w:val="en-GB"/>
              </w:rPr>
            </w:pPr>
            <w:r w:rsidRPr="00EC2317">
              <w:rPr>
                <w:lang w:val="en-GB"/>
              </w:rPr>
              <w:t xml:space="preserve">The reagent used to label </w:t>
            </w:r>
            <w:r w:rsidR="00F37F22">
              <w:rPr>
                <w:lang w:val="en-GB"/>
              </w:rPr>
              <w:t xml:space="preserve">the </w:t>
            </w:r>
            <w:r w:rsidRPr="00EC2317">
              <w:rPr>
                <w:lang w:val="en-GB"/>
              </w:rPr>
              <w:t>sample</w:t>
            </w:r>
            <w:r>
              <w:rPr>
                <w:lang w:val="en-GB"/>
              </w:rPr>
              <w:t xml:space="preserve"> in the assay</w:t>
            </w:r>
            <w:r w:rsidRPr="00EC2317">
              <w:rPr>
                <w:lang w:val="en-GB"/>
              </w:rPr>
              <w:t>.</w:t>
            </w:r>
            <w:r w:rsidR="00F37F22">
              <w:rPr>
                <w:lang w:val="en-GB"/>
              </w:rPr>
              <w:t xml:space="preserve"> For label-free analyses the “unlabeled sample” CV term SHOULD be used.</w:t>
            </w:r>
            <w:r w:rsidR="009C40DB">
              <w:rPr>
                <w:lang w:val="en-GB"/>
              </w:rPr>
              <w:t xml:space="preserve"> </w:t>
            </w:r>
            <w:r w:rsidR="008309AC">
              <w:rPr>
                <w:lang w:val="en-GB"/>
              </w:rPr>
              <w:t>For the “light” channel in label-based experiments the appropriate CV term specifying the labelling channel should be used.</w:t>
            </w:r>
          </w:p>
        </w:tc>
      </w:tr>
      <w:tr w:rsidR="00250231" w14:paraId="1D1E49DB" w14:textId="77777777">
        <w:tc>
          <w:tcPr>
            <w:tcW w:w="1617" w:type="dxa"/>
            <w:vAlign w:val="center"/>
          </w:tcPr>
          <w:p w14:paraId="667D1A9D" w14:textId="77777777" w:rsidR="00250231" w:rsidRPr="00EC2317" w:rsidRDefault="00250231" w:rsidP="006A2BC1">
            <w:pPr>
              <w:rPr>
                <w:b/>
                <w:lang w:val="en-GB"/>
              </w:rPr>
            </w:pPr>
            <w:r w:rsidRPr="00EC2317">
              <w:rPr>
                <w:b/>
                <w:lang w:val="en-GB"/>
              </w:rPr>
              <w:t>Type:</w:t>
            </w:r>
          </w:p>
        </w:tc>
        <w:tc>
          <w:tcPr>
            <w:tcW w:w="8571" w:type="dxa"/>
          </w:tcPr>
          <w:p w14:paraId="6872F498" w14:textId="77777777" w:rsidR="00250231" w:rsidRPr="00EC2317" w:rsidRDefault="00250231" w:rsidP="006A2BC1">
            <w:pPr>
              <w:rPr>
                <w:lang w:val="en-GB"/>
              </w:rPr>
            </w:pPr>
            <w:r w:rsidRPr="00EC2317">
              <w:rPr>
                <w:lang w:val="en-GB"/>
              </w:rPr>
              <w:t>Parameter</w:t>
            </w:r>
          </w:p>
        </w:tc>
      </w:tr>
      <w:tr w:rsidR="00547860" w14:paraId="30CD848F" w14:textId="77777777" w:rsidTr="00046F5A">
        <w:tc>
          <w:tcPr>
            <w:tcW w:w="1617" w:type="dxa"/>
            <w:vAlign w:val="center"/>
          </w:tcPr>
          <w:p w14:paraId="2E0419D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5DBA1E7" w14:textId="77777777" w:rsidTr="00046F5A">
              <w:tc>
                <w:tcPr>
                  <w:tcW w:w="0" w:type="auto"/>
                  <w:tcBorders>
                    <w:top w:val="nil"/>
                    <w:left w:val="nil"/>
                  </w:tcBorders>
                </w:tcPr>
                <w:p w14:paraId="6E6051A7" w14:textId="77777777" w:rsidR="00547860" w:rsidRPr="00AB45A3" w:rsidRDefault="00547860" w:rsidP="00046F5A">
                  <w:pPr>
                    <w:jc w:val="center"/>
                    <w:rPr>
                      <w:sz w:val="16"/>
                      <w:szCs w:val="16"/>
                      <w:lang w:val="en-GB"/>
                    </w:rPr>
                  </w:pPr>
                </w:p>
              </w:tc>
              <w:tc>
                <w:tcPr>
                  <w:tcW w:w="0" w:type="auto"/>
                </w:tcPr>
                <w:p w14:paraId="002959E0"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D69908F"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FB3A5B" w14:textId="77777777" w:rsidTr="00046F5A">
              <w:tc>
                <w:tcPr>
                  <w:tcW w:w="0" w:type="auto"/>
                </w:tcPr>
                <w:p w14:paraId="35DF0EF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94E9AE2" w14:textId="77777777" w:rsidR="00547860" w:rsidRPr="00AB45A3" w:rsidRDefault="0054786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98B8ED" w14:textId="77777777" w:rsidR="00547860" w:rsidRPr="00AB45A3" w:rsidRDefault="00547860" w:rsidP="00046F5A">
                  <w:pPr>
                    <w:jc w:val="center"/>
                    <w:rPr>
                      <w:sz w:val="16"/>
                      <w:szCs w:val="16"/>
                      <w:lang w:val="en-GB"/>
                    </w:rPr>
                  </w:pPr>
                  <w:r>
                    <w:rPr>
                      <w:sz w:val="16"/>
                      <w:szCs w:val="16"/>
                      <w:lang w:val="en-GB"/>
                    </w:rPr>
                    <w:sym w:font="Wingdings" w:char="F0FC"/>
                  </w:r>
                </w:p>
              </w:tc>
            </w:tr>
            <w:tr w:rsidR="00547860" w:rsidRPr="00AB45A3" w14:paraId="25308A68" w14:textId="77777777" w:rsidTr="00046F5A">
              <w:tc>
                <w:tcPr>
                  <w:tcW w:w="0" w:type="auto"/>
                </w:tcPr>
                <w:p w14:paraId="08FAA23C"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22E7DDD" w14:textId="77777777" w:rsidR="00547860" w:rsidRPr="00AB45A3" w:rsidRDefault="005619D9" w:rsidP="00046F5A">
                  <w:pPr>
                    <w:jc w:val="center"/>
                    <w:rPr>
                      <w:sz w:val="16"/>
                      <w:szCs w:val="16"/>
                      <w:lang w:val="en-GB"/>
                    </w:rPr>
                  </w:pPr>
                  <w:r>
                    <w:rPr>
                      <w:sz w:val="18"/>
                      <w:szCs w:val="16"/>
                      <w:vertAlign w:val="superscript"/>
                      <w:lang w:val="en-GB"/>
                    </w:rPr>
                    <w:t>2</w:t>
                  </w:r>
                </w:p>
              </w:tc>
              <w:tc>
                <w:tcPr>
                  <w:tcW w:w="0" w:type="auto"/>
                </w:tcPr>
                <w:p w14:paraId="1C9F4541" w14:textId="77777777" w:rsidR="00547860" w:rsidRPr="00AB45A3" w:rsidRDefault="005619D9" w:rsidP="00046F5A">
                  <w:pPr>
                    <w:jc w:val="center"/>
                    <w:rPr>
                      <w:sz w:val="16"/>
                      <w:szCs w:val="16"/>
                      <w:lang w:val="en-GB"/>
                    </w:rPr>
                  </w:pPr>
                  <w:r>
                    <w:rPr>
                      <w:sz w:val="18"/>
                      <w:szCs w:val="16"/>
                      <w:vertAlign w:val="superscript"/>
                      <w:lang w:val="en-GB"/>
                    </w:rPr>
                    <w:t>2</w:t>
                  </w:r>
                </w:p>
              </w:tc>
            </w:tr>
          </w:tbl>
          <w:p w14:paraId="523A8FAC" w14:textId="77777777" w:rsidR="00547860" w:rsidRDefault="00547860" w:rsidP="00506B44">
            <w:pPr>
              <w:spacing w:after="60"/>
              <w:outlineLvl w:val="1"/>
              <w:rPr>
                <w:rFonts w:cs="Arial"/>
                <w:sz w:val="16"/>
                <w:szCs w:val="16"/>
                <w:lang w:val="en-GB"/>
              </w:rPr>
            </w:pPr>
            <w:r w:rsidRPr="00506B44">
              <w:rPr>
                <w:sz w:val="18"/>
                <w:szCs w:val="16"/>
                <w:vertAlign w:val="superscript"/>
                <w:lang w:val="en-GB"/>
              </w:rPr>
              <w:t>1</w:t>
            </w:r>
            <w:r w:rsidRPr="000162FE">
              <w:rPr>
                <w:sz w:val="16"/>
                <w:szCs w:val="16"/>
                <w:lang w:val="en-GB"/>
              </w:rPr>
              <w:t xml:space="preserve">mandatory if </w:t>
            </w:r>
            <w:r w:rsidR="00A2020E">
              <w:rPr>
                <w:sz w:val="16"/>
                <w:szCs w:val="16"/>
                <w:lang w:val="en-GB"/>
              </w:rPr>
              <w:t xml:space="preserve">quantification is reported on </w:t>
            </w:r>
            <w:r w:rsidRPr="000162FE">
              <w:rPr>
                <w:sz w:val="16"/>
                <w:szCs w:val="16"/>
                <w:lang w:val="en-GB"/>
              </w:rPr>
              <w:t>assays</w:t>
            </w:r>
          </w:p>
          <w:p w14:paraId="2BA695CC" w14:textId="77777777" w:rsidR="005619D9" w:rsidRPr="000162FE" w:rsidRDefault="005619D9" w:rsidP="00506B44">
            <w:pPr>
              <w:spacing w:after="60"/>
              <w:outlineLvl w:val="1"/>
              <w:rPr>
                <w:sz w:val="16"/>
                <w:szCs w:val="16"/>
                <w:lang w:val="en-GB"/>
              </w:rPr>
            </w:pPr>
            <w:r>
              <w:rPr>
                <w:sz w:val="18"/>
                <w:szCs w:val="16"/>
                <w:vertAlign w:val="superscript"/>
                <w:lang w:val="en-GB"/>
              </w:rPr>
              <w:t>2</w:t>
            </w:r>
            <w:r>
              <w:rPr>
                <w:sz w:val="16"/>
                <w:szCs w:val="16"/>
                <w:lang w:val="en-GB"/>
              </w:rPr>
              <w:t>not recommended for identification only files</w:t>
            </w:r>
          </w:p>
        </w:tc>
      </w:tr>
      <w:tr w:rsidR="00250231" w14:paraId="47FF9291" w14:textId="77777777">
        <w:tc>
          <w:tcPr>
            <w:tcW w:w="1617" w:type="dxa"/>
            <w:vAlign w:val="center"/>
          </w:tcPr>
          <w:p w14:paraId="5763266F" w14:textId="77777777" w:rsidR="00250231" w:rsidRPr="00EC2317" w:rsidRDefault="00250231" w:rsidP="006A2BC1">
            <w:pPr>
              <w:rPr>
                <w:b/>
                <w:lang w:val="en-GB"/>
              </w:rPr>
            </w:pPr>
            <w:r w:rsidRPr="00EC2317">
              <w:rPr>
                <w:b/>
                <w:lang w:val="en-GB"/>
              </w:rPr>
              <w:t>Example:</w:t>
            </w:r>
          </w:p>
        </w:tc>
        <w:tc>
          <w:tcPr>
            <w:tcW w:w="8571" w:type="dxa"/>
          </w:tcPr>
          <w:p w14:paraId="11C64AEA" w14:textId="77777777" w:rsidR="00250231" w:rsidRDefault="00250231" w:rsidP="006A2BC1">
            <w:pPr>
              <w:pStyle w:val="Code"/>
              <w:rPr>
                <w:rFonts w:cs="Courier New"/>
              </w:rPr>
            </w:pPr>
            <w:r w:rsidRPr="00E92C27">
              <w:rPr>
                <w:rFonts w:cs="Courier New"/>
              </w:rPr>
              <w:t xml:space="preserve">MTD  </w:t>
            </w:r>
            <w:r>
              <w:rPr>
                <w:rFonts w:cs="Courier New"/>
              </w:rPr>
              <w:t>assay</w:t>
            </w:r>
            <w:r w:rsidRPr="00E92C27">
              <w:rPr>
                <w:rFonts w:cs="Courier New"/>
              </w:rPr>
              <w:t>[1]-quantification_reagent  [PRIDE,PRIDE:0000114,iTRAQ reagent,114]</w:t>
            </w:r>
            <w:r w:rsidRPr="00E92C27">
              <w:rPr>
                <w:rFonts w:cs="Courier New"/>
              </w:rPr>
              <w:br/>
              <w:t xml:space="preserve">MTD  </w:t>
            </w:r>
            <w:r>
              <w:rPr>
                <w:rFonts w:cs="Courier New"/>
              </w:rPr>
              <w:t>assay</w:t>
            </w:r>
            <w:r w:rsidRPr="00E92C27">
              <w:rPr>
                <w:rFonts w:cs="Courier New"/>
              </w:rPr>
              <w:t>[2]-quantification_reagent  [PRIDE,PRIDE:0000115,iTRAQ reagent,115]</w:t>
            </w:r>
          </w:p>
          <w:p w14:paraId="7F34BDA2" w14:textId="77777777" w:rsidR="00F37F22" w:rsidRDefault="00F37F22" w:rsidP="006A2BC1">
            <w:pPr>
              <w:pStyle w:val="Code"/>
              <w:rPr>
                <w:rFonts w:cs="Courier New"/>
              </w:rPr>
            </w:pPr>
          </w:p>
          <w:p w14:paraId="255BECC2" w14:textId="77777777" w:rsidR="00F37F22" w:rsidRDefault="00F37F22" w:rsidP="006A2BC1">
            <w:pPr>
              <w:pStyle w:val="Code"/>
              <w:rPr>
                <w:rFonts w:cs="Courier New"/>
              </w:rPr>
            </w:pPr>
            <w:r>
              <w:rPr>
                <w:rFonts w:cs="Courier New"/>
              </w:rPr>
              <w:lastRenderedPageBreak/>
              <w:t>OR</w:t>
            </w:r>
          </w:p>
          <w:p w14:paraId="5296A086" w14:textId="77777777" w:rsidR="00F37F22" w:rsidRDefault="00F37F22" w:rsidP="006A2BC1">
            <w:pPr>
              <w:pStyle w:val="Code"/>
              <w:rPr>
                <w:rFonts w:cs="Courier New"/>
              </w:rPr>
            </w:pPr>
          </w:p>
          <w:p w14:paraId="77990A8B" w14:textId="77777777" w:rsidR="00F37F22" w:rsidRDefault="00F37F22" w:rsidP="006A2BC1">
            <w:pPr>
              <w:pStyle w:val="Code"/>
              <w:rPr>
                <w:rFonts w:cs="Courier New"/>
              </w:rPr>
            </w:pPr>
            <w:r w:rsidRPr="00F37F22">
              <w:rPr>
                <w:rFonts w:cs="Courier New"/>
              </w:rPr>
              <w:t>MTD</w:t>
            </w:r>
            <w:r w:rsidRPr="00F37F22">
              <w:rPr>
                <w:rFonts w:cs="Courier New"/>
              </w:rPr>
              <w:tab/>
              <w:t>assay[1]-quantification_reagent</w:t>
            </w:r>
            <w:r w:rsidRPr="00F37F22">
              <w:rPr>
                <w:rFonts w:cs="Courier New"/>
              </w:rPr>
              <w:tab/>
              <w:t>[MS,MS:1002038,unlabeled sample,]</w:t>
            </w:r>
          </w:p>
          <w:p w14:paraId="45367CD8" w14:textId="77777777" w:rsidR="008309AC" w:rsidRDefault="008309AC" w:rsidP="006A2BC1">
            <w:pPr>
              <w:pStyle w:val="Code"/>
              <w:rPr>
                <w:rFonts w:cs="Courier New"/>
              </w:rPr>
            </w:pPr>
          </w:p>
          <w:p w14:paraId="5660382B" w14:textId="77777777" w:rsidR="008309AC" w:rsidRDefault="008309AC" w:rsidP="006A2BC1">
            <w:pPr>
              <w:pStyle w:val="Code"/>
              <w:rPr>
                <w:rFonts w:cs="Courier New"/>
              </w:rPr>
            </w:pPr>
            <w:r>
              <w:rPr>
                <w:rFonts w:cs="Courier New"/>
              </w:rPr>
              <w:t>OR</w:t>
            </w:r>
          </w:p>
          <w:p w14:paraId="4457B152" w14:textId="77777777" w:rsidR="008309AC" w:rsidRDefault="008309AC" w:rsidP="006A2BC1">
            <w:pPr>
              <w:pStyle w:val="Code"/>
              <w:rPr>
                <w:rFonts w:cs="Courier New"/>
              </w:rPr>
            </w:pPr>
          </w:p>
          <w:p w14:paraId="733A7F9C" w14:textId="77777777" w:rsidR="008309AC" w:rsidRPr="008309AC" w:rsidRDefault="008309AC" w:rsidP="008309AC">
            <w:pPr>
              <w:pStyle w:val="Code"/>
              <w:rPr>
                <w:rFonts w:cs="Courier New"/>
              </w:rPr>
            </w:pPr>
            <w:r w:rsidRPr="008309AC">
              <w:rPr>
                <w:rFonts w:cs="Courier New"/>
              </w:rPr>
              <w:t>MTD</w:t>
            </w:r>
            <w:r w:rsidRPr="008309AC">
              <w:rPr>
                <w:rFonts w:cs="Courier New"/>
              </w:rPr>
              <w:tab/>
              <w:t>assay[1]-quantification_reagent</w:t>
            </w:r>
            <w:r w:rsidRPr="008309AC">
              <w:rPr>
                <w:rFonts w:cs="Courier New"/>
              </w:rPr>
              <w:tab/>
              <w:t>[PRIDE, PRIDE:0000326, SILAC light]</w:t>
            </w:r>
          </w:p>
          <w:p w14:paraId="263E884C" w14:textId="77777777" w:rsidR="008309AC" w:rsidRPr="00E92C27" w:rsidRDefault="008309AC" w:rsidP="008309AC">
            <w:pPr>
              <w:pStyle w:val="Code"/>
              <w:rPr>
                <w:rFonts w:cs="Courier New"/>
              </w:rPr>
            </w:pPr>
            <w:r w:rsidRPr="008309AC">
              <w:rPr>
                <w:rFonts w:cs="Courier New"/>
              </w:rPr>
              <w:t>MTD</w:t>
            </w:r>
            <w:r w:rsidRPr="008309AC">
              <w:rPr>
                <w:rFonts w:cs="Courier New"/>
              </w:rPr>
              <w:tab/>
              <w:t>assay[2]-quantification_reagent</w:t>
            </w:r>
            <w:r w:rsidRPr="008309AC">
              <w:rPr>
                <w:rFonts w:cs="Courier New"/>
              </w:rPr>
              <w:tab/>
              <w:t>[PRIDE, PRIDE:0000325, SILAC heavy]</w:t>
            </w:r>
          </w:p>
        </w:tc>
      </w:tr>
    </w:tbl>
    <w:p w14:paraId="32A69F0A" w14:textId="77777777" w:rsidR="000E5A62" w:rsidRDefault="000E5A62" w:rsidP="000E5A62">
      <w:pPr>
        <w:pStyle w:val="Heading3"/>
        <w:rPr>
          <w:lang w:val="en-GB"/>
        </w:rPr>
      </w:pPr>
      <w:r>
        <w:rPr>
          <w:lang w:val="en-GB"/>
        </w:rPr>
        <w:lastRenderedPageBreak/>
        <w:t>assay[1-n]-</w:t>
      </w:r>
      <w:r w:rsidRPr="00CD1345">
        <w:rPr>
          <w:lang w:val="en-GB"/>
        </w:rPr>
        <w:t>quantification_</w:t>
      </w:r>
      <w:r>
        <w:rPr>
          <w:lang w:val="en-GB"/>
        </w:rPr>
        <w:t>mod[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6D27A598" w14:textId="77777777" w:rsidTr="008A06AA">
        <w:tc>
          <w:tcPr>
            <w:tcW w:w="1617" w:type="dxa"/>
            <w:vAlign w:val="center"/>
          </w:tcPr>
          <w:p w14:paraId="3D301EB8" w14:textId="77777777" w:rsidR="000E5A62" w:rsidRPr="00EC2317" w:rsidRDefault="000E5A62" w:rsidP="008A06AA">
            <w:pPr>
              <w:rPr>
                <w:b/>
                <w:lang w:val="en-GB"/>
              </w:rPr>
            </w:pPr>
            <w:r w:rsidRPr="00EC2317">
              <w:rPr>
                <w:b/>
                <w:lang w:val="en-GB"/>
              </w:rPr>
              <w:t>Description:</w:t>
            </w:r>
          </w:p>
        </w:tc>
        <w:tc>
          <w:tcPr>
            <w:tcW w:w="8571" w:type="dxa"/>
          </w:tcPr>
          <w:p w14:paraId="7A175BBF" w14:textId="77777777" w:rsidR="000E5A62" w:rsidRPr="00EC2317" w:rsidRDefault="000E5A62" w:rsidP="000E5A62">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modification associated with a quantification_reagent. Multiple modifications are numbered 1..n.</w:t>
            </w:r>
          </w:p>
        </w:tc>
      </w:tr>
      <w:tr w:rsidR="000E5A62" w14:paraId="55524DFA" w14:textId="77777777" w:rsidTr="008A06AA">
        <w:tc>
          <w:tcPr>
            <w:tcW w:w="1617" w:type="dxa"/>
            <w:vAlign w:val="center"/>
          </w:tcPr>
          <w:p w14:paraId="2508B820" w14:textId="77777777" w:rsidR="000E5A62" w:rsidRPr="00EC2317" w:rsidRDefault="000E5A62" w:rsidP="008A06AA">
            <w:pPr>
              <w:rPr>
                <w:b/>
                <w:lang w:val="en-GB"/>
              </w:rPr>
            </w:pPr>
            <w:r w:rsidRPr="00EC2317">
              <w:rPr>
                <w:b/>
                <w:lang w:val="en-GB"/>
              </w:rPr>
              <w:t>Type:</w:t>
            </w:r>
          </w:p>
        </w:tc>
        <w:tc>
          <w:tcPr>
            <w:tcW w:w="8571" w:type="dxa"/>
          </w:tcPr>
          <w:p w14:paraId="5A8C597F" w14:textId="77777777" w:rsidR="000E5A62" w:rsidRPr="00EC2317" w:rsidRDefault="000E5A62" w:rsidP="008A06AA">
            <w:pPr>
              <w:rPr>
                <w:lang w:val="en-GB"/>
              </w:rPr>
            </w:pPr>
            <w:r w:rsidRPr="00EC2317">
              <w:rPr>
                <w:lang w:val="en-GB"/>
              </w:rPr>
              <w:t>Parameter</w:t>
            </w:r>
          </w:p>
        </w:tc>
      </w:tr>
      <w:tr w:rsidR="000E5A62" w14:paraId="38987D0A" w14:textId="77777777" w:rsidTr="008A06AA">
        <w:tc>
          <w:tcPr>
            <w:tcW w:w="1617" w:type="dxa"/>
            <w:vAlign w:val="center"/>
          </w:tcPr>
          <w:p w14:paraId="51865ECA"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5A62" w:rsidRPr="00AB45A3" w14:paraId="6566AEBA" w14:textId="77777777" w:rsidTr="008A06AA">
              <w:tc>
                <w:tcPr>
                  <w:tcW w:w="0" w:type="auto"/>
                  <w:tcBorders>
                    <w:top w:val="nil"/>
                    <w:left w:val="nil"/>
                  </w:tcBorders>
                </w:tcPr>
                <w:p w14:paraId="2AEF4599" w14:textId="77777777" w:rsidR="000E5A62" w:rsidRPr="00AB45A3" w:rsidRDefault="000E5A62" w:rsidP="008A06AA">
                  <w:pPr>
                    <w:jc w:val="center"/>
                    <w:rPr>
                      <w:sz w:val="16"/>
                      <w:szCs w:val="16"/>
                      <w:lang w:val="en-GB"/>
                    </w:rPr>
                  </w:pPr>
                </w:p>
              </w:tc>
              <w:tc>
                <w:tcPr>
                  <w:tcW w:w="0" w:type="auto"/>
                </w:tcPr>
                <w:p w14:paraId="384DCCBC" w14:textId="77777777" w:rsidR="000E5A62" w:rsidRPr="00AB45A3" w:rsidRDefault="000E5A62" w:rsidP="008A06AA">
                  <w:pPr>
                    <w:jc w:val="center"/>
                    <w:rPr>
                      <w:sz w:val="16"/>
                      <w:szCs w:val="16"/>
                      <w:lang w:val="en-GB"/>
                    </w:rPr>
                  </w:pPr>
                  <w:r w:rsidRPr="00AB45A3">
                    <w:rPr>
                      <w:sz w:val="16"/>
                      <w:szCs w:val="16"/>
                      <w:lang w:val="en-GB"/>
                    </w:rPr>
                    <w:t>Summary</w:t>
                  </w:r>
                </w:p>
              </w:tc>
              <w:tc>
                <w:tcPr>
                  <w:tcW w:w="0" w:type="auto"/>
                </w:tcPr>
                <w:p w14:paraId="1BB40D15" w14:textId="77777777" w:rsidR="000E5A62" w:rsidRPr="00AB45A3" w:rsidRDefault="000E5A62" w:rsidP="008A06AA">
                  <w:pPr>
                    <w:jc w:val="center"/>
                    <w:rPr>
                      <w:sz w:val="16"/>
                      <w:szCs w:val="16"/>
                      <w:lang w:val="en-GB"/>
                    </w:rPr>
                  </w:pPr>
                  <w:r w:rsidRPr="00AB45A3">
                    <w:rPr>
                      <w:sz w:val="16"/>
                      <w:szCs w:val="16"/>
                      <w:lang w:val="en-GB"/>
                    </w:rPr>
                    <w:t>Complete</w:t>
                  </w:r>
                </w:p>
              </w:tc>
            </w:tr>
            <w:tr w:rsidR="000E5A62" w:rsidRPr="00AB45A3" w14:paraId="6ABBD2B2" w14:textId="77777777" w:rsidTr="008A06AA">
              <w:tc>
                <w:tcPr>
                  <w:tcW w:w="0" w:type="auto"/>
                </w:tcPr>
                <w:p w14:paraId="2F49F614" w14:textId="77777777" w:rsidR="000E5A62" w:rsidRPr="00AB45A3" w:rsidRDefault="000E5A62" w:rsidP="008A06AA">
                  <w:pPr>
                    <w:rPr>
                      <w:sz w:val="16"/>
                      <w:szCs w:val="16"/>
                      <w:lang w:val="en-GB"/>
                    </w:rPr>
                  </w:pPr>
                  <w:r w:rsidRPr="00AB45A3">
                    <w:rPr>
                      <w:sz w:val="16"/>
                      <w:szCs w:val="16"/>
                      <w:lang w:val="en-GB"/>
                    </w:rPr>
                    <w:t>Quantification</w:t>
                  </w:r>
                </w:p>
              </w:tc>
              <w:tc>
                <w:tcPr>
                  <w:tcW w:w="0" w:type="auto"/>
                </w:tcPr>
                <w:p w14:paraId="4372354E" w14:textId="77777777" w:rsidR="000E5A62" w:rsidRPr="00AB45A3" w:rsidRDefault="000E5A62" w:rsidP="008A06AA">
                  <w:pPr>
                    <w:jc w:val="center"/>
                    <w:rPr>
                      <w:sz w:val="16"/>
                      <w:szCs w:val="16"/>
                      <w:lang w:val="en-GB"/>
                    </w:rPr>
                  </w:pPr>
                </w:p>
              </w:tc>
              <w:tc>
                <w:tcPr>
                  <w:tcW w:w="0" w:type="auto"/>
                </w:tcPr>
                <w:p w14:paraId="0F73DB96" w14:textId="77777777" w:rsidR="000E5A62" w:rsidRPr="00AB45A3" w:rsidRDefault="000E5A62" w:rsidP="008A06AA">
                  <w:pPr>
                    <w:jc w:val="center"/>
                    <w:rPr>
                      <w:sz w:val="16"/>
                      <w:szCs w:val="16"/>
                      <w:lang w:val="en-GB"/>
                    </w:rPr>
                  </w:pPr>
                </w:p>
              </w:tc>
            </w:tr>
            <w:tr w:rsidR="005619D9" w:rsidRPr="00AB45A3" w14:paraId="29D55654" w14:textId="77777777" w:rsidTr="008A06AA">
              <w:tc>
                <w:tcPr>
                  <w:tcW w:w="0" w:type="auto"/>
                </w:tcPr>
                <w:p w14:paraId="428EE243" w14:textId="77777777" w:rsidR="005619D9" w:rsidRPr="00AB45A3" w:rsidRDefault="005619D9" w:rsidP="008A06AA">
                  <w:pPr>
                    <w:rPr>
                      <w:sz w:val="16"/>
                      <w:szCs w:val="16"/>
                      <w:lang w:val="en-GB"/>
                    </w:rPr>
                  </w:pPr>
                  <w:r w:rsidRPr="00AB45A3">
                    <w:rPr>
                      <w:sz w:val="16"/>
                      <w:szCs w:val="16"/>
                      <w:lang w:val="en-GB"/>
                    </w:rPr>
                    <w:t>Identification</w:t>
                  </w:r>
                </w:p>
              </w:tc>
              <w:tc>
                <w:tcPr>
                  <w:tcW w:w="0" w:type="auto"/>
                </w:tcPr>
                <w:p w14:paraId="7E8AF7E2" w14:textId="77777777" w:rsidR="005619D9" w:rsidRPr="00AB45A3" w:rsidRDefault="005619D9" w:rsidP="008A06AA">
                  <w:pPr>
                    <w:jc w:val="center"/>
                    <w:rPr>
                      <w:sz w:val="16"/>
                      <w:szCs w:val="16"/>
                      <w:lang w:val="en-GB"/>
                    </w:rPr>
                  </w:pPr>
                  <w:r>
                    <w:rPr>
                      <w:sz w:val="18"/>
                      <w:szCs w:val="16"/>
                      <w:vertAlign w:val="superscript"/>
                      <w:lang w:val="en-GB"/>
                    </w:rPr>
                    <w:t>1</w:t>
                  </w:r>
                </w:p>
              </w:tc>
              <w:tc>
                <w:tcPr>
                  <w:tcW w:w="0" w:type="auto"/>
                </w:tcPr>
                <w:p w14:paraId="3454873F" w14:textId="77777777" w:rsidR="005619D9" w:rsidRPr="00AB45A3" w:rsidRDefault="005619D9" w:rsidP="008A06AA">
                  <w:pPr>
                    <w:jc w:val="center"/>
                    <w:rPr>
                      <w:sz w:val="16"/>
                      <w:szCs w:val="16"/>
                      <w:lang w:val="en-GB"/>
                    </w:rPr>
                  </w:pPr>
                  <w:r>
                    <w:rPr>
                      <w:sz w:val="18"/>
                      <w:szCs w:val="16"/>
                      <w:vertAlign w:val="superscript"/>
                      <w:lang w:val="en-GB"/>
                    </w:rPr>
                    <w:t>1</w:t>
                  </w:r>
                </w:p>
              </w:tc>
            </w:tr>
          </w:tbl>
          <w:p w14:paraId="785D9134" w14:textId="77777777" w:rsidR="000E5A62" w:rsidRDefault="005619D9"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72B56B57" w14:textId="77777777" w:rsidTr="008A06AA">
        <w:tc>
          <w:tcPr>
            <w:tcW w:w="1617" w:type="dxa"/>
            <w:vAlign w:val="center"/>
          </w:tcPr>
          <w:p w14:paraId="4D01B9EE" w14:textId="77777777" w:rsidR="000E5A62" w:rsidRPr="00EC2317" w:rsidRDefault="000E5A62" w:rsidP="008A06AA">
            <w:pPr>
              <w:rPr>
                <w:b/>
                <w:lang w:val="en-GB"/>
              </w:rPr>
            </w:pPr>
            <w:r w:rsidRPr="00EC2317">
              <w:rPr>
                <w:b/>
                <w:lang w:val="en-GB"/>
              </w:rPr>
              <w:t>Example:</w:t>
            </w:r>
          </w:p>
        </w:tc>
        <w:tc>
          <w:tcPr>
            <w:tcW w:w="8571" w:type="dxa"/>
          </w:tcPr>
          <w:p w14:paraId="5646BC5F" w14:textId="77777777" w:rsidR="000E5A62" w:rsidRPr="00E92C27" w:rsidRDefault="000E5A62" w:rsidP="000E5A62">
            <w:pPr>
              <w:pStyle w:val="Code"/>
              <w:rPr>
                <w:rFonts w:cs="Courier New"/>
              </w:rPr>
            </w:pPr>
            <w:r w:rsidRPr="00E92C27">
              <w:rPr>
                <w:rFonts w:cs="Courier New"/>
              </w:rPr>
              <w:t xml:space="preserve">MTD  </w:t>
            </w:r>
            <w:r w:rsidRPr="000E5A62">
              <w:rPr>
                <w:rFonts w:cs="Courier New"/>
              </w:rPr>
              <w:t>assay[</w:t>
            </w:r>
            <w:r>
              <w:rPr>
                <w:rFonts w:cs="Courier New"/>
              </w:rPr>
              <w:t>2</w:t>
            </w:r>
            <w:r w:rsidRPr="000E5A62">
              <w:rPr>
                <w:rFonts w:cs="Courier New"/>
              </w:rPr>
              <w:t>]-quantification_mod[</w:t>
            </w:r>
            <w:r>
              <w:rPr>
                <w:rFonts w:cs="Courier New"/>
              </w:rPr>
              <w:t>1</w:t>
            </w:r>
            <w:r w:rsidRPr="000E5A62">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88</w:t>
            </w:r>
            <w:r w:rsidRPr="00E92C27">
              <w:rPr>
                <w:rFonts w:cs="Courier New"/>
              </w:rPr>
              <w:t xml:space="preserve">, </w:t>
            </w:r>
            <w:r w:rsidRPr="000E5A62">
              <w:rPr>
                <w:rFonts w:cs="Courier New"/>
              </w:rPr>
              <w:t>Label:13C(6)</w:t>
            </w:r>
            <w:r w:rsidRPr="00E92C27">
              <w:rPr>
                <w:rFonts w:cs="Courier New"/>
              </w:rPr>
              <w:t>, ]</w:t>
            </w:r>
          </w:p>
        </w:tc>
      </w:tr>
    </w:tbl>
    <w:p w14:paraId="34E3D8D9" w14:textId="77777777" w:rsidR="000E5A62" w:rsidRPr="000E5A62" w:rsidRDefault="000E5A62" w:rsidP="000E5A62">
      <w:pPr>
        <w:pStyle w:val="Heading3"/>
        <w:rPr>
          <w:lang w:val="en-GB"/>
        </w:rPr>
      </w:pPr>
      <w:r>
        <w:rPr>
          <w:lang w:val="en-GB"/>
        </w:rPr>
        <w:t>assay[1-n]-</w:t>
      </w:r>
      <w:r w:rsidRPr="00CD1345">
        <w:rPr>
          <w:lang w:val="en-GB"/>
        </w:rPr>
        <w:t>quantification_</w:t>
      </w:r>
      <w:r>
        <w:rPr>
          <w:lang w:val="en-GB"/>
        </w:rPr>
        <w:t>mod[1-n]-</w:t>
      </w:r>
      <w:r w:rsidRPr="000E5A62">
        <w:rPr>
          <w:lang w:val="en-GB"/>
        </w:rPr>
        <w:t>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212D983D" w14:textId="77777777" w:rsidTr="008A06AA">
        <w:tc>
          <w:tcPr>
            <w:tcW w:w="1617" w:type="dxa"/>
            <w:vAlign w:val="center"/>
          </w:tcPr>
          <w:p w14:paraId="2402DA92" w14:textId="77777777" w:rsidR="000E5A62" w:rsidRPr="00EC2317" w:rsidRDefault="000E5A62" w:rsidP="008A06AA">
            <w:pPr>
              <w:rPr>
                <w:b/>
                <w:lang w:val="en-GB"/>
              </w:rPr>
            </w:pPr>
            <w:r w:rsidRPr="00EC2317">
              <w:rPr>
                <w:b/>
                <w:lang w:val="en-GB"/>
              </w:rPr>
              <w:t>Description:</w:t>
            </w:r>
          </w:p>
        </w:tc>
        <w:tc>
          <w:tcPr>
            <w:tcW w:w="8571" w:type="dxa"/>
          </w:tcPr>
          <w:p w14:paraId="1C87CF6F"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modifications</w:t>
            </w:r>
            <w:r w:rsidRPr="00EC2317">
              <w:rPr>
                <w:lang w:val="en-GB"/>
              </w:rPr>
              <w:t xml:space="preserve"> </w:t>
            </w:r>
            <w:r>
              <w:rPr>
                <w:lang w:val="en-GB"/>
              </w:rPr>
              <w:t>site. Following the unimod convention, modification site is a residue (e.g. “M”), terminus (“N-term” or “C-term”) or both (e.g. “N-term Q” or “C-term K”).</w:t>
            </w:r>
          </w:p>
        </w:tc>
      </w:tr>
      <w:tr w:rsidR="000E5A62" w14:paraId="13509974" w14:textId="77777777" w:rsidTr="008A06AA">
        <w:tc>
          <w:tcPr>
            <w:tcW w:w="1617" w:type="dxa"/>
            <w:vAlign w:val="center"/>
          </w:tcPr>
          <w:p w14:paraId="6D361780" w14:textId="77777777" w:rsidR="000E5A62" w:rsidRPr="00EC2317" w:rsidRDefault="000E5A62" w:rsidP="008A06AA">
            <w:pPr>
              <w:rPr>
                <w:b/>
                <w:lang w:val="en-GB"/>
              </w:rPr>
            </w:pPr>
            <w:r w:rsidRPr="00EC2317">
              <w:rPr>
                <w:b/>
                <w:lang w:val="en-GB"/>
              </w:rPr>
              <w:t>Type:</w:t>
            </w:r>
          </w:p>
        </w:tc>
        <w:tc>
          <w:tcPr>
            <w:tcW w:w="8571" w:type="dxa"/>
          </w:tcPr>
          <w:p w14:paraId="4F30844F" w14:textId="77777777" w:rsidR="000E5A62" w:rsidRPr="00EC2317" w:rsidRDefault="000E5A62" w:rsidP="008A06AA">
            <w:pPr>
              <w:rPr>
                <w:lang w:val="en-GB"/>
              </w:rPr>
            </w:pPr>
            <w:r>
              <w:rPr>
                <w:lang w:val="en-GB"/>
              </w:rPr>
              <w:t>String</w:t>
            </w:r>
          </w:p>
        </w:tc>
      </w:tr>
      <w:tr w:rsidR="000E5A62" w14:paraId="17A2F0C8" w14:textId="77777777" w:rsidTr="008A06AA">
        <w:tc>
          <w:tcPr>
            <w:tcW w:w="1617" w:type="dxa"/>
            <w:vAlign w:val="center"/>
          </w:tcPr>
          <w:p w14:paraId="161BA6F3"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C86F29B" w14:textId="77777777" w:rsidTr="006316EF">
              <w:tc>
                <w:tcPr>
                  <w:tcW w:w="0" w:type="auto"/>
                  <w:tcBorders>
                    <w:top w:val="nil"/>
                    <w:left w:val="nil"/>
                  </w:tcBorders>
                </w:tcPr>
                <w:p w14:paraId="3DE06768" w14:textId="77777777" w:rsidR="00281CCD" w:rsidRPr="00AB45A3" w:rsidRDefault="00281CCD" w:rsidP="006316EF">
                  <w:pPr>
                    <w:jc w:val="center"/>
                    <w:rPr>
                      <w:sz w:val="16"/>
                      <w:szCs w:val="16"/>
                      <w:lang w:val="en-GB"/>
                    </w:rPr>
                  </w:pPr>
                </w:p>
              </w:tc>
              <w:tc>
                <w:tcPr>
                  <w:tcW w:w="0" w:type="auto"/>
                </w:tcPr>
                <w:p w14:paraId="64EBE449"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48A1A6C0"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64D2CF96" w14:textId="77777777" w:rsidTr="006316EF">
              <w:tc>
                <w:tcPr>
                  <w:tcW w:w="0" w:type="auto"/>
                </w:tcPr>
                <w:p w14:paraId="601622DC"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4C444A2E" w14:textId="77777777" w:rsidR="00281CCD" w:rsidRPr="00AB45A3" w:rsidRDefault="00281CCD" w:rsidP="006316EF">
                  <w:pPr>
                    <w:jc w:val="center"/>
                    <w:rPr>
                      <w:sz w:val="16"/>
                      <w:szCs w:val="16"/>
                      <w:lang w:val="en-GB"/>
                    </w:rPr>
                  </w:pPr>
                </w:p>
              </w:tc>
              <w:tc>
                <w:tcPr>
                  <w:tcW w:w="0" w:type="auto"/>
                </w:tcPr>
                <w:p w14:paraId="72DEB501" w14:textId="77777777" w:rsidR="00281CCD" w:rsidRPr="00AB45A3" w:rsidRDefault="00281CCD" w:rsidP="006316EF">
                  <w:pPr>
                    <w:jc w:val="center"/>
                    <w:rPr>
                      <w:sz w:val="16"/>
                      <w:szCs w:val="16"/>
                      <w:lang w:val="en-GB"/>
                    </w:rPr>
                  </w:pPr>
                </w:p>
              </w:tc>
            </w:tr>
            <w:tr w:rsidR="00281CCD" w:rsidRPr="00AB45A3" w14:paraId="588DCD46" w14:textId="77777777" w:rsidTr="006316EF">
              <w:tc>
                <w:tcPr>
                  <w:tcW w:w="0" w:type="auto"/>
                </w:tcPr>
                <w:p w14:paraId="0672A0D0"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768FED94"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0A9A3271" w14:textId="77777777" w:rsidR="00281CCD" w:rsidRPr="00AB45A3" w:rsidRDefault="00281CCD" w:rsidP="006316EF">
                  <w:pPr>
                    <w:jc w:val="center"/>
                    <w:rPr>
                      <w:sz w:val="16"/>
                      <w:szCs w:val="16"/>
                      <w:lang w:val="en-GB"/>
                    </w:rPr>
                  </w:pPr>
                  <w:r>
                    <w:rPr>
                      <w:sz w:val="18"/>
                      <w:szCs w:val="16"/>
                      <w:vertAlign w:val="superscript"/>
                      <w:lang w:val="en-GB"/>
                    </w:rPr>
                    <w:t>1</w:t>
                  </w:r>
                </w:p>
              </w:tc>
            </w:tr>
          </w:tbl>
          <w:p w14:paraId="5308E76C"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r>
              <w:rPr>
                <w:lang w:val="en-GB"/>
              </w:rPr>
              <w:t xml:space="preserve"> </w:t>
            </w:r>
          </w:p>
        </w:tc>
      </w:tr>
      <w:tr w:rsidR="000E5A62" w14:paraId="2B5A474E" w14:textId="77777777" w:rsidTr="008A06AA">
        <w:tc>
          <w:tcPr>
            <w:tcW w:w="1617" w:type="dxa"/>
            <w:vAlign w:val="center"/>
          </w:tcPr>
          <w:p w14:paraId="60FBD443" w14:textId="77777777" w:rsidR="000E5A62" w:rsidRPr="00EC2317" w:rsidRDefault="000E5A62" w:rsidP="008A06AA">
            <w:pPr>
              <w:rPr>
                <w:b/>
                <w:lang w:val="en-GB"/>
              </w:rPr>
            </w:pPr>
            <w:r w:rsidRPr="00EC2317">
              <w:rPr>
                <w:b/>
                <w:lang w:val="en-GB"/>
              </w:rPr>
              <w:t>Example:</w:t>
            </w:r>
          </w:p>
        </w:tc>
        <w:tc>
          <w:tcPr>
            <w:tcW w:w="8571" w:type="dxa"/>
          </w:tcPr>
          <w:p w14:paraId="380B039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19960F0D" w14:textId="77777777" w:rsidR="000E5A62" w:rsidRDefault="000E5A62" w:rsidP="000E5A62">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2CCC32F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w:t>
            </w:r>
            <w:r w:rsidR="00EF525E">
              <w:rPr>
                <w:rFonts w:cs="Courier New"/>
              </w:rPr>
              <w:t xml:space="preserve">    R</w:t>
            </w:r>
          </w:p>
          <w:p w14:paraId="30CC5EB6" w14:textId="77777777" w:rsidR="000E5A62" w:rsidRPr="00E92C27" w:rsidRDefault="000E5A62" w:rsidP="00EF525E">
            <w:pPr>
              <w:pStyle w:val="Code"/>
              <w:rPr>
                <w:rFonts w:cs="Courier New"/>
              </w:rPr>
            </w:pPr>
            <w:r w:rsidRPr="000E5A62">
              <w:rPr>
                <w:rFonts w:cs="Courier New"/>
              </w:rPr>
              <w:t>MTD  assay[2]-quantification_mod[</w:t>
            </w:r>
            <w:r w:rsidR="00EF525E">
              <w:rPr>
                <w:rFonts w:cs="Courier New"/>
              </w:rPr>
              <w:t>2</w:t>
            </w:r>
            <w:r w:rsidRPr="000E5A62">
              <w:rPr>
                <w:rFonts w:cs="Courier New"/>
              </w:rPr>
              <w:t>]</w:t>
            </w:r>
            <w:r>
              <w:rPr>
                <w:rFonts w:cs="Courier New"/>
              </w:rPr>
              <w:t>-site</w:t>
            </w:r>
            <w:r w:rsidR="00EF525E">
              <w:rPr>
                <w:rFonts w:cs="Courier New"/>
              </w:rPr>
              <w:t xml:space="preserve">   </w:t>
            </w:r>
            <w:r w:rsidRPr="000E5A62">
              <w:rPr>
                <w:rFonts w:cs="Courier New"/>
              </w:rPr>
              <w:t xml:space="preserve"> </w:t>
            </w:r>
            <w:r>
              <w:rPr>
                <w:rFonts w:cs="Courier New"/>
              </w:rPr>
              <w:t>K</w:t>
            </w:r>
          </w:p>
        </w:tc>
      </w:tr>
    </w:tbl>
    <w:p w14:paraId="416E5759" w14:textId="77777777" w:rsidR="000E5A62" w:rsidRDefault="000E5A62" w:rsidP="000E5A62">
      <w:pPr>
        <w:pStyle w:val="Heading3"/>
        <w:rPr>
          <w:lang w:val="en-GB"/>
        </w:rPr>
      </w:pPr>
      <w:r>
        <w:rPr>
          <w:lang w:val="en-GB"/>
        </w:rPr>
        <w:t>assay[1-n]-</w:t>
      </w:r>
      <w:r w:rsidRPr="00CD1345">
        <w:rPr>
          <w:lang w:val="en-GB"/>
        </w:rPr>
        <w:t>quantification_</w:t>
      </w:r>
      <w:r>
        <w:rPr>
          <w:lang w:val="en-GB"/>
        </w:rPr>
        <w:t>mod[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7F9C235B" w14:textId="77777777" w:rsidTr="008A06AA">
        <w:tc>
          <w:tcPr>
            <w:tcW w:w="1617" w:type="dxa"/>
            <w:vAlign w:val="center"/>
          </w:tcPr>
          <w:p w14:paraId="4119CD45" w14:textId="77777777" w:rsidR="000E5A62" w:rsidRPr="00EC2317" w:rsidRDefault="000E5A62" w:rsidP="008A06AA">
            <w:pPr>
              <w:rPr>
                <w:b/>
                <w:lang w:val="en-GB"/>
              </w:rPr>
            </w:pPr>
            <w:r w:rsidRPr="00EC2317">
              <w:rPr>
                <w:b/>
                <w:lang w:val="en-GB"/>
              </w:rPr>
              <w:t>Description:</w:t>
            </w:r>
          </w:p>
        </w:tc>
        <w:tc>
          <w:tcPr>
            <w:tcW w:w="8571" w:type="dxa"/>
          </w:tcPr>
          <w:p w14:paraId="15E4A50A"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the modification. Following the unimod convention, term specifity is denoted by the strings “Anywhere”, “Any N-term”, “Any C-term”, “Protein N-term”, “Protein C-term”.</w:t>
            </w:r>
          </w:p>
        </w:tc>
      </w:tr>
      <w:tr w:rsidR="000E5A62" w14:paraId="4288AE1F" w14:textId="77777777" w:rsidTr="008A06AA">
        <w:tc>
          <w:tcPr>
            <w:tcW w:w="1617" w:type="dxa"/>
            <w:vAlign w:val="center"/>
          </w:tcPr>
          <w:p w14:paraId="24055924" w14:textId="77777777" w:rsidR="000E5A62" w:rsidRPr="00EC2317" w:rsidRDefault="000E5A62" w:rsidP="008A06AA">
            <w:pPr>
              <w:rPr>
                <w:b/>
                <w:lang w:val="en-GB"/>
              </w:rPr>
            </w:pPr>
            <w:r w:rsidRPr="00EC2317">
              <w:rPr>
                <w:b/>
                <w:lang w:val="en-GB"/>
              </w:rPr>
              <w:t>Type:</w:t>
            </w:r>
          </w:p>
        </w:tc>
        <w:tc>
          <w:tcPr>
            <w:tcW w:w="8571" w:type="dxa"/>
          </w:tcPr>
          <w:p w14:paraId="7C396FF3" w14:textId="77777777" w:rsidR="000E5A62" w:rsidRPr="00EC2317" w:rsidRDefault="000E5A62" w:rsidP="008A06AA">
            <w:pPr>
              <w:rPr>
                <w:lang w:val="en-GB"/>
              </w:rPr>
            </w:pPr>
            <w:r>
              <w:rPr>
                <w:lang w:val="en-GB"/>
              </w:rPr>
              <w:t>String</w:t>
            </w:r>
          </w:p>
        </w:tc>
      </w:tr>
      <w:tr w:rsidR="000E5A62" w14:paraId="3060F027" w14:textId="77777777" w:rsidTr="008A06AA">
        <w:tc>
          <w:tcPr>
            <w:tcW w:w="1617" w:type="dxa"/>
            <w:vAlign w:val="center"/>
          </w:tcPr>
          <w:p w14:paraId="108CA405"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914AEA9" w14:textId="77777777" w:rsidTr="006316EF">
              <w:tc>
                <w:tcPr>
                  <w:tcW w:w="0" w:type="auto"/>
                  <w:tcBorders>
                    <w:top w:val="nil"/>
                    <w:left w:val="nil"/>
                  </w:tcBorders>
                </w:tcPr>
                <w:p w14:paraId="7E7D159A" w14:textId="77777777" w:rsidR="00281CCD" w:rsidRPr="00AB45A3" w:rsidRDefault="00281CCD" w:rsidP="006316EF">
                  <w:pPr>
                    <w:jc w:val="center"/>
                    <w:rPr>
                      <w:sz w:val="16"/>
                      <w:szCs w:val="16"/>
                      <w:lang w:val="en-GB"/>
                    </w:rPr>
                  </w:pPr>
                </w:p>
              </w:tc>
              <w:tc>
                <w:tcPr>
                  <w:tcW w:w="0" w:type="auto"/>
                </w:tcPr>
                <w:p w14:paraId="1FB2A138"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22DFA6F4"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2F509CAB" w14:textId="77777777" w:rsidTr="006316EF">
              <w:tc>
                <w:tcPr>
                  <w:tcW w:w="0" w:type="auto"/>
                </w:tcPr>
                <w:p w14:paraId="297D894D"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500904D8" w14:textId="77777777" w:rsidR="00281CCD" w:rsidRPr="00AB45A3" w:rsidRDefault="00281CCD" w:rsidP="006316EF">
                  <w:pPr>
                    <w:jc w:val="center"/>
                    <w:rPr>
                      <w:sz w:val="16"/>
                      <w:szCs w:val="16"/>
                      <w:lang w:val="en-GB"/>
                    </w:rPr>
                  </w:pPr>
                </w:p>
              </w:tc>
              <w:tc>
                <w:tcPr>
                  <w:tcW w:w="0" w:type="auto"/>
                </w:tcPr>
                <w:p w14:paraId="050BC351" w14:textId="77777777" w:rsidR="00281CCD" w:rsidRPr="00AB45A3" w:rsidRDefault="00281CCD" w:rsidP="006316EF">
                  <w:pPr>
                    <w:jc w:val="center"/>
                    <w:rPr>
                      <w:sz w:val="16"/>
                      <w:szCs w:val="16"/>
                      <w:lang w:val="en-GB"/>
                    </w:rPr>
                  </w:pPr>
                </w:p>
              </w:tc>
            </w:tr>
            <w:tr w:rsidR="00281CCD" w:rsidRPr="00AB45A3" w14:paraId="1B08BA6C" w14:textId="77777777" w:rsidTr="006316EF">
              <w:tc>
                <w:tcPr>
                  <w:tcW w:w="0" w:type="auto"/>
                </w:tcPr>
                <w:p w14:paraId="42972656"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3BA67F65"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7D720A79" w14:textId="77777777" w:rsidR="00281CCD" w:rsidRPr="00AB45A3" w:rsidRDefault="00281CCD" w:rsidP="006316EF">
                  <w:pPr>
                    <w:jc w:val="center"/>
                    <w:rPr>
                      <w:sz w:val="16"/>
                      <w:szCs w:val="16"/>
                      <w:lang w:val="en-GB"/>
                    </w:rPr>
                  </w:pPr>
                  <w:r>
                    <w:rPr>
                      <w:sz w:val="18"/>
                      <w:szCs w:val="16"/>
                      <w:vertAlign w:val="superscript"/>
                      <w:lang w:val="en-GB"/>
                    </w:rPr>
                    <w:t>1</w:t>
                  </w:r>
                </w:p>
              </w:tc>
            </w:tr>
          </w:tbl>
          <w:p w14:paraId="38E47B74"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488F4454" w14:textId="77777777" w:rsidTr="008A06AA">
        <w:tc>
          <w:tcPr>
            <w:tcW w:w="1617" w:type="dxa"/>
            <w:vAlign w:val="center"/>
          </w:tcPr>
          <w:p w14:paraId="11E9C7EF" w14:textId="77777777" w:rsidR="000E5A62" w:rsidRPr="00EC2317" w:rsidRDefault="000E5A62" w:rsidP="008A06AA">
            <w:pPr>
              <w:rPr>
                <w:b/>
                <w:lang w:val="en-GB"/>
              </w:rPr>
            </w:pPr>
            <w:r w:rsidRPr="00EC2317">
              <w:rPr>
                <w:b/>
                <w:lang w:val="en-GB"/>
              </w:rPr>
              <w:t>Example:</w:t>
            </w:r>
          </w:p>
        </w:tc>
        <w:tc>
          <w:tcPr>
            <w:tcW w:w="8571" w:type="dxa"/>
          </w:tcPr>
          <w:p w14:paraId="50A7E567"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5418887E" w14:textId="77777777" w:rsidR="00EF525E"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4C392F13"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    R</w:t>
            </w:r>
          </w:p>
          <w:p w14:paraId="48CFDBEC" w14:textId="77777777" w:rsidR="000E5A62"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site   </w:t>
            </w:r>
            <w:r w:rsidRPr="000E5A62">
              <w:rPr>
                <w:rFonts w:cs="Courier New"/>
              </w:rPr>
              <w:t xml:space="preserve"> </w:t>
            </w:r>
            <w:r>
              <w:rPr>
                <w:rFonts w:cs="Courier New"/>
              </w:rPr>
              <w:t>K</w:t>
            </w:r>
          </w:p>
          <w:p w14:paraId="6934B56A"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position    Anywhere</w:t>
            </w:r>
          </w:p>
          <w:p w14:paraId="262084B1" w14:textId="77777777" w:rsidR="00EF525E" w:rsidRPr="00E92C27"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position   </w:t>
            </w:r>
            <w:r w:rsidRPr="000E5A62">
              <w:rPr>
                <w:rFonts w:cs="Courier New"/>
              </w:rPr>
              <w:t xml:space="preserve"> </w:t>
            </w:r>
            <w:r>
              <w:rPr>
                <w:rFonts w:cs="Courier New"/>
              </w:rPr>
              <w:t>Anywhere</w:t>
            </w:r>
          </w:p>
        </w:tc>
      </w:tr>
    </w:tbl>
    <w:p w14:paraId="3B3D360A" w14:textId="77777777" w:rsidR="00250231" w:rsidRPr="0032336F" w:rsidRDefault="007E3A75" w:rsidP="00F7415D">
      <w:pPr>
        <w:pStyle w:val="Heading3"/>
        <w:rPr>
          <w:lang w:val="en-GB"/>
        </w:rPr>
      </w:pPr>
      <w:r w:rsidRPr="00F7415D">
        <w:rPr>
          <w:lang w:val="en-GB"/>
        </w:rPr>
        <w:t>assay</w:t>
      </w:r>
      <w:r w:rsidR="00922064" w:rsidRPr="00F7415D">
        <w:rPr>
          <w:lang w:val="en-GB"/>
        </w:rPr>
        <w:t>[1-n]-</w:t>
      </w:r>
      <w:r w:rsidR="00250231"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820F93C" w14:textId="77777777">
        <w:tc>
          <w:tcPr>
            <w:tcW w:w="1617" w:type="dxa"/>
            <w:vAlign w:val="center"/>
          </w:tcPr>
          <w:p w14:paraId="364EEA36" w14:textId="77777777" w:rsidR="00250231" w:rsidRPr="00EC2317" w:rsidRDefault="00250231" w:rsidP="006A2BC1">
            <w:pPr>
              <w:rPr>
                <w:b/>
                <w:lang w:val="en-GB"/>
              </w:rPr>
            </w:pPr>
            <w:r w:rsidRPr="00EC2317">
              <w:rPr>
                <w:b/>
                <w:lang w:val="en-GB"/>
              </w:rPr>
              <w:t>Description:</w:t>
            </w:r>
          </w:p>
        </w:tc>
        <w:tc>
          <w:tcPr>
            <w:tcW w:w="8571" w:type="dxa"/>
          </w:tcPr>
          <w:p w14:paraId="0C7BE586" w14:textId="77777777" w:rsidR="00250231" w:rsidRPr="00EC2317" w:rsidRDefault="00250231" w:rsidP="006A2BC1">
            <w:pPr>
              <w:rPr>
                <w:lang w:val="en-GB"/>
              </w:rPr>
            </w:pPr>
            <w:r w:rsidRPr="00EC2317">
              <w:rPr>
                <w:lang w:val="en-GB"/>
              </w:rPr>
              <w:t>A</w:t>
            </w:r>
            <w:r>
              <w:rPr>
                <w:lang w:val="en-GB"/>
              </w:rPr>
              <w:t>n association from a given assay to the sample analysed.</w:t>
            </w:r>
          </w:p>
        </w:tc>
      </w:tr>
      <w:tr w:rsidR="00250231" w14:paraId="00BDA9BD" w14:textId="77777777">
        <w:tc>
          <w:tcPr>
            <w:tcW w:w="1617" w:type="dxa"/>
            <w:vAlign w:val="center"/>
          </w:tcPr>
          <w:p w14:paraId="74062512" w14:textId="77777777" w:rsidR="00250231" w:rsidRPr="00EC2317" w:rsidRDefault="00250231" w:rsidP="006A2BC1">
            <w:pPr>
              <w:rPr>
                <w:b/>
                <w:lang w:val="en-GB"/>
              </w:rPr>
            </w:pPr>
            <w:r w:rsidRPr="00EC2317">
              <w:rPr>
                <w:b/>
                <w:lang w:val="en-GB"/>
              </w:rPr>
              <w:t>Type:</w:t>
            </w:r>
          </w:p>
        </w:tc>
        <w:tc>
          <w:tcPr>
            <w:tcW w:w="8571" w:type="dxa"/>
          </w:tcPr>
          <w:p w14:paraId="2AC91F2C" w14:textId="77777777" w:rsidR="00250231" w:rsidRPr="00EC2317" w:rsidRDefault="00250231" w:rsidP="006A2BC1">
            <w:pPr>
              <w:rPr>
                <w:lang w:val="en-GB"/>
              </w:rPr>
            </w:pPr>
            <w:r>
              <w:rPr>
                <w:lang w:val="en-GB"/>
              </w:rPr>
              <w:t>{SAMPLE_ID}</w:t>
            </w:r>
          </w:p>
        </w:tc>
      </w:tr>
      <w:tr w:rsidR="00AF7C61" w14:paraId="2B83C4B6" w14:textId="77777777" w:rsidTr="00046F5A">
        <w:tc>
          <w:tcPr>
            <w:tcW w:w="1617" w:type="dxa"/>
            <w:vAlign w:val="center"/>
          </w:tcPr>
          <w:p w14:paraId="0725677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1C49B07A" w14:textId="77777777" w:rsidTr="00046F5A">
              <w:tc>
                <w:tcPr>
                  <w:tcW w:w="0" w:type="auto"/>
                  <w:tcBorders>
                    <w:top w:val="nil"/>
                    <w:left w:val="nil"/>
                  </w:tcBorders>
                </w:tcPr>
                <w:p w14:paraId="40FF15BA" w14:textId="77777777" w:rsidR="00AF7C61" w:rsidRPr="00AB45A3" w:rsidRDefault="00AF7C61" w:rsidP="00046F5A">
                  <w:pPr>
                    <w:jc w:val="center"/>
                    <w:rPr>
                      <w:sz w:val="16"/>
                      <w:szCs w:val="16"/>
                      <w:lang w:val="en-GB"/>
                    </w:rPr>
                  </w:pPr>
                </w:p>
              </w:tc>
              <w:tc>
                <w:tcPr>
                  <w:tcW w:w="0" w:type="auto"/>
                </w:tcPr>
                <w:p w14:paraId="14F14937"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07928D77"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A19C7BF" w14:textId="77777777" w:rsidTr="00046F5A">
              <w:tc>
                <w:tcPr>
                  <w:tcW w:w="0" w:type="auto"/>
                </w:tcPr>
                <w:p w14:paraId="5203EC2B"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7B882222" w14:textId="77777777" w:rsidR="00AF7C61" w:rsidRPr="00AB45A3" w:rsidRDefault="00AF7C61" w:rsidP="00046F5A">
                  <w:pPr>
                    <w:jc w:val="center"/>
                    <w:rPr>
                      <w:sz w:val="16"/>
                      <w:szCs w:val="16"/>
                      <w:lang w:val="en-GB"/>
                    </w:rPr>
                  </w:pPr>
                </w:p>
              </w:tc>
              <w:tc>
                <w:tcPr>
                  <w:tcW w:w="0" w:type="auto"/>
                </w:tcPr>
                <w:p w14:paraId="30925D80" w14:textId="77777777" w:rsidR="00AF7C61" w:rsidRPr="00AB45A3" w:rsidRDefault="00AF7C61" w:rsidP="00046F5A">
                  <w:pPr>
                    <w:jc w:val="center"/>
                    <w:rPr>
                      <w:sz w:val="16"/>
                      <w:szCs w:val="16"/>
                      <w:lang w:val="en-GB"/>
                    </w:rPr>
                  </w:pPr>
                </w:p>
              </w:tc>
            </w:tr>
            <w:tr w:rsidR="00AF7C61" w:rsidRPr="00AB45A3" w14:paraId="3D235C47" w14:textId="77777777" w:rsidTr="00046F5A">
              <w:tc>
                <w:tcPr>
                  <w:tcW w:w="0" w:type="auto"/>
                </w:tcPr>
                <w:p w14:paraId="4A10D8D5"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035B3355" w14:textId="77777777" w:rsidR="00AF7C61" w:rsidRPr="00AB45A3" w:rsidRDefault="00AF7C61" w:rsidP="00046F5A">
                  <w:pPr>
                    <w:jc w:val="center"/>
                    <w:rPr>
                      <w:sz w:val="16"/>
                      <w:szCs w:val="16"/>
                      <w:lang w:val="en-GB"/>
                    </w:rPr>
                  </w:pPr>
                </w:p>
              </w:tc>
              <w:tc>
                <w:tcPr>
                  <w:tcW w:w="0" w:type="auto"/>
                </w:tcPr>
                <w:p w14:paraId="5CCCF016" w14:textId="77777777" w:rsidR="00AF7C61" w:rsidRPr="00AB45A3" w:rsidRDefault="00AF7C61" w:rsidP="00046F5A">
                  <w:pPr>
                    <w:jc w:val="center"/>
                    <w:rPr>
                      <w:sz w:val="16"/>
                      <w:szCs w:val="16"/>
                      <w:lang w:val="en-GB"/>
                    </w:rPr>
                  </w:pPr>
                </w:p>
              </w:tc>
            </w:tr>
          </w:tbl>
          <w:p w14:paraId="1097D2EF" w14:textId="77777777" w:rsidR="00AF7C61" w:rsidRDefault="00AF7C61" w:rsidP="00046F5A">
            <w:pPr>
              <w:rPr>
                <w:lang w:val="en-GB"/>
              </w:rPr>
            </w:pPr>
          </w:p>
        </w:tc>
      </w:tr>
      <w:tr w:rsidR="00250231" w14:paraId="283B513A" w14:textId="77777777">
        <w:tc>
          <w:tcPr>
            <w:tcW w:w="1617" w:type="dxa"/>
            <w:vAlign w:val="center"/>
          </w:tcPr>
          <w:p w14:paraId="791E4232" w14:textId="77777777" w:rsidR="00250231" w:rsidRPr="00EC2317" w:rsidRDefault="00250231" w:rsidP="006A2BC1">
            <w:pPr>
              <w:rPr>
                <w:b/>
                <w:lang w:val="en-GB"/>
              </w:rPr>
            </w:pPr>
            <w:r w:rsidRPr="00EC2317">
              <w:rPr>
                <w:b/>
                <w:lang w:val="en-GB"/>
              </w:rPr>
              <w:t>Example:</w:t>
            </w:r>
          </w:p>
        </w:tc>
        <w:tc>
          <w:tcPr>
            <w:tcW w:w="8571" w:type="dxa"/>
          </w:tcPr>
          <w:p w14:paraId="18DE6E54" w14:textId="77777777" w:rsidR="00250231" w:rsidRPr="00E92C27" w:rsidRDefault="00250231" w:rsidP="006A2BC1">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6A7E734" w14:textId="77777777" w:rsidR="00250231" w:rsidRDefault="007E3A75" w:rsidP="00250231">
      <w:pPr>
        <w:pStyle w:val="Heading3"/>
        <w:rPr>
          <w:lang w:val="en-GB"/>
        </w:rPr>
      </w:pPr>
      <w:r>
        <w:rPr>
          <w:lang w:val="en-GB"/>
        </w:rPr>
        <w:t>assay</w:t>
      </w:r>
      <w:r w:rsidR="00922064">
        <w:rPr>
          <w:lang w:val="en-GB"/>
        </w:rPr>
        <w:t>[1-n]-</w:t>
      </w:r>
      <w:r w:rsidR="00A83AAF">
        <w:rPr>
          <w:lang w:val="en-GB"/>
        </w:rPr>
        <w:t>ms_run</w:t>
      </w:r>
      <w:r w:rsidR="00250231">
        <w:rPr>
          <w:lang w:val="en-GB"/>
        </w:rPr>
        <w:t>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12B43E16" w14:textId="77777777">
        <w:tc>
          <w:tcPr>
            <w:tcW w:w="1617" w:type="dxa"/>
            <w:vAlign w:val="center"/>
          </w:tcPr>
          <w:p w14:paraId="725D7427" w14:textId="77777777" w:rsidR="00250231" w:rsidRPr="00EC2317" w:rsidRDefault="00250231" w:rsidP="006A2BC1">
            <w:pPr>
              <w:rPr>
                <w:b/>
                <w:lang w:val="en-GB"/>
              </w:rPr>
            </w:pPr>
            <w:r w:rsidRPr="00EC2317">
              <w:rPr>
                <w:b/>
                <w:lang w:val="en-GB"/>
              </w:rPr>
              <w:t>Description:</w:t>
            </w:r>
          </w:p>
        </w:tc>
        <w:tc>
          <w:tcPr>
            <w:tcW w:w="8571" w:type="dxa"/>
          </w:tcPr>
          <w:p w14:paraId="063DFA34" w14:textId="77777777" w:rsidR="00250231" w:rsidRPr="00EC2317" w:rsidRDefault="00250231" w:rsidP="00F7415D">
            <w:pPr>
              <w:rPr>
                <w:lang w:val="en-GB"/>
              </w:rPr>
            </w:pPr>
            <w:r w:rsidRPr="00EC2317">
              <w:rPr>
                <w:lang w:val="en-GB"/>
              </w:rPr>
              <w:t>A</w:t>
            </w:r>
            <w:r>
              <w:rPr>
                <w:lang w:val="en-GB"/>
              </w:rPr>
              <w:t xml:space="preserve">n association from a given assay to the </w:t>
            </w:r>
            <w:r w:rsidR="00EC6EC8">
              <w:rPr>
                <w:lang w:val="en-GB"/>
              </w:rPr>
              <w:t xml:space="preserve">source </w:t>
            </w:r>
            <w:r w:rsidR="00A83AAF">
              <w:rPr>
                <w:lang w:val="en-GB"/>
              </w:rPr>
              <w:t>MS run</w:t>
            </w:r>
            <w:r>
              <w:rPr>
                <w:lang w:val="en-GB"/>
              </w:rPr>
              <w:t>.</w:t>
            </w:r>
          </w:p>
        </w:tc>
      </w:tr>
      <w:tr w:rsidR="00250231" w14:paraId="1339CBF7" w14:textId="77777777">
        <w:tc>
          <w:tcPr>
            <w:tcW w:w="1617" w:type="dxa"/>
            <w:vAlign w:val="center"/>
          </w:tcPr>
          <w:p w14:paraId="27BE9761" w14:textId="77777777" w:rsidR="00250231" w:rsidRPr="00EC2317" w:rsidRDefault="00250231" w:rsidP="006A2BC1">
            <w:pPr>
              <w:rPr>
                <w:b/>
                <w:lang w:val="en-GB"/>
              </w:rPr>
            </w:pPr>
            <w:r w:rsidRPr="00EC2317">
              <w:rPr>
                <w:b/>
                <w:lang w:val="en-GB"/>
              </w:rPr>
              <w:lastRenderedPageBreak/>
              <w:t>Type:</w:t>
            </w:r>
          </w:p>
        </w:tc>
        <w:tc>
          <w:tcPr>
            <w:tcW w:w="8571" w:type="dxa"/>
          </w:tcPr>
          <w:p w14:paraId="55C21F5B" w14:textId="77777777" w:rsidR="00250231" w:rsidRPr="00EC2317" w:rsidRDefault="00250231" w:rsidP="006F6018">
            <w:pPr>
              <w:rPr>
                <w:lang w:val="en-GB"/>
              </w:rPr>
            </w:pPr>
            <w:r>
              <w:rPr>
                <w:lang w:val="en-GB"/>
              </w:rPr>
              <w:t>{</w:t>
            </w:r>
            <w:r w:rsidR="00A83AAF">
              <w:rPr>
                <w:lang w:val="en-GB"/>
              </w:rPr>
              <w:t>MS_RUN</w:t>
            </w:r>
            <w:r>
              <w:rPr>
                <w:lang w:val="en-GB"/>
              </w:rPr>
              <w:t>_ID}</w:t>
            </w:r>
          </w:p>
        </w:tc>
      </w:tr>
      <w:tr w:rsidR="00AF7C61" w14:paraId="4E9CB96F" w14:textId="77777777" w:rsidTr="00046F5A">
        <w:tc>
          <w:tcPr>
            <w:tcW w:w="1617" w:type="dxa"/>
            <w:vAlign w:val="center"/>
          </w:tcPr>
          <w:p w14:paraId="2B52776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6F6398DE" w14:textId="77777777" w:rsidTr="00046F5A">
              <w:tc>
                <w:tcPr>
                  <w:tcW w:w="0" w:type="auto"/>
                  <w:tcBorders>
                    <w:top w:val="nil"/>
                    <w:left w:val="nil"/>
                  </w:tcBorders>
                </w:tcPr>
                <w:p w14:paraId="15BB9EDC" w14:textId="77777777" w:rsidR="00AF7C61" w:rsidRPr="00AB45A3" w:rsidRDefault="00AF7C61" w:rsidP="00046F5A">
                  <w:pPr>
                    <w:jc w:val="center"/>
                    <w:rPr>
                      <w:sz w:val="16"/>
                      <w:szCs w:val="16"/>
                      <w:lang w:val="en-GB"/>
                    </w:rPr>
                  </w:pPr>
                </w:p>
              </w:tc>
              <w:tc>
                <w:tcPr>
                  <w:tcW w:w="0" w:type="auto"/>
                </w:tcPr>
                <w:p w14:paraId="59CA1BBD"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3996F5E1"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266C044E" w14:textId="77777777" w:rsidTr="00046F5A">
              <w:tc>
                <w:tcPr>
                  <w:tcW w:w="0" w:type="auto"/>
                </w:tcPr>
                <w:p w14:paraId="5AEC7E93"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3DC0A60B"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2AEC944" w14:textId="77777777" w:rsidR="00AF7C61" w:rsidRPr="00AB45A3" w:rsidRDefault="00AF7C61" w:rsidP="00046F5A">
                  <w:pPr>
                    <w:jc w:val="center"/>
                    <w:rPr>
                      <w:sz w:val="16"/>
                      <w:szCs w:val="16"/>
                      <w:lang w:val="en-GB"/>
                    </w:rPr>
                  </w:pPr>
                  <w:r>
                    <w:rPr>
                      <w:sz w:val="16"/>
                      <w:szCs w:val="16"/>
                      <w:lang w:val="en-GB"/>
                    </w:rPr>
                    <w:sym w:font="Wingdings" w:char="F0FC"/>
                  </w:r>
                </w:p>
              </w:tc>
            </w:tr>
            <w:tr w:rsidR="00AF7C61" w:rsidRPr="00AB45A3" w14:paraId="556FBAFA" w14:textId="77777777" w:rsidTr="00046F5A">
              <w:tc>
                <w:tcPr>
                  <w:tcW w:w="0" w:type="auto"/>
                </w:tcPr>
                <w:p w14:paraId="18EDEC92"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7A995468"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4822E6" w14:textId="77777777" w:rsidR="00AF7C61" w:rsidRPr="00AB45A3" w:rsidRDefault="006132F7"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1</w:t>
                  </w:r>
                </w:p>
              </w:tc>
            </w:tr>
          </w:tbl>
          <w:p w14:paraId="3A64F877" w14:textId="77777777" w:rsidR="00AF7C61" w:rsidRDefault="00AF7C61" w:rsidP="00046F5A">
            <w:pPr>
              <w:rPr>
                <w:lang w:val="en-GB"/>
              </w:rPr>
            </w:pPr>
            <w:r w:rsidRPr="00506B44">
              <w:rPr>
                <w:sz w:val="18"/>
                <w:szCs w:val="16"/>
                <w:vertAlign w:val="superscript"/>
                <w:lang w:val="en-GB"/>
              </w:rPr>
              <w:t>1</w:t>
            </w:r>
            <w:r>
              <w:rPr>
                <w:sz w:val="16"/>
                <w:szCs w:val="16"/>
                <w:vertAlign w:val="superscript"/>
                <w:lang w:val="en-GB"/>
              </w:rPr>
              <w:t xml:space="preserve"> </w:t>
            </w:r>
            <w:r w:rsidRPr="000162FE">
              <w:rPr>
                <w:sz w:val="16"/>
                <w:szCs w:val="16"/>
                <w:lang w:val="en-GB"/>
              </w:rPr>
              <w:t>mandatory if assays are reported</w:t>
            </w:r>
          </w:p>
        </w:tc>
      </w:tr>
      <w:tr w:rsidR="00250231" w14:paraId="6E582A1F" w14:textId="77777777">
        <w:tc>
          <w:tcPr>
            <w:tcW w:w="1617" w:type="dxa"/>
            <w:vAlign w:val="center"/>
          </w:tcPr>
          <w:p w14:paraId="6D82A6BF" w14:textId="77777777" w:rsidR="00250231" w:rsidRPr="00EC2317" w:rsidRDefault="00250231" w:rsidP="006A2BC1">
            <w:pPr>
              <w:rPr>
                <w:b/>
                <w:lang w:val="en-GB"/>
              </w:rPr>
            </w:pPr>
            <w:r w:rsidRPr="00EC2317">
              <w:rPr>
                <w:b/>
                <w:lang w:val="en-GB"/>
              </w:rPr>
              <w:t>Example:</w:t>
            </w:r>
          </w:p>
        </w:tc>
        <w:tc>
          <w:tcPr>
            <w:tcW w:w="8571" w:type="dxa"/>
          </w:tcPr>
          <w:p w14:paraId="4843DBE8" w14:textId="77777777" w:rsidR="00250231" w:rsidRPr="00E92C27" w:rsidRDefault="00987F66" w:rsidP="006A2BC1">
            <w:pPr>
              <w:pStyle w:val="Code"/>
              <w:rPr>
                <w:rFonts w:cs="Courier New"/>
              </w:rPr>
            </w:pPr>
            <w:r w:rsidRPr="00987F66">
              <w:rPr>
                <w:rFonts w:cs="Courier New"/>
              </w:rPr>
              <w:t>MTD</w:t>
            </w:r>
            <w:r w:rsidRPr="00987F66">
              <w:rPr>
                <w:rFonts w:cs="Courier New"/>
              </w:rPr>
              <w:tab/>
              <w:t>assay[1]-</w:t>
            </w:r>
            <w:r w:rsidR="00A83AAF">
              <w:rPr>
                <w:rFonts w:cs="Courier New"/>
              </w:rPr>
              <w:t>ms_run</w:t>
            </w:r>
            <w:r w:rsidRPr="00987F66">
              <w:rPr>
                <w:rFonts w:cs="Courier New"/>
              </w:rPr>
              <w:t>_ref</w:t>
            </w:r>
            <w:r w:rsidRPr="00987F66">
              <w:rPr>
                <w:rFonts w:cs="Courier New"/>
              </w:rPr>
              <w:tab/>
            </w:r>
            <w:r w:rsidR="00A83AAF">
              <w:rPr>
                <w:rFonts w:cs="Courier New"/>
              </w:rPr>
              <w:t>ms_run</w:t>
            </w:r>
            <w:r w:rsidRPr="00987F66">
              <w:rPr>
                <w:rFonts w:cs="Courier New"/>
              </w:rPr>
              <w:t>[1]</w:t>
            </w:r>
          </w:p>
        </w:tc>
      </w:tr>
    </w:tbl>
    <w:p w14:paraId="4754D51B" w14:textId="77777777" w:rsidR="00C9007E" w:rsidRDefault="00877457" w:rsidP="00C9007E">
      <w:pPr>
        <w:pStyle w:val="Heading3"/>
        <w:rPr>
          <w:lang w:val="en-GB"/>
        </w:rPr>
      </w:pPr>
      <w:r>
        <w:rPr>
          <w:lang w:val="en-GB"/>
        </w:rPr>
        <w:t>study_variable</w:t>
      </w:r>
      <w:r w:rsidR="00605B79">
        <w:rPr>
          <w:lang w:val="en-GB"/>
        </w:rPr>
        <w:t>[1-n]-</w:t>
      </w:r>
      <w:r w:rsidR="00C9007E">
        <w:rPr>
          <w:lang w:val="en-GB"/>
        </w:rPr>
        <w:t>assay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F43CB08" w14:textId="77777777">
        <w:tc>
          <w:tcPr>
            <w:tcW w:w="1617" w:type="dxa"/>
            <w:vAlign w:val="center"/>
          </w:tcPr>
          <w:p w14:paraId="1C8051BD" w14:textId="77777777" w:rsidR="00C9007E" w:rsidRPr="00EC2317" w:rsidRDefault="00C9007E" w:rsidP="006A2BC1">
            <w:pPr>
              <w:rPr>
                <w:b/>
                <w:lang w:val="en-GB"/>
              </w:rPr>
            </w:pPr>
            <w:r w:rsidRPr="00EC2317">
              <w:rPr>
                <w:b/>
                <w:lang w:val="en-GB"/>
              </w:rPr>
              <w:t>Description:</w:t>
            </w:r>
          </w:p>
        </w:tc>
        <w:tc>
          <w:tcPr>
            <w:tcW w:w="8571" w:type="dxa"/>
          </w:tcPr>
          <w:p w14:paraId="01CC8CD7" w14:textId="77777777" w:rsidR="00C9007E" w:rsidRPr="00EC2317" w:rsidRDefault="00C9007E" w:rsidP="00F7415D">
            <w:pPr>
              <w:rPr>
                <w:lang w:val="en-GB"/>
              </w:rPr>
            </w:pPr>
            <w:r>
              <w:rPr>
                <w:lang w:val="en-GB"/>
              </w:rPr>
              <w:t xml:space="preserve">Comma-separated references to </w:t>
            </w:r>
            <w:r w:rsidR="00832C71">
              <w:rPr>
                <w:lang w:val="en-GB"/>
              </w:rPr>
              <w:t xml:space="preserve">the </w:t>
            </w:r>
            <w:r>
              <w:rPr>
                <w:lang w:val="en-GB"/>
              </w:rPr>
              <w:t>I</w:t>
            </w:r>
            <w:r w:rsidR="006F7196">
              <w:rPr>
                <w:lang w:val="en-GB"/>
              </w:rPr>
              <w:t>D</w:t>
            </w:r>
            <w:r>
              <w:rPr>
                <w:lang w:val="en-GB"/>
              </w:rPr>
              <w:t>s</w:t>
            </w:r>
            <w:r w:rsidR="00832C71">
              <w:rPr>
                <w:lang w:val="en-GB"/>
              </w:rPr>
              <w:t xml:space="preserve"> of assays grouped in the study variable</w:t>
            </w:r>
            <w:r w:rsidRPr="00EC2317">
              <w:rPr>
                <w:lang w:val="en-GB"/>
              </w:rPr>
              <w:t>.</w:t>
            </w:r>
          </w:p>
        </w:tc>
      </w:tr>
      <w:tr w:rsidR="00C9007E" w14:paraId="7D646B22" w14:textId="77777777">
        <w:tc>
          <w:tcPr>
            <w:tcW w:w="1617" w:type="dxa"/>
            <w:vAlign w:val="center"/>
          </w:tcPr>
          <w:p w14:paraId="06D0AADC" w14:textId="77777777" w:rsidR="00C9007E" w:rsidRPr="00EC2317" w:rsidRDefault="00C9007E" w:rsidP="006A2BC1">
            <w:pPr>
              <w:rPr>
                <w:b/>
                <w:lang w:val="en-GB"/>
              </w:rPr>
            </w:pPr>
            <w:r w:rsidRPr="00EC2317">
              <w:rPr>
                <w:b/>
                <w:lang w:val="en-GB"/>
              </w:rPr>
              <w:t>Type:</w:t>
            </w:r>
          </w:p>
        </w:tc>
        <w:tc>
          <w:tcPr>
            <w:tcW w:w="8571" w:type="dxa"/>
          </w:tcPr>
          <w:p w14:paraId="0E375FD7" w14:textId="77777777" w:rsidR="00C9007E" w:rsidRPr="00EC2317" w:rsidRDefault="00C9007E" w:rsidP="006A2BC1">
            <w:pPr>
              <w:rPr>
                <w:lang w:val="en-GB"/>
              </w:rPr>
            </w:pPr>
            <w:r>
              <w:rPr>
                <w:lang w:val="en-GB"/>
              </w:rPr>
              <w:t xml:space="preserve">{ASSAY_ID}, ...   </w:t>
            </w:r>
          </w:p>
        </w:tc>
      </w:tr>
      <w:tr w:rsidR="00AF7C61" w14:paraId="6DC4300F" w14:textId="77777777" w:rsidTr="00046F5A">
        <w:tc>
          <w:tcPr>
            <w:tcW w:w="1617" w:type="dxa"/>
            <w:vAlign w:val="center"/>
          </w:tcPr>
          <w:p w14:paraId="106EE1C1"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3071BB40" w14:textId="77777777" w:rsidTr="00046F5A">
              <w:tc>
                <w:tcPr>
                  <w:tcW w:w="0" w:type="auto"/>
                  <w:tcBorders>
                    <w:top w:val="nil"/>
                    <w:left w:val="nil"/>
                  </w:tcBorders>
                </w:tcPr>
                <w:p w14:paraId="08D759E5" w14:textId="77777777" w:rsidR="00AF7C61" w:rsidRPr="00AB45A3" w:rsidRDefault="00AF7C61" w:rsidP="00046F5A">
                  <w:pPr>
                    <w:jc w:val="center"/>
                    <w:rPr>
                      <w:sz w:val="16"/>
                      <w:szCs w:val="16"/>
                      <w:lang w:val="en-GB"/>
                    </w:rPr>
                  </w:pPr>
                </w:p>
              </w:tc>
              <w:tc>
                <w:tcPr>
                  <w:tcW w:w="0" w:type="auto"/>
                </w:tcPr>
                <w:p w14:paraId="48A0632F"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4C09D65E"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5790D8F" w14:textId="77777777" w:rsidTr="00046F5A">
              <w:tc>
                <w:tcPr>
                  <w:tcW w:w="0" w:type="auto"/>
                </w:tcPr>
                <w:p w14:paraId="16295DB2"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4BFC282A" w14:textId="77777777" w:rsidR="00AF7C61" w:rsidRPr="00AB45A3" w:rsidRDefault="00EE21F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239DBD6F" w14:textId="77777777" w:rsidR="00AF7C61" w:rsidRPr="00AB45A3" w:rsidRDefault="00EE21F3" w:rsidP="00AD38C2">
                  <w:pPr>
                    <w:jc w:val="center"/>
                    <w:rPr>
                      <w:sz w:val="16"/>
                      <w:szCs w:val="16"/>
                      <w:lang w:val="en-GB"/>
                    </w:rPr>
                  </w:pPr>
                  <w:r>
                    <w:rPr>
                      <w:sz w:val="16"/>
                      <w:szCs w:val="16"/>
                      <w:lang w:val="en-GB"/>
                    </w:rPr>
                    <w:sym w:font="Wingdings" w:char="F0FC"/>
                  </w:r>
                </w:p>
              </w:tc>
            </w:tr>
            <w:tr w:rsidR="00AF7C61" w:rsidRPr="00AB45A3" w14:paraId="36CCF4A5" w14:textId="77777777" w:rsidTr="00046F5A">
              <w:tc>
                <w:tcPr>
                  <w:tcW w:w="0" w:type="auto"/>
                </w:tcPr>
                <w:p w14:paraId="400A16AB"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5E14715D" w14:textId="77777777" w:rsidR="00AF7C61" w:rsidRPr="00AB45A3" w:rsidRDefault="00AF7C61" w:rsidP="00046F5A">
                  <w:pPr>
                    <w:jc w:val="center"/>
                    <w:rPr>
                      <w:sz w:val="16"/>
                      <w:szCs w:val="16"/>
                      <w:lang w:val="en-GB"/>
                    </w:rPr>
                  </w:pPr>
                </w:p>
              </w:tc>
              <w:tc>
                <w:tcPr>
                  <w:tcW w:w="0" w:type="auto"/>
                </w:tcPr>
                <w:p w14:paraId="514DF56B" w14:textId="77777777" w:rsidR="00AF7C61" w:rsidRPr="00AB45A3" w:rsidRDefault="00AF7C61" w:rsidP="00046F5A">
                  <w:pPr>
                    <w:jc w:val="center"/>
                    <w:rPr>
                      <w:sz w:val="16"/>
                      <w:szCs w:val="16"/>
                      <w:lang w:val="en-GB"/>
                    </w:rPr>
                  </w:pPr>
                </w:p>
              </w:tc>
            </w:tr>
          </w:tbl>
          <w:p w14:paraId="6FD2318F" w14:textId="77777777" w:rsidR="00AF7C61" w:rsidRDefault="00EE21F3" w:rsidP="00046F5A">
            <w:pPr>
              <w:rPr>
                <w:lang w:val="en-GB"/>
              </w:rPr>
            </w:pPr>
            <w:r w:rsidRPr="00AB45A3">
              <w:rPr>
                <w:sz w:val="16"/>
                <w:szCs w:val="16"/>
                <w:vertAlign w:val="superscript"/>
                <w:lang w:val="en-GB"/>
              </w:rPr>
              <w:t>1</w:t>
            </w:r>
            <w:r>
              <w:rPr>
                <w:sz w:val="16"/>
                <w:szCs w:val="16"/>
                <w:vertAlign w:val="superscript"/>
                <w:lang w:val="en-GB"/>
              </w:rPr>
              <w:t xml:space="preserve"> </w:t>
            </w:r>
            <w:r w:rsidRPr="00AB45A3">
              <w:rPr>
                <w:sz w:val="16"/>
                <w:szCs w:val="16"/>
                <w:lang w:val="en-GB"/>
              </w:rPr>
              <w:t xml:space="preserve">mandatory if </w:t>
            </w:r>
            <w:r>
              <w:rPr>
                <w:sz w:val="16"/>
                <w:szCs w:val="16"/>
                <w:lang w:val="en-GB"/>
              </w:rPr>
              <w:t xml:space="preserve">both </w:t>
            </w:r>
            <w:r w:rsidRPr="00AB45A3">
              <w:rPr>
                <w:sz w:val="16"/>
                <w:szCs w:val="16"/>
                <w:lang w:val="en-GB"/>
              </w:rPr>
              <w:t xml:space="preserve">assays </w:t>
            </w:r>
            <w:r>
              <w:rPr>
                <w:sz w:val="16"/>
                <w:szCs w:val="16"/>
                <w:lang w:val="en-GB"/>
              </w:rPr>
              <w:t xml:space="preserve">and study variables </w:t>
            </w:r>
            <w:r w:rsidRPr="00AB45A3">
              <w:rPr>
                <w:sz w:val="16"/>
                <w:szCs w:val="16"/>
                <w:lang w:val="en-GB"/>
              </w:rPr>
              <w:t>are reported</w:t>
            </w:r>
          </w:p>
        </w:tc>
      </w:tr>
      <w:tr w:rsidR="00C9007E" w14:paraId="6488C71D" w14:textId="77777777">
        <w:tc>
          <w:tcPr>
            <w:tcW w:w="1617" w:type="dxa"/>
            <w:vAlign w:val="center"/>
          </w:tcPr>
          <w:p w14:paraId="1A74AC0F" w14:textId="77777777" w:rsidR="00C9007E" w:rsidRPr="00EC2317" w:rsidRDefault="00C9007E" w:rsidP="006A2BC1">
            <w:pPr>
              <w:rPr>
                <w:b/>
                <w:lang w:val="en-GB"/>
              </w:rPr>
            </w:pPr>
            <w:r w:rsidRPr="00EC2317">
              <w:rPr>
                <w:b/>
                <w:lang w:val="en-GB"/>
              </w:rPr>
              <w:t>Example:</w:t>
            </w:r>
          </w:p>
        </w:tc>
        <w:tc>
          <w:tcPr>
            <w:tcW w:w="8571" w:type="dxa"/>
          </w:tcPr>
          <w:p w14:paraId="08F971A0" w14:textId="77777777" w:rsidR="00C9007E" w:rsidRPr="00E92C27" w:rsidRDefault="00C9007E" w:rsidP="006A2BC1">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6E4B8204" w14:textId="77777777" w:rsidR="00C9007E" w:rsidRDefault="00877457" w:rsidP="00C9007E">
      <w:pPr>
        <w:pStyle w:val="Heading3"/>
        <w:rPr>
          <w:lang w:val="en-GB"/>
        </w:rPr>
      </w:pPr>
      <w:r>
        <w:rPr>
          <w:lang w:val="en-GB"/>
        </w:rPr>
        <w:t>study_variabl</w:t>
      </w:r>
      <w:r w:rsidR="00605B79">
        <w:rPr>
          <w:lang w:val="en-GB"/>
        </w:rPr>
        <w:t>e[1-n]-</w:t>
      </w:r>
      <w:r w:rsidR="00C9007E">
        <w:rPr>
          <w:lang w:val="en-GB"/>
        </w:rPr>
        <w:t>sample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A351B0D" w14:textId="77777777">
        <w:tc>
          <w:tcPr>
            <w:tcW w:w="1617" w:type="dxa"/>
            <w:vAlign w:val="center"/>
          </w:tcPr>
          <w:p w14:paraId="61C7D587" w14:textId="77777777" w:rsidR="00C9007E" w:rsidRPr="00EC2317" w:rsidRDefault="00C9007E" w:rsidP="006A2BC1">
            <w:pPr>
              <w:rPr>
                <w:b/>
                <w:lang w:val="en-GB"/>
              </w:rPr>
            </w:pPr>
            <w:r w:rsidRPr="00EC2317">
              <w:rPr>
                <w:b/>
                <w:lang w:val="en-GB"/>
              </w:rPr>
              <w:t>Description:</w:t>
            </w:r>
          </w:p>
        </w:tc>
        <w:tc>
          <w:tcPr>
            <w:tcW w:w="8571" w:type="dxa"/>
          </w:tcPr>
          <w:p w14:paraId="4A578278" w14:textId="77777777" w:rsidR="00C9007E" w:rsidRPr="00EC2317" w:rsidRDefault="00A611A0" w:rsidP="00C9007E">
            <w:pPr>
              <w:rPr>
                <w:lang w:val="en-GB"/>
              </w:rPr>
            </w:pPr>
            <w:r>
              <w:rPr>
                <w:lang w:val="en-GB"/>
              </w:rPr>
              <w:t>Comma-separated r</w:t>
            </w:r>
            <w:r w:rsidR="00C9007E">
              <w:rPr>
                <w:lang w:val="en-GB"/>
              </w:rPr>
              <w:t>eferences to the sample</w:t>
            </w:r>
            <w:r>
              <w:rPr>
                <w:lang w:val="en-GB"/>
              </w:rPr>
              <w:t>s that were</w:t>
            </w:r>
            <w:r w:rsidR="00C9007E">
              <w:rPr>
                <w:lang w:val="en-GB"/>
              </w:rPr>
              <w:t xml:space="preserve"> analysed</w:t>
            </w:r>
            <w:r>
              <w:rPr>
                <w:lang w:val="en-GB"/>
              </w:rPr>
              <w:t xml:space="preserve"> in the study variable</w:t>
            </w:r>
            <w:r w:rsidR="00C9007E" w:rsidRPr="00EC2317">
              <w:rPr>
                <w:lang w:val="en-GB"/>
              </w:rPr>
              <w:t>.</w:t>
            </w:r>
          </w:p>
        </w:tc>
      </w:tr>
      <w:tr w:rsidR="00C9007E" w14:paraId="38F6D033" w14:textId="77777777">
        <w:tc>
          <w:tcPr>
            <w:tcW w:w="1617" w:type="dxa"/>
            <w:vAlign w:val="center"/>
          </w:tcPr>
          <w:p w14:paraId="025B72F4" w14:textId="77777777" w:rsidR="00C9007E" w:rsidRPr="00EC2317" w:rsidRDefault="00C9007E" w:rsidP="006A2BC1">
            <w:pPr>
              <w:rPr>
                <w:b/>
                <w:lang w:val="en-GB"/>
              </w:rPr>
            </w:pPr>
            <w:r w:rsidRPr="00EC2317">
              <w:rPr>
                <w:b/>
                <w:lang w:val="en-GB"/>
              </w:rPr>
              <w:t>Type:</w:t>
            </w:r>
          </w:p>
        </w:tc>
        <w:tc>
          <w:tcPr>
            <w:tcW w:w="8571" w:type="dxa"/>
          </w:tcPr>
          <w:p w14:paraId="0955BB15" w14:textId="77777777" w:rsidR="00C9007E" w:rsidRPr="00EC2317" w:rsidRDefault="00C9007E" w:rsidP="00C9007E">
            <w:pPr>
              <w:rPr>
                <w:lang w:val="en-GB"/>
              </w:rPr>
            </w:pPr>
            <w:r>
              <w:rPr>
                <w:lang w:val="en-GB"/>
              </w:rPr>
              <w:t>{SAMPLE_ID}</w:t>
            </w:r>
            <w:r w:rsidR="00A611A0">
              <w:rPr>
                <w:lang w:val="en-GB"/>
              </w:rPr>
              <w:t xml:space="preserve">, ... {SAMPLE_ID}   </w:t>
            </w:r>
          </w:p>
        </w:tc>
      </w:tr>
      <w:tr w:rsidR="004C5E47" w14:paraId="5561D35C" w14:textId="77777777" w:rsidTr="00046F5A">
        <w:tc>
          <w:tcPr>
            <w:tcW w:w="1617" w:type="dxa"/>
            <w:vAlign w:val="center"/>
          </w:tcPr>
          <w:p w14:paraId="6F9E0E81"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5E16D12E" w14:textId="77777777" w:rsidTr="00046F5A">
              <w:tc>
                <w:tcPr>
                  <w:tcW w:w="0" w:type="auto"/>
                  <w:tcBorders>
                    <w:top w:val="nil"/>
                    <w:left w:val="nil"/>
                  </w:tcBorders>
                </w:tcPr>
                <w:p w14:paraId="1D9F618D" w14:textId="77777777" w:rsidR="004C5E47" w:rsidRPr="00AB45A3" w:rsidRDefault="004C5E47" w:rsidP="00046F5A">
                  <w:pPr>
                    <w:jc w:val="center"/>
                    <w:rPr>
                      <w:sz w:val="16"/>
                      <w:szCs w:val="16"/>
                      <w:lang w:val="en-GB"/>
                    </w:rPr>
                  </w:pPr>
                </w:p>
              </w:tc>
              <w:tc>
                <w:tcPr>
                  <w:tcW w:w="0" w:type="auto"/>
                </w:tcPr>
                <w:p w14:paraId="066E2D47"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BCBA21B" w14:textId="77777777" w:rsidR="004C5E47" w:rsidRPr="00AB45A3" w:rsidRDefault="004C5E47" w:rsidP="00046F5A">
                  <w:pPr>
                    <w:jc w:val="center"/>
                    <w:rPr>
                      <w:sz w:val="16"/>
                      <w:szCs w:val="16"/>
                      <w:lang w:val="en-GB"/>
                    </w:rPr>
                  </w:pPr>
                  <w:r w:rsidRPr="00AB45A3">
                    <w:rPr>
                      <w:sz w:val="16"/>
                      <w:szCs w:val="16"/>
                      <w:lang w:val="en-GB"/>
                    </w:rPr>
                    <w:t>Complete</w:t>
                  </w:r>
                </w:p>
              </w:tc>
            </w:tr>
            <w:tr w:rsidR="004C5E47" w:rsidRPr="00AB45A3" w14:paraId="7EC76B90" w14:textId="77777777" w:rsidTr="00046F5A">
              <w:tc>
                <w:tcPr>
                  <w:tcW w:w="0" w:type="auto"/>
                </w:tcPr>
                <w:p w14:paraId="2C63B6B7" w14:textId="77777777" w:rsidR="004C5E47" w:rsidRPr="00AB45A3" w:rsidRDefault="004C5E47" w:rsidP="00046F5A">
                  <w:pPr>
                    <w:rPr>
                      <w:sz w:val="16"/>
                      <w:szCs w:val="16"/>
                      <w:lang w:val="en-GB"/>
                    </w:rPr>
                  </w:pPr>
                  <w:r w:rsidRPr="00AB45A3">
                    <w:rPr>
                      <w:sz w:val="16"/>
                      <w:szCs w:val="16"/>
                      <w:lang w:val="en-GB"/>
                    </w:rPr>
                    <w:t>Quantification</w:t>
                  </w:r>
                </w:p>
              </w:tc>
              <w:tc>
                <w:tcPr>
                  <w:tcW w:w="0" w:type="auto"/>
                </w:tcPr>
                <w:p w14:paraId="08655EA1" w14:textId="77777777" w:rsidR="004C5E47" w:rsidRPr="00AB45A3" w:rsidRDefault="004C5E47" w:rsidP="00046F5A">
                  <w:pPr>
                    <w:jc w:val="center"/>
                    <w:rPr>
                      <w:sz w:val="16"/>
                      <w:szCs w:val="16"/>
                      <w:lang w:val="en-GB"/>
                    </w:rPr>
                  </w:pPr>
                </w:p>
              </w:tc>
              <w:tc>
                <w:tcPr>
                  <w:tcW w:w="0" w:type="auto"/>
                </w:tcPr>
                <w:p w14:paraId="33EBF94A" w14:textId="77777777" w:rsidR="004C5E47" w:rsidRPr="00AB45A3" w:rsidRDefault="004C5E47" w:rsidP="00046F5A">
                  <w:pPr>
                    <w:jc w:val="center"/>
                    <w:rPr>
                      <w:sz w:val="16"/>
                      <w:szCs w:val="16"/>
                      <w:lang w:val="en-GB"/>
                    </w:rPr>
                  </w:pPr>
                </w:p>
              </w:tc>
            </w:tr>
            <w:tr w:rsidR="004C5E47" w:rsidRPr="00AB45A3" w14:paraId="4BAD6884" w14:textId="77777777" w:rsidTr="00046F5A">
              <w:tc>
                <w:tcPr>
                  <w:tcW w:w="0" w:type="auto"/>
                </w:tcPr>
                <w:p w14:paraId="437671CB" w14:textId="77777777" w:rsidR="004C5E47" w:rsidRPr="00AB45A3" w:rsidRDefault="004C5E47" w:rsidP="00046F5A">
                  <w:pPr>
                    <w:rPr>
                      <w:sz w:val="16"/>
                      <w:szCs w:val="16"/>
                      <w:lang w:val="en-GB"/>
                    </w:rPr>
                  </w:pPr>
                  <w:r w:rsidRPr="00AB45A3">
                    <w:rPr>
                      <w:sz w:val="16"/>
                      <w:szCs w:val="16"/>
                      <w:lang w:val="en-GB"/>
                    </w:rPr>
                    <w:t>Identification</w:t>
                  </w:r>
                </w:p>
              </w:tc>
              <w:tc>
                <w:tcPr>
                  <w:tcW w:w="0" w:type="auto"/>
                </w:tcPr>
                <w:p w14:paraId="31F8439A" w14:textId="77777777" w:rsidR="004C5E47" w:rsidRPr="00AB45A3" w:rsidRDefault="004C5E47" w:rsidP="00046F5A">
                  <w:pPr>
                    <w:jc w:val="center"/>
                    <w:rPr>
                      <w:sz w:val="16"/>
                      <w:szCs w:val="16"/>
                      <w:lang w:val="en-GB"/>
                    </w:rPr>
                  </w:pPr>
                </w:p>
              </w:tc>
              <w:tc>
                <w:tcPr>
                  <w:tcW w:w="0" w:type="auto"/>
                </w:tcPr>
                <w:p w14:paraId="1C463008" w14:textId="77777777" w:rsidR="004C5E47" w:rsidRPr="00AB45A3" w:rsidRDefault="004C5E47" w:rsidP="00046F5A">
                  <w:pPr>
                    <w:jc w:val="center"/>
                    <w:rPr>
                      <w:sz w:val="16"/>
                      <w:szCs w:val="16"/>
                      <w:lang w:val="en-GB"/>
                    </w:rPr>
                  </w:pPr>
                </w:p>
              </w:tc>
            </w:tr>
          </w:tbl>
          <w:p w14:paraId="568F5FFA" w14:textId="77777777" w:rsidR="004C5E47" w:rsidRDefault="004C5E47" w:rsidP="00046F5A">
            <w:pPr>
              <w:rPr>
                <w:lang w:val="en-GB"/>
              </w:rPr>
            </w:pPr>
          </w:p>
        </w:tc>
      </w:tr>
      <w:tr w:rsidR="00C9007E" w14:paraId="418C2517" w14:textId="77777777">
        <w:tc>
          <w:tcPr>
            <w:tcW w:w="1617" w:type="dxa"/>
            <w:vAlign w:val="center"/>
          </w:tcPr>
          <w:p w14:paraId="24F64C96" w14:textId="77777777" w:rsidR="00C9007E" w:rsidRPr="00EC2317" w:rsidRDefault="00C9007E" w:rsidP="006A2BC1">
            <w:pPr>
              <w:rPr>
                <w:b/>
                <w:lang w:val="en-GB"/>
              </w:rPr>
            </w:pPr>
            <w:r w:rsidRPr="00EC2317">
              <w:rPr>
                <w:b/>
                <w:lang w:val="en-GB"/>
              </w:rPr>
              <w:t>Example:</w:t>
            </w:r>
          </w:p>
        </w:tc>
        <w:tc>
          <w:tcPr>
            <w:tcW w:w="8571" w:type="dxa"/>
          </w:tcPr>
          <w:p w14:paraId="17E4DA01" w14:textId="77777777" w:rsidR="00C9007E" w:rsidRPr="00E92C27" w:rsidRDefault="00CF4EB4" w:rsidP="00CF4EB4">
            <w:pPr>
              <w:pStyle w:val="Code"/>
              <w:rPr>
                <w:rFonts w:cs="Courier New"/>
              </w:rPr>
            </w:pPr>
            <w:r>
              <w:rPr>
                <w:rFonts w:cs="Courier New"/>
              </w:rPr>
              <w:t>MTD</w:t>
            </w:r>
            <w:r>
              <w:rPr>
                <w:rFonts w:cs="Courier New"/>
              </w:rPr>
              <w:tab/>
              <w:t>s</w:t>
            </w:r>
            <w:r w:rsidRPr="00CF4EB4">
              <w:rPr>
                <w:rFonts w:cs="Courier New"/>
              </w:rPr>
              <w:t>tudy</w:t>
            </w:r>
            <w:r>
              <w:rPr>
                <w:rFonts w:cs="Courier New"/>
              </w:rPr>
              <w:t>_v</w:t>
            </w:r>
            <w:r w:rsidRPr="00CF4EB4">
              <w:rPr>
                <w:rFonts w:cs="Courier New"/>
              </w:rPr>
              <w:t>ariable[1]-sample_ref</w:t>
            </w:r>
            <w:r w:rsidR="00A611A0">
              <w:rPr>
                <w:rFonts w:cs="Courier New"/>
              </w:rPr>
              <w:t>s</w:t>
            </w:r>
            <w:r w:rsidRPr="00CF4EB4">
              <w:rPr>
                <w:rFonts w:cs="Courier New"/>
              </w:rPr>
              <w:tab/>
              <w:t>sample[1]</w:t>
            </w:r>
          </w:p>
        </w:tc>
      </w:tr>
    </w:tbl>
    <w:p w14:paraId="3877BD32" w14:textId="77777777" w:rsidR="00D7555A" w:rsidRDefault="00877457" w:rsidP="00D7555A">
      <w:pPr>
        <w:pStyle w:val="Heading3"/>
        <w:rPr>
          <w:lang w:val="en-GB"/>
        </w:rPr>
      </w:pPr>
      <w:r>
        <w:rPr>
          <w:lang w:val="en-GB"/>
        </w:rPr>
        <w:t>study_variable</w:t>
      </w:r>
      <w:r w:rsidR="00605B79">
        <w:rPr>
          <w:lang w:val="en-GB"/>
        </w:rPr>
        <w:t>[1-n]-</w:t>
      </w:r>
      <w:r w:rsidR="00D7555A">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555A" w14:paraId="4488FD94" w14:textId="77777777">
        <w:tc>
          <w:tcPr>
            <w:tcW w:w="1617" w:type="dxa"/>
            <w:vAlign w:val="center"/>
          </w:tcPr>
          <w:p w14:paraId="64A1F8D6" w14:textId="77777777" w:rsidR="00D7555A" w:rsidRPr="00EC2317" w:rsidRDefault="00D7555A" w:rsidP="006A2BC1">
            <w:pPr>
              <w:rPr>
                <w:b/>
                <w:lang w:val="en-GB"/>
              </w:rPr>
            </w:pPr>
            <w:r w:rsidRPr="00EC2317">
              <w:rPr>
                <w:b/>
                <w:lang w:val="en-GB"/>
              </w:rPr>
              <w:t>Description:</w:t>
            </w:r>
          </w:p>
        </w:tc>
        <w:tc>
          <w:tcPr>
            <w:tcW w:w="8571" w:type="dxa"/>
          </w:tcPr>
          <w:p w14:paraId="34D40322" w14:textId="77777777" w:rsidR="00D7555A" w:rsidRPr="00EC2317" w:rsidRDefault="00D7555A" w:rsidP="006A2BC1">
            <w:pPr>
              <w:rPr>
                <w:lang w:val="en-GB"/>
              </w:rPr>
            </w:pPr>
            <w:r>
              <w:rPr>
                <w:lang w:val="en-GB"/>
              </w:rPr>
              <w:t>A textual description of the study variable.</w:t>
            </w:r>
          </w:p>
        </w:tc>
      </w:tr>
      <w:tr w:rsidR="00D7555A" w14:paraId="1C372222" w14:textId="77777777">
        <w:tc>
          <w:tcPr>
            <w:tcW w:w="1617" w:type="dxa"/>
            <w:vAlign w:val="center"/>
          </w:tcPr>
          <w:p w14:paraId="5674E284" w14:textId="77777777" w:rsidR="00D7555A" w:rsidRPr="00EC2317" w:rsidRDefault="00D7555A" w:rsidP="006A2BC1">
            <w:pPr>
              <w:rPr>
                <w:b/>
                <w:lang w:val="en-GB"/>
              </w:rPr>
            </w:pPr>
            <w:r w:rsidRPr="00EC2317">
              <w:rPr>
                <w:b/>
                <w:lang w:val="en-GB"/>
              </w:rPr>
              <w:t>Type:</w:t>
            </w:r>
          </w:p>
        </w:tc>
        <w:tc>
          <w:tcPr>
            <w:tcW w:w="8571" w:type="dxa"/>
          </w:tcPr>
          <w:p w14:paraId="5D22D44B" w14:textId="77777777" w:rsidR="00D7555A" w:rsidRPr="00EC2317" w:rsidRDefault="002B3FEF" w:rsidP="006A2BC1">
            <w:pPr>
              <w:rPr>
                <w:lang w:val="en-GB"/>
              </w:rPr>
            </w:pPr>
            <w:r>
              <w:rPr>
                <w:lang w:val="en-GB"/>
              </w:rPr>
              <w:t>String</w:t>
            </w:r>
          </w:p>
        </w:tc>
      </w:tr>
      <w:tr w:rsidR="004C5E47" w14:paraId="33608543" w14:textId="77777777" w:rsidTr="00046F5A">
        <w:tc>
          <w:tcPr>
            <w:tcW w:w="1617" w:type="dxa"/>
            <w:vAlign w:val="center"/>
          </w:tcPr>
          <w:p w14:paraId="0A252083"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08C4C195" w14:textId="77777777" w:rsidTr="00046F5A">
              <w:tc>
                <w:tcPr>
                  <w:tcW w:w="0" w:type="auto"/>
                  <w:tcBorders>
                    <w:top w:val="nil"/>
                    <w:left w:val="nil"/>
                  </w:tcBorders>
                </w:tcPr>
                <w:p w14:paraId="4D5CF0DE" w14:textId="77777777" w:rsidR="004C5E47" w:rsidRPr="00AB45A3" w:rsidRDefault="004C5E47" w:rsidP="00046F5A">
                  <w:pPr>
                    <w:jc w:val="center"/>
                    <w:rPr>
                      <w:sz w:val="16"/>
                      <w:szCs w:val="16"/>
                      <w:lang w:val="en-GB"/>
                    </w:rPr>
                  </w:pPr>
                </w:p>
              </w:tc>
              <w:tc>
                <w:tcPr>
                  <w:tcW w:w="0" w:type="auto"/>
                </w:tcPr>
                <w:p w14:paraId="01916618"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2065A58" w14:textId="77777777" w:rsidR="004C5E47" w:rsidRPr="00AB45A3" w:rsidRDefault="004C5E47" w:rsidP="00046F5A">
                  <w:pPr>
                    <w:jc w:val="center"/>
                    <w:rPr>
                      <w:sz w:val="16"/>
                      <w:szCs w:val="16"/>
                      <w:lang w:val="en-GB"/>
                    </w:rPr>
                  </w:pPr>
                  <w:r w:rsidRPr="00AB45A3">
                    <w:rPr>
                      <w:sz w:val="16"/>
                      <w:szCs w:val="16"/>
                      <w:lang w:val="en-GB"/>
                    </w:rPr>
                    <w:t>Complete</w:t>
                  </w:r>
                </w:p>
              </w:tc>
            </w:tr>
            <w:tr w:rsidR="00290990" w:rsidRPr="00AB45A3" w14:paraId="30E18200" w14:textId="77777777" w:rsidTr="00046F5A">
              <w:tc>
                <w:tcPr>
                  <w:tcW w:w="0" w:type="auto"/>
                </w:tcPr>
                <w:p w14:paraId="7F432760" w14:textId="77777777" w:rsidR="00290990" w:rsidRPr="00AB45A3" w:rsidRDefault="00290990" w:rsidP="00046F5A">
                  <w:pPr>
                    <w:rPr>
                      <w:sz w:val="16"/>
                      <w:szCs w:val="16"/>
                      <w:lang w:val="en-GB"/>
                    </w:rPr>
                  </w:pPr>
                  <w:r w:rsidRPr="00AB45A3">
                    <w:rPr>
                      <w:sz w:val="16"/>
                      <w:szCs w:val="16"/>
                      <w:lang w:val="en-GB"/>
                    </w:rPr>
                    <w:t>Quantification</w:t>
                  </w:r>
                </w:p>
              </w:tc>
              <w:tc>
                <w:tcPr>
                  <w:tcW w:w="0" w:type="auto"/>
                </w:tcPr>
                <w:p w14:paraId="4E4A7B32"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1A65079B" w14:textId="77777777" w:rsidR="00290990" w:rsidRPr="00AB45A3" w:rsidRDefault="00290990" w:rsidP="00046F5A">
                  <w:pPr>
                    <w:jc w:val="center"/>
                    <w:rPr>
                      <w:sz w:val="16"/>
                      <w:szCs w:val="16"/>
                      <w:lang w:val="en-GB"/>
                    </w:rPr>
                  </w:pPr>
                  <w:r>
                    <w:rPr>
                      <w:sz w:val="16"/>
                      <w:szCs w:val="16"/>
                      <w:lang w:val="en-GB"/>
                    </w:rPr>
                    <w:sym w:font="Wingdings" w:char="F0FC"/>
                  </w:r>
                </w:p>
              </w:tc>
            </w:tr>
            <w:tr w:rsidR="00290990" w:rsidRPr="00AB45A3" w14:paraId="44E8442F" w14:textId="77777777" w:rsidTr="00046F5A">
              <w:tc>
                <w:tcPr>
                  <w:tcW w:w="0" w:type="auto"/>
                </w:tcPr>
                <w:p w14:paraId="564518C9" w14:textId="77777777" w:rsidR="00290990" w:rsidRPr="00AB45A3" w:rsidRDefault="00290990" w:rsidP="00046F5A">
                  <w:pPr>
                    <w:rPr>
                      <w:sz w:val="16"/>
                      <w:szCs w:val="16"/>
                      <w:lang w:val="en-GB"/>
                    </w:rPr>
                  </w:pPr>
                  <w:r w:rsidRPr="00AB45A3">
                    <w:rPr>
                      <w:sz w:val="16"/>
                      <w:szCs w:val="16"/>
                      <w:lang w:val="en-GB"/>
                    </w:rPr>
                    <w:t>Identification</w:t>
                  </w:r>
                </w:p>
              </w:tc>
              <w:tc>
                <w:tcPr>
                  <w:tcW w:w="0" w:type="auto"/>
                </w:tcPr>
                <w:p w14:paraId="33D4A83E"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00472878"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bl>
          <w:p w14:paraId="1D8C8895" w14:textId="77777777" w:rsidR="004C5E47" w:rsidRDefault="00290990" w:rsidP="00046F5A">
            <w:pPr>
              <w:rPr>
                <w:lang w:val="en-GB"/>
              </w:rPr>
            </w:pPr>
            <w:r w:rsidRPr="00506B44">
              <w:rPr>
                <w:vertAlign w:val="superscript"/>
                <w:lang w:val="en-GB"/>
              </w:rPr>
              <w:t>1</w:t>
            </w:r>
            <w:r>
              <w:rPr>
                <w:lang w:val="en-GB"/>
              </w:rPr>
              <w:t xml:space="preserve"> </w:t>
            </w:r>
            <w:r w:rsidRPr="00506B44">
              <w:rPr>
                <w:sz w:val="16"/>
                <w:szCs w:val="16"/>
                <w:lang w:val="en-GB"/>
              </w:rPr>
              <w:t>mandatory of study variables reported</w:t>
            </w:r>
          </w:p>
        </w:tc>
      </w:tr>
      <w:tr w:rsidR="00D7555A" w14:paraId="28280C3B" w14:textId="77777777">
        <w:tc>
          <w:tcPr>
            <w:tcW w:w="1617" w:type="dxa"/>
            <w:vAlign w:val="center"/>
          </w:tcPr>
          <w:p w14:paraId="18E5199C" w14:textId="77777777" w:rsidR="00D7555A" w:rsidRPr="00EC2317" w:rsidRDefault="00D7555A" w:rsidP="006A2BC1">
            <w:pPr>
              <w:rPr>
                <w:b/>
                <w:lang w:val="en-GB"/>
              </w:rPr>
            </w:pPr>
            <w:r w:rsidRPr="00EC2317">
              <w:rPr>
                <w:b/>
                <w:lang w:val="en-GB"/>
              </w:rPr>
              <w:t>Example:</w:t>
            </w:r>
          </w:p>
        </w:tc>
        <w:tc>
          <w:tcPr>
            <w:tcW w:w="8571" w:type="dxa"/>
          </w:tcPr>
          <w:p w14:paraId="281426FA" w14:textId="77777777" w:rsidR="00D7555A" w:rsidRPr="00E92C27" w:rsidRDefault="00E361C7" w:rsidP="006A2BC1">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446EB0C4" w14:textId="77777777" w:rsidTr="008A06AA">
              <w:tc>
                <w:tcPr>
                  <w:tcW w:w="0" w:type="auto"/>
                  <w:tcBorders>
                    <w:top w:val="nil"/>
                    <w:left w:val="nil"/>
                  </w:tcBorders>
                </w:tcPr>
                <w:p w14:paraId="1E56FF9E" w14:textId="77777777" w:rsidR="003C3128" w:rsidRPr="00AB45A3" w:rsidRDefault="003C3128" w:rsidP="008A06AA">
                  <w:pPr>
                    <w:jc w:val="center"/>
                    <w:rPr>
                      <w:sz w:val="16"/>
                      <w:szCs w:val="16"/>
                      <w:lang w:val="en-GB"/>
                    </w:rPr>
                  </w:pPr>
                </w:p>
              </w:tc>
              <w:tc>
                <w:tcPr>
                  <w:tcW w:w="0" w:type="auto"/>
                </w:tcPr>
                <w:p w14:paraId="0A99048D"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B5058E2"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5F052A96" w14:textId="77777777" w:rsidTr="008A06AA">
              <w:tc>
                <w:tcPr>
                  <w:tcW w:w="0" w:type="auto"/>
                </w:tcPr>
                <w:p w14:paraId="658020C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7F772AE4" w14:textId="77777777" w:rsidR="003C3128" w:rsidRPr="00AB45A3" w:rsidRDefault="003C3128" w:rsidP="008A06AA">
                  <w:pPr>
                    <w:jc w:val="center"/>
                    <w:rPr>
                      <w:sz w:val="16"/>
                      <w:szCs w:val="16"/>
                      <w:lang w:val="en-GB"/>
                    </w:rPr>
                  </w:pPr>
                </w:p>
              </w:tc>
              <w:tc>
                <w:tcPr>
                  <w:tcW w:w="0" w:type="auto"/>
                </w:tcPr>
                <w:p w14:paraId="19B5658A" w14:textId="77777777" w:rsidR="003C3128" w:rsidRPr="00AB45A3" w:rsidRDefault="003C3128" w:rsidP="008A06AA">
                  <w:pPr>
                    <w:jc w:val="center"/>
                    <w:rPr>
                      <w:sz w:val="16"/>
                      <w:szCs w:val="16"/>
                      <w:lang w:val="en-GB"/>
                    </w:rPr>
                  </w:pPr>
                </w:p>
              </w:tc>
            </w:tr>
            <w:tr w:rsidR="003C3128" w:rsidRPr="00AB45A3" w14:paraId="48827A23" w14:textId="77777777" w:rsidTr="008A06AA">
              <w:tc>
                <w:tcPr>
                  <w:tcW w:w="0" w:type="auto"/>
                </w:tcPr>
                <w:p w14:paraId="643F92F5"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75F5B25E" w14:textId="77777777" w:rsidR="003C3128" w:rsidRPr="00AB45A3" w:rsidRDefault="003C3128" w:rsidP="008A06AA">
                  <w:pPr>
                    <w:jc w:val="center"/>
                    <w:rPr>
                      <w:sz w:val="16"/>
                      <w:szCs w:val="16"/>
                      <w:lang w:val="en-GB"/>
                    </w:rPr>
                  </w:pPr>
                </w:p>
              </w:tc>
              <w:tc>
                <w:tcPr>
                  <w:tcW w:w="0" w:type="auto"/>
                </w:tcPr>
                <w:p w14:paraId="6DC8B988" w14:textId="77777777" w:rsidR="003C3128" w:rsidRPr="00AB45A3" w:rsidRDefault="003C3128" w:rsidP="008A06AA">
                  <w:pPr>
                    <w:jc w:val="center"/>
                    <w:rPr>
                      <w:sz w:val="16"/>
                      <w:szCs w:val="16"/>
                      <w:lang w:val="en-GB"/>
                    </w:rPr>
                  </w:pPr>
                </w:p>
              </w:tc>
            </w:tr>
          </w:tbl>
          <w:p w14:paraId="50946190" w14:textId="77777777" w:rsidR="003C3128" w:rsidRDefault="003C3128" w:rsidP="008A06AA">
            <w:pPr>
              <w:rPr>
                <w:lang w:val="en-GB"/>
              </w:rPr>
            </w:pP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155A6A24" w14:textId="77777777" w:rsidTr="008A06AA">
              <w:tc>
                <w:tcPr>
                  <w:tcW w:w="0" w:type="auto"/>
                  <w:tcBorders>
                    <w:top w:val="nil"/>
                    <w:left w:val="nil"/>
                  </w:tcBorders>
                </w:tcPr>
                <w:p w14:paraId="1E08F5D9" w14:textId="77777777" w:rsidR="003C3128" w:rsidRPr="00AB45A3" w:rsidRDefault="003C3128" w:rsidP="008A06AA">
                  <w:pPr>
                    <w:jc w:val="center"/>
                    <w:rPr>
                      <w:sz w:val="16"/>
                      <w:szCs w:val="16"/>
                      <w:lang w:val="en-GB"/>
                    </w:rPr>
                  </w:pPr>
                </w:p>
              </w:tc>
              <w:tc>
                <w:tcPr>
                  <w:tcW w:w="0" w:type="auto"/>
                </w:tcPr>
                <w:p w14:paraId="58CC39E8"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DD667D7"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3F0684A7" w14:textId="77777777" w:rsidTr="008A06AA">
              <w:tc>
                <w:tcPr>
                  <w:tcW w:w="0" w:type="auto"/>
                </w:tcPr>
                <w:p w14:paraId="48A6A20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BA37E53" w14:textId="77777777" w:rsidR="003C3128" w:rsidRPr="00AB45A3" w:rsidRDefault="003C3128" w:rsidP="008A06AA">
                  <w:pPr>
                    <w:jc w:val="center"/>
                    <w:rPr>
                      <w:sz w:val="16"/>
                      <w:szCs w:val="16"/>
                      <w:lang w:val="en-GB"/>
                    </w:rPr>
                  </w:pPr>
                </w:p>
              </w:tc>
              <w:tc>
                <w:tcPr>
                  <w:tcW w:w="0" w:type="auto"/>
                </w:tcPr>
                <w:p w14:paraId="0A321970" w14:textId="77777777" w:rsidR="003C3128" w:rsidRPr="00AB45A3" w:rsidRDefault="003C3128" w:rsidP="008A06AA">
                  <w:pPr>
                    <w:jc w:val="center"/>
                    <w:rPr>
                      <w:sz w:val="16"/>
                      <w:szCs w:val="16"/>
                      <w:lang w:val="en-GB"/>
                    </w:rPr>
                  </w:pPr>
                </w:p>
              </w:tc>
            </w:tr>
            <w:tr w:rsidR="003C3128" w:rsidRPr="00AB45A3" w14:paraId="1071F91C" w14:textId="77777777" w:rsidTr="008A06AA">
              <w:tc>
                <w:tcPr>
                  <w:tcW w:w="0" w:type="auto"/>
                </w:tcPr>
                <w:p w14:paraId="781BBF86"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5B8F751C" w14:textId="77777777" w:rsidR="003C3128" w:rsidRPr="00AB45A3" w:rsidRDefault="003C3128" w:rsidP="008A06AA">
                  <w:pPr>
                    <w:jc w:val="center"/>
                    <w:rPr>
                      <w:sz w:val="16"/>
                      <w:szCs w:val="16"/>
                      <w:lang w:val="en-GB"/>
                    </w:rPr>
                  </w:pPr>
                </w:p>
              </w:tc>
              <w:tc>
                <w:tcPr>
                  <w:tcW w:w="0" w:type="auto"/>
                </w:tcPr>
                <w:p w14:paraId="298C8FB6" w14:textId="77777777" w:rsidR="003C3128" w:rsidRPr="00AB45A3" w:rsidRDefault="003C3128" w:rsidP="008A06AA">
                  <w:pPr>
                    <w:jc w:val="center"/>
                    <w:rPr>
                      <w:sz w:val="16"/>
                      <w:szCs w:val="16"/>
                      <w:lang w:val="en-GB"/>
                    </w:rPr>
                  </w:pPr>
                </w:p>
              </w:tc>
            </w:tr>
          </w:tbl>
          <w:p w14:paraId="7F6E5F4A" w14:textId="77777777" w:rsidR="003C3128" w:rsidRDefault="003C3128" w:rsidP="008A06AA">
            <w:pPr>
              <w:rPr>
                <w:lang w:val="en-GB"/>
              </w:rPr>
            </w:pP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77777777" w:rsidR="003C3128" w:rsidRDefault="003C3128" w:rsidP="008A06AA">
            <w:pPr>
              <w:pStyle w:val="Code"/>
              <w:rPr>
                <w:rFonts w:cs="Courier New"/>
              </w:rPr>
            </w:pPr>
            <w:r>
              <w:rPr>
                <w:rFonts w:cs="Courier New"/>
              </w:rPr>
              <w:t>MTD  cv[1]-full_name  MS</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lastRenderedPageBreak/>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5F7050ED" w14:textId="77777777" w:rsidTr="008A06AA">
              <w:tc>
                <w:tcPr>
                  <w:tcW w:w="0" w:type="auto"/>
                  <w:tcBorders>
                    <w:top w:val="nil"/>
                    <w:left w:val="nil"/>
                  </w:tcBorders>
                </w:tcPr>
                <w:p w14:paraId="0C2F9F5C" w14:textId="77777777" w:rsidR="003C3128" w:rsidRPr="00AB45A3" w:rsidRDefault="003C3128" w:rsidP="008A06AA">
                  <w:pPr>
                    <w:jc w:val="center"/>
                    <w:rPr>
                      <w:sz w:val="16"/>
                      <w:szCs w:val="16"/>
                      <w:lang w:val="en-GB"/>
                    </w:rPr>
                  </w:pPr>
                </w:p>
              </w:tc>
              <w:tc>
                <w:tcPr>
                  <w:tcW w:w="0" w:type="auto"/>
                </w:tcPr>
                <w:p w14:paraId="1A0140F3"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3D256A6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6F8087BD" w14:textId="77777777" w:rsidTr="008A06AA">
              <w:tc>
                <w:tcPr>
                  <w:tcW w:w="0" w:type="auto"/>
                </w:tcPr>
                <w:p w14:paraId="72DD8DEE"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89ACAA3" w14:textId="77777777" w:rsidR="003C3128" w:rsidRPr="00AB45A3" w:rsidRDefault="003C3128" w:rsidP="008A06AA">
                  <w:pPr>
                    <w:jc w:val="center"/>
                    <w:rPr>
                      <w:sz w:val="16"/>
                      <w:szCs w:val="16"/>
                      <w:lang w:val="en-GB"/>
                    </w:rPr>
                  </w:pPr>
                </w:p>
              </w:tc>
              <w:tc>
                <w:tcPr>
                  <w:tcW w:w="0" w:type="auto"/>
                </w:tcPr>
                <w:p w14:paraId="255CADB4" w14:textId="77777777" w:rsidR="003C3128" w:rsidRPr="00AB45A3" w:rsidRDefault="003C3128" w:rsidP="008A06AA">
                  <w:pPr>
                    <w:jc w:val="center"/>
                    <w:rPr>
                      <w:sz w:val="16"/>
                      <w:szCs w:val="16"/>
                      <w:lang w:val="en-GB"/>
                    </w:rPr>
                  </w:pPr>
                </w:p>
              </w:tc>
            </w:tr>
            <w:tr w:rsidR="003C3128" w:rsidRPr="00AB45A3" w14:paraId="6CD95D0E" w14:textId="77777777" w:rsidTr="008A06AA">
              <w:tc>
                <w:tcPr>
                  <w:tcW w:w="0" w:type="auto"/>
                </w:tcPr>
                <w:p w14:paraId="30E44417"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4014E585" w14:textId="77777777" w:rsidR="003C3128" w:rsidRPr="00AB45A3" w:rsidRDefault="003C3128" w:rsidP="008A06AA">
                  <w:pPr>
                    <w:jc w:val="center"/>
                    <w:rPr>
                      <w:sz w:val="16"/>
                      <w:szCs w:val="16"/>
                      <w:lang w:val="en-GB"/>
                    </w:rPr>
                  </w:pPr>
                </w:p>
              </w:tc>
              <w:tc>
                <w:tcPr>
                  <w:tcW w:w="0" w:type="auto"/>
                </w:tcPr>
                <w:p w14:paraId="7CB5FDDF" w14:textId="77777777" w:rsidR="003C3128" w:rsidRPr="00AB45A3" w:rsidRDefault="003C3128" w:rsidP="008A06AA">
                  <w:pPr>
                    <w:jc w:val="center"/>
                    <w:rPr>
                      <w:sz w:val="16"/>
                      <w:szCs w:val="16"/>
                      <w:lang w:val="en-GB"/>
                    </w:rPr>
                  </w:pPr>
                </w:p>
              </w:tc>
            </w:tr>
          </w:tbl>
          <w:p w14:paraId="69D3C477" w14:textId="77777777" w:rsidR="003C3128" w:rsidRDefault="003C3128" w:rsidP="008A06AA">
            <w:pPr>
              <w:rPr>
                <w:lang w:val="en-GB"/>
              </w:rPr>
            </w:pP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7109D51D" w14:textId="77777777" w:rsidTr="008A06AA">
              <w:tc>
                <w:tcPr>
                  <w:tcW w:w="0" w:type="auto"/>
                  <w:tcBorders>
                    <w:top w:val="nil"/>
                    <w:left w:val="nil"/>
                  </w:tcBorders>
                </w:tcPr>
                <w:p w14:paraId="42790EF2" w14:textId="77777777" w:rsidR="003C3128" w:rsidRPr="00AB45A3" w:rsidRDefault="003C3128" w:rsidP="008A06AA">
                  <w:pPr>
                    <w:jc w:val="center"/>
                    <w:rPr>
                      <w:sz w:val="16"/>
                      <w:szCs w:val="16"/>
                      <w:lang w:val="en-GB"/>
                    </w:rPr>
                  </w:pPr>
                </w:p>
              </w:tc>
              <w:tc>
                <w:tcPr>
                  <w:tcW w:w="0" w:type="auto"/>
                </w:tcPr>
                <w:p w14:paraId="393F3A1F"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49A599C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187B1D1E" w14:textId="77777777" w:rsidTr="008A06AA">
              <w:tc>
                <w:tcPr>
                  <w:tcW w:w="0" w:type="auto"/>
                </w:tcPr>
                <w:p w14:paraId="2141A79B"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6EC7B8B4" w14:textId="77777777" w:rsidR="003C3128" w:rsidRPr="00AB45A3" w:rsidRDefault="003C3128" w:rsidP="008A06AA">
                  <w:pPr>
                    <w:jc w:val="center"/>
                    <w:rPr>
                      <w:sz w:val="16"/>
                      <w:szCs w:val="16"/>
                      <w:lang w:val="en-GB"/>
                    </w:rPr>
                  </w:pPr>
                </w:p>
              </w:tc>
              <w:tc>
                <w:tcPr>
                  <w:tcW w:w="0" w:type="auto"/>
                </w:tcPr>
                <w:p w14:paraId="7F05B198" w14:textId="77777777" w:rsidR="003C3128" w:rsidRPr="00AB45A3" w:rsidRDefault="003C3128" w:rsidP="008A06AA">
                  <w:pPr>
                    <w:jc w:val="center"/>
                    <w:rPr>
                      <w:sz w:val="16"/>
                      <w:szCs w:val="16"/>
                      <w:lang w:val="en-GB"/>
                    </w:rPr>
                  </w:pPr>
                </w:p>
              </w:tc>
            </w:tr>
            <w:tr w:rsidR="003C3128" w:rsidRPr="00AB45A3" w14:paraId="09B555E1" w14:textId="77777777" w:rsidTr="008A06AA">
              <w:tc>
                <w:tcPr>
                  <w:tcW w:w="0" w:type="auto"/>
                </w:tcPr>
                <w:p w14:paraId="4618B5FB"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3D0A2CDC" w14:textId="77777777" w:rsidR="003C3128" w:rsidRPr="00AB45A3" w:rsidRDefault="003C3128" w:rsidP="008A06AA">
                  <w:pPr>
                    <w:jc w:val="center"/>
                    <w:rPr>
                      <w:sz w:val="16"/>
                      <w:szCs w:val="16"/>
                      <w:lang w:val="en-GB"/>
                    </w:rPr>
                  </w:pPr>
                </w:p>
              </w:tc>
              <w:tc>
                <w:tcPr>
                  <w:tcW w:w="0" w:type="auto"/>
                </w:tcPr>
                <w:p w14:paraId="4A67C31F" w14:textId="77777777" w:rsidR="003C3128" w:rsidRPr="00AB45A3" w:rsidRDefault="003C3128" w:rsidP="008A06AA">
                  <w:pPr>
                    <w:jc w:val="center"/>
                    <w:rPr>
                      <w:sz w:val="16"/>
                      <w:szCs w:val="16"/>
                      <w:lang w:val="en-GB"/>
                    </w:rPr>
                  </w:pPr>
                </w:p>
              </w:tc>
            </w:tr>
          </w:tbl>
          <w:p w14:paraId="0CAC5582" w14:textId="77777777" w:rsidR="003C3128" w:rsidRDefault="003C3128" w:rsidP="008A06AA">
            <w:pPr>
              <w:rPr>
                <w:lang w:val="en-GB"/>
              </w:rPr>
            </w:pP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8"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5AF2975" w14:textId="77777777" w:rsidR="007A1183" w:rsidRPr="00653EC3" w:rsidRDefault="00D526DA" w:rsidP="007A1183">
      <w:pPr>
        <w:pStyle w:val="Heading3"/>
        <w:rPr>
          <w:lang w:val="en-GB"/>
        </w:rPr>
      </w:pPr>
      <w:r w:rsidRPr="00EA4D0B">
        <w:rPr>
          <w:lang w:val="en-GB"/>
        </w:rPr>
        <w:t>colunit-protei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46C40736" w14:textId="77777777">
        <w:tc>
          <w:tcPr>
            <w:tcW w:w="1617" w:type="dxa"/>
            <w:vAlign w:val="center"/>
          </w:tcPr>
          <w:p w14:paraId="3BD649E4" w14:textId="77777777" w:rsidR="007A1183" w:rsidRPr="00653EC3" w:rsidRDefault="00D526DA" w:rsidP="007A1183">
            <w:pPr>
              <w:rPr>
                <w:b/>
                <w:lang w:val="en-GB"/>
              </w:rPr>
            </w:pPr>
            <w:r w:rsidRPr="00EA4D0B">
              <w:rPr>
                <w:b/>
                <w:lang w:val="en-GB"/>
              </w:rPr>
              <w:t>Description:</w:t>
            </w:r>
          </w:p>
        </w:tc>
        <w:tc>
          <w:tcPr>
            <w:tcW w:w="8571" w:type="dxa"/>
          </w:tcPr>
          <w:p w14:paraId="26DD883F" w14:textId="77777777" w:rsidR="00D959A2" w:rsidRDefault="00D526DA" w:rsidP="00EA4D0B">
            <w:pPr>
              <w:jc w:val="both"/>
              <w:rPr>
                <w:lang w:val="en-GB"/>
              </w:rPr>
            </w:pPr>
            <w:r w:rsidRPr="00EA4D0B">
              <w:rPr>
                <w:lang w:val="en-GB"/>
              </w:rPr>
              <w:t>Defines the unit for the data reported in a column of the protein section. The format of the value has to be {column name}={Parameter defining the unit}</w:t>
            </w:r>
          </w:p>
          <w:p w14:paraId="1BC09941" w14:textId="77777777" w:rsidR="00D959A2" w:rsidRDefault="00D526DA" w:rsidP="00EA4D0B">
            <w:pPr>
              <w:jc w:val="both"/>
              <w:rPr>
                <w:lang w:val="en-GB"/>
              </w:rPr>
            </w:pPr>
            <w:r w:rsidRPr="00EA4D0B">
              <w:rPr>
                <w:lang w:val="en-GB"/>
              </w:rPr>
              <w:t xml:space="preserve">This field MUST NOT be used to define a unit for quantification columns. The unit used for protein quantification values MUST be set in </w:t>
            </w:r>
            <w:r w:rsidRPr="00EA4D0B">
              <w:rPr>
                <w:i/>
                <w:lang w:val="en-GB"/>
              </w:rPr>
              <w:t>protein-quantification_unit</w:t>
            </w:r>
            <w:r w:rsidRPr="00EA4D0B">
              <w:rPr>
                <w:lang w:val="en-GB"/>
              </w:rPr>
              <w:t>.</w:t>
            </w:r>
          </w:p>
        </w:tc>
      </w:tr>
      <w:tr w:rsidR="007A1183" w:rsidRPr="00653EC3" w14:paraId="27310518" w14:textId="77777777">
        <w:tc>
          <w:tcPr>
            <w:tcW w:w="1617" w:type="dxa"/>
            <w:vAlign w:val="center"/>
          </w:tcPr>
          <w:p w14:paraId="69559016" w14:textId="77777777" w:rsidR="007A1183" w:rsidRPr="00653EC3" w:rsidRDefault="00D526DA" w:rsidP="007A1183">
            <w:pPr>
              <w:rPr>
                <w:b/>
                <w:lang w:val="en-GB"/>
              </w:rPr>
            </w:pPr>
            <w:r w:rsidRPr="00EA4D0B">
              <w:rPr>
                <w:b/>
                <w:lang w:val="en-GB"/>
              </w:rPr>
              <w:t>Type:</w:t>
            </w:r>
          </w:p>
        </w:tc>
        <w:tc>
          <w:tcPr>
            <w:tcW w:w="8571" w:type="dxa"/>
          </w:tcPr>
          <w:p w14:paraId="1285844C" w14:textId="77777777" w:rsidR="00D959A2" w:rsidRDefault="00D526DA" w:rsidP="00EA4D0B">
            <w:pPr>
              <w:spacing w:after="60"/>
              <w:outlineLvl w:val="1"/>
              <w:rPr>
                <w:rFonts w:cs="Arial"/>
                <w:lang w:val="en-GB"/>
              </w:rPr>
            </w:pPr>
            <w:bookmarkStart w:id="140" w:name="_Toc363823119"/>
            <w:r w:rsidRPr="00EA4D0B">
              <w:rPr>
                <w:lang w:val="en-GB"/>
              </w:rPr>
              <w:t>String</w:t>
            </w:r>
            <w:bookmarkEnd w:id="140"/>
          </w:p>
        </w:tc>
      </w:tr>
      <w:tr w:rsidR="00047585" w:rsidRPr="00653EC3" w14:paraId="4D19BE5C" w14:textId="77777777">
        <w:tc>
          <w:tcPr>
            <w:tcW w:w="1617" w:type="dxa"/>
            <w:vAlign w:val="center"/>
          </w:tcPr>
          <w:p w14:paraId="1E9D2703" w14:textId="77777777" w:rsidR="00047585" w:rsidRPr="00AC3F0C" w:rsidRDefault="00047585" w:rsidP="006759C1">
            <w:pPr>
              <w:spacing w:after="60"/>
              <w:outlineLvl w:val="1"/>
              <w:rPr>
                <w:b/>
                <w:lang w:val="en-GB"/>
              </w:rPr>
            </w:pPr>
            <w:bookmarkStart w:id="141" w:name="_Toc363823120"/>
            <w:r>
              <w:rPr>
                <w:b/>
                <w:lang w:val="en-GB"/>
              </w:rPr>
              <w:t>Mandatory</w:t>
            </w:r>
            <w:bookmarkEnd w:id="141"/>
          </w:p>
        </w:tc>
        <w:tc>
          <w:tcPr>
            <w:tcW w:w="8571" w:type="dxa"/>
          </w:tcPr>
          <w:tbl>
            <w:tblPr>
              <w:tblStyle w:val="TableGrid"/>
              <w:tblW w:w="0" w:type="auto"/>
              <w:tblLook w:val="04A0" w:firstRow="1" w:lastRow="0" w:firstColumn="1" w:lastColumn="0" w:noHBand="0" w:noVBand="1"/>
            </w:tblPr>
            <w:tblGrid>
              <w:gridCol w:w="1195"/>
              <w:gridCol w:w="901"/>
              <w:gridCol w:w="901"/>
            </w:tblGrid>
            <w:tr w:rsidR="00047585" w:rsidRPr="00AB45A3" w14:paraId="28E677DC" w14:textId="77777777" w:rsidTr="00FC348F">
              <w:tc>
                <w:tcPr>
                  <w:tcW w:w="0" w:type="auto"/>
                  <w:tcBorders>
                    <w:top w:val="nil"/>
                    <w:left w:val="nil"/>
                  </w:tcBorders>
                </w:tcPr>
                <w:p w14:paraId="0DEE67E6" w14:textId="77777777" w:rsidR="00047585" w:rsidRPr="00AB45A3" w:rsidRDefault="00047585" w:rsidP="00FC348F">
                  <w:pPr>
                    <w:jc w:val="center"/>
                    <w:rPr>
                      <w:sz w:val="16"/>
                      <w:szCs w:val="16"/>
                      <w:lang w:val="en-GB"/>
                    </w:rPr>
                  </w:pPr>
                  <w:bookmarkStart w:id="142" w:name="_Toc363823121"/>
                </w:p>
              </w:tc>
              <w:tc>
                <w:tcPr>
                  <w:tcW w:w="0" w:type="auto"/>
                </w:tcPr>
                <w:p w14:paraId="0E1492D0" w14:textId="77777777" w:rsidR="00047585" w:rsidRPr="00AB45A3" w:rsidRDefault="00047585" w:rsidP="00FC348F">
                  <w:pPr>
                    <w:jc w:val="center"/>
                    <w:rPr>
                      <w:sz w:val="16"/>
                      <w:szCs w:val="16"/>
                      <w:lang w:val="en-GB"/>
                    </w:rPr>
                  </w:pPr>
                  <w:r w:rsidRPr="00AB45A3">
                    <w:rPr>
                      <w:sz w:val="16"/>
                      <w:szCs w:val="16"/>
                      <w:lang w:val="en-GB"/>
                    </w:rPr>
                    <w:t>Summary</w:t>
                  </w:r>
                </w:p>
              </w:tc>
              <w:tc>
                <w:tcPr>
                  <w:tcW w:w="0" w:type="auto"/>
                </w:tcPr>
                <w:p w14:paraId="4650E824" w14:textId="77777777" w:rsidR="00047585" w:rsidRPr="00AB45A3" w:rsidRDefault="00047585" w:rsidP="00FC348F">
                  <w:pPr>
                    <w:jc w:val="center"/>
                    <w:rPr>
                      <w:sz w:val="16"/>
                      <w:szCs w:val="16"/>
                      <w:lang w:val="en-GB"/>
                    </w:rPr>
                  </w:pPr>
                  <w:r w:rsidRPr="00AB45A3">
                    <w:rPr>
                      <w:sz w:val="16"/>
                      <w:szCs w:val="16"/>
                      <w:lang w:val="en-GB"/>
                    </w:rPr>
                    <w:t>Complete</w:t>
                  </w:r>
                </w:p>
              </w:tc>
            </w:tr>
            <w:tr w:rsidR="00047585" w:rsidRPr="00AB45A3" w14:paraId="6B67E862" w14:textId="77777777" w:rsidTr="00FC348F">
              <w:tc>
                <w:tcPr>
                  <w:tcW w:w="0" w:type="auto"/>
                </w:tcPr>
                <w:p w14:paraId="2C90F10A" w14:textId="77777777" w:rsidR="00047585" w:rsidRPr="00AB45A3" w:rsidRDefault="00047585" w:rsidP="00FC348F">
                  <w:pPr>
                    <w:rPr>
                      <w:sz w:val="16"/>
                      <w:szCs w:val="16"/>
                      <w:lang w:val="en-GB"/>
                    </w:rPr>
                  </w:pPr>
                  <w:r w:rsidRPr="00AB45A3">
                    <w:rPr>
                      <w:sz w:val="16"/>
                      <w:szCs w:val="16"/>
                      <w:lang w:val="en-GB"/>
                    </w:rPr>
                    <w:t>Quantification</w:t>
                  </w:r>
                </w:p>
              </w:tc>
              <w:tc>
                <w:tcPr>
                  <w:tcW w:w="0" w:type="auto"/>
                </w:tcPr>
                <w:p w14:paraId="4F7BD65D" w14:textId="77777777" w:rsidR="00047585" w:rsidRPr="00AB45A3" w:rsidRDefault="00047585" w:rsidP="00FC348F">
                  <w:pPr>
                    <w:jc w:val="center"/>
                    <w:rPr>
                      <w:sz w:val="16"/>
                      <w:szCs w:val="16"/>
                      <w:lang w:val="en-GB"/>
                    </w:rPr>
                  </w:pPr>
                </w:p>
              </w:tc>
              <w:tc>
                <w:tcPr>
                  <w:tcW w:w="0" w:type="auto"/>
                </w:tcPr>
                <w:p w14:paraId="5CDB7D6F" w14:textId="77777777" w:rsidR="00047585" w:rsidRPr="00AB45A3" w:rsidRDefault="00047585" w:rsidP="00FC348F">
                  <w:pPr>
                    <w:jc w:val="center"/>
                    <w:rPr>
                      <w:sz w:val="16"/>
                      <w:szCs w:val="16"/>
                      <w:lang w:val="en-GB"/>
                    </w:rPr>
                  </w:pPr>
                </w:p>
              </w:tc>
            </w:tr>
            <w:tr w:rsidR="00047585" w:rsidRPr="00AB45A3" w14:paraId="52E4E2BE" w14:textId="77777777" w:rsidTr="00FC348F">
              <w:tc>
                <w:tcPr>
                  <w:tcW w:w="0" w:type="auto"/>
                </w:tcPr>
                <w:p w14:paraId="0C4AE85F" w14:textId="77777777" w:rsidR="00047585" w:rsidRPr="00AB45A3" w:rsidRDefault="00047585" w:rsidP="00FC348F">
                  <w:pPr>
                    <w:rPr>
                      <w:sz w:val="16"/>
                      <w:szCs w:val="16"/>
                      <w:lang w:val="en-GB"/>
                    </w:rPr>
                  </w:pPr>
                  <w:r w:rsidRPr="00AB45A3">
                    <w:rPr>
                      <w:sz w:val="16"/>
                      <w:szCs w:val="16"/>
                      <w:lang w:val="en-GB"/>
                    </w:rPr>
                    <w:t>Identification</w:t>
                  </w:r>
                </w:p>
              </w:tc>
              <w:tc>
                <w:tcPr>
                  <w:tcW w:w="0" w:type="auto"/>
                </w:tcPr>
                <w:p w14:paraId="30C1463A" w14:textId="77777777" w:rsidR="00047585" w:rsidRPr="00AB45A3" w:rsidRDefault="00047585" w:rsidP="00FC348F">
                  <w:pPr>
                    <w:jc w:val="center"/>
                    <w:rPr>
                      <w:sz w:val="16"/>
                      <w:szCs w:val="16"/>
                      <w:lang w:val="en-GB"/>
                    </w:rPr>
                  </w:pPr>
                </w:p>
              </w:tc>
              <w:tc>
                <w:tcPr>
                  <w:tcW w:w="0" w:type="auto"/>
                </w:tcPr>
                <w:p w14:paraId="01AFDE04" w14:textId="77777777" w:rsidR="00047585" w:rsidRPr="00AB45A3" w:rsidRDefault="00047585" w:rsidP="00FC348F">
                  <w:pPr>
                    <w:jc w:val="center"/>
                    <w:rPr>
                      <w:sz w:val="16"/>
                      <w:szCs w:val="16"/>
                      <w:lang w:val="en-GB"/>
                    </w:rPr>
                  </w:pPr>
                </w:p>
              </w:tc>
            </w:tr>
            <w:bookmarkEnd w:id="142"/>
          </w:tbl>
          <w:p w14:paraId="31DB8212" w14:textId="77777777" w:rsidR="00047585" w:rsidRDefault="00047585" w:rsidP="00EA4D0B">
            <w:pPr>
              <w:spacing w:after="60"/>
              <w:outlineLvl w:val="1"/>
              <w:rPr>
                <w:rFonts w:cs="Arial"/>
                <w:lang w:val="en-GB"/>
              </w:rPr>
            </w:pPr>
          </w:p>
        </w:tc>
      </w:tr>
      <w:tr w:rsidR="007A1183" w:rsidRPr="00653EC3" w14:paraId="409C0626" w14:textId="77777777">
        <w:tc>
          <w:tcPr>
            <w:tcW w:w="1617" w:type="dxa"/>
            <w:vAlign w:val="center"/>
          </w:tcPr>
          <w:p w14:paraId="6FA8B6BF" w14:textId="77777777" w:rsidR="00D959A2" w:rsidRDefault="00D526DA" w:rsidP="00EA4D0B">
            <w:pPr>
              <w:spacing w:after="60"/>
              <w:outlineLvl w:val="1"/>
              <w:rPr>
                <w:rFonts w:cs="Arial"/>
                <w:b/>
                <w:lang w:val="en-GB"/>
              </w:rPr>
            </w:pPr>
            <w:bookmarkStart w:id="143" w:name="_Toc363823122"/>
            <w:r w:rsidRPr="00EA4D0B">
              <w:rPr>
                <w:b/>
                <w:lang w:val="en-GB"/>
              </w:rPr>
              <w:t>Example:</w:t>
            </w:r>
            <w:bookmarkEnd w:id="143"/>
          </w:p>
        </w:tc>
        <w:tc>
          <w:tcPr>
            <w:tcW w:w="8571" w:type="dxa"/>
          </w:tcPr>
          <w:p w14:paraId="3677A9BC" w14:textId="77777777" w:rsidR="00D959A2" w:rsidRDefault="00E64301" w:rsidP="00EA4D0B">
            <w:pPr>
              <w:spacing w:after="60"/>
              <w:outlineLvl w:val="1"/>
              <w:rPr>
                <w:rFonts w:ascii="Courier New" w:hAnsi="Courier New" w:cs="Courier New"/>
                <w:sz w:val="16"/>
                <w:szCs w:val="16"/>
                <w:lang w:val="en-GB"/>
              </w:rPr>
            </w:pPr>
            <w:bookmarkStart w:id="144" w:name="_Toc363823123"/>
            <w:r w:rsidRPr="00653EC3">
              <w:rPr>
                <w:rFonts w:ascii="Courier New" w:hAnsi="Courier New" w:cs="Courier New"/>
                <w:sz w:val="16"/>
                <w:szCs w:val="16"/>
                <w:lang w:val="en-GB"/>
              </w:rPr>
              <w:t xml:space="preserve">MTD   </w:t>
            </w:r>
            <w:bookmarkEnd w:id="144"/>
            <w:r w:rsidR="00AA7344">
              <w:rPr>
                <w:rFonts w:ascii="Courier New" w:hAnsi="Courier New" w:cs="Courier New"/>
                <w:sz w:val="16"/>
                <w:szCs w:val="16"/>
                <w:lang w:val="en-GB"/>
              </w:rPr>
              <w:t xml:space="preserve">colunit-protein </w:t>
            </w:r>
            <w:r w:rsidR="00886B25">
              <w:rPr>
                <w:rFonts w:ascii="Courier New" w:hAnsi="Courier New" w:cs="Courier New"/>
                <w:sz w:val="16"/>
                <w:szCs w:val="16"/>
                <w:lang w:val="en-GB"/>
              </w:rPr>
              <w:t>molecular_mass=</w:t>
            </w:r>
            <w:r w:rsidR="00453AD8">
              <w:rPr>
                <w:rFonts w:ascii="Courier New" w:hAnsi="Courier New" w:cs="Courier New"/>
                <w:sz w:val="16"/>
                <w:szCs w:val="16"/>
                <w:lang w:val="en-GB"/>
              </w:rPr>
              <w:t>[</w:t>
            </w:r>
            <w:r w:rsidR="00886B25" w:rsidRPr="00886B25">
              <w:rPr>
                <w:rFonts w:ascii="Courier New" w:hAnsi="Courier New" w:cs="Courier New"/>
                <w:sz w:val="16"/>
                <w:szCs w:val="16"/>
                <w:lang w:val="en-GB"/>
              </w:rPr>
              <w:t>UO</w:t>
            </w:r>
            <w:r w:rsidR="00886B25">
              <w:t xml:space="preserve">, </w:t>
            </w:r>
            <w:r w:rsidR="00886B25" w:rsidRPr="00886B25">
              <w:rPr>
                <w:rFonts w:ascii="Courier New" w:hAnsi="Courier New" w:cs="Courier New"/>
                <w:sz w:val="16"/>
                <w:szCs w:val="16"/>
                <w:lang w:val="en-GB"/>
              </w:rPr>
              <w:t>UO:0000222</w:t>
            </w:r>
            <w:r w:rsidR="00886B25">
              <w:rPr>
                <w:rFonts w:ascii="Courier New" w:hAnsi="Courier New" w:cs="Courier New"/>
                <w:sz w:val="16"/>
                <w:szCs w:val="16"/>
                <w:lang w:val="en-GB"/>
              </w:rPr>
              <w:t>, kilodalton</w:t>
            </w:r>
            <w:r w:rsidR="00453AD8">
              <w:rPr>
                <w:rFonts w:ascii="Courier New" w:hAnsi="Courier New" w:cs="Courier New"/>
                <w:sz w:val="16"/>
                <w:szCs w:val="16"/>
                <w:lang w:val="en-GB"/>
              </w:rPr>
              <w:t>,]</w:t>
            </w:r>
          </w:p>
          <w:p w14:paraId="27B75DF3" w14:textId="77777777" w:rsidR="007A1183" w:rsidRPr="00653EC3" w:rsidRDefault="007A1183" w:rsidP="007A1183">
            <w:pPr>
              <w:pStyle w:val="Code"/>
              <w:rPr>
                <w:rFonts w:cs="Courier New"/>
              </w:rPr>
            </w:pPr>
          </w:p>
        </w:tc>
      </w:tr>
    </w:tbl>
    <w:p w14:paraId="3CA4B599" w14:textId="77777777" w:rsidR="007A1183" w:rsidRPr="00653EC3" w:rsidRDefault="00D526DA" w:rsidP="007A1183">
      <w:pPr>
        <w:pStyle w:val="Heading3"/>
        <w:rPr>
          <w:lang w:val="en-GB"/>
        </w:rPr>
      </w:pPr>
      <w:r w:rsidRPr="00EA4D0B">
        <w:rPr>
          <w:lang w:val="en-GB"/>
        </w:rPr>
        <w:t>colunit-pepti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02B3D37C" w14:textId="77777777">
        <w:tc>
          <w:tcPr>
            <w:tcW w:w="1617" w:type="dxa"/>
            <w:vAlign w:val="center"/>
          </w:tcPr>
          <w:p w14:paraId="15D7879A" w14:textId="77777777" w:rsidR="007A1183" w:rsidRPr="00653EC3" w:rsidRDefault="00D526DA" w:rsidP="007A1183">
            <w:pPr>
              <w:rPr>
                <w:b/>
                <w:lang w:val="en-GB"/>
              </w:rPr>
            </w:pPr>
            <w:r w:rsidRPr="00EA4D0B">
              <w:rPr>
                <w:b/>
                <w:lang w:val="en-GB"/>
              </w:rPr>
              <w:t>Description:</w:t>
            </w:r>
          </w:p>
        </w:tc>
        <w:tc>
          <w:tcPr>
            <w:tcW w:w="8571" w:type="dxa"/>
          </w:tcPr>
          <w:p w14:paraId="0879CA55" w14:textId="77777777" w:rsidR="00D959A2" w:rsidRDefault="00D526DA" w:rsidP="00EA4D0B">
            <w:pPr>
              <w:jc w:val="both"/>
              <w:rPr>
                <w:lang w:val="en-GB"/>
              </w:rPr>
            </w:pPr>
            <w:r w:rsidRPr="00EA4D0B">
              <w:rPr>
                <w:lang w:val="en-GB"/>
              </w:rPr>
              <w:t>Defines the used unit for a column in the peptide section. The format of the value has to be {column name}={Parameter defining the unit}</w:t>
            </w:r>
          </w:p>
          <w:p w14:paraId="4353D8E0" w14:textId="77777777" w:rsidR="00D959A2" w:rsidRDefault="00D526DA" w:rsidP="00EA4D0B">
            <w:pPr>
              <w:jc w:val="both"/>
              <w:rPr>
                <w:lang w:val="en-GB"/>
              </w:rPr>
            </w:pPr>
            <w:r w:rsidRPr="00EA4D0B">
              <w:rPr>
                <w:lang w:val="en-GB"/>
              </w:rPr>
              <w:t>This field MUST NOT be used to define a unit for quantification columns. The unit used for peptide quantification values MUST be set in peptide-quantification_unit.</w:t>
            </w:r>
          </w:p>
        </w:tc>
      </w:tr>
      <w:tr w:rsidR="007A1183" w:rsidRPr="00653EC3" w14:paraId="12EEF019" w14:textId="77777777">
        <w:tc>
          <w:tcPr>
            <w:tcW w:w="1617" w:type="dxa"/>
            <w:vAlign w:val="center"/>
          </w:tcPr>
          <w:p w14:paraId="47C4E1D0" w14:textId="77777777" w:rsidR="007A1183" w:rsidRPr="00653EC3" w:rsidRDefault="00D526DA" w:rsidP="007A1183">
            <w:pPr>
              <w:rPr>
                <w:b/>
                <w:lang w:val="en-GB"/>
              </w:rPr>
            </w:pPr>
            <w:r w:rsidRPr="00EA4D0B">
              <w:rPr>
                <w:b/>
                <w:lang w:val="en-GB"/>
              </w:rPr>
              <w:t>Type:</w:t>
            </w:r>
          </w:p>
        </w:tc>
        <w:tc>
          <w:tcPr>
            <w:tcW w:w="8571" w:type="dxa"/>
          </w:tcPr>
          <w:p w14:paraId="6717B105" w14:textId="77777777" w:rsidR="00D959A2" w:rsidRDefault="00D526DA" w:rsidP="00EA4D0B">
            <w:pPr>
              <w:spacing w:after="60"/>
              <w:outlineLvl w:val="1"/>
              <w:rPr>
                <w:rFonts w:cs="Arial"/>
                <w:lang w:val="en-GB"/>
              </w:rPr>
            </w:pPr>
            <w:bookmarkStart w:id="145" w:name="_Toc363823124"/>
            <w:r w:rsidRPr="00EA4D0B">
              <w:rPr>
                <w:lang w:val="en-GB"/>
              </w:rPr>
              <w:t>String</w:t>
            </w:r>
            <w:bookmarkEnd w:id="145"/>
          </w:p>
        </w:tc>
      </w:tr>
      <w:tr w:rsidR="000E2420" w14:paraId="30093B99" w14:textId="77777777" w:rsidTr="00046F5A">
        <w:tc>
          <w:tcPr>
            <w:tcW w:w="1617" w:type="dxa"/>
            <w:vAlign w:val="center"/>
          </w:tcPr>
          <w:p w14:paraId="737DBC68" w14:textId="77777777" w:rsidR="000E2420" w:rsidRPr="00EC2317" w:rsidRDefault="000E242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2420" w:rsidRPr="00AB45A3" w14:paraId="54B636C9" w14:textId="77777777" w:rsidTr="00046F5A">
              <w:tc>
                <w:tcPr>
                  <w:tcW w:w="0" w:type="auto"/>
                  <w:tcBorders>
                    <w:top w:val="nil"/>
                    <w:left w:val="nil"/>
                  </w:tcBorders>
                </w:tcPr>
                <w:p w14:paraId="39B1CD01" w14:textId="77777777" w:rsidR="000E2420" w:rsidRPr="00AB45A3" w:rsidRDefault="000E2420" w:rsidP="00046F5A">
                  <w:pPr>
                    <w:jc w:val="center"/>
                    <w:rPr>
                      <w:sz w:val="16"/>
                      <w:szCs w:val="16"/>
                      <w:lang w:val="en-GB"/>
                    </w:rPr>
                  </w:pPr>
                </w:p>
              </w:tc>
              <w:tc>
                <w:tcPr>
                  <w:tcW w:w="0" w:type="auto"/>
                </w:tcPr>
                <w:p w14:paraId="75127681" w14:textId="77777777" w:rsidR="000E2420" w:rsidRPr="00AB45A3" w:rsidRDefault="000E2420" w:rsidP="00046F5A">
                  <w:pPr>
                    <w:jc w:val="center"/>
                    <w:rPr>
                      <w:sz w:val="16"/>
                      <w:szCs w:val="16"/>
                      <w:lang w:val="en-GB"/>
                    </w:rPr>
                  </w:pPr>
                  <w:r w:rsidRPr="00AB45A3">
                    <w:rPr>
                      <w:sz w:val="16"/>
                      <w:szCs w:val="16"/>
                      <w:lang w:val="en-GB"/>
                    </w:rPr>
                    <w:t>Summary</w:t>
                  </w:r>
                </w:p>
              </w:tc>
              <w:tc>
                <w:tcPr>
                  <w:tcW w:w="0" w:type="auto"/>
                </w:tcPr>
                <w:p w14:paraId="60591637" w14:textId="77777777" w:rsidR="000E2420" w:rsidRPr="00AB45A3" w:rsidRDefault="000E2420" w:rsidP="00046F5A">
                  <w:pPr>
                    <w:jc w:val="center"/>
                    <w:rPr>
                      <w:sz w:val="16"/>
                      <w:szCs w:val="16"/>
                      <w:lang w:val="en-GB"/>
                    </w:rPr>
                  </w:pPr>
                  <w:r w:rsidRPr="00AB45A3">
                    <w:rPr>
                      <w:sz w:val="16"/>
                      <w:szCs w:val="16"/>
                      <w:lang w:val="en-GB"/>
                    </w:rPr>
                    <w:t>Complete</w:t>
                  </w:r>
                </w:p>
              </w:tc>
            </w:tr>
            <w:tr w:rsidR="000E2420" w:rsidRPr="00AB45A3" w14:paraId="4378A75F" w14:textId="77777777" w:rsidTr="00046F5A">
              <w:tc>
                <w:tcPr>
                  <w:tcW w:w="0" w:type="auto"/>
                </w:tcPr>
                <w:p w14:paraId="6D60B20E" w14:textId="77777777" w:rsidR="000E2420" w:rsidRPr="00AB45A3" w:rsidRDefault="000E2420" w:rsidP="00046F5A">
                  <w:pPr>
                    <w:rPr>
                      <w:sz w:val="16"/>
                      <w:szCs w:val="16"/>
                      <w:lang w:val="en-GB"/>
                    </w:rPr>
                  </w:pPr>
                  <w:r w:rsidRPr="00AB45A3">
                    <w:rPr>
                      <w:sz w:val="16"/>
                      <w:szCs w:val="16"/>
                      <w:lang w:val="en-GB"/>
                    </w:rPr>
                    <w:t>Quantification</w:t>
                  </w:r>
                </w:p>
              </w:tc>
              <w:tc>
                <w:tcPr>
                  <w:tcW w:w="0" w:type="auto"/>
                </w:tcPr>
                <w:p w14:paraId="319BB8A6" w14:textId="77777777" w:rsidR="000E2420" w:rsidRPr="00AB45A3" w:rsidRDefault="000E2420" w:rsidP="00046F5A">
                  <w:pPr>
                    <w:jc w:val="center"/>
                    <w:rPr>
                      <w:sz w:val="16"/>
                      <w:szCs w:val="16"/>
                      <w:lang w:val="en-GB"/>
                    </w:rPr>
                  </w:pPr>
                </w:p>
              </w:tc>
              <w:tc>
                <w:tcPr>
                  <w:tcW w:w="0" w:type="auto"/>
                </w:tcPr>
                <w:p w14:paraId="3E0791FF" w14:textId="77777777" w:rsidR="000E2420" w:rsidRPr="00AB45A3" w:rsidRDefault="000E2420" w:rsidP="00046F5A">
                  <w:pPr>
                    <w:jc w:val="center"/>
                    <w:rPr>
                      <w:sz w:val="16"/>
                      <w:szCs w:val="16"/>
                      <w:lang w:val="en-GB"/>
                    </w:rPr>
                  </w:pPr>
                </w:p>
              </w:tc>
            </w:tr>
            <w:tr w:rsidR="000E2420" w:rsidRPr="00AB45A3" w14:paraId="030AE773" w14:textId="77777777" w:rsidTr="00046F5A">
              <w:tc>
                <w:tcPr>
                  <w:tcW w:w="0" w:type="auto"/>
                </w:tcPr>
                <w:p w14:paraId="06B9C926" w14:textId="77777777" w:rsidR="000E2420" w:rsidRPr="00AB45A3" w:rsidRDefault="000E2420" w:rsidP="00046F5A">
                  <w:pPr>
                    <w:rPr>
                      <w:sz w:val="16"/>
                      <w:szCs w:val="16"/>
                      <w:lang w:val="en-GB"/>
                    </w:rPr>
                  </w:pPr>
                  <w:r w:rsidRPr="00AB45A3">
                    <w:rPr>
                      <w:sz w:val="16"/>
                      <w:szCs w:val="16"/>
                      <w:lang w:val="en-GB"/>
                    </w:rPr>
                    <w:t>Identification</w:t>
                  </w:r>
                </w:p>
              </w:tc>
              <w:tc>
                <w:tcPr>
                  <w:tcW w:w="0" w:type="auto"/>
                </w:tcPr>
                <w:p w14:paraId="20665DEB" w14:textId="77777777" w:rsidR="000E2420" w:rsidRPr="00AB45A3" w:rsidRDefault="000E2420" w:rsidP="00046F5A">
                  <w:pPr>
                    <w:jc w:val="center"/>
                    <w:rPr>
                      <w:sz w:val="16"/>
                      <w:szCs w:val="16"/>
                      <w:lang w:val="en-GB"/>
                    </w:rPr>
                  </w:pPr>
                </w:p>
              </w:tc>
              <w:tc>
                <w:tcPr>
                  <w:tcW w:w="0" w:type="auto"/>
                </w:tcPr>
                <w:p w14:paraId="122DD32C" w14:textId="77777777" w:rsidR="000E2420" w:rsidRPr="00AB45A3" w:rsidRDefault="000E2420" w:rsidP="00046F5A">
                  <w:pPr>
                    <w:jc w:val="center"/>
                    <w:rPr>
                      <w:sz w:val="16"/>
                      <w:szCs w:val="16"/>
                      <w:lang w:val="en-GB"/>
                    </w:rPr>
                  </w:pPr>
                </w:p>
              </w:tc>
            </w:tr>
          </w:tbl>
          <w:p w14:paraId="545DDD8D" w14:textId="77777777" w:rsidR="000E2420" w:rsidRDefault="000E2420" w:rsidP="00046F5A">
            <w:pPr>
              <w:rPr>
                <w:lang w:val="en-GB"/>
              </w:rPr>
            </w:pPr>
          </w:p>
        </w:tc>
      </w:tr>
      <w:tr w:rsidR="007A1183" w:rsidRPr="00653EC3" w14:paraId="23CF4D30" w14:textId="77777777">
        <w:tc>
          <w:tcPr>
            <w:tcW w:w="1617" w:type="dxa"/>
            <w:vAlign w:val="center"/>
          </w:tcPr>
          <w:p w14:paraId="6D403119" w14:textId="77777777" w:rsidR="007A1183" w:rsidRPr="00AC3F0C" w:rsidRDefault="00D526DA" w:rsidP="006759C1">
            <w:pPr>
              <w:spacing w:after="60"/>
              <w:outlineLvl w:val="1"/>
              <w:rPr>
                <w:b/>
                <w:lang w:val="en-GB"/>
              </w:rPr>
            </w:pPr>
            <w:bookmarkStart w:id="146" w:name="_Toc363823127"/>
            <w:r w:rsidRPr="00EA4D0B">
              <w:rPr>
                <w:b/>
                <w:lang w:val="en-GB"/>
              </w:rPr>
              <w:t>Example:</w:t>
            </w:r>
            <w:bookmarkEnd w:id="146"/>
          </w:p>
        </w:tc>
        <w:tc>
          <w:tcPr>
            <w:tcW w:w="8571" w:type="dxa"/>
          </w:tcPr>
          <w:p w14:paraId="52A88816" w14:textId="77777777" w:rsidR="00D959A2" w:rsidRDefault="00E64301" w:rsidP="00EA4D0B">
            <w:pPr>
              <w:spacing w:after="60"/>
              <w:outlineLvl w:val="1"/>
              <w:rPr>
                <w:rFonts w:ascii="Courier New" w:hAnsi="Courier New" w:cs="Courier New"/>
                <w:sz w:val="16"/>
                <w:szCs w:val="16"/>
                <w:lang w:val="en-GB"/>
              </w:rPr>
            </w:pPr>
            <w:bookmarkStart w:id="147" w:name="_Toc363823128"/>
            <w:r w:rsidRPr="00653EC3">
              <w:rPr>
                <w:rFonts w:ascii="Courier New" w:hAnsi="Courier New" w:cs="Courier New"/>
                <w:sz w:val="16"/>
                <w:szCs w:val="16"/>
                <w:lang w:val="en-GB"/>
              </w:rPr>
              <w:t>MTD   colunit-peptide retention_time=[</w:t>
            </w:r>
            <w:r w:rsidRPr="00AC3F0C">
              <w:rPr>
                <w:rFonts w:ascii="Courier New" w:hAnsi="Courier New"/>
                <w:sz w:val="16"/>
              </w:rPr>
              <w:t>UO,</w:t>
            </w:r>
            <w:r w:rsidRPr="00AC3F0C">
              <w:rPr>
                <w:rFonts w:ascii="Courier New" w:hAnsi="Courier New"/>
                <w:color w:val="000000"/>
                <w:sz w:val="16"/>
              </w:rPr>
              <w:t>UO:0000031, minute,]</w:t>
            </w:r>
            <w:bookmarkEnd w:id="147"/>
          </w:p>
          <w:p w14:paraId="2679A583" w14:textId="77777777" w:rsidR="007A1183" w:rsidRPr="00653EC3" w:rsidRDefault="007A1183">
            <w:pPr>
              <w:pStyle w:val="Code"/>
              <w:rPr>
                <w:rFonts w:cs="Courier New"/>
              </w:rPr>
            </w:pPr>
          </w:p>
        </w:tc>
      </w:tr>
    </w:tbl>
    <w:p w14:paraId="62D0DF8F" w14:textId="77777777" w:rsidR="002E4BD6" w:rsidRPr="00653EC3" w:rsidRDefault="002E4BD6" w:rsidP="002E4BD6">
      <w:pPr>
        <w:pStyle w:val="Heading3"/>
        <w:rPr>
          <w:lang w:val="en-GB"/>
        </w:rPr>
      </w:pPr>
      <w:r w:rsidRPr="00DC5F15">
        <w:rPr>
          <w:lang w:val="en-GB"/>
        </w:rPr>
        <w:t>colunit-p</w:t>
      </w:r>
      <w:r>
        <w:rPr>
          <w:lang w:val="en-GB"/>
        </w:rPr>
        <w:t>s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4BD6" w:rsidRPr="00653EC3" w14:paraId="0A3539DD" w14:textId="77777777">
        <w:tc>
          <w:tcPr>
            <w:tcW w:w="1617" w:type="dxa"/>
            <w:vAlign w:val="center"/>
          </w:tcPr>
          <w:p w14:paraId="021D68D7" w14:textId="77777777" w:rsidR="002E4BD6" w:rsidRPr="00653EC3" w:rsidRDefault="002E4BD6" w:rsidP="00A42A52">
            <w:pPr>
              <w:rPr>
                <w:b/>
                <w:lang w:val="en-GB"/>
              </w:rPr>
            </w:pPr>
            <w:r w:rsidRPr="00DC5F15">
              <w:rPr>
                <w:b/>
                <w:lang w:val="en-GB"/>
              </w:rPr>
              <w:t>Description:</w:t>
            </w:r>
          </w:p>
        </w:tc>
        <w:tc>
          <w:tcPr>
            <w:tcW w:w="8571" w:type="dxa"/>
          </w:tcPr>
          <w:p w14:paraId="3D4BA532" w14:textId="77777777" w:rsidR="002E4BD6" w:rsidRPr="00653EC3" w:rsidRDefault="002E4BD6" w:rsidP="00A42A52">
            <w:pPr>
              <w:jc w:val="both"/>
              <w:rPr>
                <w:lang w:val="en-GB"/>
              </w:rPr>
            </w:pPr>
            <w:r w:rsidRPr="00DC5F15">
              <w:rPr>
                <w:lang w:val="en-GB"/>
              </w:rPr>
              <w:t xml:space="preserve">Defines the used unit for a column in the </w:t>
            </w:r>
            <w:r>
              <w:rPr>
                <w:lang w:val="en-GB"/>
              </w:rPr>
              <w:t>PSM</w:t>
            </w:r>
            <w:r w:rsidRPr="00DC5F15">
              <w:rPr>
                <w:lang w:val="en-GB"/>
              </w:rPr>
              <w:t xml:space="preserve"> section. The format of the value has to be {column name}={Parameter defining the unit}</w:t>
            </w:r>
          </w:p>
          <w:p w14:paraId="1A0D45A3" w14:textId="77777777" w:rsidR="002E4BD6" w:rsidRPr="00653EC3" w:rsidRDefault="002E4BD6" w:rsidP="00A42A52">
            <w:pPr>
              <w:jc w:val="both"/>
              <w:rPr>
                <w:lang w:val="en-GB"/>
              </w:rPr>
            </w:pPr>
            <w:r w:rsidRPr="00DC5F15">
              <w:rPr>
                <w:lang w:val="en-GB"/>
              </w:rPr>
              <w:t>This field MUST NOT be used to define a unit for quantification columns. The unit used for peptide quantification values MUST be set in peptide-quantification_unit.</w:t>
            </w:r>
          </w:p>
        </w:tc>
      </w:tr>
      <w:tr w:rsidR="002E4BD6" w:rsidRPr="00653EC3" w14:paraId="406AA229" w14:textId="77777777">
        <w:tc>
          <w:tcPr>
            <w:tcW w:w="1617" w:type="dxa"/>
            <w:vAlign w:val="center"/>
          </w:tcPr>
          <w:p w14:paraId="36F976E1" w14:textId="77777777" w:rsidR="002E4BD6" w:rsidRPr="00653EC3" w:rsidRDefault="002E4BD6" w:rsidP="00A42A52">
            <w:pPr>
              <w:rPr>
                <w:b/>
                <w:lang w:val="en-GB"/>
              </w:rPr>
            </w:pPr>
            <w:r w:rsidRPr="00DC5F15">
              <w:rPr>
                <w:b/>
                <w:lang w:val="en-GB"/>
              </w:rPr>
              <w:lastRenderedPageBreak/>
              <w:t>Type:</w:t>
            </w:r>
          </w:p>
        </w:tc>
        <w:tc>
          <w:tcPr>
            <w:tcW w:w="8571" w:type="dxa"/>
          </w:tcPr>
          <w:p w14:paraId="1B5253EE" w14:textId="77777777" w:rsidR="00D959A2" w:rsidRDefault="002E4BD6" w:rsidP="00EA4D0B">
            <w:pPr>
              <w:spacing w:after="60"/>
              <w:outlineLvl w:val="1"/>
              <w:rPr>
                <w:rFonts w:cs="Arial"/>
                <w:lang w:val="en-GB"/>
              </w:rPr>
            </w:pPr>
            <w:bookmarkStart w:id="148" w:name="_Toc363823129"/>
            <w:r w:rsidRPr="00DC5F15">
              <w:rPr>
                <w:lang w:val="en-GB"/>
              </w:rPr>
              <w:t>String</w:t>
            </w:r>
            <w:bookmarkEnd w:id="148"/>
          </w:p>
        </w:tc>
      </w:tr>
      <w:tr w:rsidR="002D588E" w14:paraId="28E85582" w14:textId="77777777" w:rsidTr="00046F5A">
        <w:tc>
          <w:tcPr>
            <w:tcW w:w="1617" w:type="dxa"/>
            <w:vAlign w:val="center"/>
          </w:tcPr>
          <w:p w14:paraId="55DBCA6C"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5088F472" w14:textId="77777777" w:rsidTr="00046F5A">
              <w:tc>
                <w:tcPr>
                  <w:tcW w:w="0" w:type="auto"/>
                  <w:tcBorders>
                    <w:top w:val="nil"/>
                    <w:left w:val="nil"/>
                  </w:tcBorders>
                </w:tcPr>
                <w:p w14:paraId="6BF16EAB" w14:textId="77777777" w:rsidR="002D588E" w:rsidRPr="00AB45A3" w:rsidRDefault="002D588E" w:rsidP="00046F5A">
                  <w:pPr>
                    <w:jc w:val="center"/>
                    <w:rPr>
                      <w:sz w:val="16"/>
                      <w:szCs w:val="16"/>
                      <w:lang w:val="en-GB"/>
                    </w:rPr>
                  </w:pPr>
                </w:p>
              </w:tc>
              <w:tc>
                <w:tcPr>
                  <w:tcW w:w="0" w:type="auto"/>
                </w:tcPr>
                <w:p w14:paraId="282F835E"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1CF80B2"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6D05C515" w14:textId="77777777" w:rsidTr="00046F5A">
              <w:tc>
                <w:tcPr>
                  <w:tcW w:w="0" w:type="auto"/>
                </w:tcPr>
                <w:p w14:paraId="311693B4"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4A2D3582" w14:textId="77777777" w:rsidR="002D588E" w:rsidRPr="00AB45A3" w:rsidRDefault="002D588E" w:rsidP="00046F5A">
                  <w:pPr>
                    <w:jc w:val="center"/>
                    <w:rPr>
                      <w:sz w:val="16"/>
                      <w:szCs w:val="16"/>
                      <w:lang w:val="en-GB"/>
                    </w:rPr>
                  </w:pPr>
                </w:p>
              </w:tc>
              <w:tc>
                <w:tcPr>
                  <w:tcW w:w="0" w:type="auto"/>
                </w:tcPr>
                <w:p w14:paraId="436AA341" w14:textId="77777777" w:rsidR="002D588E" w:rsidRPr="00AB45A3" w:rsidRDefault="002D588E" w:rsidP="00046F5A">
                  <w:pPr>
                    <w:jc w:val="center"/>
                    <w:rPr>
                      <w:sz w:val="16"/>
                      <w:szCs w:val="16"/>
                      <w:lang w:val="en-GB"/>
                    </w:rPr>
                  </w:pPr>
                </w:p>
              </w:tc>
            </w:tr>
            <w:tr w:rsidR="002D588E" w:rsidRPr="00AB45A3" w14:paraId="125FC82C" w14:textId="77777777" w:rsidTr="00046F5A">
              <w:tc>
                <w:tcPr>
                  <w:tcW w:w="0" w:type="auto"/>
                </w:tcPr>
                <w:p w14:paraId="1166B9FB"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2CF995B2" w14:textId="77777777" w:rsidR="002D588E" w:rsidRPr="00AB45A3" w:rsidRDefault="002D588E" w:rsidP="00046F5A">
                  <w:pPr>
                    <w:jc w:val="center"/>
                    <w:rPr>
                      <w:sz w:val="16"/>
                      <w:szCs w:val="16"/>
                      <w:lang w:val="en-GB"/>
                    </w:rPr>
                  </w:pPr>
                </w:p>
              </w:tc>
              <w:tc>
                <w:tcPr>
                  <w:tcW w:w="0" w:type="auto"/>
                </w:tcPr>
                <w:p w14:paraId="7DF09A63" w14:textId="77777777" w:rsidR="002D588E" w:rsidRPr="00AB45A3" w:rsidRDefault="002D588E" w:rsidP="00046F5A">
                  <w:pPr>
                    <w:jc w:val="center"/>
                    <w:rPr>
                      <w:sz w:val="16"/>
                      <w:szCs w:val="16"/>
                      <w:lang w:val="en-GB"/>
                    </w:rPr>
                  </w:pPr>
                </w:p>
              </w:tc>
            </w:tr>
          </w:tbl>
          <w:p w14:paraId="7F8EEB5D" w14:textId="77777777" w:rsidR="002D588E" w:rsidRDefault="002D588E" w:rsidP="00046F5A">
            <w:pPr>
              <w:rPr>
                <w:lang w:val="en-GB"/>
              </w:rPr>
            </w:pPr>
          </w:p>
        </w:tc>
      </w:tr>
      <w:tr w:rsidR="002E4BD6" w:rsidRPr="00653EC3" w14:paraId="5B2C277F" w14:textId="77777777">
        <w:tc>
          <w:tcPr>
            <w:tcW w:w="1617" w:type="dxa"/>
            <w:vAlign w:val="center"/>
          </w:tcPr>
          <w:p w14:paraId="7425267A" w14:textId="77777777" w:rsidR="002E4BD6" w:rsidRPr="00AC3F0C" w:rsidRDefault="002E4BD6" w:rsidP="00A42A52">
            <w:pPr>
              <w:spacing w:after="60"/>
              <w:jc w:val="center"/>
              <w:outlineLvl w:val="1"/>
              <w:rPr>
                <w:b/>
                <w:lang w:val="en-GB"/>
              </w:rPr>
            </w:pPr>
            <w:bookmarkStart w:id="149" w:name="_Toc363823132"/>
            <w:r w:rsidRPr="00DC5F15">
              <w:rPr>
                <w:b/>
                <w:lang w:val="en-GB"/>
              </w:rPr>
              <w:t>Example:</w:t>
            </w:r>
            <w:bookmarkEnd w:id="149"/>
          </w:p>
        </w:tc>
        <w:tc>
          <w:tcPr>
            <w:tcW w:w="8571" w:type="dxa"/>
          </w:tcPr>
          <w:p w14:paraId="504216BF" w14:textId="77777777" w:rsidR="00D959A2" w:rsidRDefault="002E4BD6" w:rsidP="00EA4D0B">
            <w:pPr>
              <w:spacing w:after="60"/>
              <w:outlineLvl w:val="1"/>
              <w:rPr>
                <w:rFonts w:ascii="Courier New" w:hAnsi="Courier New" w:cs="Courier New"/>
                <w:sz w:val="16"/>
                <w:szCs w:val="16"/>
                <w:lang w:val="en-GB"/>
              </w:rPr>
            </w:pPr>
            <w:bookmarkStart w:id="150" w:name="_Toc363823133"/>
            <w:r w:rsidRPr="00653EC3">
              <w:rPr>
                <w:rFonts w:ascii="Courier New" w:hAnsi="Courier New" w:cs="Courier New"/>
                <w:sz w:val="16"/>
                <w:szCs w:val="16"/>
                <w:lang w:val="en-GB"/>
              </w:rPr>
              <w:t xml:space="preserve">MTD   </w:t>
            </w:r>
            <w:r>
              <w:rPr>
                <w:rFonts w:ascii="Courier New" w:hAnsi="Courier New" w:cs="Courier New"/>
                <w:sz w:val="16"/>
                <w:szCs w:val="16"/>
                <w:lang w:val="en-GB"/>
              </w:rPr>
              <w:t>colunit-psm</w:t>
            </w:r>
            <w:r w:rsidRPr="00653EC3">
              <w:rPr>
                <w:rFonts w:ascii="Courier New" w:hAnsi="Courier New" w:cs="Courier New"/>
                <w:sz w:val="16"/>
                <w:szCs w:val="16"/>
                <w:lang w:val="en-GB"/>
              </w:rPr>
              <w:t xml:space="preserve"> retention_time=[</w:t>
            </w:r>
            <w:r w:rsidRPr="00AC3F0C">
              <w:rPr>
                <w:rFonts w:ascii="Courier New" w:hAnsi="Courier New"/>
                <w:sz w:val="16"/>
              </w:rPr>
              <w:t>UO,</w:t>
            </w:r>
            <w:r w:rsidRPr="00AC3F0C">
              <w:rPr>
                <w:rFonts w:ascii="Courier New" w:hAnsi="Courier New"/>
                <w:color w:val="000000"/>
                <w:sz w:val="16"/>
              </w:rPr>
              <w:t>UO:0000031, minute,]</w:t>
            </w:r>
            <w:bookmarkEnd w:id="150"/>
          </w:p>
          <w:p w14:paraId="126F841E" w14:textId="77777777" w:rsidR="002E4BD6" w:rsidRPr="00653EC3" w:rsidRDefault="002E4BD6">
            <w:pPr>
              <w:pStyle w:val="Code"/>
              <w:rPr>
                <w:rFonts w:cs="Courier New"/>
              </w:rPr>
            </w:pPr>
          </w:p>
        </w:tc>
      </w:tr>
    </w:tbl>
    <w:p w14:paraId="47F4209B" w14:textId="77777777" w:rsidR="007A1183" w:rsidRPr="00653EC3" w:rsidRDefault="00D526DA" w:rsidP="007A1183">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64AAC76C" w14:textId="77777777">
        <w:tc>
          <w:tcPr>
            <w:tcW w:w="1617" w:type="dxa"/>
            <w:vAlign w:val="center"/>
          </w:tcPr>
          <w:p w14:paraId="7B93C29B" w14:textId="77777777" w:rsidR="007A1183" w:rsidRPr="00653EC3" w:rsidRDefault="00D526DA" w:rsidP="007A1183">
            <w:pPr>
              <w:rPr>
                <w:b/>
                <w:lang w:val="en-GB"/>
              </w:rPr>
            </w:pPr>
            <w:r w:rsidRPr="00EA4D0B">
              <w:rPr>
                <w:b/>
                <w:lang w:val="en-GB"/>
              </w:rPr>
              <w:t>Description:</w:t>
            </w:r>
          </w:p>
        </w:tc>
        <w:tc>
          <w:tcPr>
            <w:tcW w:w="8571" w:type="dxa"/>
          </w:tcPr>
          <w:p w14:paraId="6E9DAE84" w14:textId="77777777" w:rsidR="00D959A2" w:rsidRDefault="00D526DA" w:rsidP="00EA4D0B">
            <w:pPr>
              <w:jc w:val="both"/>
              <w:rPr>
                <w:lang w:val="en-GB"/>
              </w:rPr>
            </w:pPr>
            <w:r w:rsidRPr="00EA4D0B">
              <w:rPr>
                <w:lang w:val="en-GB"/>
              </w:rPr>
              <w:t>Defines the used unit for a column in the small molecule section. The format of the value has to be {column name}={Parameter defining the unit}</w:t>
            </w:r>
          </w:p>
          <w:p w14:paraId="323CE1AF" w14:textId="77777777" w:rsidR="00D959A2" w:rsidRDefault="00D526DA" w:rsidP="00EA4D0B">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7A1183" w:rsidRPr="00653EC3" w14:paraId="73EE8556" w14:textId="77777777">
        <w:tc>
          <w:tcPr>
            <w:tcW w:w="1617" w:type="dxa"/>
            <w:vAlign w:val="center"/>
          </w:tcPr>
          <w:p w14:paraId="06B153B4" w14:textId="77777777" w:rsidR="007A1183" w:rsidRPr="00653EC3" w:rsidRDefault="00D526DA" w:rsidP="007A1183">
            <w:pPr>
              <w:rPr>
                <w:b/>
                <w:lang w:val="en-GB"/>
              </w:rPr>
            </w:pPr>
            <w:r w:rsidRPr="00EA4D0B">
              <w:rPr>
                <w:b/>
                <w:lang w:val="en-GB"/>
              </w:rPr>
              <w:t>Type:</w:t>
            </w:r>
          </w:p>
        </w:tc>
        <w:tc>
          <w:tcPr>
            <w:tcW w:w="8571" w:type="dxa"/>
          </w:tcPr>
          <w:p w14:paraId="5BE4CF38" w14:textId="77777777" w:rsidR="00D959A2" w:rsidRDefault="00D526DA" w:rsidP="00EA4D0B">
            <w:pPr>
              <w:spacing w:after="60"/>
              <w:outlineLvl w:val="1"/>
              <w:rPr>
                <w:rFonts w:cs="Arial"/>
                <w:lang w:val="en-GB"/>
              </w:rPr>
            </w:pPr>
            <w:bookmarkStart w:id="151" w:name="_Toc363823134"/>
            <w:r w:rsidRPr="00EA4D0B">
              <w:rPr>
                <w:lang w:val="en-GB"/>
              </w:rPr>
              <w:t>String</w:t>
            </w:r>
            <w:bookmarkEnd w:id="151"/>
          </w:p>
        </w:tc>
      </w:tr>
      <w:tr w:rsidR="002D588E" w14:paraId="047B89A4" w14:textId="77777777" w:rsidTr="00046F5A">
        <w:tc>
          <w:tcPr>
            <w:tcW w:w="1617" w:type="dxa"/>
            <w:vAlign w:val="center"/>
          </w:tcPr>
          <w:p w14:paraId="207E26F6"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3FEBDF8D" w14:textId="77777777" w:rsidTr="00046F5A">
              <w:tc>
                <w:tcPr>
                  <w:tcW w:w="0" w:type="auto"/>
                  <w:tcBorders>
                    <w:top w:val="nil"/>
                    <w:left w:val="nil"/>
                  </w:tcBorders>
                </w:tcPr>
                <w:p w14:paraId="22A96271" w14:textId="77777777" w:rsidR="002D588E" w:rsidRPr="00AB45A3" w:rsidRDefault="002D588E" w:rsidP="00046F5A">
                  <w:pPr>
                    <w:jc w:val="center"/>
                    <w:rPr>
                      <w:sz w:val="16"/>
                      <w:szCs w:val="16"/>
                      <w:lang w:val="en-GB"/>
                    </w:rPr>
                  </w:pPr>
                </w:p>
              </w:tc>
              <w:tc>
                <w:tcPr>
                  <w:tcW w:w="0" w:type="auto"/>
                </w:tcPr>
                <w:p w14:paraId="57324FEF"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0315738"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0D0A0970" w14:textId="77777777" w:rsidTr="00046F5A">
              <w:tc>
                <w:tcPr>
                  <w:tcW w:w="0" w:type="auto"/>
                </w:tcPr>
                <w:p w14:paraId="56EC06C1"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37CBEE7C" w14:textId="77777777" w:rsidR="002D588E" w:rsidRPr="00AB45A3" w:rsidRDefault="002D588E" w:rsidP="00046F5A">
                  <w:pPr>
                    <w:jc w:val="center"/>
                    <w:rPr>
                      <w:sz w:val="16"/>
                      <w:szCs w:val="16"/>
                      <w:lang w:val="en-GB"/>
                    </w:rPr>
                  </w:pPr>
                </w:p>
              </w:tc>
              <w:tc>
                <w:tcPr>
                  <w:tcW w:w="0" w:type="auto"/>
                </w:tcPr>
                <w:p w14:paraId="2588D2C1" w14:textId="77777777" w:rsidR="002D588E" w:rsidRPr="00AB45A3" w:rsidRDefault="002D588E" w:rsidP="00046F5A">
                  <w:pPr>
                    <w:jc w:val="center"/>
                    <w:rPr>
                      <w:sz w:val="16"/>
                      <w:szCs w:val="16"/>
                      <w:lang w:val="en-GB"/>
                    </w:rPr>
                  </w:pPr>
                </w:p>
              </w:tc>
            </w:tr>
            <w:tr w:rsidR="002D588E" w:rsidRPr="00AB45A3" w14:paraId="69CD4FCC" w14:textId="77777777" w:rsidTr="00046F5A">
              <w:tc>
                <w:tcPr>
                  <w:tcW w:w="0" w:type="auto"/>
                </w:tcPr>
                <w:p w14:paraId="5518C090"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31A03AF7" w14:textId="77777777" w:rsidR="002D588E" w:rsidRPr="00AB45A3" w:rsidRDefault="002D588E" w:rsidP="00046F5A">
                  <w:pPr>
                    <w:jc w:val="center"/>
                    <w:rPr>
                      <w:sz w:val="16"/>
                      <w:szCs w:val="16"/>
                      <w:lang w:val="en-GB"/>
                    </w:rPr>
                  </w:pPr>
                </w:p>
              </w:tc>
              <w:tc>
                <w:tcPr>
                  <w:tcW w:w="0" w:type="auto"/>
                </w:tcPr>
                <w:p w14:paraId="6B02E9B9" w14:textId="77777777" w:rsidR="002D588E" w:rsidRPr="00AB45A3" w:rsidRDefault="002D588E" w:rsidP="00046F5A">
                  <w:pPr>
                    <w:jc w:val="center"/>
                    <w:rPr>
                      <w:sz w:val="16"/>
                      <w:szCs w:val="16"/>
                      <w:lang w:val="en-GB"/>
                    </w:rPr>
                  </w:pPr>
                </w:p>
              </w:tc>
            </w:tr>
          </w:tbl>
          <w:p w14:paraId="047B2D0A" w14:textId="77777777" w:rsidR="002D588E" w:rsidRDefault="002D588E" w:rsidP="00046F5A">
            <w:pPr>
              <w:rPr>
                <w:lang w:val="en-GB"/>
              </w:rPr>
            </w:pPr>
          </w:p>
        </w:tc>
      </w:tr>
      <w:tr w:rsidR="007A1183" w14:paraId="55553274" w14:textId="77777777">
        <w:tc>
          <w:tcPr>
            <w:tcW w:w="1617" w:type="dxa"/>
            <w:vAlign w:val="center"/>
          </w:tcPr>
          <w:p w14:paraId="125C041D" w14:textId="77777777" w:rsidR="007A1183" w:rsidRPr="00AC3F0C" w:rsidRDefault="00D526DA" w:rsidP="007A1183">
            <w:pPr>
              <w:spacing w:after="60"/>
              <w:jc w:val="center"/>
              <w:outlineLvl w:val="1"/>
              <w:rPr>
                <w:b/>
                <w:lang w:val="en-GB"/>
              </w:rPr>
            </w:pPr>
            <w:bookmarkStart w:id="152" w:name="_Toc363823137"/>
            <w:r w:rsidRPr="00EA4D0B">
              <w:rPr>
                <w:b/>
                <w:lang w:val="en-GB"/>
              </w:rPr>
              <w:t>Example:</w:t>
            </w:r>
            <w:bookmarkEnd w:id="152"/>
          </w:p>
        </w:tc>
        <w:tc>
          <w:tcPr>
            <w:tcW w:w="8571" w:type="dxa"/>
          </w:tcPr>
          <w:p w14:paraId="6F169477" w14:textId="77777777" w:rsidR="007A1183" w:rsidRPr="00C9024D" w:rsidRDefault="00E64301">
            <w:pPr>
              <w:rPr>
                <w:rFonts w:ascii="Courier New" w:hAnsi="Courier New" w:cs="Courier New"/>
                <w:sz w:val="16"/>
                <w:szCs w:val="16"/>
                <w:lang w:val="en-GB"/>
              </w:rPr>
            </w:pPr>
            <w:r w:rsidRPr="00653EC3">
              <w:rPr>
                <w:rFonts w:ascii="Courier New" w:hAnsi="Courier New" w:cs="Courier New"/>
                <w:sz w:val="16"/>
                <w:szCs w:val="16"/>
                <w:lang w:val="en-GB"/>
              </w:rPr>
              <w:t>MTD   colunit-small_molecule retention_time=[</w:t>
            </w:r>
            <w:r w:rsidRPr="00AC3F0C">
              <w:rPr>
                <w:rFonts w:ascii="Courier New" w:hAnsi="Courier New"/>
                <w:sz w:val="16"/>
              </w:rPr>
              <w:t>UO,</w:t>
            </w:r>
            <w:r w:rsidRPr="00AC3F0C">
              <w:rPr>
                <w:rFonts w:ascii="Courier New" w:hAnsi="Courier New"/>
                <w:color w:val="000000"/>
                <w:sz w:val="16"/>
              </w:rPr>
              <w:t>UO:0000031, minute,]</w:t>
            </w:r>
          </w:p>
          <w:p w14:paraId="504A8174" w14:textId="77777777" w:rsidR="007A1183" w:rsidRPr="00C9024D" w:rsidRDefault="007A1183">
            <w:pPr>
              <w:pStyle w:val="Code"/>
              <w:rPr>
                <w:rFonts w:cs="Courier New"/>
              </w:rPr>
            </w:pPr>
          </w:p>
        </w:tc>
      </w:tr>
    </w:tbl>
    <w:p w14:paraId="407D7AE3" w14:textId="77777777" w:rsidR="007A1183" w:rsidRDefault="007A1183" w:rsidP="007A1183">
      <w:pPr>
        <w:pStyle w:val="Heading2"/>
        <w:rPr>
          <w:lang w:val="en-GB"/>
        </w:rPr>
      </w:pPr>
      <w:bookmarkStart w:id="153" w:name="_Toc264879025"/>
      <w:r>
        <w:rPr>
          <w:lang w:val="en-GB"/>
        </w:rPr>
        <w:t>Protein Section</w:t>
      </w:r>
      <w:bookmarkEnd w:id="153"/>
    </w:p>
    <w:p w14:paraId="28E01BC6" w14:textId="77777777" w:rsidR="00D959A2" w:rsidRDefault="007A1183" w:rsidP="00EA4D0B">
      <w:pPr>
        <w:pStyle w:val="nobreak"/>
        <w:jc w:val="both"/>
        <w:rPr>
          <w:lang w:val="en-GB"/>
        </w:rPr>
      </w:pPr>
      <w:r>
        <w:rPr>
          <w:lang w:val="en-GB"/>
        </w:rPr>
        <w:t>The protein section is table-based. The protein section MUST always come after the metadata section. All table columns MUST be tab-separated. There MUST NOT be any empty cells. Missing values MUST be reported using “null”.</w:t>
      </w:r>
      <w:r w:rsidR="00C0382C">
        <w:rPr>
          <w:lang w:val="en-GB"/>
        </w:rPr>
        <w:t xml:space="preserve"> </w:t>
      </w:r>
      <w:r w:rsidR="00805CF0">
        <w:rPr>
          <w:lang w:val="en-GB"/>
        </w:rPr>
        <w:t xml:space="preserve">Most </w:t>
      </w:r>
      <w:r>
        <w:rPr>
          <w:lang w:val="en-GB"/>
        </w:rPr>
        <w:t>columns are mandatory.</w:t>
      </w:r>
      <w:r w:rsidR="00950E3C">
        <w:rPr>
          <w:lang w:val="en-GB"/>
        </w:rPr>
        <w:t xml:space="preserve"> The order of columns is not specified although for ease of human interpretation, it is RECOMMENDED to follow the order specified below.</w:t>
      </w:r>
    </w:p>
    <w:p w14:paraId="38965572"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B649D6D" w14:textId="77777777" w:rsidTr="00D74F9C">
        <w:tc>
          <w:tcPr>
            <w:tcW w:w="1617" w:type="dxa"/>
            <w:vAlign w:val="center"/>
          </w:tcPr>
          <w:p w14:paraId="7A58BA12" w14:textId="77777777" w:rsidR="007A1183" w:rsidRPr="00EC2317" w:rsidRDefault="007A1183" w:rsidP="007A1183">
            <w:pPr>
              <w:rPr>
                <w:b/>
                <w:lang w:val="en-GB"/>
              </w:rPr>
            </w:pPr>
            <w:r w:rsidRPr="00EC2317">
              <w:rPr>
                <w:b/>
                <w:lang w:val="en-GB"/>
              </w:rPr>
              <w:t>Description:</w:t>
            </w:r>
          </w:p>
        </w:tc>
        <w:tc>
          <w:tcPr>
            <w:tcW w:w="8571" w:type="dxa"/>
          </w:tcPr>
          <w:p w14:paraId="38E74591" w14:textId="77777777" w:rsidR="00D959A2" w:rsidRDefault="007A1183" w:rsidP="004D2E5C">
            <w:pPr>
              <w:jc w:val="both"/>
              <w:rPr>
                <w:lang w:val="en-GB"/>
              </w:rPr>
            </w:pPr>
            <w:r w:rsidRPr="00EC2317">
              <w:rPr>
                <w:lang w:val="en-GB"/>
              </w:rPr>
              <w:t xml:space="preserve">The accession of the protein in the source database. A protein accession MUST be unique within one </w:t>
            </w:r>
            <w:r w:rsidR="0066239B">
              <w:rPr>
                <w:lang w:val="en-GB"/>
              </w:rPr>
              <w:t xml:space="preserve">mzTab file. If different quantification values are required for the same underlying accession, for example if differentially modified forms of a protein have been quantified, a </w:t>
            </w:r>
            <w:r w:rsidR="004D2E5C">
              <w:rPr>
                <w:lang w:val="en-GB"/>
              </w:rPr>
              <w:t xml:space="preserve">the </w:t>
            </w:r>
            <w:r w:rsidR="0066239B">
              <w:rPr>
                <w:lang w:val="en-GB"/>
              </w:rPr>
              <w:t>suffix</w:t>
            </w:r>
            <w:r w:rsidR="004D2E5C">
              <w:rPr>
                <w:lang w:val="en-GB"/>
              </w:rPr>
              <w:t xml:space="preserve"> [1-n]</w:t>
            </w:r>
            <w:r w:rsidR="0066239B">
              <w:rPr>
                <w:lang w:val="en-GB"/>
              </w:rPr>
              <w:t xml:space="preserve"> SHOULD be appended to the accession</w:t>
            </w:r>
            <w:r w:rsidR="00987156">
              <w:rPr>
                <w:lang w:val="en-GB"/>
              </w:rPr>
              <w:t xml:space="preserve"> e.g. </w:t>
            </w:r>
            <w:r w:rsidR="00987156" w:rsidRPr="00987156">
              <w:rPr>
                <w:lang w:val="en-GB"/>
              </w:rPr>
              <w:t>P12345</w:t>
            </w:r>
            <w:r w:rsidR="004D2E5C">
              <w:rPr>
                <w:lang w:val="en-GB"/>
              </w:rPr>
              <w:t>[</w:t>
            </w:r>
            <w:r w:rsidR="00987156" w:rsidRPr="00987156">
              <w:rPr>
                <w:lang w:val="en-GB"/>
              </w:rPr>
              <w:t>1</w:t>
            </w:r>
            <w:r w:rsidR="004D2E5C">
              <w:rPr>
                <w:lang w:val="en-GB"/>
              </w:rPr>
              <w:t>]</w:t>
            </w:r>
            <w:r w:rsidR="00987156" w:rsidRPr="00987156">
              <w:rPr>
                <w:lang w:val="en-GB"/>
              </w:rPr>
              <w:t>, P12345</w:t>
            </w:r>
            <w:r w:rsidR="004D2E5C">
              <w:rPr>
                <w:lang w:val="en-GB"/>
              </w:rPr>
              <w:t>[</w:t>
            </w:r>
            <w:r w:rsidR="00987156" w:rsidRPr="00987156">
              <w:rPr>
                <w:lang w:val="en-GB"/>
              </w:rPr>
              <w:t>2</w:t>
            </w:r>
            <w:r w:rsidR="004D2E5C">
              <w:rPr>
                <w:lang w:val="en-GB"/>
              </w:rPr>
              <w:t>]</w:t>
            </w:r>
            <w:r w:rsidR="0066239B">
              <w:rPr>
                <w:lang w:val="en-GB"/>
              </w:rPr>
              <w:t>.</w:t>
            </w:r>
          </w:p>
        </w:tc>
      </w:tr>
      <w:tr w:rsidR="007A1183" w14:paraId="380DC15B" w14:textId="77777777" w:rsidTr="00D74F9C">
        <w:tc>
          <w:tcPr>
            <w:tcW w:w="1617" w:type="dxa"/>
            <w:vAlign w:val="center"/>
          </w:tcPr>
          <w:p w14:paraId="7DF81897" w14:textId="77777777" w:rsidR="007A1183" w:rsidRPr="00EC2317" w:rsidRDefault="007A1183" w:rsidP="007A1183">
            <w:pPr>
              <w:rPr>
                <w:b/>
                <w:lang w:val="en-GB"/>
              </w:rPr>
            </w:pPr>
            <w:r w:rsidRPr="00EC2317">
              <w:rPr>
                <w:b/>
                <w:lang w:val="en-GB"/>
              </w:rPr>
              <w:t>Type:</w:t>
            </w:r>
          </w:p>
        </w:tc>
        <w:tc>
          <w:tcPr>
            <w:tcW w:w="8571" w:type="dxa"/>
          </w:tcPr>
          <w:p w14:paraId="31D44953" w14:textId="77777777" w:rsidR="007A1183" w:rsidRPr="00EC2317" w:rsidRDefault="007A1183" w:rsidP="007A1183">
            <w:pPr>
              <w:rPr>
                <w:lang w:val="en-GB"/>
              </w:rPr>
            </w:pPr>
            <w:r w:rsidRPr="00EC2317">
              <w:rPr>
                <w:lang w:val="en-GB"/>
              </w:rPr>
              <w:t>String</w:t>
            </w:r>
          </w:p>
        </w:tc>
      </w:tr>
      <w:tr w:rsidR="00D74F9C" w14:paraId="41DA02E8" w14:textId="77777777" w:rsidTr="00D74F9C">
        <w:tc>
          <w:tcPr>
            <w:tcW w:w="1617" w:type="dxa"/>
            <w:vAlign w:val="center"/>
          </w:tcPr>
          <w:p w14:paraId="02BF8F7D"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F89A978" w14:textId="77777777" w:rsidTr="00046F5A">
              <w:tc>
                <w:tcPr>
                  <w:tcW w:w="0" w:type="auto"/>
                  <w:tcBorders>
                    <w:top w:val="nil"/>
                    <w:left w:val="nil"/>
                  </w:tcBorders>
                </w:tcPr>
                <w:p w14:paraId="09F05035" w14:textId="77777777" w:rsidR="00D74F9C" w:rsidRPr="00AB45A3" w:rsidRDefault="00D74F9C" w:rsidP="00046F5A">
                  <w:pPr>
                    <w:jc w:val="center"/>
                    <w:rPr>
                      <w:sz w:val="16"/>
                      <w:szCs w:val="16"/>
                      <w:lang w:val="en-GB"/>
                    </w:rPr>
                  </w:pPr>
                </w:p>
              </w:tc>
              <w:tc>
                <w:tcPr>
                  <w:tcW w:w="0" w:type="auto"/>
                </w:tcPr>
                <w:p w14:paraId="6341B1A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A4977E6"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A05DB32" w14:textId="77777777" w:rsidTr="00046F5A">
              <w:tc>
                <w:tcPr>
                  <w:tcW w:w="0" w:type="auto"/>
                </w:tcPr>
                <w:p w14:paraId="7F371E2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008DD6C2"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C747052"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ECC396" w14:textId="77777777" w:rsidTr="00046F5A">
              <w:tc>
                <w:tcPr>
                  <w:tcW w:w="0" w:type="auto"/>
                </w:tcPr>
                <w:p w14:paraId="4DB6F790"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7F44267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84137E" w14:textId="77777777" w:rsidR="00D74F9C" w:rsidRPr="00AB45A3" w:rsidRDefault="00D74F9C" w:rsidP="00046F5A">
                  <w:pPr>
                    <w:jc w:val="center"/>
                    <w:rPr>
                      <w:sz w:val="16"/>
                      <w:szCs w:val="16"/>
                      <w:lang w:val="en-GB"/>
                    </w:rPr>
                  </w:pPr>
                  <w:r>
                    <w:rPr>
                      <w:sz w:val="16"/>
                      <w:szCs w:val="16"/>
                      <w:lang w:val="en-GB"/>
                    </w:rPr>
                    <w:sym w:font="Wingdings" w:char="F0FC"/>
                  </w:r>
                </w:p>
              </w:tc>
            </w:tr>
          </w:tbl>
          <w:p w14:paraId="5B17F9E1" w14:textId="77777777" w:rsidR="00D74F9C" w:rsidRPr="00E92C27" w:rsidRDefault="00D74F9C" w:rsidP="007A1183">
            <w:pPr>
              <w:pStyle w:val="Code"/>
              <w:rPr>
                <w:rFonts w:cs="Courier New"/>
              </w:rPr>
            </w:pPr>
          </w:p>
        </w:tc>
      </w:tr>
      <w:tr w:rsidR="00D74F9C" w14:paraId="2EF3A28E" w14:textId="77777777" w:rsidTr="00D74F9C">
        <w:tc>
          <w:tcPr>
            <w:tcW w:w="1617" w:type="dxa"/>
            <w:vAlign w:val="center"/>
          </w:tcPr>
          <w:p w14:paraId="63AE53C6" w14:textId="77777777" w:rsidR="00D74F9C" w:rsidRPr="00EC2317" w:rsidRDefault="00D74F9C" w:rsidP="007A1183">
            <w:pPr>
              <w:rPr>
                <w:b/>
                <w:lang w:val="en-GB"/>
              </w:rPr>
            </w:pPr>
            <w:r w:rsidRPr="00EC2317">
              <w:rPr>
                <w:b/>
                <w:lang w:val="en-GB"/>
              </w:rPr>
              <w:t>Example:</w:t>
            </w:r>
          </w:p>
        </w:tc>
        <w:tc>
          <w:tcPr>
            <w:tcW w:w="8571" w:type="dxa"/>
          </w:tcPr>
          <w:p w14:paraId="31D0B670" w14:textId="77777777" w:rsidR="00D74F9C" w:rsidRPr="00E92C27" w:rsidRDefault="00D74F9C" w:rsidP="007A1183">
            <w:pPr>
              <w:pStyle w:val="Code"/>
              <w:rPr>
                <w:rFonts w:cs="Courier New"/>
              </w:rPr>
            </w:pPr>
            <w:r w:rsidRPr="00E92C27">
              <w:rPr>
                <w:rFonts w:cs="Courier New"/>
              </w:rPr>
              <w:t>PRH  accession  …</w:t>
            </w:r>
            <w:r w:rsidRPr="00E92C27">
              <w:rPr>
                <w:rFonts w:cs="Courier New"/>
              </w:rPr>
              <w:br/>
              <w:t>PRT  P12345     …</w:t>
            </w:r>
            <w:r w:rsidRPr="00E92C27">
              <w:rPr>
                <w:rFonts w:cs="Courier New"/>
              </w:rPr>
              <w:br/>
              <w:t>PRT  P12346     …</w:t>
            </w:r>
          </w:p>
        </w:tc>
      </w:tr>
    </w:tbl>
    <w:p w14:paraId="53B00072"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DA4A51" w14:textId="77777777" w:rsidTr="00D74F9C">
        <w:tc>
          <w:tcPr>
            <w:tcW w:w="1617" w:type="dxa"/>
            <w:vAlign w:val="center"/>
          </w:tcPr>
          <w:p w14:paraId="220DED9B" w14:textId="77777777" w:rsidR="007A1183" w:rsidRPr="00EC2317" w:rsidRDefault="007A1183" w:rsidP="007A1183">
            <w:pPr>
              <w:rPr>
                <w:b/>
                <w:lang w:val="en-GB"/>
              </w:rPr>
            </w:pPr>
            <w:r w:rsidRPr="00EC2317">
              <w:rPr>
                <w:b/>
                <w:lang w:val="en-GB"/>
              </w:rPr>
              <w:t>Description:</w:t>
            </w:r>
          </w:p>
        </w:tc>
        <w:tc>
          <w:tcPr>
            <w:tcW w:w="8571" w:type="dxa"/>
          </w:tcPr>
          <w:p w14:paraId="0B612522" w14:textId="77777777" w:rsidR="007A1183" w:rsidRPr="00EC2317" w:rsidRDefault="007A1183" w:rsidP="007A1183">
            <w:pPr>
              <w:rPr>
                <w:lang w:val="en-GB"/>
              </w:rPr>
            </w:pPr>
            <w:r w:rsidRPr="00EC2317">
              <w:rPr>
                <w:lang w:val="en-GB"/>
              </w:rPr>
              <w:t>The protein’s name and or description line.</w:t>
            </w:r>
          </w:p>
        </w:tc>
      </w:tr>
      <w:tr w:rsidR="007A1183" w14:paraId="065A703E" w14:textId="77777777" w:rsidTr="00D74F9C">
        <w:tc>
          <w:tcPr>
            <w:tcW w:w="1617" w:type="dxa"/>
            <w:vAlign w:val="center"/>
          </w:tcPr>
          <w:p w14:paraId="5961CB68" w14:textId="77777777" w:rsidR="007A1183" w:rsidRPr="00EC2317" w:rsidRDefault="007A1183" w:rsidP="007A1183">
            <w:pPr>
              <w:rPr>
                <w:b/>
                <w:lang w:val="en-GB"/>
              </w:rPr>
            </w:pPr>
            <w:r w:rsidRPr="00EC2317">
              <w:rPr>
                <w:b/>
                <w:lang w:val="en-GB"/>
              </w:rPr>
              <w:t>Type:</w:t>
            </w:r>
          </w:p>
        </w:tc>
        <w:tc>
          <w:tcPr>
            <w:tcW w:w="8571" w:type="dxa"/>
          </w:tcPr>
          <w:p w14:paraId="17C547A6" w14:textId="77777777" w:rsidR="007A1183" w:rsidRPr="00EC2317" w:rsidRDefault="007A1183" w:rsidP="007A1183">
            <w:pPr>
              <w:rPr>
                <w:lang w:val="en-GB"/>
              </w:rPr>
            </w:pPr>
            <w:r w:rsidRPr="00EC2317">
              <w:rPr>
                <w:lang w:val="en-GB"/>
              </w:rPr>
              <w:t>String</w:t>
            </w:r>
          </w:p>
        </w:tc>
      </w:tr>
      <w:tr w:rsidR="00D74F9C" w14:paraId="5382BD56" w14:textId="77777777" w:rsidTr="00D74F9C">
        <w:tc>
          <w:tcPr>
            <w:tcW w:w="1617" w:type="dxa"/>
            <w:vAlign w:val="center"/>
          </w:tcPr>
          <w:p w14:paraId="5690B23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5A3795D" w14:textId="77777777" w:rsidTr="00046F5A">
              <w:tc>
                <w:tcPr>
                  <w:tcW w:w="0" w:type="auto"/>
                  <w:tcBorders>
                    <w:top w:val="nil"/>
                    <w:left w:val="nil"/>
                  </w:tcBorders>
                </w:tcPr>
                <w:p w14:paraId="0811006F" w14:textId="77777777" w:rsidR="00D74F9C" w:rsidRPr="00AB45A3" w:rsidRDefault="00D74F9C" w:rsidP="00046F5A">
                  <w:pPr>
                    <w:jc w:val="center"/>
                    <w:rPr>
                      <w:sz w:val="16"/>
                      <w:szCs w:val="16"/>
                      <w:lang w:val="en-GB"/>
                    </w:rPr>
                  </w:pPr>
                </w:p>
              </w:tc>
              <w:tc>
                <w:tcPr>
                  <w:tcW w:w="0" w:type="auto"/>
                </w:tcPr>
                <w:p w14:paraId="0F4A54C1"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1A22CF5"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442A771A" w14:textId="77777777" w:rsidTr="00046F5A">
              <w:tc>
                <w:tcPr>
                  <w:tcW w:w="0" w:type="auto"/>
                </w:tcPr>
                <w:p w14:paraId="5B73ADC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DE0EE4"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4EE471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7B34D6" w14:textId="77777777" w:rsidTr="00046F5A">
              <w:tc>
                <w:tcPr>
                  <w:tcW w:w="0" w:type="auto"/>
                </w:tcPr>
                <w:p w14:paraId="2C28054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660212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0E5C31F" w14:textId="77777777" w:rsidR="00D74F9C" w:rsidRPr="00AB45A3" w:rsidRDefault="00D74F9C" w:rsidP="00046F5A">
                  <w:pPr>
                    <w:jc w:val="center"/>
                    <w:rPr>
                      <w:sz w:val="16"/>
                      <w:szCs w:val="16"/>
                      <w:lang w:val="en-GB"/>
                    </w:rPr>
                  </w:pPr>
                  <w:r>
                    <w:rPr>
                      <w:sz w:val="16"/>
                      <w:szCs w:val="16"/>
                      <w:lang w:val="en-GB"/>
                    </w:rPr>
                    <w:sym w:font="Wingdings" w:char="F0FC"/>
                  </w:r>
                </w:p>
              </w:tc>
            </w:tr>
          </w:tbl>
          <w:p w14:paraId="56A6AE8A" w14:textId="77777777" w:rsidR="00D74F9C" w:rsidRPr="00E92C27" w:rsidRDefault="00D74F9C" w:rsidP="007A1183">
            <w:pPr>
              <w:pStyle w:val="Code"/>
              <w:rPr>
                <w:rFonts w:cs="Courier New"/>
              </w:rPr>
            </w:pPr>
          </w:p>
        </w:tc>
      </w:tr>
      <w:tr w:rsidR="00D74F9C" w14:paraId="377B04B0" w14:textId="77777777" w:rsidTr="00D74F9C">
        <w:tc>
          <w:tcPr>
            <w:tcW w:w="1617" w:type="dxa"/>
            <w:vAlign w:val="center"/>
          </w:tcPr>
          <w:p w14:paraId="59A65C44" w14:textId="77777777" w:rsidR="00D74F9C" w:rsidRPr="00EC2317" w:rsidRDefault="00D74F9C" w:rsidP="007A1183">
            <w:pPr>
              <w:rPr>
                <w:b/>
                <w:lang w:val="en-GB"/>
              </w:rPr>
            </w:pPr>
            <w:r w:rsidRPr="00EC2317">
              <w:rPr>
                <w:b/>
                <w:lang w:val="en-GB"/>
              </w:rPr>
              <w:t>Example:</w:t>
            </w:r>
          </w:p>
        </w:tc>
        <w:tc>
          <w:tcPr>
            <w:tcW w:w="8571" w:type="dxa"/>
          </w:tcPr>
          <w:p w14:paraId="5E2E763E" w14:textId="77777777" w:rsidR="00D74F9C" w:rsidRPr="00E92C27" w:rsidRDefault="00D74F9C" w:rsidP="007A1183">
            <w:pPr>
              <w:pStyle w:val="Code"/>
              <w:rPr>
                <w:rFonts w:cs="Courier New"/>
              </w:rPr>
            </w:pPr>
            <w:r w:rsidRPr="00E92C27">
              <w:rPr>
                <w:rFonts w:cs="Courier New"/>
              </w:rPr>
              <w:t>PRH  accession       description                                …</w:t>
            </w:r>
            <w:r w:rsidRPr="00E92C27">
              <w:rPr>
                <w:rFonts w:cs="Courier New"/>
              </w:rPr>
              <w:br/>
              <w:t>PRT  P12345       Aspartate aminotransferase, mitochondrial  …</w:t>
            </w:r>
            <w:r w:rsidRPr="00E92C27">
              <w:rPr>
                <w:rFonts w:cs="Courier New"/>
              </w:rPr>
              <w:br/>
              <w:t>PRT  P12346       Serotransferrin                            …</w:t>
            </w:r>
          </w:p>
        </w:tc>
      </w:tr>
    </w:tbl>
    <w:p w14:paraId="056F9774" w14:textId="77777777" w:rsidR="007A1183" w:rsidRDefault="007A1183" w:rsidP="007A1183">
      <w:pPr>
        <w:pStyle w:val="Heading3"/>
        <w:rPr>
          <w:lang w:val="en-GB"/>
        </w:rPr>
      </w:pPr>
      <w:r>
        <w:rPr>
          <w:lang w:val="en-GB"/>
        </w:rPr>
        <w:t>tax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94EBC0F" w14:textId="77777777" w:rsidTr="00D74F9C">
        <w:tc>
          <w:tcPr>
            <w:tcW w:w="1617" w:type="dxa"/>
            <w:vAlign w:val="center"/>
          </w:tcPr>
          <w:p w14:paraId="2511E382" w14:textId="77777777" w:rsidR="007A1183" w:rsidRPr="00EC2317" w:rsidRDefault="007A1183" w:rsidP="007A1183">
            <w:pPr>
              <w:rPr>
                <w:b/>
                <w:lang w:val="en-GB"/>
              </w:rPr>
            </w:pPr>
            <w:r w:rsidRPr="00EC2317">
              <w:rPr>
                <w:b/>
                <w:lang w:val="en-GB"/>
              </w:rPr>
              <w:t>Description:</w:t>
            </w:r>
          </w:p>
        </w:tc>
        <w:tc>
          <w:tcPr>
            <w:tcW w:w="8571" w:type="dxa"/>
          </w:tcPr>
          <w:p w14:paraId="3A51A5B4" w14:textId="77777777" w:rsidR="007A1183" w:rsidRPr="00EC2317" w:rsidRDefault="007A1183" w:rsidP="007A1183">
            <w:pPr>
              <w:rPr>
                <w:lang w:val="en-GB"/>
              </w:rPr>
            </w:pPr>
            <w:r w:rsidRPr="00EC2317">
              <w:rPr>
                <w:lang w:val="en-GB"/>
              </w:rPr>
              <w:t>The NCBI/NEWT taxonomy id for the species the protein was identified in.</w:t>
            </w:r>
          </w:p>
        </w:tc>
      </w:tr>
      <w:tr w:rsidR="007A1183" w14:paraId="072802A8" w14:textId="77777777" w:rsidTr="00D74F9C">
        <w:tc>
          <w:tcPr>
            <w:tcW w:w="1617" w:type="dxa"/>
            <w:vAlign w:val="center"/>
          </w:tcPr>
          <w:p w14:paraId="0C918B35" w14:textId="77777777" w:rsidR="007A1183" w:rsidRPr="00EC2317" w:rsidRDefault="007A1183" w:rsidP="007A1183">
            <w:pPr>
              <w:rPr>
                <w:b/>
                <w:lang w:val="en-GB"/>
              </w:rPr>
            </w:pPr>
            <w:r w:rsidRPr="00EC2317">
              <w:rPr>
                <w:b/>
                <w:lang w:val="en-GB"/>
              </w:rPr>
              <w:t>Type:</w:t>
            </w:r>
          </w:p>
        </w:tc>
        <w:tc>
          <w:tcPr>
            <w:tcW w:w="8571" w:type="dxa"/>
          </w:tcPr>
          <w:p w14:paraId="4696181E" w14:textId="77777777" w:rsidR="007A1183" w:rsidRPr="00EC2317" w:rsidRDefault="007A1183" w:rsidP="007A1183">
            <w:pPr>
              <w:rPr>
                <w:lang w:val="en-GB"/>
              </w:rPr>
            </w:pPr>
            <w:r w:rsidRPr="00EC2317">
              <w:rPr>
                <w:lang w:val="en-GB"/>
              </w:rPr>
              <w:t>Integer</w:t>
            </w:r>
          </w:p>
        </w:tc>
      </w:tr>
      <w:tr w:rsidR="00D74F9C" w14:paraId="62D1CCE6" w14:textId="77777777" w:rsidTr="00D74F9C">
        <w:tc>
          <w:tcPr>
            <w:tcW w:w="1617" w:type="dxa"/>
            <w:vAlign w:val="center"/>
          </w:tcPr>
          <w:p w14:paraId="24FA8CA6"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C1B1D92" w14:textId="77777777" w:rsidTr="00046F5A">
              <w:tc>
                <w:tcPr>
                  <w:tcW w:w="0" w:type="auto"/>
                  <w:tcBorders>
                    <w:top w:val="nil"/>
                    <w:left w:val="nil"/>
                  </w:tcBorders>
                </w:tcPr>
                <w:p w14:paraId="3AF276D3" w14:textId="77777777" w:rsidR="00D74F9C" w:rsidRPr="00AB45A3" w:rsidRDefault="00D74F9C" w:rsidP="00046F5A">
                  <w:pPr>
                    <w:jc w:val="center"/>
                    <w:rPr>
                      <w:sz w:val="16"/>
                      <w:szCs w:val="16"/>
                      <w:lang w:val="en-GB"/>
                    </w:rPr>
                  </w:pPr>
                </w:p>
              </w:tc>
              <w:tc>
                <w:tcPr>
                  <w:tcW w:w="0" w:type="auto"/>
                </w:tcPr>
                <w:p w14:paraId="02C5512D"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6C7DAA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097BDD5" w14:textId="77777777" w:rsidTr="00046F5A">
              <w:tc>
                <w:tcPr>
                  <w:tcW w:w="0" w:type="auto"/>
                </w:tcPr>
                <w:p w14:paraId="574A34AB" w14:textId="77777777" w:rsidR="00D74F9C" w:rsidRPr="00AB45A3" w:rsidRDefault="00D74F9C" w:rsidP="00046F5A">
                  <w:pPr>
                    <w:rPr>
                      <w:sz w:val="16"/>
                      <w:szCs w:val="16"/>
                      <w:lang w:val="en-GB"/>
                    </w:rPr>
                  </w:pPr>
                  <w:r w:rsidRPr="00AB45A3">
                    <w:rPr>
                      <w:sz w:val="16"/>
                      <w:szCs w:val="16"/>
                      <w:lang w:val="en-GB"/>
                    </w:rPr>
                    <w:lastRenderedPageBreak/>
                    <w:t>Quantification</w:t>
                  </w:r>
                </w:p>
              </w:tc>
              <w:tc>
                <w:tcPr>
                  <w:tcW w:w="0" w:type="auto"/>
                </w:tcPr>
                <w:p w14:paraId="54D35AA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4B49FDB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620C0E79" w14:textId="77777777" w:rsidTr="00046F5A">
              <w:tc>
                <w:tcPr>
                  <w:tcW w:w="0" w:type="auto"/>
                </w:tcPr>
                <w:p w14:paraId="085A787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1CCFA4D"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FAB19DC" w14:textId="77777777" w:rsidR="00D74F9C" w:rsidRPr="00AB45A3" w:rsidRDefault="00D74F9C" w:rsidP="00046F5A">
                  <w:pPr>
                    <w:jc w:val="center"/>
                    <w:rPr>
                      <w:sz w:val="16"/>
                      <w:szCs w:val="16"/>
                      <w:lang w:val="en-GB"/>
                    </w:rPr>
                  </w:pPr>
                  <w:r>
                    <w:rPr>
                      <w:sz w:val="16"/>
                      <w:szCs w:val="16"/>
                      <w:lang w:val="en-GB"/>
                    </w:rPr>
                    <w:sym w:font="Wingdings" w:char="F0FC"/>
                  </w:r>
                </w:p>
              </w:tc>
            </w:tr>
          </w:tbl>
          <w:p w14:paraId="0394140C" w14:textId="77777777" w:rsidR="00D74F9C" w:rsidRPr="00E92C27" w:rsidRDefault="00D74F9C" w:rsidP="007A1183">
            <w:pPr>
              <w:pStyle w:val="Code"/>
              <w:rPr>
                <w:rFonts w:cs="Courier New"/>
              </w:rPr>
            </w:pPr>
          </w:p>
        </w:tc>
      </w:tr>
      <w:tr w:rsidR="00D74F9C" w14:paraId="25B92751" w14:textId="77777777" w:rsidTr="00D74F9C">
        <w:tc>
          <w:tcPr>
            <w:tcW w:w="1617" w:type="dxa"/>
            <w:vAlign w:val="center"/>
          </w:tcPr>
          <w:p w14:paraId="25AE8AC4" w14:textId="77777777" w:rsidR="00D74F9C" w:rsidRPr="00EC2317" w:rsidRDefault="00D74F9C" w:rsidP="007A1183">
            <w:pPr>
              <w:rPr>
                <w:b/>
                <w:lang w:val="en-GB"/>
              </w:rPr>
            </w:pPr>
            <w:r w:rsidRPr="00EC2317">
              <w:rPr>
                <w:b/>
                <w:lang w:val="en-GB"/>
              </w:rPr>
              <w:lastRenderedPageBreak/>
              <w:t>Example:</w:t>
            </w:r>
          </w:p>
        </w:tc>
        <w:tc>
          <w:tcPr>
            <w:tcW w:w="8571" w:type="dxa"/>
          </w:tcPr>
          <w:p w14:paraId="340E5AAB" w14:textId="77777777" w:rsidR="00D74F9C" w:rsidRPr="00E92C27" w:rsidRDefault="00D74F9C" w:rsidP="007A1183">
            <w:pPr>
              <w:pStyle w:val="Code"/>
              <w:rPr>
                <w:rFonts w:cs="Courier New"/>
              </w:rPr>
            </w:pPr>
            <w:r w:rsidRPr="00E92C27">
              <w:rPr>
                <w:rFonts w:cs="Courier New"/>
              </w:rPr>
              <w:t>PRH  accession  …  taxid   …</w:t>
            </w:r>
            <w:r w:rsidRPr="00E92C27">
              <w:rPr>
                <w:rFonts w:cs="Courier New"/>
              </w:rPr>
              <w:br/>
              <w:t>PRT  P12345     …  10116   …</w:t>
            </w:r>
            <w:r w:rsidRPr="00E92C27">
              <w:rPr>
                <w:rFonts w:cs="Courier New"/>
              </w:rPr>
              <w:br/>
              <w:t>PRT  P12346     …  10116   …</w:t>
            </w:r>
          </w:p>
        </w:tc>
      </w:tr>
    </w:tbl>
    <w:p w14:paraId="4B26160F" w14:textId="77777777" w:rsidR="007A1183" w:rsidRDefault="007A1183" w:rsidP="007A1183">
      <w:pPr>
        <w:pStyle w:val="Heading3"/>
        <w:rPr>
          <w:lang w:val="en-GB"/>
        </w:rPr>
      </w:pPr>
      <w:r>
        <w:rPr>
          <w:lang w:val="en-GB"/>
        </w:rPr>
        <w:t>speci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FD03A8" w14:textId="77777777" w:rsidTr="00D74F9C">
        <w:tc>
          <w:tcPr>
            <w:tcW w:w="1617" w:type="dxa"/>
            <w:vAlign w:val="center"/>
          </w:tcPr>
          <w:p w14:paraId="0F2909CE" w14:textId="77777777" w:rsidR="007A1183" w:rsidRPr="00EC2317" w:rsidRDefault="007A1183" w:rsidP="007A1183">
            <w:pPr>
              <w:rPr>
                <w:b/>
                <w:lang w:val="en-GB"/>
              </w:rPr>
            </w:pPr>
            <w:r w:rsidRPr="00EC2317">
              <w:rPr>
                <w:b/>
                <w:lang w:val="en-GB"/>
              </w:rPr>
              <w:t>Description:</w:t>
            </w:r>
          </w:p>
        </w:tc>
        <w:tc>
          <w:tcPr>
            <w:tcW w:w="8571" w:type="dxa"/>
          </w:tcPr>
          <w:p w14:paraId="3469DAD6" w14:textId="77777777" w:rsidR="007A1183" w:rsidRPr="00EC2317" w:rsidRDefault="007A1183" w:rsidP="00EE335A">
            <w:pPr>
              <w:rPr>
                <w:lang w:val="en-GB"/>
              </w:rPr>
            </w:pPr>
            <w:r w:rsidRPr="00EC2317">
              <w:rPr>
                <w:lang w:val="en-GB"/>
              </w:rPr>
              <w:t xml:space="preserve">The human readable species the protein was identified in </w:t>
            </w:r>
            <w:r w:rsidR="00EE335A">
              <w:rPr>
                <w:lang w:val="en-GB"/>
              </w:rPr>
              <w:t xml:space="preserve">- </w:t>
            </w:r>
            <w:r w:rsidRPr="00EC2317">
              <w:rPr>
                <w:lang w:val="en-GB"/>
              </w:rPr>
              <w:t xml:space="preserve">this </w:t>
            </w:r>
            <w:r w:rsidR="00EE335A">
              <w:rPr>
                <w:lang w:val="en-GB"/>
              </w:rPr>
              <w:t>SHOULD</w:t>
            </w:r>
            <w:r w:rsidR="00EE335A" w:rsidRPr="00EC2317">
              <w:rPr>
                <w:lang w:val="en-GB"/>
              </w:rPr>
              <w:t xml:space="preserve"> </w:t>
            </w:r>
            <w:r w:rsidRPr="00EC2317">
              <w:rPr>
                <w:lang w:val="en-GB"/>
              </w:rPr>
              <w:t>be the NCBI entry’s name.</w:t>
            </w:r>
          </w:p>
        </w:tc>
      </w:tr>
      <w:tr w:rsidR="007A1183" w14:paraId="49E5D15A" w14:textId="77777777" w:rsidTr="00D74F9C">
        <w:tc>
          <w:tcPr>
            <w:tcW w:w="1617" w:type="dxa"/>
            <w:vAlign w:val="center"/>
          </w:tcPr>
          <w:p w14:paraId="14821B8D" w14:textId="77777777" w:rsidR="007A1183" w:rsidRPr="00EC2317" w:rsidRDefault="007A1183" w:rsidP="007A1183">
            <w:pPr>
              <w:rPr>
                <w:b/>
                <w:lang w:val="en-GB"/>
              </w:rPr>
            </w:pPr>
            <w:r w:rsidRPr="00EC2317">
              <w:rPr>
                <w:b/>
                <w:lang w:val="en-GB"/>
              </w:rPr>
              <w:t>Type:</w:t>
            </w:r>
          </w:p>
        </w:tc>
        <w:tc>
          <w:tcPr>
            <w:tcW w:w="8571" w:type="dxa"/>
          </w:tcPr>
          <w:p w14:paraId="5E67A9B1" w14:textId="77777777" w:rsidR="007A1183" w:rsidRPr="00EC2317" w:rsidRDefault="007A1183" w:rsidP="007A1183">
            <w:pPr>
              <w:rPr>
                <w:lang w:val="en-GB"/>
              </w:rPr>
            </w:pPr>
            <w:r w:rsidRPr="00EC2317">
              <w:rPr>
                <w:lang w:val="en-GB"/>
              </w:rPr>
              <w:t>String</w:t>
            </w:r>
          </w:p>
        </w:tc>
      </w:tr>
      <w:tr w:rsidR="00D74F9C" w14:paraId="77FA4674" w14:textId="77777777" w:rsidTr="00D74F9C">
        <w:tc>
          <w:tcPr>
            <w:tcW w:w="1617" w:type="dxa"/>
            <w:vAlign w:val="center"/>
          </w:tcPr>
          <w:p w14:paraId="109D52AC"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F7160F4" w14:textId="77777777" w:rsidTr="00046F5A">
              <w:tc>
                <w:tcPr>
                  <w:tcW w:w="0" w:type="auto"/>
                  <w:tcBorders>
                    <w:top w:val="nil"/>
                    <w:left w:val="nil"/>
                  </w:tcBorders>
                </w:tcPr>
                <w:p w14:paraId="7E795650" w14:textId="77777777" w:rsidR="00D74F9C" w:rsidRPr="00AB45A3" w:rsidRDefault="00D74F9C" w:rsidP="00046F5A">
                  <w:pPr>
                    <w:jc w:val="center"/>
                    <w:rPr>
                      <w:sz w:val="16"/>
                      <w:szCs w:val="16"/>
                      <w:lang w:val="en-GB"/>
                    </w:rPr>
                  </w:pPr>
                </w:p>
              </w:tc>
              <w:tc>
                <w:tcPr>
                  <w:tcW w:w="0" w:type="auto"/>
                </w:tcPr>
                <w:p w14:paraId="0FF1465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24DE5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25426BBB" w14:textId="77777777" w:rsidTr="00046F5A">
              <w:tc>
                <w:tcPr>
                  <w:tcW w:w="0" w:type="auto"/>
                </w:tcPr>
                <w:p w14:paraId="7BA14BD3"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5E6E00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352D487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2624CDF" w14:textId="77777777" w:rsidTr="00046F5A">
              <w:tc>
                <w:tcPr>
                  <w:tcW w:w="0" w:type="auto"/>
                </w:tcPr>
                <w:p w14:paraId="002B9EA2"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4715B1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BC0113E" w14:textId="77777777" w:rsidR="00D74F9C" w:rsidRPr="00AB45A3" w:rsidRDefault="00D74F9C" w:rsidP="00046F5A">
                  <w:pPr>
                    <w:jc w:val="center"/>
                    <w:rPr>
                      <w:sz w:val="16"/>
                      <w:szCs w:val="16"/>
                      <w:lang w:val="en-GB"/>
                    </w:rPr>
                  </w:pPr>
                  <w:r>
                    <w:rPr>
                      <w:sz w:val="16"/>
                      <w:szCs w:val="16"/>
                      <w:lang w:val="en-GB"/>
                    </w:rPr>
                    <w:sym w:font="Wingdings" w:char="F0FC"/>
                  </w:r>
                </w:p>
              </w:tc>
            </w:tr>
          </w:tbl>
          <w:p w14:paraId="102BB638" w14:textId="77777777" w:rsidR="00D74F9C" w:rsidRPr="00E92C27" w:rsidRDefault="00D74F9C" w:rsidP="007A1183">
            <w:pPr>
              <w:pStyle w:val="Code"/>
              <w:rPr>
                <w:rFonts w:cs="Courier New"/>
              </w:rPr>
            </w:pPr>
          </w:p>
        </w:tc>
      </w:tr>
      <w:tr w:rsidR="00D74F9C" w14:paraId="76D3C204" w14:textId="77777777" w:rsidTr="00D74F9C">
        <w:tc>
          <w:tcPr>
            <w:tcW w:w="1617" w:type="dxa"/>
            <w:vAlign w:val="center"/>
          </w:tcPr>
          <w:p w14:paraId="576DC541" w14:textId="77777777" w:rsidR="00D74F9C" w:rsidRPr="00EC2317" w:rsidRDefault="00D74F9C" w:rsidP="007A1183">
            <w:pPr>
              <w:rPr>
                <w:b/>
                <w:lang w:val="en-GB"/>
              </w:rPr>
            </w:pPr>
            <w:r w:rsidRPr="00EC2317">
              <w:rPr>
                <w:b/>
                <w:lang w:val="en-GB"/>
              </w:rPr>
              <w:t>Example:</w:t>
            </w:r>
          </w:p>
        </w:tc>
        <w:tc>
          <w:tcPr>
            <w:tcW w:w="8571" w:type="dxa"/>
          </w:tcPr>
          <w:p w14:paraId="293524DC" w14:textId="77777777" w:rsidR="00D74F9C" w:rsidRPr="00E92C27" w:rsidRDefault="00D74F9C" w:rsidP="007A1183">
            <w:pPr>
              <w:pStyle w:val="Code"/>
              <w:rPr>
                <w:rFonts w:cs="Courier New"/>
              </w:rPr>
            </w:pPr>
            <w:r w:rsidRPr="00E92C27">
              <w:rPr>
                <w:rFonts w:cs="Courier New"/>
              </w:rPr>
              <w:t>PRH  accession  …  taxid   species                  …</w:t>
            </w:r>
            <w:r w:rsidRPr="00E92C27">
              <w:rPr>
                <w:rFonts w:cs="Courier New"/>
              </w:rPr>
              <w:br/>
              <w:t>PRT  P12345     …  10116   Rattus norvegicus (Rat)  …</w:t>
            </w:r>
            <w:r w:rsidRPr="00E92C27">
              <w:rPr>
                <w:rFonts w:cs="Courier New"/>
              </w:rPr>
              <w:br/>
              <w:t>PRT  P12346     …  10116   Rattus norvegicus (Rat)  …</w:t>
            </w:r>
          </w:p>
        </w:tc>
      </w:tr>
    </w:tbl>
    <w:p w14:paraId="34C71933" w14:textId="77777777" w:rsidR="007A1183" w:rsidRDefault="007A1183" w:rsidP="007A1183">
      <w:pPr>
        <w:pStyle w:val="Heading3"/>
        <w:rPr>
          <w:lang w:val="en-GB"/>
        </w:rPr>
      </w:pPr>
      <w:commentRangeStart w:id="154"/>
      <w:r>
        <w:rPr>
          <w:lang w:val="en-GB"/>
        </w:rPr>
        <w:t>database</w:t>
      </w:r>
      <w:commentRangeEnd w:id="154"/>
      <w:r w:rsidR="00001E4D">
        <w:rPr>
          <w:rStyle w:val="CommentReference"/>
          <w:rFonts w:ascii="Arial" w:hAnsi="Arial"/>
          <w:b w:val="0"/>
          <w:bCs w:val="0"/>
        </w:rPr>
        <w:commentReference w:id="15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3976C7" w14:textId="77777777" w:rsidTr="00D74F9C">
        <w:tc>
          <w:tcPr>
            <w:tcW w:w="1617" w:type="dxa"/>
            <w:vAlign w:val="center"/>
          </w:tcPr>
          <w:p w14:paraId="551E9C35" w14:textId="77777777" w:rsidR="007A1183" w:rsidRPr="00EC2317" w:rsidRDefault="007A1183" w:rsidP="007A1183">
            <w:pPr>
              <w:rPr>
                <w:b/>
                <w:lang w:val="en-GB"/>
              </w:rPr>
            </w:pPr>
            <w:r w:rsidRPr="00EC2317">
              <w:rPr>
                <w:b/>
                <w:lang w:val="en-GB"/>
              </w:rPr>
              <w:t>Description:</w:t>
            </w:r>
          </w:p>
        </w:tc>
        <w:tc>
          <w:tcPr>
            <w:tcW w:w="8571" w:type="dxa"/>
          </w:tcPr>
          <w:p w14:paraId="125B7F90" w14:textId="77777777" w:rsidR="007A1183" w:rsidRPr="00EC2317" w:rsidRDefault="007A1183" w:rsidP="007A1183">
            <w:pPr>
              <w:rPr>
                <w:lang w:val="en-GB"/>
              </w:rPr>
            </w:pPr>
            <w:r w:rsidRPr="00EC2317">
              <w:rPr>
                <w:lang w:val="en-GB"/>
              </w:rPr>
              <w:t>The protein database used for the search (could theoretically come from a different species). Wherever possible the Miriam (</w:t>
            </w:r>
            <w:hyperlink r:id="rId29" w:history="1">
              <w:r w:rsidRPr="00EC2317">
                <w:rPr>
                  <w:rStyle w:val="Hyperlink"/>
                  <w:lang w:val="en-GB"/>
                </w:rPr>
                <w:t>http://www.ebi.ac.uk/miriam</w:t>
              </w:r>
            </w:hyperlink>
            <w:r w:rsidRPr="00EC2317">
              <w:rPr>
                <w:lang w:val="en-GB"/>
              </w:rPr>
              <w:t>) assigned name SHOULD be used.</w:t>
            </w:r>
          </w:p>
        </w:tc>
      </w:tr>
      <w:tr w:rsidR="007A1183" w14:paraId="05EA41FE" w14:textId="77777777" w:rsidTr="00D74F9C">
        <w:tc>
          <w:tcPr>
            <w:tcW w:w="1617" w:type="dxa"/>
            <w:vAlign w:val="center"/>
          </w:tcPr>
          <w:p w14:paraId="468E845D" w14:textId="77777777" w:rsidR="007A1183" w:rsidRPr="00EC2317" w:rsidRDefault="007A1183" w:rsidP="007A1183">
            <w:pPr>
              <w:rPr>
                <w:b/>
                <w:lang w:val="en-GB"/>
              </w:rPr>
            </w:pPr>
            <w:r w:rsidRPr="00EC2317">
              <w:rPr>
                <w:b/>
                <w:lang w:val="en-GB"/>
              </w:rPr>
              <w:t>Type:</w:t>
            </w:r>
          </w:p>
        </w:tc>
        <w:tc>
          <w:tcPr>
            <w:tcW w:w="8571" w:type="dxa"/>
          </w:tcPr>
          <w:p w14:paraId="6478B5FB" w14:textId="77777777" w:rsidR="007A1183" w:rsidRPr="00EC2317" w:rsidRDefault="007A1183" w:rsidP="007A1183">
            <w:pPr>
              <w:rPr>
                <w:lang w:val="en-GB"/>
              </w:rPr>
            </w:pPr>
            <w:r w:rsidRPr="00EC2317">
              <w:rPr>
                <w:lang w:val="en-GB"/>
              </w:rPr>
              <w:t>String</w:t>
            </w:r>
          </w:p>
        </w:tc>
      </w:tr>
      <w:tr w:rsidR="00D74F9C" w14:paraId="0EA6BB64" w14:textId="77777777" w:rsidTr="00D74F9C">
        <w:tc>
          <w:tcPr>
            <w:tcW w:w="1617" w:type="dxa"/>
            <w:vAlign w:val="center"/>
          </w:tcPr>
          <w:p w14:paraId="06F25EA8"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F8AFD1F" w14:textId="77777777" w:rsidTr="00046F5A">
              <w:tc>
                <w:tcPr>
                  <w:tcW w:w="0" w:type="auto"/>
                  <w:tcBorders>
                    <w:top w:val="nil"/>
                    <w:left w:val="nil"/>
                  </w:tcBorders>
                </w:tcPr>
                <w:p w14:paraId="1B25FB0C" w14:textId="77777777" w:rsidR="00D74F9C" w:rsidRPr="00AB45A3" w:rsidRDefault="00D74F9C" w:rsidP="00046F5A">
                  <w:pPr>
                    <w:jc w:val="center"/>
                    <w:rPr>
                      <w:sz w:val="16"/>
                      <w:szCs w:val="16"/>
                      <w:lang w:val="en-GB"/>
                    </w:rPr>
                  </w:pPr>
                </w:p>
              </w:tc>
              <w:tc>
                <w:tcPr>
                  <w:tcW w:w="0" w:type="auto"/>
                </w:tcPr>
                <w:p w14:paraId="1B1CAE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6659A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6B27AD7" w14:textId="77777777" w:rsidTr="00046F5A">
              <w:tc>
                <w:tcPr>
                  <w:tcW w:w="0" w:type="auto"/>
                </w:tcPr>
                <w:p w14:paraId="621D355F"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159576AC"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1F67350"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30057099" w14:textId="77777777" w:rsidTr="00046F5A">
              <w:tc>
                <w:tcPr>
                  <w:tcW w:w="0" w:type="auto"/>
                </w:tcPr>
                <w:p w14:paraId="081F351E"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0457D6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E92A37" w14:textId="77777777" w:rsidR="00D74F9C" w:rsidRPr="00AB45A3" w:rsidRDefault="00D74F9C" w:rsidP="00046F5A">
                  <w:pPr>
                    <w:jc w:val="center"/>
                    <w:rPr>
                      <w:sz w:val="16"/>
                      <w:szCs w:val="16"/>
                      <w:lang w:val="en-GB"/>
                    </w:rPr>
                  </w:pPr>
                  <w:r>
                    <w:rPr>
                      <w:sz w:val="16"/>
                      <w:szCs w:val="16"/>
                      <w:lang w:val="en-GB"/>
                    </w:rPr>
                    <w:sym w:font="Wingdings" w:char="F0FC"/>
                  </w:r>
                </w:p>
              </w:tc>
            </w:tr>
          </w:tbl>
          <w:p w14:paraId="5BBD77B8" w14:textId="77777777" w:rsidR="00D74F9C" w:rsidRPr="00E92C27" w:rsidRDefault="00D74F9C" w:rsidP="007A1183">
            <w:pPr>
              <w:pStyle w:val="Code"/>
              <w:rPr>
                <w:rFonts w:cs="Courier New"/>
              </w:rPr>
            </w:pPr>
          </w:p>
        </w:tc>
      </w:tr>
      <w:tr w:rsidR="00D74F9C" w14:paraId="1F129F59" w14:textId="77777777" w:rsidTr="00D74F9C">
        <w:tc>
          <w:tcPr>
            <w:tcW w:w="1617" w:type="dxa"/>
            <w:vAlign w:val="center"/>
          </w:tcPr>
          <w:p w14:paraId="2D6FB43C" w14:textId="77777777" w:rsidR="00D74F9C" w:rsidRPr="00EC2317" w:rsidRDefault="00D74F9C" w:rsidP="007A1183">
            <w:pPr>
              <w:rPr>
                <w:b/>
                <w:lang w:val="en-GB"/>
              </w:rPr>
            </w:pPr>
            <w:r w:rsidRPr="00EC2317">
              <w:rPr>
                <w:b/>
                <w:lang w:val="en-GB"/>
              </w:rPr>
              <w:t>Example:</w:t>
            </w:r>
          </w:p>
        </w:tc>
        <w:tc>
          <w:tcPr>
            <w:tcW w:w="8571" w:type="dxa"/>
          </w:tcPr>
          <w:p w14:paraId="31623186" w14:textId="77777777" w:rsidR="00D74F9C" w:rsidRPr="00E92C27" w:rsidRDefault="00D74F9C" w:rsidP="007A1183">
            <w:pPr>
              <w:pStyle w:val="Code"/>
              <w:rPr>
                <w:rFonts w:cs="Courier New"/>
              </w:rPr>
            </w:pPr>
            <w:r w:rsidRPr="00E92C27">
              <w:rPr>
                <w:rFonts w:cs="Courier New"/>
              </w:rPr>
              <w:t>PRH  accession  …  taxid   species                  database   …</w:t>
            </w:r>
            <w:r w:rsidRPr="00E92C27">
              <w:rPr>
                <w:rFonts w:cs="Courier New"/>
              </w:rPr>
              <w:br/>
              <w:t>PRT  P12345     …  10116   Rattus norvegicus (Rat)  UniProtKB  …</w:t>
            </w:r>
            <w:r w:rsidRPr="00E92C27">
              <w:rPr>
                <w:rFonts w:cs="Courier New"/>
              </w:rPr>
              <w:br/>
              <w:t>PRT  P12346     …  10116   Rattus norvegicus (Rat)  UniProtKB  …</w:t>
            </w:r>
          </w:p>
        </w:tc>
      </w:tr>
    </w:tbl>
    <w:p w14:paraId="2877DF9E"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6F59689" w14:textId="77777777" w:rsidTr="00D74F9C">
        <w:tc>
          <w:tcPr>
            <w:tcW w:w="1617" w:type="dxa"/>
            <w:vAlign w:val="center"/>
          </w:tcPr>
          <w:p w14:paraId="19CA726A" w14:textId="77777777" w:rsidR="007A1183" w:rsidRPr="00EC2317" w:rsidRDefault="007A1183" w:rsidP="007A1183">
            <w:pPr>
              <w:rPr>
                <w:b/>
                <w:lang w:val="en-GB"/>
              </w:rPr>
            </w:pPr>
            <w:r w:rsidRPr="00EC2317">
              <w:rPr>
                <w:b/>
                <w:lang w:val="en-GB"/>
              </w:rPr>
              <w:t>Description:</w:t>
            </w:r>
          </w:p>
        </w:tc>
        <w:tc>
          <w:tcPr>
            <w:tcW w:w="8571" w:type="dxa"/>
          </w:tcPr>
          <w:p w14:paraId="069400F6"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 Additionally, the number of entries in the database MAY be reported in round brackets after the version in the format: {version} ({#entries} entries), for example “2011-11 (1234 entries)”.</w:t>
            </w:r>
          </w:p>
        </w:tc>
      </w:tr>
      <w:tr w:rsidR="007A1183" w14:paraId="7ED75EF8" w14:textId="77777777" w:rsidTr="00D74F9C">
        <w:tc>
          <w:tcPr>
            <w:tcW w:w="1617" w:type="dxa"/>
            <w:vAlign w:val="center"/>
          </w:tcPr>
          <w:p w14:paraId="469CF650" w14:textId="77777777" w:rsidR="007A1183" w:rsidRPr="00EC2317" w:rsidRDefault="007A1183" w:rsidP="007A1183">
            <w:pPr>
              <w:rPr>
                <w:b/>
                <w:lang w:val="en-GB"/>
              </w:rPr>
            </w:pPr>
            <w:r w:rsidRPr="00EC2317">
              <w:rPr>
                <w:b/>
                <w:lang w:val="en-GB"/>
              </w:rPr>
              <w:t>Type:</w:t>
            </w:r>
          </w:p>
        </w:tc>
        <w:tc>
          <w:tcPr>
            <w:tcW w:w="8571" w:type="dxa"/>
          </w:tcPr>
          <w:p w14:paraId="0EA22E50" w14:textId="77777777" w:rsidR="007A1183" w:rsidRPr="00EC2317" w:rsidRDefault="007A1183" w:rsidP="007A1183">
            <w:pPr>
              <w:rPr>
                <w:lang w:val="en-GB"/>
              </w:rPr>
            </w:pPr>
            <w:r w:rsidRPr="00EC2317">
              <w:rPr>
                <w:lang w:val="en-GB"/>
              </w:rPr>
              <w:t>String</w:t>
            </w:r>
          </w:p>
        </w:tc>
      </w:tr>
      <w:tr w:rsidR="00D74F9C" w14:paraId="041FCC8E" w14:textId="77777777" w:rsidTr="00D74F9C">
        <w:tc>
          <w:tcPr>
            <w:tcW w:w="1617" w:type="dxa"/>
            <w:vAlign w:val="center"/>
          </w:tcPr>
          <w:p w14:paraId="27633ADE"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28D3256B" w14:textId="77777777" w:rsidTr="00046F5A">
              <w:tc>
                <w:tcPr>
                  <w:tcW w:w="0" w:type="auto"/>
                  <w:tcBorders>
                    <w:top w:val="nil"/>
                    <w:left w:val="nil"/>
                  </w:tcBorders>
                </w:tcPr>
                <w:p w14:paraId="24D62A58" w14:textId="77777777" w:rsidR="00D74F9C" w:rsidRPr="00AB45A3" w:rsidRDefault="00D74F9C" w:rsidP="00046F5A">
                  <w:pPr>
                    <w:jc w:val="center"/>
                    <w:rPr>
                      <w:sz w:val="16"/>
                      <w:szCs w:val="16"/>
                      <w:lang w:val="en-GB"/>
                    </w:rPr>
                  </w:pPr>
                </w:p>
              </w:tc>
              <w:tc>
                <w:tcPr>
                  <w:tcW w:w="0" w:type="auto"/>
                </w:tcPr>
                <w:p w14:paraId="472347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F81FCF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30F356F7" w14:textId="77777777" w:rsidTr="00046F5A">
              <w:tc>
                <w:tcPr>
                  <w:tcW w:w="0" w:type="auto"/>
                </w:tcPr>
                <w:p w14:paraId="474F337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477366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6EC7C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1AF2D768" w14:textId="77777777" w:rsidTr="00046F5A">
              <w:tc>
                <w:tcPr>
                  <w:tcW w:w="0" w:type="auto"/>
                </w:tcPr>
                <w:p w14:paraId="025C1F9F"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335BABB"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F49529A" w14:textId="77777777" w:rsidR="00D74F9C" w:rsidRPr="00AB45A3" w:rsidRDefault="00D74F9C" w:rsidP="00046F5A">
                  <w:pPr>
                    <w:jc w:val="center"/>
                    <w:rPr>
                      <w:sz w:val="16"/>
                      <w:szCs w:val="16"/>
                      <w:lang w:val="en-GB"/>
                    </w:rPr>
                  </w:pPr>
                  <w:r>
                    <w:rPr>
                      <w:sz w:val="16"/>
                      <w:szCs w:val="16"/>
                      <w:lang w:val="en-GB"/>
                    </w:rPr>
                    <w:sym w:font="Wingdings" w:char="F0FC"/>
                  </w:r>
                </w:p>
              </w:tc>
            </w:tr>
          </w:tbl>
          <w:p w14:paraId="713E751D" w14:textId="77777777" w:rsidR="00D74F9C" w:rsidRPr="00E92C27" w:rsidRDefault="00D74F9C" w:rsidP="007A1183">
            <w:pPr>
              <w:pStyle w:val="Code"/>
              <w:rPr>
                <w:rFonts w:cs="Courier New"/>
              </w:rPr>
            </w:pPr>
          </w:p>
        </w:tc>
      </w:tr>
      <w:tr w:rsidR="00D74F9C" w14:paraId="497E6A7F" w14:textId="77777777" w:rsidTr="00D74F9C">
        <w:tc>
          <w:tcPr>
            <w:tcW w:w="1617" w:type="dxa"/>
            <w:vAlign w:val="center"/>
          </w:tcPr>
          <w:p w14:paraId="52F7102B" w14:textId="77777777" w:rsidR="00D74F9C" w:rsidRPr="00EC2317" w:rsidRDefault="00D74F9C" w:rsidP="007A1183">
            <w:pPr>
              <w:rPr>
                <w:b/>
                <w:lang w:val="en-GB"/>
              </w:rPr>
            </w:pPr>
            <w:r w:rsidRPr="00EC2317">
              <w:rPr>
                <w:b/>
                <w:lang w:val="en-GB"/>
              </w:rPr>
              <w:t>Example:</w:t>
            </w:r>
          </w:p>
        </w:tc>
        <w:tc>
          <w:tcPr>
            <w:tcW w:w="8571" w:type="dxa"/>
          </w:tcPr>
          <w:p w14:paraId="6B341E61" w14:textId="77777777" w:rsidR="00D74F9C" w:rsidRPr="00E92C27" w:rsidRDefault="00D74F9C" w:rsidP="007A1183">
            <w:pPr>
              <w:pStyle w:val="Code"/>
              <w:rPr>
                <w:rFonts w:cs="Courier New"/>
              </w:rPr>
            </w:pPr>
            <w:r w:rsidRPr="00E92C27">
              <w:rPr>
                <w:rFonts w:cs="Courier New"/>
              </w:rPr>
              <w:t>PRH  accession  …  taxid   species                  database   database_version  …</w:t>
            </w:r>
            <w:r w:rsidRPr="00E92C27">
              <w:rPr>
                <w:rFonts w:cs="Courier New"/>
              </w:rPr>
              <w:br/>
              <w:t>PRT  P12345     …  10116   Rattus norvegicus (Rat)  UniProtKB  2011_11           …</w:t>
            </w:r>
            <w:r w:rsidRPr="00E92C27">
              <w:rPr>
                <w:rFonts w:cs="Courier New"/>
              </w:rPr>
              <w:br/>
              <w:t>PRT  P12346     …  10116   Rattus norvegicus (Rat)  UniProtKB  2011_11           …</w:t>
            </w:r>
          </w:p>
        </w:tc>
      </w:tr>
    </w:tbl>
    <w:p w14:paraId="11C85C56" w14:textId="77777777" w:rsidR="007A1183" w:rsidRDefault="007A1183" w:rsidP="007A1183">
      <w:pPr>
        <w:pStyle w:val="Heading3"/>
        <w:rPr>
          <w:lang w:val="en-GB"/>
        </w:rPr>
      </w:pPr>
      <w:r w:rsidRPr="00036A2B">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BD88ACE" w14:textId="77777777">
        <w:tc>
          <w:tcPr>
            <w:tcW w:w="1617" w:type="dxa"/>
            <w:vAlign w:val="center"/>
          </w:tcPr>
          <w:p w14:paraId="4E8B0CAF" w14:textId="77777777" w:rsidR="007A1183" w:rsidRPr="00EC2317" w:rsidRDefault="007A1183" w:rsidP="007A1183">
            <w:pPr>
              <w:rPr>
                <w:b/>
                <w:lang w:val="en-GB"/>
              </w:rPr>
            </w:pPr>
            <w:r w:rsidRPr="00EC2317">
              <w:rPr>
                <w:b/>
                <w:lang w:val="en-GB"/>
              </w:rPr>
              <w:t>Description:</w:t>
            </w:r>
          </w:p>
        </w:tc>
        <w:tc>
          <w:tcPr>
            <w:tcW w:w="8571" w:type="dxa"/>
          </w:tcPr>
          <w:p w14:paraId="47726D51"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rotein. Search engines MUST be supplied as parameters.</w:t>
            </w:r>
          </w:p>
        </w:tc>
      </w:tr>
      <w:tr w:rsidR="007A1183" w14:paraId="583D5BE7" w14:textId="77777777">
        <w:tc>
          <w:tcPr>
            <w:tcW w:w="1617" w:type="dxa"/>
            <w:vAlign w:val="center"/>
          </w:tcPr>
          <w:p w14:paraId="0D51B42A" w14:textId="77777777" w:rsidR="007A1183" w:rsidRPr="00EC2317" w:rsidRDefault="007A1183" w:rsidP="007A1183">
            <w:pPr>
              <w:rPr>
                <w:b/>
                <w:lang w:val="en-GB"/>
              </w:rPr>
            </w:pPr>
            <w:r w:rsidRPr="00EC2317">
              <w:rPr>
                <w:b/>
                <w:lang w:val="en-GB"/>
              </w:rPr>
              <w:t>Type:</w:t>
            </w:r>
          </w:p>
        </w:tc>
        <w:tc>
          <w:tcPr>
            <w:tcW w:w="8571" w:type="dxa"/>
          </w:tcPr>
          <w:p w14:paraId="127972FF" w14:textId="77777777" w:rsidR="007A1183" w:rsidRPr="00EC2317" w:rsidRDefault="007A1183" w:rsidP="007A1183">
            <w:pPr>
              <w:rPr>
                <w:lang w:val="en-GB"/>
              </w:rPr>
            </w:pPr>
            <w:r w:rsidRPr="00EC2317">
              <w:rPr>
                <w:lang w:val="en-GB"/>
              </w:rPr>
              <w:t>Parameter List</w:t>
            </w:r>
          </w:p>
        </w:tc>
      </w:tr>
      <w:tr w:rsidR="00D74F9C" w14:paraId="4AAAB760" w14:textId="77777777">
        <w:tc>
          <w:tcPr>
            <w:tcW w:w="1617" w:type="dxa"/>
            <w:vAlign w:val="center"/>
          </w:tcPr>
          <w:p w14:paraId="44FBA0C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A294E33" w14:textId="77777777" w:rsidTr="00046F5A">
              <w:tc>
                <w:tcPr>
                  <w:tcW w:w="0" w:type="auto"/>
                  <w:tcBorders>
                    <w:top w:val="nil"/>
                    <w:left w:val="nil"/>
                  </w:tcBorders>
                </w:tcPr>
                <w:p w14:paraId="04530547" w14:textId="77777777" w:rsidR="00D74F9C" w:rsidRPr="00AB45A3" w:rsidRDefault="00D74F9C" w:rsidP="00046F5A">
                  <w:pPr>
                    <w:jc w:val="center"/>
                    <w:rPr>
                      <w:sz w:val="16"/>
                      <w:szCs w:val="16"/>
                      <w:lang w:val="en-GB"/>
                    </w:rPr>
                  </w:pPr>
                </w:p>
              </w:tc>
              <w:tc>
                <w:tcPr>
                  <w:tcW w:w="0" w:type="auto"/>
                </w:tcPr>
                <w:p w14:paraId="7FFE1D4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52B523C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6DEF6784" w14:textId="77777777" w:rsidTr="00046F5A">
              <w:tc>
                <w:tcPr>
                  <w:tcW w:w="0" w:type="auto"/>
                </w:tcPr>
                <w:p w14:paraId="6DA9BF02"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2411B0AE"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5B3CDE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24A0C4D5" w14:textId="77777777" w:rsidTr="00046F5A">
              <w:tc>
                <w:tcPr>
                  <w:tcW w:w="0" w:type="auto"/>
                </w:tcPr>
                <w:p w14:paraId="1463272B"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AE26BF9"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B54F0A6" w14:textId="77777777" w:rsidR="00D74F9C" w:rsidRPr="00AB45A3" w:rsidRDefault="00D74F9C" w:rsidP="00046F5A">
                  <w:pPr>
                    <w:jc w:val="center"/>
                    <w:rPr>
                      <w:sz w:val="16"/>
                      <w:szCs w:val="16"/>
                      <w:lang w:val="en-GB"/>
                    </w:rPr>
                  </w:pPr>
                  <w:r>
                    <w:rPr>
                      <w:sz w:val="16"/>
                      <w:szCs w:val="16"/>
                      <w:lang w:val="en-GB"/>
                    </w:rPr>
                    <w:sym w:font="Wingdings" w:char="F0FC"/>
                  </w:r>
                </w:p>
              </w:tc>
            </w:tr>
          </w:tbl>
          <w:p w14:paraId="46ABDF84" w14:textId="77777777" w:rsidR="00D74F9C" w:rsidRPr="00E92C27" w:rsidRDefault="00D74F9C" w:rsidP="007A1183">
            <w:pPr>
              <w:pStyle w:val="Code"/>
              <w:rPr>
                <w:rFonts w:cs="Courier New"/>
              </w:rPr>
            </w:pPr>
          </w:p>
        </w:tc>
      </w:tr>
      <w:tr w:rsidR="00D74F9C" w14:paraId="257FBDDA" w14:textId="77777777">
        <w:tc>
          <w:tcPr>
            <w:tcW w:w="1617" w:type="dxa"/>
            <w:vAlign w:val="center"/>
          </w:tcPr>
          <w:p w14:paraId="1249B159" w14:textId="77777777" w:rsidR="00D74F9C" w:rsidRPr="00EC2317" w:rsidRDefault="00D74F9C" w:rsidP="007A1183">
            <w:pPr>
              <w:rPr>
                <w:b/>
                <w:lang w:val="en-GB"/>
              </w:rPr>
            </w:pPr>
            <w:r w:rsidRPr="00EC2317">
              <w:rPr>
                <w:b/>
                <w:lang w:val="en-GB"/>
              </w:rPr>
              <w:t>Example:</w:t>
            </w:r>
          </w:p>
        </w:tc>
        <w:tc>
          <w:tcPr>
            <w:tcW w:w="8571" w:type="dxa"/>
          </w:tcPr>
          <w:p w14:paraId="30256425" w14:textId="77777777" w:rsidR="00D74F9C" w:rsidRPr="00E92C27" w:rsidRDefault="00D74F9C" w:rsidP="00D93CA0">
            <w:pPr>
              <w:pStyle w:val="Code"/>
              <w:rPr>
                <w:rFonts w:cs="Courier New"/>
              </w:rPr>
            </w:pPr>
            <w:r w:rsidRPr="00E92C27">
              <w:rPr>
                <w:rFonts w:cs="Courier New"/>
              </w:rPr>
              <w:t xml:space="preserve">COM  In this example the first protein was identified by Mascot and </w:t>
            </w:r>
            <w:r w:rsidR="00D93CA0">
              <w:rPr>
                <w:rFonts w:cs="Courier New"/>
              </w:rPr>
              <w:t>X!Tandem</w:t>
            </w:r>
            <w:r w:rsidR="00D93CA0" w:rsidRPr="00E92C27">
              <w:rPr>
                <w:rFonts w:cs="Courier New"/>
              </w:rPr>
              <w:t xml:space="preserve"> </w:t>
            </w:r>
            <w:r w:rsidRPr="00E92C27">
              <w:rPr>
                <w:rFonts w:cs="Courier New"/>
              </w:rPr>
              <w:t>while</w:t>
            </w:r>
            <w:r w:rsidRPr="00E92C27">
              <w:rPr>
                <w:rFonts w:cs="Courier New"/>
              </w:rPr>
              <w:br/>
              <w:t>COM  the second protein was only identified by Mascot.</w:t>
            </w:r>
            <w:r w:rsidRPr="00E92C27">
              <w:rPr>
                <w:rFonts w:cs="Courier New"/>
              </w:rPr>
              <w:br/>
              <w:t>PRH  accession  …   search_engine                                     …</w:t>
            </w:r>
            <w:r w:rsidRPr="00E92C27">
              <w:rPr>
                <w:rFonts w:cs="Courier New"/>
              </w:rPr>
              <w:br/>
              <w:t>PRT  P12345     …   [MS,MS:1001207,Mascot,]|[MS,</w:t>
            </w:r>
            <w:r w:rsidR="009349C7" w:rsidRPr="009349C7">
              <w:rPr>
                <w:rFonts w:cs="Courier New"/>
              </w:rPr>
              <w:t>MS:1001476</w:t>
            </w:r>
            <w:r w:rsidRPr="00E92C27">
              <w:rPr>
                <w:rFonts w:cs="Courier New"/>
              </w:rPr>
              <w:t>,</w:t>
            </w:r>
            <w:r w:rsidR="009349C7">
              <w:rPr>
                <w:rFonts w:cs="Courier New"/>
              </w:rPr>
              <w:t>X!Tandem</w:t>
            </w:r>
            <w:r w:rsidRPr="00E92C27">
              <w:rPr>
                <w:rFonts w:cs="Courier New"/>
              </w:rPr>
              <w:t>,]  …</w:t>
            </w:r>
            <w:r w:rsidRPr="00E92C27">
              <w:rPr>
                <w:rFonts w:cs="Courier New"/>
              </w:rPr>
              <w:br/>
              <w:t>PRT  P12346     …   [MS,MS:1001207,Mascot,]                           …</w:t>
            </w:r>
          </w:p>
        </w:tc>
      </w:tr>
    </w:tbl>
    <w:p w14:paraId="30A328F1" w14:textId="77777777" w:rsidR="0066239B" w:rsidRDefault="0066239B" w:rsidP="0066239B">
      <w:pPr>
        <w:pStyle w:val="Heading3"/>
        <w:rPr>
          <w:lang w:val="en-GB"/>
        </w:rPr>
      </w:pPr>
      <w:r>
        <w:rPr>
          <w:lang w:val="en-GB"/>
        </w:rPr>
        <w:t>best_</w:t>
      </w:r>
      <w:r w:rsidRPr="00D114D1">
        <w:rPr>
          <w:lang w:val="en-GB"/>
        </w:rPr>
        <w:t>search_engine_score</w:t>
      </w:r>
      <w:r w:rsidR="00407F93">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6239B" w14:paraId="4279DC10" w14:textId="77777777" w:rsidTr="00D74F9C">
        <w:tc>
          <w:tcPr>
            <w:tcW w:w="1617" w:type="dxa"/>
            <w:vAlign w:val="center"/>
          </w:tcPr>
          <w:p w14:paraId="7E6669BB" w14:textId="77777777" w:rsidR="0066239B" w:rsidRPr="00EC2317" w:rsidRDefault="0066239B" w:rsidP="006A2BC1">
            <w:pPr>
              <w:rPr>
                <w:b/>
                <w:lang w:val="en-GB"/>
              </w:rPr>
            </w:pPr>
            <w:r w:rsidRPr="00EC2317">
              <w:rPr>
                <w:b/>
                <w:lang w:val="en-GB"/>
              </w:rPr>
              <w:t>Description:</w:t>
            </w:r>
          </w:p>
        </w:tc>
        <w:tc>
          <w:tcPr>
            <w:tcW w:w="8571" w:type="dxa"/>
          </w:tcPr>
          <w:p w14:paraId="39F33660" w14:textId="77777777" w:rsidR="0066239B" w:rsidRPr="00EC2317" w:rsidRDefault="00407F93" w:rsidP="00407F93">
            <w:pPr>
              <w:rPr>
                <w:lang w:val="en-GB"/>
              </w:rPr>
            </w:pPr>
            <w:r>
              <w:rPr>
                <w:lang w:val="en-GB"/>
              </w:rPr>
              <w:t>The</w:t>
            </w:r>
            <w:r w:rsidR="0040501B">
              <w:rPr>
                <w:lang w:val="en-GB"/>
              </w:rPr>
              <w:t xml:space="preserve"> best </w:t>
            </w:r>
            <w:r w:rsidR="0066239B" w:rsidRPr="00EC2317">
              <w:rPr>
                <w:lang w:val="en-GB"/>
              </w:rPr>
              <w:t>search engine score</w:t>
            </w:r>
            <w:r>
              <w:rPr>
                <w:lang w:val="en-GB"/>
              </w:rPr>
              <w:t xml:space="preserve"> (for this type of score)</w:t>
            </w:r>
            <w:r w:rsidR="0066239B" w:rsidRPr="00EC2317">
              <w:rPr>
                <w:lang w:val="en-GB"/>
              </w:rPr>
              <w:t xml:space="preserve"> for the given protein</w:t>
            </w:r>
            <w:r w:rsidR="0040501B">
              <w:rPr>
                <w:lang w:val="en-GB"/>
              </w:rPr>
              <w:t xml:space="preserve"> across all replicates reported</w:t>
            </w:r>
            <w:r w:rsidR="0066239B" w:rsidRPr="00EC2317">
              <w:rPr>
                <w:lang w:val="en-GB"/>
              </w:rPr>
              <w:t xml:space="preserve">. </w:t>
            </w:r>
            <w:r>
              <w:rPr>
                <w:lang w:val="en-GB"/>
              </w:rPr>
              <w:t xml:space="preserve">The type of score MUST be defined in the </w:t>
            </w:r>
            <w:r>
              <w:rPr>
                <w:lang w:val="en-GB"/>
              </w:rPr>
              <w:lastRenderedPageBreak/>
              <w:t>metadata section.</w:t>
            </w:r>
            <w:r w:rsidR="003C282B">
              <w:rPr>
                <w:lang w:val="en-GB"/>
              </w:rPr>
              <w:t xml:space="preserve"> If the protein was not identified by the specified search engine “null” must be reported.</w:t>
            </w:r>
          </w:p>
        </w:tc>
      </w:tr>
      <w:tr w:rsidR="0066239B" w14:paraId="69A01CD2" w14:textId="77777777" w:rsidTr="00D74F9C">
        <w:tc>
          <w:tcPr>
            <w:tcW w:w="1617" w:type="dxa"/>
            <w:vAlign w:val="center"/>
          </w:tcPr>
          <w:p w14:paraId="57FC2DD3" w14:textId="77777777" w:rsidR="0066239B" w:rsidRPr="00EC2317" w:rsidRDefault="0066239B" w:rsidP="006A2BC1">
            <w:pPr>
              <w:rPr>
                <w:b/>
                <w:lang w:val="en-GB"/>
              </w:rPr>
            </w:pPr>
            <w:r w:rsidRPr="00EC2317">
              <w:rPr>
                <w:b/>
                <w:lang w:val="en-GB"/>
              </w:rPr>
              <w:lastRenderedPageBreak/>
              <w:t>Type:</w:t>
            </w:r>
          </w:p>
        </w:tc>
        <w:tc>
          <w:tcPr>
            <w:tcW w:w="8571" w:type="dxa"/>
          </w:tcPr>
          <w:p w14:paraId="0076D398" w14:textId="77777777" w:rsidR="0066239B" w:rsidRPr="00EC2317" w:rsidRDefault="00407F93" w:rsidP="006A2BC1">
            <w:pPr>
              <w:rPr>
                <w:lang w:val="en-GB"/>
              </w:rPr>
            </w:pPr>
            <w:r>
              <w:rPr>
                <w:lang w:val="en-GB"/>
              </w:rPr>
              <w:t>Double</w:t>
            </w:r>
          </w:p>
        </w:tc>
      </w:tr>
      <w:tr w:rsidR="00D74F9C" w14:paraId="3FDBE062" w14:textId="77777777" w:rsidTr="00D74F9C">
        <w:tc>
          <w:tcPr>
            <w:tcW w:w="1617" w:type="dxa"/>
            <w:vAlign w:val="center"/>
          </w:tcPr>
          <w:p w14:paraId="3E7EA3BE" w14:textId="77777777" w:rsidR="00D74F9C" w:rsidRPr="00EC2317" w:rsidRDefault="00D74F9C"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6EFAD0E5" w14:textId="77777777" w:rsidTr="00046F5A">
              <w:tc>
                <w:tcPr>
                  <w:tcW w:w="0" w:type="auto"/>
                  <w:tcBorders>
                    <w:top w:val="nil"/>
                    <w:left w:val="nil"/>
                  </w:tcBorders>
                </w:tcPr>
                <w:p w14:paraId="1B5C9435" w14:textId="77777777" w:rsidR="00D74F9C" w:rsidRPr="00AB45A3" w:rsidRDefault="00D74F9C" w:rsidP="00046F5A">
                  <w:pPr>
                    <w:jc w:val="center"/>
                    <w:rPr>
                      <w:sz w:val="16"/>
                      <w:szCs w:val="16"/>
                      <w:lang w:val="en-GB"/>
                    </w:rPr>
                  </w:pPr>
                </w:p>
              </w:tc>
              <w:tc>
                <w:tcPr>
                  <w:tcW w:w="0" w:type="auto"/>
                </w:tcPr>
                <w:p w14:paraId="49AE631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421D094E"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5F4C50D0" w14:textId="77777777" w:rsidTr="00046F5A">
              <w:tc>
                <w:tcPr>
                  <w:tcW w:w="0" w:type="auto"/>
                </w:tcPr>
                <w:p w14:paraId="272CE00C"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9BF3C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CE38404"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7DA76D3A" w14:textId="77777777" w:rsidTr="00046F5A">
              <w:tc>
                <w:tcPr>
                  <w:tcW w:w="0" w:type="auto"/>
                </w:tcPr>
                <w:p w14:paraId="0DC520B8"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E84EE8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C0DB3D" w14:textId="77777777" w:rsidR="00D74F9C" w:rsidRPr="00AB45A3" w:rsidRDefault="00D74F9C" w:rsidP="00046F5A">
                  <w:pPr>
                    <w:jc w:val="center"/>
                    <w:rPr>
                      <w:sz w:val="16"/>
                      <w:szCs w:val="16"/>
                      <w:lang w:val="en-GB"/>
                    </w:rPr>
                  </w:pPr>
                  <w:r>
                    <w:rPr>
                      <w:sz w:val="16"/>
                      <w:szCs w:val="16"/>
                      <w:lang w:val="en-GB"/>
                    </w:rPr>
                    <w:sym w:font="Wingdings" w:char="F0FC"/>
                  </w:r>
                </w:p>
              </w:tc>
            </w:tr>
          </w:tbl>
          <w:p w14:paraId="1B164182" w14:textId="77777777" w:rsidR="00D74F9C" w:rsidRPr="00E92C27" w:rsidRDefault="00D74F9C" w:rsidP="006A2BC1">
            <w:pPr>
              <w:pStyle w:val="Code"/>
              <w:rPr>
                <w:rFonts w:cs="Courier New"/>
              </w:rPr>
            </w:pPr>
          </w:p>
        </w:tc>
      </w:tr>
      <w:tr w:rsidR="00D74F9C" w14:paraId="77FBA7A7" w14:textId="77777777" w:rsidTr="00D74F9C">
        <w:tc>
          <w:tcPr>
            <w:tcW w:w="1617" w:type="dxa"/>
            <w:vAlign w:val="center"/>
          </w:tcPr>
          <w:p w14:paraId="713BE65E" w14:textId="77777777" w:rsidR="00D74F9C" w:rsidRPr="00EC2317" w:rsidRDefault="00D74F9C" w:rsidP="006A2BC1">
            <w:pPr>
              <w:rPr>
                <w:b/>
                <w:lang w:val="en-GB"/>
              </w:rPr>
            </w:pPr>
            <w:r w:rsidRPr="00EC2317">
              <w:rPr>
                <w:b/>
                <w:lang w:val="en-GB"/>
              </w:rPr>
              <w:t>Example:</w:t>
            </w:r>
          </w:p>
        </w:tc>
        <w:tc>
          <w:tcPr>
            <w:tcW w:w="8571" w:type="dxa"/>
          </w:tcPr>
          <w:p w14:paraId="22018B07" w14:textId="77777777" w:rsidR="00407F93" w:rsidRDefault="00407F93" w:rsidP="006A2BC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303F4E28" w14:textId="77777777" w:rsidR="00407F93" w:rsidRDefault="00407F93" w:rsidP="006A2BC1">
            <w:pPr>
              <w:pStyle w:val="Code"/>
              <w:rPr>
                <w:rFonts w:cs="Courier New"/>
              </w:rPr>
            </w:pPr>
            <w:r w:rsidRPr="00E92C27">
              <w:rPr>
                <w:rFonts w:cs="Courier New"/>
              </w:rPr>
              <w:t>…</w:t>
            </w:r>
          </w:p>
          <w:p w14:paraId="07A61A5E" w14:textId="77777777" w:rsidR="00D74F9C" w:rsidRDefault="00D74F9C" w:rsidP="00DD3C2C">
            <w:pPr>
              <w:pStyle w:val="Code"/>
              <w:rPr>
                <w:rFonts w:cs="Courier New"/>
              </w:rPr>
            </w:pPr>
            <w:r w:rsidRPr="00E92C27">
              <w:rPr>
                <w:rFonts w:cs="Courier New"/>
              </w:rPr>
              <w:t xml:space="preserve">PRH  accession  …   </w:t>
            </w:r>
            <w:r>
              <w:rPr>
                <w:rFonts w:cs="Courier New"/>
              </w:rPr>
              <w:t>best_</w:t>
            </w:r>
            <w:r w:rsidRPr="00E92C27">
              <w:rPr>
                <w:rFonts w:cs="Courier New"/>
              </w:rPr>
              <w:t>search_engine_score</w:t>
            </w:r>
            <w:r>
              <w:rPr>
                <w:rFonts w:cs="Courier New"/>
              </w:rPr>
              <w:t>[1]</w:t>
            </w:r>
            <w:r w:rsidR="00034D45">
              <w:rPr>
                <w:rFonts w:cs="Courier New"/>
              </w:rPr>
              <w:t xml:space="preserve"> </w:t>
            </w:r>
            <w:r w:rsidR="00034D45" w:rsidRPr="00E92C27">
              <w:rPr>
                <w:rFonts w:cs="Courier New"/>
              </w:rPr>
              <w:t>…</w:t>
            </w:r>
            <w:r w:rsidRPr="00E92C27">
              <w:rPr>
                <w:rFonts w:cs="Courier New"/>
              </w:rPr>
              <w:t xml:space="preserve">                                          …</w:t>
            </w:r>
            <w:r w:rsidRPr="00E92C27">
              <w:rPr>
                <w:rFonts w:cs="Courier New"/>
              </w:rPr>
              <w:br/>
              <w:t xml:space="preserve">PRT  P12345     …   </w:t>
            </w:r>
            <w:r w:rsidR="00034D45">
              <w:rPr>
                <w:rFonts w:cs="Courier New"/>
              </w:rPr>
              <w:t>50</w:t>
            </w:r>
            <w:r w:rsidRPr="00E92C27">
              <w:rPr>
                <w:rFonts w:cs="Courier New"/>
              </w:rPr>
              <w:t xml:space="preserve"> </w:t>
            </w:r>
            <w:r w:rsidR="00034D45">
              <w:rPr>
                <w:rFonts w:cs="Courier New"/>
              </w:rPr>
              <w:t xml:space="preserve">                                                   </w:t>
            </w:r>
            <w:r w:rsidRPr="00E92C27">
              <w:rPr>
                <w:rFonts w:cs="Courier New"/>
              </w:rPr>
              <w:t>…</w:t>
            </w:r>
            <w:r w:rsidRPr="00E92C27">
              <w:rPr>
                <w:rFonts w:cs="Courier New"/>
              </w:rPr>
              <w:br/>
              <w:t xml:space="preserve">PRT  P12346     …   </w:t>
            </w:r>
            <w:r w:rsidR="00034D45">
              <w:rPr>
                <w:rFonts w:cs="Courier New"/>
              </w:rPr>
              <w:t>36</w:t>
            </w:r>
            <w:r w:rsidRPr="00E92C27">
              <w:rPr>
                <w:rFonts w:cs="Courier New"/>
              </w:rPr>
              <w:t>…</w:t>
            </w:r>
          </w:p>
          <w:p w14:paraId="0A4E46B8" w14:textId="77777777" w:rsidR="00877181" w:rsidRPr="00E92C27" w:rsidRDefault="00877181" w:rsidP="00DD3C2C">
            <w:pPr>
              <w:pStyle w:val="Code"/>
              <w:rPr>
                <w:rFonts w:cs="Courier New"/>
              </w:rPr>
            </w:pPr>
            <w:r>
              <w:rPr>
                <w:rFonts w:cs="Courier New"/>
              </w:rPr>
              <w:t>COM Protein PR12346 was only identified using Mascot and not X!Tandem</w:t>
            </w:r>
          </w:p>
        </w:tc>
      </w:tr>
    </w:tbl>
    <w:p w14:paraId="0C5BB552" w14:textId="77777777" w:rsidR="007A1183" w:rsidRDefault="007A1183" w:rsidP="007A1183">
      <w:pPr>
        <w:pStyle w:val="Heading3"/>
        <w:rPr>
          <w:lang w:val="en-GB"/>
        </w:rPr>
      </w:pPr>
      <w:r w:rsidRPr="00D114D1">
        <w:rPr>
          <w:lang w:val="en-GB"/>
        </w:rPr>
        <w:t>search_engine_score</w:t>
      </w:r>
      <w:r w:rsidR="00877181">
        <w:rPr>
          <w:lang w:val="en-GB"/>
        </w:rPr>
        <w:t>[1-n]</w:t>
      </w:r>
      <w:r w:rsidR="002A7516">
        <w:rPr>
          <w:lang w:val="en-GB"/>
        </w:rPr>
        <w:t>_</w:t>
      </w:r>
      <w:r w:rsidR="00A83AAF">
        <w:rPr>
          <w:lang w:val="en-GB"/>
        </w:rPr>
        <w:t>ms_run</w:t>
      </w:r>
      <w:r w:rsidR="00221189">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B7C02C" w14:textId="77777777" w:rsidTr="00D74F9C">
        <w:tc>
          <w:tcPr>
            <w:tcW w:w="1617" w:type="dxa"/>
            <w:vAlign w:val="center"/>
          </w:tcPr>
          <w:p w14:paraId="3547C3CF" w14:textId="77777777" w:rsidR="007A1183" w:rsidRPr="00EC2317" w:rsidRDefault="007A1183" w:rsidP="007A1183">
            <w:pPr>
              <w:rPr>
                <w:b/>
                <w:lang w:val="en-GB"/>
              </w:rPr>
            </w:pPr>
            <w:r w:rsidRPr="00EC2317">
              <w:rPr>
                <w:b/>
                <w:lang w:val="en-GB"/>
              </w:rPr>
              <w:t>Description:</w:t>
            </w:r>
          </w:p>
        </w:tc>
        <w:tc>
          <w:tcPr>
            <w:tcW w:w="8571" w:type="dxa"/>
          </w:tcPr>
          <w:p w14:paraId="1D2FBECF" w14:textId="77777777" w:rsidR="007A1183" w:rsidRPr="00EC2317" w:rsidRDefault="00877181" w:rsidP="00DD3C2C">
            <w:pPr>
              <w:rPr>
                <w:lang w:val="en-GB"/>
              </w:rPr>
            </w:pPr>
            <w:r>
              <w:rPr>
                <w:lang w:val="en-GB"/>
              </w:rPr>
              <w:t>The search engine score for the given protein in the defined ms run</w:t>
            </w:r>
            <w:r w:rsidR="007A1183"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7A1183" w14:paraId="64486108" w14:textId="77777777" w:rsidTr="00D74F9C">
        <w:tc>
          <w:tcPr>
            <w:tcW w:w="1617" w:type="dxa"/>
            <w:vAlign w:val="center"/>
          </w:tcPr>
          <w:p w14:paraId="635441EE" w14:textId="77777777" w:rsidR="007A1183" w:rsidRPr="00EC2317" w:rsidRDefault="007A1183" w:rsidP="007A1183">
            <w:pPr>
              <w:rPr>
                <w:b/>
                <w:lang w:val="en-GB"/>
              </w:rPr>
            </w:pPr>
            <w:r w:rsidRPr="00EC2317">
              <w:rPr>
                <w:b/>
                <w:lang w:val="en-GB"/>
              </w:rPr>
              <w:t>Type:</w:t>
            </w:r>
          </w:p>
        </w:tc>
        <w:tc>
          <w:tcPr>
            <w:tcW w:w="8571" w:type="dxa"/>
          </w:tcPr>
          <w:p w14:paraId="32724185" w14:textId="77777777" w:rsidR="007A1183" w:rsidRPr="00EC2317" w:rsidRDefault="007A1183" w:rsidP="007A1183">
            <w:pPr>
              <w:rPr>
                <w:lang w:val="en-GB"/>
              </w:rPr>
            </w:pPr>
            <w:r w:rsidRPr="00EC2317">
              <w:rPr>
                <w:lang w:val="en-GB"/>
              </w:rPr>
              <w:t>Parameter List</w:t>
            </w:r>
          </w:p>
        </w:tc>
      </w:tr>
      <w:tr w:rsidR="00D74F9C" w14:paraId="3904A7F5" w14:textId="77777777" w:rsidTr="00D74F9C">
        <w:tc>
          <w:tcPr>
            <w:tcW w:w="1617" w:type="dxa"/>
            <w:vAlign w:val="center"/>
          </w:tcPr>
          <w:p w14:paraId="47BF6851"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9E29B2F" w14:textId="77777777" w:rsidTr="00046F5A">
              <w:tc>
                <w:tcPr>
                  <w:tcW w:w="0" w:type="auto"/>
                  <w:tcBorders>
                    <w:top w:val="nil"/>
                    <w:left w:val="nil"/>
                  </w:tcBorders>
                </w:tcPr>
                <w:p w14:paraId="1511C14C" w14:textId="77777777" w:rsidR="00D74F9C" w:rsidRPr="00AB45A3" w:rsidRDefault="00D74F9C" w:rsidP="00046F5A">
                  <w:pPr>
                    <w:jc w:val="center"/>
                    <w:rPr>
                      <w:sz w:val="16"/>
                      <w:szCs w:val="16"/>
                      <w:lang w:val="en-GB"/>
                    </w:rPr>
                  </w:pPr>
                </w:p>
              </w:tc>
              <w:tc>
                <w:tcPr>
                  <w:tcW w:w="0" w:type="auto"/>
                </w:tcPr>
                <w:p w14:paraId="65313A3A"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C93B71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C068B10" w14:textId="77777777" w:rsidTr="00046F5A">
              <w:tc>
                <w:tcPr>
                  <w:tcW w:w="0" w:type="auto"/>
                </w:tcPr>
                <w:p w14:paraId="456820A8"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6B9AAEB" w14:textId="77777777" w:rsidR="00D74F9C" w:rsidRPr="00AB45A3" w:rsidRDefault="00D74F9C" w:rsidP="00046F5A">
                  <w:pPr>
                    <w:jc w:val="center"/>
                    <w:rPr>
                      <w:sz w:val="16"/>
                      <w:szCs w:val="16"/>
                      <w:lang w:val="en-GB"/>
                    </w:rPr>
                  </w:pPr>
                </w:p>
              </w:tc>
              <w:tc>
                <w:tcPr>
                  <w:tcW w:w="0" w:type="auto"/>
                </w:tcPr>
                <w:p w14:paraId="5BDEC3B3" w14:textId="77777777" w:rsidR="00D74F9C" w:rsidRPr="00AB45A3" w:rsidRDefault="007147AB" w:rsidP="00046F5A">
                  <w:pPr>
                    <w:jc w:val="center"/>
                    <w:rPr>
                      <w:sz w:val="16"/>
                      <w:szCs w:val="16"/>
                      <w:lang w:val="en-GB"/>
                    </w:rPr>
                  </w:pPr>
                  <w:r>
                    <w:rPr>
                      <w:sz w:val="16"/>
                      <w:szCs w:val="16"/>
                      <w:lang w:val="en-GB"/>
                    </w:rPr>
                    <w:sym w:font="Wingdings" w:char="F0FC"/>
                  </w:r>
                </w:p>
              </w:tc>
            </w:tr>
            <w:tr w:rsidR="00D74F9C" w:rsidRPr="00AB45A3" w14:paraId="47C7EC3C" w14:textId="77777777" w:rsidTr="00046F5A">
              <w:tc>
                <w:tcPr>
                  <w:tcW w:w="0" w:type="auto"/>
                </w:tcPr>
                <w:p w14:paraId="7211A0E7"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956B1AF" w14:textId="77777777" w:rsidR="00D74F9C" w:rsidRPr="00AB45A3" w:rsidRDefault="00D74F9C" w:rsidP="00046F5A">
                  <w:pPr>
                    <w:jc w:val="center"/>
                    <w:rPr>
                      <w:sz w:val="16"/>
                      <w:szCs w:val="16"/>
                      <w:lang w:val="en-GB"/>
                    </w:rPr>
                  </w:pPr>
                </w:p>
              </w:tc>
              <w:tc>
                <w:tcPr>
                  <w:tcW w:w="0" w:type="auto"/>
                </w:tcPr>
                <w:p w14:paraId="7DEB5279" w14:textId="77777777" w:rsidR="00D74F9C" w:rsidRPr="00AB45A3" w:rsidRDefault="00046F5A" w:rsidP="00046F5A">
                  <w:pPr>
                    <w:jc w:val="center"/>
                    <w:rPr>
                      <w:sz w:val="16"/>
                      <w:szCs w:val="16"/>
                      <w:lang w:val="en-GB"/>
                    </w:rPr>
                  </w:pPr>
                  <w:r>
                    <w:rPr>
                      <w:sz w:val="16"/>
                      <w:szCs w:val="16"/>
                      <w:lang w:val="en-GB"/>
                    </w:rPr>
                    <w:sym w:font="Wingdings" w:char="F0FC"/>
                  </w:r>
                </w:p>
              </w:tc>
            </w:tr>
          </w:tbl>
          <w:p w14:paraId="5BBE9270" w14:textId="77777777" w:rsidR="00D74F9C" w:rsidRPr="00E92C27" w:rsidRDefault="00D74F9C" w:rsidP="007A1183">
            <w:pPr>
              <w:pStyle w:val="Code"/>
              <w:rPr>
                <w:rFonts w:cs="Courier New"/>
              </w:rPr>
            </w:pPr>
          </w:p>
        </w:tc>
      </w:tr>
      <w:tr w:rsidR="00D74F9C" w14:paraId="2A17C471" w14:textId="77777777" w:rsidTr="00D74F9C">
        <w:tc>
          <w:tcPr>
            <w:tcW w:w="1617" w:type="dxa"/>
            <w:vAlign w:val="center"/>
          </w:tcPr>
          <w:p w14:paraId="02AC309C" w14:textId="77777777" w:rsidR="00D74F9C" w:rsidRPr="00EC2317" w:rsidRDefault="00D74F9C" w:rsidP="007A1183">
            <w:pPr>
              <w:rPr>
                <w:b/>
                <w:lang w:val="en-GB"/>
              </w:rPr>
            </w:pPr>
            <w:r w:rsidRPr="00EC2317">
              <w:rPr>
                <w:b/>
                <w:lang w:val="en-GB"/>
              </w:rPr>
              <w:t>Example:</w:t>
            </w:r>
          </w:p>
        </w:tc>
        <w:tc>
          <w:tcPr>
            <w:tcW w:w="8571" w:type="dxa"/>
          </w:tcPr>
          <w:p w14:paraId="22D1728B" w14:textId="77777777" w:rsidR="00877181" w:rsidRDefault="00877181" w:rsidP="0087718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5823F5DF" w14:textId="77777777" w:rsidR="00877181" w:rsidRDefault="00877181" w:rsidP="00877181">
            <w:pPr>
              <w:pStyle w:val="Code"/>
              <w:rPr>
                <w:rFonts w:cs="Courier New"/>
              </w:rPr>
            </w:pPr>
            <w:r w:rsidRPr="00E92C27">
              <w:rPr>
                <w:rFonts w:cs="Courier New"/>
              </w:rPr>
              <w:t>…</w:t>
            </w:r>
          </w:p>
          <w:p w14:paraId="769C3F67" w14:textId="77777777" w:rsidR="00877181" w:rsidRDefault="00D74F9C" w:rsidP="00DD3C2C">
            <w:pPr>
              <w:pStyle w:val="Code"/>
              <w:rPr>
                <w:rFonts w:cs="Courier New"/>
              </w:rPr>
            </w:pPr>
            <w:r w:rsidRPr="00E92C27">
              <w:rPr>
                <w:rFonts w:cs="Courier New"/>
              </w:rPr>
              <w:t>PRH  accession  …  search_engine_score</w:t>
            </w:r>
            <w:r w:rsidR="00877181">
              <w:rPr>
                <w:rFonts w:cs="Courier New"/>
              </w:rPr>
              <w:t>[1]</w:t>
            </w:r>
            <w:r>
              <w:rPr>
                <w:rFonts w:cs="Courier New"/>
              </w:rPr>
              <w:t>_ms_run[1]</w:t>
            </w:r>
            <w:r w:rsidR="00877181">
              <w:rPr>
                <w:rFonts w:cs="Courier New"/>
              </w:rPr>
              <w:t xml:space="preserve"> </w:t>
            </w:r>
          </w:p>
          <w:p w14:paraId="633958FD" w14:textId="77777777" w:rsidR="00D74F9C" w:rsidRPr="00E92C27" w:rsidRDefault="00877181" w:rsidP="00DD3C2C">
            <w:pPr>
              <w:pStyle w:val="Code"/>
              <w:rPr>
                <w:rFonts w:cs="Courier New"/>
              </w:rPr>
            </w:pPr>
            <w:r>
              <w:rPr>
                <w:rFonts w:cs="Courier New"/>
              </w:rPr>
              <w:t>PRT  P12345     …  50</w:t>
            </w:r>
            <w:r w:rsidRPr="00E92C27">
              <w:rPr>
                <w:rFonts w:cs="Courier New"/>
              </w:rPr>
              <w:t xml:space="preserve"> </w:t>
            </w:r>
            <w:r>
              <w:rPr>
                <w:rFonts w:cs="Courier New"/>
              </w:rPr>
              <w:t xml:space="preserve">                                                          …</w:t>
            </w:r>
            <w:r>
              <w:rPr>
                <w:rFonts w:cs="Courier New"/>
              </w:rPr>
              <w:br/>
              <w:t xml:space="preserve">PRT  P12346     … </w:t>
            </w:r>
            <w:r w:rsidRPr="00E92C27">
              <w:rPr>
                <w:rFonts w:cs="Courier New"/>
              </w:rPr>
              <w:t xml:space="preserve"> </w:t>
            </w:r>
            <w:r>
              <w:rPr>
                <w:rFonts w:cs="Courier New"/>
              </w:rPr>
              <w:t xml:space="preserve">36                               </w:t>
            </w:r>
            <w:r w:rsidR="009349C7">
              <w:rPr>
                <w:rFonts w:cs="Courier New"/>
              </w:rPr>
              <w:t xml:space="preserve"> </w:t>
            </w:r>
            <w:r w:rsidRPr="00E92C27">
              <w:rPr>
                <w:rFonts w:cs="Courier New"/>
              </w:rPr>
              <w:t xml:space="preserve">                   </w:t>
            </w:r>
            <w:r>
              <w:rPr>
                <w:rFonts w:cs="Courier New"/>
              </w:rPr>
              <w:t xml:space="preserve"> </w:t>
            </w:r>
            <w:r w:rsidRPr="00E92C27">
              <w:rPr>
                <w:rFonts w:cs="Courier New"/>
              </w:rPr>
              <w:t xml:space="preserve">       </w:t>
            </w:r>
            <w:r w:rsidR="00D74F9C" w:rsidRPr="00E92C27">
              <w:rPr>
                <w:rFonts w:cs="Courier New"/>
              </w:rPr>
              <w:t>…</w:t>
            </w:r>
          </w:p>
        </w:tc>
      </w:tr>
    </w:tbl>
    <w:p w14:paraId="6CD7F76B"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A03BA1" w14:textId="77777777" w:rsidTr="00D74F9C">
        <w:tc>
          <w:tcPr>
            <w:tcW w:w="1617" w:type="dxa"/>
            <w:vAlign w:val="center"/>
          </w:tcPr>
          <w:p w14:paraId="343BB1F1" w14:textId="77777777" w:rsidR="007A1183" w:rsidRPr="00EC2317" w:rsidRDefault="007A1183" w:rsidP="007A1183">
            <w:pPr>
              <w:rPr>
                <w:b/>
                <w:lang w:val="en-GB"/>
              </w:rPr>
            </w:pPr>
            <w:r w:rsidRPr="00EC2317">
              <w:rPr>
                <w:b/>
                <w:lang w:val="en-GB"/>
              </w:rPr>
              <w:t>Description:</w:t>
            </w:r>
          </w:p>
        </w:tc>
        <w:tc>
          <w:tcPr>
            <w:tcW w:w="8571" w:type="dxa"/>
          </w:tcPr>
          <w:p w14:paraId="71263DF1" w14:textId="77777777" w:rsidR="007A1183" w:rsidRPr="00EC2317" w:rsidRDefault="007A1183" w:rsidP="007A1183">
            <w:pPr>
              <w:rPr>
                <w:lang w:val="en-GB"/>
              </w:rPr>
            </w:pPr>
            <w:r w:rsidRPr="00EC2317">
              <w:rPr>
                <w:lang w:val="en-GB"/>
              </w:rPr>
              <w:t xml:space="preserve">The reliability of the given protein identification. This must be supplied by the resource and has to be one of the following values: </w:t>
            </w:r>
          </w:p>
          <w:p w14:paraId="63234D1F" w14:textId="77777777" w:rsidR="007A1183" w:rsidRPr="00EC2317" w:rsidRDefault="007A1183" w:rsidP="007A1183">
            <w:pPr>
              <w:ind w:firstLine="720"/>
              <w:jc w:val="both"/>
              <w:rPr>
                <w:lang w:val="en-GB"/>
              </w:rPr>
            </w:pPr>
            <w:r w:rsidRPr="00EC2317">
              <w:rPr>
                <w:lang w:val="en-GB"/>
              </w:rPr>
              <w:t>1: high reliability</w:t>
            </w:r>
          </w:p>
          <w:p w14:paraId="5C5280CB" w14:textId="77777777" w:rsidR="007A1183" w:rsidRPr="00EC2317" w:rsidRDefault="007A1183" w:rsidP="007A1183">
            <w:pPr>
              <w:ind w:firstLine="720"/>
              <w:jc w:val="both"/>
              <w:rPr>
                <w:lang w:val="en-GB"/>
              </w:rPr>
            </w:pPr>
            <w:r w:rsidRPr="00EC2317">
              <w:rPr>
                <w:lang w:val="en-GB"/>
              </w:rPr>
              <w:t>2: medium reliability</w:t>
            </w:r>
          </w:p>
          <w:p w14:paraId="6423C01D" w14:textId="77777777" w:rsidR="007A1183" w:rsidRPr="00EC2317" w:rsidRDefault="007A1183" w:rsidP="007A1183">
            <w:pPr>
              <w:ind w:firstLine="720"/>
              <w:jc w:val="both"/>
              <w:rPr>
                <w:lang w:val="en-GB"/>
              </w:rPr>
            </w:pPr>
            <w:r w:rsidRPr="00EC2317">
              <w:rPr>
                <w:lang w:val="en-GB"/>
              </w:rPr>
              <w:t>3: poor reliability</w:t>
            </w:r>
          </w:p>
          <w:p w14:paraId="4A8E069B" w14:textId="77777777" w:rsidR="007A1183" w:rsidRPr="00EC2317" w:rsidRDefault="007A1183" w:rsidP="007A1183">
            <w:pPr>
              <w:rPr>
                <w:lang w:val="en-GB"/>
              </w:rPr>
            </w:pPr>
            <w:r w:rsidRPr="00EC2317">
              <w:rPr>
                <w:lang w:val="en-GB"/>
              </w:rPr>
              <w:t>Important: An identification's reliability is resource-dependent.</w:t>
            </w:r>
          </w:p>
        </w:tc>
      </w:tr>
      <w:tr w:rsidR="007A1183" w14:paraId="145EF4B4" w14:textId="77777777" w:rsidTr="00D74F9C">
        <w:tc>
          <w:tcPr>
            <w:tcW w:w="1617" w:type="dxa"/>
            <w:vAlign w:val="center"/>
          </w:tcPr>
          <w:p w14:paraId="2F1C68BB" w14:textId="77777777" w:rsidR="007A1183" w:rsidRPr="00EC2317" w:rsidRDefault="007A1183" w:rsidP="007A1183">
            <w:pPr>
              <w:rPr>
                <w:b/>
                <w:lang w:val="en-GB"/>
              </w:rPr>
            </w:pPr>
            <w:r w:rsidRPr="00EC2317">
              <w:rPr>
                <w:b/>
                <w:lang w:val="en-GB"/>
              </w:rPr>
              <w:t>Type:</w:t>
            </w:r>
          </w:p>
        </w:tc>
        <w:tc>
          <w:tcPr>
            <w:tcW w:w="8571" w:type="dxa"/>
          </w:tcPr>
          <w:p w14:paraId="6FEA8E38" w14:textId="77777777" w:rsidR="007A1183" w:rsidRPr="00EC2317" w:rsidRDefault="007A1183" w:rsidP="007A1183">
            <w:pPr>
              <w:rPr>
                <w:lang w:val="en-GB"/>
              </w:rPr>
            </w:pPr>
            <w:r w:rsidRPr="00EC2317">
              <w:rPr>
                <w:lang w:val="en-GB"/>
              </w:rPr>
              <w:t>Integer</w:t>
            </w:r>
          </w:p>
        </w:tc>
      </w:tr>
      <w:tr w:rsidR="00D74F9C" w14:paraId="0207FBF3" w14:textId="77777777" w:rsidTr="00D74F9C">
        <w:tc>
          <w:tcPr>
            <w:tcW w:w="1617" w:type="dxa"/>
            <w:vAlign w:val="center"/>
          </w:tcPr>
          <w:p w14:paraId="19DE68B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47E92D6E" w14:textId="77777777" w:rsidTr="00046F5A">
              <w:tc>
                <w:tcPr>
                  <w:tcW w:w="0" w:type="auto"/>
                  <w:tcBorders>
                    <w:top w:val="nil"/>
                    <w:left w:val="nil"/>
                  </w:tcBorders>
                </w:tcPr>
                <w:p w14:paraId="04633D33" w14:textId="77777777" w:rsidR="00D74F9C" w:rsidRPr="00AB45A3" w:rsidRDefault="00D74F9C" w:rsidP="00046F5A">
                  <w:pPr>
                    <w:jc w:val="center"/>
                    <w:rPr>
                      <w:sz w:val="16"/>
                      <w:szCs w:val="16"/>
                      <w:lang w:val="en-GB"/>
                    </w:rPr>
                  </w:pPr>
                </w:p>
              </w:tc>
              <w:tc>
                <w:tcPr>
                  <w:tcW w:w="0" w:type="auto"/>
                </w:tcPr>
                <w:p w14:paraId="6E2F7A6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E77E06B"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16EC127E" w14:textId="77777777" w:rsidTr="00046F5A">
              <w:tc>
                <w:tcPr>
                  <w:tcW w:w="0" w:type="auto"/>
                </w:tcPr>
                <w:p w14:paraId="5780B68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E6D2D2" w14:textId="77777777" w:rsidR="00D74F9C" w:rsidRPr="00AB45A3" w:rsidRDefault="00D74F9C" w:rsidP="00046F5A">
                  <w:pPr>
                    <w:jc w:val="center"/>
                    <w:rPr>
                      <w:sz w:val="16"/>
                      <w:szCs w:val="16"/>
                      <w:lang w:val="en-GB"/>
                    </w:rPr>
                  </w:pPr>
                </w:p>
              </w:tc>
              <w:tc>
                <w:tcPr>
                  <w:tcW w:w="0" w:type="auto"/>
                </w:tcPr>
                <w:p w14:paraId="5532BF91" w14:textId="77777777" w:rsidR="00D74F9C" w:rsidRPr="00AB45A3" w:rsidRDefault="00D74F9C" w:rsidP="00046F5A">
                  <w:pPr>
                    <w:jc w:val="center"/>
                    <w:rPr>
                      <w:sz w:val="16"/>
                      <w:szCs w:val="16"/>
                      <w:lang w:val="en-GB"/>
                    </w:rPr>
                  </w:pPr>
                </w:p>
              </w:tc>
            </w:tr>
            <w:tr w:rsidR="00D74F9C" w:rsidRPr="00AB45A3" w14:paraId="2C413A2D" w14:textId="77777777" w:rsidTr="00046F5A">
              <w:tc>
                <w:tcPr>
                  <w:tcW w:w="0" w:type="auto"/>
                </w:tcPr>
                <w:p w14:paraId="798E2611"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D574027" w14:textId="77777777" w:rsidR="00D74F9C" w:rsidRPr="00AB45A3" w:rsidRDefault="00D74F9C" w:rsidP="00046F5A">
                  <w:pPr>
                    <w:jc w:val="center"/>
                    <w:rPr>
                      <w:sz w:val="16"/>
                      <w:szCs w:val="16"/>
                      <w:lang w:val="en-GB"/>
                    </w:rPr>
                  </w:pPr>
                </w:p>
              </w:tc>
              <w:tc>
                <w:tcPr>
                  <w:tcW w:w="0" w:type="auto"/>
                </w:tcPr>
                <w:p w14:paraId="7744FA3F" w14:textId="77777777" w:rsidR="00D74F9C" w:rsidRPr="00AB45A3" w:rsidRDefault="00D74F9C" w:rsidP="00046F5A">
                  <w:pPr>
                    <w:jc w:val="center"/>
                    <w:rPr>
                      <w:sz w:val="16"/>
                      <w:szCs w:val="16"/>
                      <w:lang w:val="en-GB"/>
                    </w:rPr>
                  </w:pPr>
                </w:p>
              </w:tc>
            </w:tr>
          </w:tbl>
          <w:p w14:paraId="5D618A6A" w14:textId="77777777" w:rsidR="00D74F9C" w:rsidRPr="00E92C27" w:rsidRDefault="00D74F9C" w:rsidP="007A1183">
            <w:pPr>
              <w:pStyle w:val="Code"/>
              <w:rPr>
                <w:rFonts w:cs="Courier New"/>
              </w:rPr>
            </w:pPr>
          </w:p>
        </w:tc>
      </w:tr>
      <w:tr w:rsidR="007A1183" w14:paraId="0C24F26E" w14:textId="77777777" w:rsidTr="00D74F9C">
        <w:tc>
          <w:tcPr>
            <w:tcW w:w="1617" w:type="dxa"/>
            <w:vAlign w:val="center"/>
          </w:tcPr>
          <w:p w14:paraId="07593AED" w14:textId="77777777" w:rsidR="007A1183" w:rsidRPr="00EC2317" w:rsidRDefault="007A1183" w:rsidP="007A1183">
            <w:pPr>
              <w:rPr>
                <w:b/>
                <w:lang w:val="en-GB"/>
              </w:rPr>
            </w:pPr>
            <w:r w:rsidRPr="00EC2317">
              <w:rPr>
                <w:b/>
                <w:lang w:val="en-GB"/>
              </w:rPr>
              <w:t>Example:</w:t>
            </w:r>
          </w:p>
        </w:tc>
        <w:tc>
          <w:tcPr>
            <w:tcW w:w="8571" w:type="dxa"/>
          </w:tcPr>
          <w:p w14:paraId="05363892" w14:textId="77777777" w:rsidR="007A1183" w:rsidRPr="00E92C27" w:rsidRDefault="007A1183" w:rsidP="00DD3C2C">
            <w:pPr>
              <w:pStyle w:val="Code"/>
              <w:rPr>
                <w:rFonts w:cs="Courier New"/>
              </w:rPr>
            </w:pPr>
            <w:r w:rsidRPr="00E92C27">
              <w:rPr>
                <w:rFonts w:cs="Courier New"/>
              </w:rPr>
              <w:t>PRH  accession  …   reliability   …</w:t>
            </w:r>
            <w:r w:rsidRPr="00E92C27">
              <w:rPr>
                <w:rFonts w:cs="Courier New"/>
              </w:rPr>
              <w:br/>
              <w:t xml:space="preserve">PRT  P12345     …   </w:t>
            </w:r>
            <w:r w:rsidR="002D4225">
              <w:rPr>
                <w:rFonts w:cs="Courier New"/>
              </w:rPr>
              <w:t>2</w:t>
            </w:r>
            <w:r w:rsidR="002D4225" w:rsidRPr="00E92C27">
              <w:rPr>
                <w:rFonts w:cs="Courier New"/>
              </w:rPr>
              <w:t xml:space="preserve">             </w:t>
            </w:r>
            <w:r w:rsidRPr="00E92C27">
              <w:rPr>
                <w:rFonts w:cs="Courier New"/>
              </w:rPr>
              <w:t>…</w:t>
            </w:r>
            <w:r w:rsidRPr="00E92C27">
              <w:rPr>
                <w:rFonts w:cs="Courier New"/>
              </w:rPr>
              <w:br/>
              <w:t>PRT  P12346     …   1             …</w:t>
            </w:r>
          </w:p>
        </w:tc>
      </w:tr>
    </w:tbl>
    <w:p w14:paraId="00750F6E" w14:textId="77777777" w:rsidR="007A1183" w:rsidRDefault="007A1183" w:rsidP="007A1183">
      <w:pPr>
        <w:pStyle w:val="Heading3"/>
        <w:rPr>
          <w:lang w:val="en-GB"/>
        </w:rPr>
      </w:pPr>
      <w:r w:rsidRPr="009E4B54">
        <w:rPr>
          <w:lang w:val="en-GB"/>
        </w:rPr>
        <w:t>num_p</w:t>
      </w:r>
      <w:r w:rsidR="00546D67">
        <w:rPr>
          <w:lang w:val="en-GB"/>
        </w:rPr>
        <w:t>sms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2F0E934" w14:textId="77777777" w:rsidTr="00046F5A">
        <w:tc>
          <w:tcPr>
            <w:tcW w:w="1617" w:type="dxa"/>
            <w:vAlign w:val="center"/>
          </w:tcPr>
          <w:p w14:paraId="25DD94A4" w14:textId="77777777" w:rsidR="007A1183" w:rsidRPr="00EC2317" w:rsidRDefault="007A1183" w:rsidP="007A1183">
            <w:pPr>
              <w:rPr>
                <w:b/>
                <w:lang w:val="en-GB"/>
              </w:rPr>
            </w:pPr>
            <w:r w:rsidRPr="00EC2317">
              <w:rPr>
                <w:b/>
                <w:lang w:val="en-GB"/>
              </w:rPr>
              <w:t>Description:</w:t>
            </w:r>
          </w:p>
        </w:tc>
        <w:tc>
          <w:tcPr>
            <w:tcW w:w="8571" w:type="dxa"/>
          </w:tcPr>
          <w:p w14:paraId="409C302C" w14:textId="77777777" w:rsidR="007A1183" w:rsidRPr="00EC2317" w:rsidRDefault="0065680A" w:rsidP="00AA4BF2">
            <w:pPr>
              <w:jc w:val="both"/>
              <w:rPr>
                <w:lang w:val="en-GB"/>
              </w:rPr>
            </w:pPr>
            <w:r>
              <w:t>The count of the total significant PSMs that can be mapped to the reported</w:t>
            </w:r>
            <w:r>
              <w:rPr>
                <w:lang w:val="en-GB"/>
              </w:rPr>
              <w:t xml:space="preserve"> protein</w:t>
            </w:r>
            <w:r w:rsidR="007A1183" w:rsidRPr="00EC2317">
              <w:rPr>
                <w:lang w:val="en-GB"/>
              </w:rPr>
              <w:t>.</w:t>
            </w:r>
          </w:p>
        </w:tc>
      </w:tr>
      <w:tr w:rsidR="007A1183" w14:paraId="27F123C0" w14:textId="77777777" w:rsidTr="00046F5A">
        <w:tc>
          <w:tcPr>
            <w:tcW w:w="1617" w:type="dxa"/>
            <w:vAlign w:val="center"/>
          </w:tcPr>
          <w:p w14:paraId="2F2F508D" w14:textId="77777777" w:rsidR="007A1183" w:rsidRPr="00EC2317" w:rsidRDefault="007A1183" w:rsidP="007A1183">
            <w:pPr>
              <w:rPr>
                <w:b/>
                <w:lang w:val="en-GB"/>
              </w:rPr>
            </w:pPr>
            <w:r w:rsidRPr="00EC2317">
              <w:rPr>
                <w:b/>
                <w:lang w:val="en-GB"/>
              </w:rPr>
              <w:t>Type:</w:t>
            </w:r>
          </w:p>
        </w:tc>
        <w:tc>
          <w:tcPr>
            <w:tcW w:w="8571" w:type="dxa"/>
          </w:tcPr>
          <w:p w14:paraId="4531F0D6" w14:textId="77777777" w:rsidR="007A1183" w:rsidRPr="00EC2317" w:rsidRDefault="007A1183" w:rsidP="007A1183">
            <w:pPr>
              <w:rPr>
                <w:lang w:val="en-GB"/>
              </w:rPr>
            </w:pPr>
            <w:r w:rsidRPr="00EC2317">
              <w:rPr>
                <w:lang w:val="en-GB"/>
              </w:rPr>
              <w:t>Integer</w:t>
            </w:r>
          </w:p>
        </w:tc>
      </w:tr>
      <w:tr w:rsidR="00046F5A" w14:paraId="7606580C" w14:textId="77777777" w:rsidTr="00046F5A">
        <w:tc>
          <w:tcPr>
            <w:tcW w:w="1617" w:type="dxa"/>
            <w:vAlign w:val="center"/>
          </w:tcPr>
          <w:p w14:paraId="68F546B4"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4FA466BF" w14:textId="77777777" w:rsidTr="00046F5A">
              <w:tc>
                <w:tcPr>
                  <w:tcW w:w="0" w:type="auto"/>
                  <w:tcBorders>
                    <w:top w:val="nil"/>
                    <w:left w:val="nil"/>
                  </w:tcBorders>
                </w:tcPr>
                <w:p w14:paraId="24A64BF2" w14:textId="77777777" w:rsidR="00046F5A" w:rsidRPr="00AB45A3" w:rsidRDefault="00046F5A" w:rsidP="00046F5A">
                  <w:pPr>
                    <w:jc w:val="center"/>
                    <w:rPr>
                      <w:sz w:val="16"/>
                      <w:szCs w:val="16"/>
                      <w:lang w:val="en-GB"/>
                    </w:rPr>
                  </w:pPr>
                </w:p>
              </w:tc>
              <w:tc>
                <w:tcPr>
                  <w:tcW w:w="0" w:type="auto"/>
                </w:tcPr>
                <w:p w14:paraId="1ABC539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5E07990"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F9341F" w14:textId="77777777" w:rsidTr="00046F5A">
              <w:tc>
                <w:tcPr>
                  <w:tcW w:w="0" w:type="auto"/>
                </w:tcPr>
                <w:p w14:paraId="71069AA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25670C40" w14:textId="77777777" w:rsidR="00046F5A" w:rsidRPr="00AB45A3" w:rsidRDefault="00046F5A" w:rsidP="00046F5A">
                  <w:pPr>
                    <w:jc w:val="center"/>
                    <w:rPr>
                      <w:sz w:val="16"/>
                      <w:szCs w:val="16"/>
                      <w:lang w:val="en-GB"/>
                    </w:rPr>
                  </w:pPr>
                </w:p>
              </w:tc>
              <w:tc>
                <w:tcPr>
                  <w:tcW w:w="0" w:type="auto"/>
                </w:tcPr>
                <w:p w14:paraId="7D4DAD2B" w14:textId="77777777" w:rsidR="00046F5A" w:rsidRPr="00AB45A3" w:rsidRDefault="00046F5A" w:rsidP="00046F5A">
                  <w:pPr>
                    <w:jc w:val="center"/>
                    <w:rPr>
                      <w:sz w:val="16"/>
                      <w:szCs w:val="16"/>
                      <w:lang w:val="en-GB"/>
                    </w:rPr>
                  </w:pPr>
                </w:p>
              </w:tc>
            </w:tr>
            <w:tr w:rsidR="00046F5A" w:rsidRPr="00AB45A3" w14:paraId="43766127" w14:textId="77777777" w:rsidTr="00046F5A">
              <w:tc>
                <w:tcPr>
                  <w:tcW w:w="0" w:type="auto"/>
                </w:tcPr>
                <w:p w14:paraId="1E515983"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31E3BEAC" w14:textId="77777777" w:rsidR="00046F5A" w:rsidRPr="00AB45A3" w:rsidRDefault="00046F5A" w:rsidP="00046F5A">
                  <w:pPr>
                    <w:jc w:val="center"/>
                    <w:rPr>
                      <w:sz w:val="16"/>
                      <w:szCs w:val="16"/>
                      <w:lang w:val="en-GB"/>
                    </w:rPr>
                  </w:pPr>
                </w:p>
              </w:tc>
              <w:tc>
                <w:tcPr>
                  <w:tcW w:w="0" w:type="auto"/>
                </w:tcPr>
                <w:p w14:paraId="09169C49" w14:textId="77777777" w:rsidR="00046F5A" w:rsidRPr="00AB45A3" w:rsidRDefault="00046F5A" w:rsidP="00046F5A">
                  <w:pPr>
                    <w:jc w:val="center"/>
                    <w:rPr>
                      <w:sz w:val="16"/>
                      <w:szCs w:val="16"/>
                      <w:lang w:val="en-GB"/>
                    </w:rPr>
                  </w:pPr>
                  <w:r>
                    <w:rPr>
                      <w:sz w:val="16"/>
                      <w:szCs w:val="16"/>
                      <w:lang w:val="en-GB"/>
                    </w:rPr>
                    <w:sym w:font="Wingdings" w:char="F0FC"/>
                  </w:r>
                </w:p>
              </w:tc>
            </w:tr>
          </w:tbl>
          <w:p w14:paraId="2F79FDB2" w14:textId="77777777" w:rsidR="00046F5A" w:rsidRPr="00E92C27" w:rsidRDefault="00046F5A" w:rsidP="007A1183">
            <w:pPr>
              <w:pStyle w:val="Code"/>
              <w:rPr>
                <w:rFonts w:cs="Courier New"/>
              </w:rPr>
            </w:pPr>
          </w:p>
        </w:tc>
      </w:tr>
      <w:tr w:rsidR="00046F5A" w14:paraId="1672019A" w14:textId="77777777" w:rsidTr="00046F5A">
        <w:tc>
          <w:tcPr>
            <w:tcW w:w="1617" w:type="dxa"/>
            <w:vAlign w:val="center"/>
          </w:tcPr>
          <w:p w14:paraId="6C6CC203" w14:textId="77777777" w:rsidR="00046F5A" w:rsidRPr="00EC2317" w:rsidRDefault="00046F5A" w:rsidP="007A1183">
            <w:pPr>
              <w:rPr>
                <w:b/>
                <w:lang w:val="en-GB"/>
              </w:rPr>
            </w:pPr>
            <w:r w:rsidRPr="00EC2317">
              <w:rPr>
                <w:b/>
                <w:lang w:val="en-GB"/>
              </w:rPr>
              <w:t>Example:</w:t>
            </w:r>
          </w:p>
        </w:tc>
        <w:tc>
          <w:tcPr>
            <w:tcW w:w="8571" w:type="dxa"/>
          </w:tcPr>
          <w:p w14:paraId="235BDE75" w14:textId="77777777" w:rsidR="00046F5A" w:rsidRPr="00E92C27" w:rsidRDefault="00046F5A"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s</w:t>
            </w:r>
            <w:r>
              <w:rPr>
                <w:rFonts w:cs="Courier New"/>
              </w:rPr>
              <w:t>ms_ms_run[1]</w:t>
            </w:r>
            <w:r w:rsidRPr="00E92C27">
              <w:rPr>
                <w:rFonts w:cs="Courier New"/>
              </w:rPr>
              <w:t xml:space="preserve">  …</w:t>
            </w:r>
            <w:r w:rsidRPr="00E92C27">
              <w:rPr>
                <w:rFonts w:cs="Courier New"/>
              </w:rPr>
              <w:br/>
              <w:t>PRT  P12345     …   4             …</w:t>
            </w:r>
          </w:p>
        </w:tc>
      </w:tr>
    </w:tbl>
    <w:p w14:paraId="2EB43548" w14:textId="77777777" w:rsidR="007A1183" w:rsidRPr="00872799" w:rsidRDefault="007A1183" w:rsidP="007A1183">
      <w:pPr>
        <w:pStyle w:val="Heading3"/>
        <w:rPr>
          <w:lang w:val="en-GB"/>
        </w:rPr>
      </w:pPr>
      <w:r w:rsidRPr="00872799">
        <w:rPr>
          <w:lang w:val="en-GB"/>
        </w:rPr>
        <w:t>num_peptides_distinct</w:t>
      </w:r>
      <w:r w:rsidR="00872799" w:rsidRPr="00872799">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3CCF54" w14:textId="77777777" w:rsidTr="00046F5A">
        <w:tc>
          <w:tcPr>
            <w:tcW w:w="1617" w:type="dxa"/>
            <w:vAlign w:val="center"/>
          </w:tcPr>
          <w:p w14:paraId="526CD7CF" w14:textId="77777777" w:rsidR="007A1183" w:rsidRPr="00EC2317" w:rsidRDefault="007A1183" w:rsidP="007A1183">
            <w:pPr>
              <w:rPr>
                <w:b/>
                <w:lang w:val="en-GB"/>
              </w:rPr>
            </w:pPr>
            <w:r w:rsidRPr="00EC2317">
              <w:rPr>
                <w:b/>
                <w:lang w:val="en-GB"/>
              </w:rPr>
              <w:t>Description:</w:t>
            </w:r>
          </w:p>
        </w:tc>
        <w:tc>
          <w:tcPr>
            <w:tcW w:w="8571" w:type="dxa"/>
          </w:tcPr>
          <w:p w14:paraId="349FF312" w14:textId="77777777" w:rsidR="007A1183" w:rsidRPr="00EC2317" w:rsidRDefault="0065680A" w:rsidP="00AA4BF2">
            <w:pPr>
              <w:jc w:val="both"/>
              <w:rPr>
                <w:lang w:val="en-GB"/>
              </w:rPr>
            </w:pPr>
            <w:r>
              <w:t>The count of the number of different peptide sequences that have been identified above the significance threshold. Different modifications or charge states of the same peptide are not counted</w:t>
            </w:r>
            <w:r w:rsidR="007A1183" w:rsidRPr="00EC2317">
              <w:rPr>
                <w:lang w:val="en-GB"/>
              </w:rPr>
              <w:t>.</w:t>
            </w:r>
          </w:p>
        </w:tc>
      </w:tr>
      <w:tr w:rsidR="007A1183" w14:paraId="425B399F" w14:textId="77777777" w:rsidTr="00046F5A">
        <w:tc>
          <w:tcPr>
            <w:tcW w:w="1617" w:type="dxa"/>
            <w:vAlign w:val="center"/>
          </w:tcPr>
          <w:p w14:paraId="72EAC8E4" w14:textId="77777777" w:rsidR="007A1183" w:rsidRPr="00EC2317" w:rsidRDefault="007A1183" w:rsidP="007A1183">
            <w:pPr>
              <w:rPr>
                <w:b/>
                <w:lang w:val="en-GB"/>
              </w:rPr>
            </w:pPr>
            <w:r w:rsidRPr="00EC2317">
              <w:rPr>
                <w:b/>
                <w:lang w:val="en-GB"/>
              </w:rPr>
              <w:lastRenderedPageBreak/>
              <w:t>Type:</w:t>
            </w:r>
          </w:p>
        </w:tc>
        <w:tc>
          <w:tcPr>
            <w:tcW w:w="8571" w:type="dxa"/>
          </w:tcPr>
          <w:p w14:paraId="3429CAF0" w14:textId="77777777" w:rsidR="007A1183" w:rsidRPr="00EC2317" w:rsidRDefault="007A1183" w:rsidP="007A1183">
            <w:pPr>
              <w:rPr>
                <w:lang w:val="en-GB"/>
              </w:rPr>
            </w:pPr>
            <w:r w:rsidRPr="00EC2317">
              <w:rPr>
                <w:lang w:val="en-GB"/>
              </w:rPr>
              <w:t>Integer</w:t>
            </w:r>
          </w:p>
        </w:tc>
      </w:tr>
      <w:tr w:rsidR="00046F5A" w14:paraId="027DF7DD" w14:textId="77777777" w:rsidTr="00046F5A">
        <w:tc>
          <w:tcPr>
            <w:tcW w:w="1617" w:type="dxa"/>
            <w:vAlign w:val="center"/>
          </w:tcPr>
          <w:p w14:paraId="40BE59D6"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1E2C5641" w14:textId="77777777" w:rsidTr="00046F5A">
              <w:tc>
                <w:tcPr>
                  <w:tcW w:w="0" w:type="auto"/>
                  <w:tcBorders>
                    <w:top w:val="nil"/>
                    <w:left w:val="nil"/>
                  </w:tcBorders>
                </w:tcPr>
                <w:p w14:paraId="61892EBF" w14:textId="77777777" w:rsidR="00046F5A" w:rsidRPr="00AB45A3" w:rsidRDefault="00046F5A" w:rsidP="00046F5A">
                  <w:pPr>
                    <w:jc w:val="center"/>
                    <w:rPr>
                      <w:sz w:val="16"/>
                      <w:szCs w:val="16"/>
                      <w:lang w:val="en-GB"/>
                    </w:rPr>
                  </w:pPr>
                </w:p>
              </w:tc>
              <w:tc>
                <w:tcPr>
                  <w:tcW w:w="0" w:type="auto"/>
                </w:tcPr>
                <w:p w14:paraId="66D3449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51FAD0E2"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40DB0EF" w14:textId="77777777" w:rsidTr="00046F5A">
              <w:tc>
                <w:tcPr>
                  <w:tcW w:w="0" w:type="auto"/>
                </w:tcPr>
                <w:p w14:paraId="25F5C186"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00DF736" w14:textId="77777777" w:rsidR="00046F5A" w:rsidRPr="00AB45A3" w:rsidRDefault="00046F5A" w:rsidP="00046F5A">
                  <w:pPr>
                    <w:jc w:val="center"/>
                    <w:rPr>
                      <w:sz w:val="16"/>
                      <w:szCs w:val="16"/>
                      <w:lang w:val="en-GB"/>
                    </w:rPr>
                  </w:pPr>
                </w:p>
              </w:tc>
              <w:tc>
                <w:tcPr>
                  <w:tcW w:w="0" w:type="auto"/>
                </w:tcPr>
                <w:p w14:paraId="12D1C20A" w14:textId="77777777" w:rsidR="00046F5A" w:rsidRPr="00AB45A3" w:rsidRDefault="00046F5A" w:rsidP="00046F5A">
                  <w:pPr>
                    <w:jc w:val="center"/>
                    <w:rPr>
                      <w:sz w:val="16"/>
                      <w:szCs w:val="16"/>
                      <w:lang w:val="en-GB"/>
                    </w:rPr>
                  </w:pPr>
                </w:p>
              </w:tc>
            </w:tr>
            <w:tr w:rsidR="00046F5A" w:rsidRPr="00AB45A3" w14:paraId="23AFCE61" w14:textId="77777777" w:rsidTr="00046F5A">
              <w:tc>
                <w:tcPr>
                  <w:tcW w:w="0" w:type="auto"/>
                </w:tcPr>
                <w:p w14:paraId="6C49763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594A3C48" w14:textId="77777777" w:rsidR="00046F5A" w:rsidRPr="00AB45A3" w:rsidRDefault="00046F5A" w:rsidP="00046F5A">
                  <w:pPr>
                    <w:jc w:val="center"/>
                    <w:rPr>
                      <w:sz w:val="16"/>
                      <w:szCs w:val="16"/>
                      <w:lang w:val="en-GB"/>
                    </w:rPr>
                  </w:pPr>
                </w:p>
              </w:tc>
              <w:tc>
                <w:tcPr>
                  <w:tcW w:w="0" w:type="auto"/>
                </w:tcPr>
                <w:p w14:paraId="0FF7777E" w14:textId="77777777" w:rsidR="00046F5A" w:rsidRPr="00AB45A3" w:rsidRDefault="00046F5A" w:rsidP="00046F5A">
                  <w:pPr>
                    <w:jc w:val="center"/>
                    <w:rPr>
                      <w:sz w:val="16"/>
                      <w:szCs w:val="16"/>
                      <w:lang w:val="en-GB"/>
                    </w:rPr>
                  </w:pPr>
                  <w:r>
                    <w:rPr>
                      <w:sz w:val="16"/>
                      <w:szCs w:val="16"/>
                      <w:lang w:val="en-GB"/>
                    </w:rPr>
                    <w:sym w:font="Wingdings" w:char="F0FC"/>
                  </w:r>
                </w:p>
              </w:tc>
            </w:tr>
          </w:tbl>
          <w:p w14:paraId="2A8D1C28" w14:textId="77777777" w:rsidR="00046F5A" w:rsidRPr="00E92C27" w:rsidRDefault="00046F5A" w:rsidP="007A1183">
            <w:pPr>
              <w:pStyle w:val="Code"/>
              <w:rPr>
                <w:rFonts w:cs="Courier New"/>
              </w:rPr>
            </w:pPr>
          </w:p>
        </w:tc>
      </w:tr>
      <w:tr w:rsidR="007A1183" w14:paraId="3D924E99" w14:textId="77777777" w:rsidTr="00046F5A">
        <w:tc>
          <w:tcPr>
            <w:tcW w:w="1617" w:type="dxa"/>
            <w:vAlign w:val="center"/>
          </w:tcPr>
          <w:p w14:paraId="359A77C8" w14:textId="77777777" w:rsidR="007A1183" w:rsidRPr="00EC2317" w:rsidRDefault="007A1183" w:rsidP="007A1183">
            <w:pPr>
              <w:rPr>
                <w:b/>
                <w:lang w:val="en-GB"/>
              </w:rPr>
            </w:pPr>
            <w:r w:rsidRPr="00EC2317">
              <w:rPr>
                <w:b/>
                <w:lang w:val="en-GB"/>
              </w:rPr>
              <w:t>Example:</w:t>
            </w:r>
          </w:p>
        </w:tc>
        <w:tc>
          <w:tcPr>
            <w:tcW w:w="8571" w:type="dxa"/>
          </w:tcPr>
          <w:p w14:paraId="01F20ABB"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eptides_distinct</w:t>
            </w:r>
            <w:r w:rsidR="00854408">
              <w:rPr>
                <w:rFonts w:cs="Courier New"/>
              </w:rPr>
              <w:t>_</w:t>
            </w:r>
            <w:r w:rsidR="00A83AAF">
              <w:rPr>
                <w:rFonts w:cs="Courier New"/>
              </w:rPr>
              <w:t>ms_run</w:t>
            </w:r>
            <w:r w:rsidR="00854408">
              <w:rPr>
                <w:rFonts w:cs="Courier New"/>
              </w:rPr>
              <w:t>[1]</w:t>
            </w:r>
            <w:r w:rsidR="00854408" w:rsidRPr="00E92C27">
              <w:rPr>
                <w:rFonts w:cs="Courier New"/>
              </w:rPr>
              <w:t xml:space="preserve">  </w:t>
            </w:r>
            <w:r w:rsidRPr="00E92C27">
              <w:rPr>
                <w:rFonts w:cs="Courier New"/>
              </w:rPr>
              <w:t xml:space="preserve"> …</w:t>
            </w:r>
            <w:r w:rsidRPr="00E92C27">
              <w:rPr>
                <w:rFonts w:cs="Courier New"/>
              </w:rPr>
              <w:br/>
              <w:t>PRT  P12345     …   3                      …</w:t>
            </w:r>
          </w:p>
        </w:tc>
      </w:tr>
    </w:tbl>
    <w:p w14:paraId="30DE12EF" w14:textId="77777777" w:rsidR="007A1183" w:rsidRDefault="007A1183" w:rsidP="007A1183">
      <w:pPr>
        <w:pStyle w:val="Heading3"/>
        <w:rPr>
          <w:lang w:val="en-GB"/>
        </w:rPr>
      </w:pPr>
      <w:r w:rsidRPr="00C34A92">
        <w:rPr>
          <w:lang w:val="en-GB"/>
        </w:rPr>
        <w:t>num_peptides_un</w:t>
      </w:r>
      <w:r w:rsidR="00DB24B9">
        <w:rPr>
          <w:lang w:val="en-GB"/>
        </w:rPr>
        <w:t>ique</w:t>
      </w:r>
      <w:r w:rsidR="002A7516">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394EC2" w14:textId="77777777" w:rsidTr="00046F5A">
        <w:tc>
          <w:tcPr>
            <w:tcW w:w="1617" w:type="dxa"/>
            <w:vAlign w:val="center"/>
          </w:tcPr>
          <w:p w14:paraId="52893304" w14:textId="77777777" w:rsidR="007A1183" w:rsidRPr="00EC2317" w:rsidRDefault="007A1183" w:rsidP="007A1183">
            <w:pPr>
              <w:rPr>
                <w:b/>
                <w:lang w:val="en-GB"/>
              </w:rPr>
            </w:pPr>
            <w:r w:rsidRPr="00EC2317">
              <w:rPr>
                <w:b/>
                <w:lang w:val="en-GB"/>
              </w:rPr>
              <w:t>Description:</w:t>
            </w:r>
          </w:p>
        </w:tc>
        <w:tc>
          <w:tcPr>
            <w:tcW w:w="8571" w:type="dxa"/>
          </w:tcPr>
          <w:p w14:paraId="7476F246" w14:textId="77777777" w:rsidR="007A1183" w:rsidRPr="00EC2317" w:rsidRDefault="00F45644" w:rsidP="00AA4BF2">
            <w:pPr>
              <w:jc w:val="both"/>
              <w:rPr>
                <w:lang w:val="en-GB"/>
              </w:rPr>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w:t>
            </w:r>
            <w:r>
              <w:rPr>
                <w:lang w:val="en-GB"/>
              </w:rPr>
              <w:t xml:space="preserve"> evidence.</w:t>
            </w:r>
          </w:p>
        </w:tc>
      </w:tr>
      <w:tr w:rsidR="007A1183" w14:paraId="34173856" w14:textId="77777777" w:rsidTr="00046F5A">
        <w:tc>
          <w:tcPr>
            <w:tcW w:w="1617" w:type="dxa"/>
            <w:vAlign w:val="center"/>
          </w:tcPr>
          <w:p w14:paraId="3B8F2E89" w14:textId="77777777" w:rsidR="007A1183" w:rsidRPr="00EC2317" w:rsidRDefault="007A1183" w:rsidP="007A1183">
            <w:pPr>
              <w:rPr>
                <w:b/>
                <w:lang w:val="en-GB"/>
              </w:rPr>
            </w:pPr>
            <w:r w:rsidRPr="00EC2317">
              <w:rPr>
                <w:b/>
                <w:lang w:val="en-GB"/>
              </w:rPr>
              <w:t>Type:</w:t>
            </w:r>
          </w:p>
        </w:tc>
        <w:tc>
          <w:tcPr>
            <w:tcW w:w="8571" w:type="dxa"/>
          </w:tcPr>
          <w:p w14:paraId="7EF9113C" w14:textId="77777777" w:rsidR="007A1183" w:rsidRPr="00EC2317" w:rsidRDefault="007A1183" w:rsidP="007A1183">
            <w:pPr>
              <w:rPr>
                <w:lang w:val="en-GB"/>
              </w:rPr>
            </w:pPr>
            <w:r w:rsidRPr="00EC2317">
              <w:rPr>
                <w:lang w:val="en-GB"/>
              </w:rPr>
              <w:t>Integer</w:t>
            </w:r>
          </w:p>
        </w:tc>
      </w:tr>
      <w:tr w:rsidR="00046F5A" w14:paraId="0CE15741" w14:textId="77777777" w:rsidTr="00046F5A">
        <w:tc>
          <w:tcPr>
            <w:tcW w:w="1617" w:type="dxa"/>
            <w:vAlign w:val="center"/>
          </w:tcPr>
          <w:p w14:paraId="79D919B9"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21E20B9" w14:textId="77777777" w:rsidTr="00046F5A">
              <w:tc>
                <w:tcPr>
                  <w:tcW w:w="0" w:type="auto"/>
                  <w:tcBorders>
                    <w:top w:val="nil"/>
                    <w:left w:val="nil"/>
                  </w:tcBorders>
                </w:tcPr>
                <w:p w14:paraId="18BCD049" w14:textId="77777777" w:rsidR="00046F5A" w:rsidRPr="00AB45A3" w:rsidRDefault="00046F5A" w:rsidP="00046F5A">
                  <w:pPr>
                    <w:jc w:val="center"/>
                    <w:rPr>
                      <w:sz w:val="16"/>
                      <w:szCs w:val="16"/>
                      <w:lang w:val="en-GB"/>
                    </w:rPr>
                  </w:pPr>
                </w:p>
              </w:tc>
              <w:tc>
                <w:tcPr>
                  <w:tcW w:w="0" w:type="auto"/>
                </w:tcPr>
                <w:p w14:paraId="1E8F4096"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78AD7994"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0273B661" w14:textId="77777777" w:rsidTr="00046F5A">
              <w:tc>
                <w:tcPr>
                  <w:tcW w:w="0" w:type="auto"/>
                </w:tcPr>
                <w:p w14:paraId="48DA19B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721990BE" w14:textId="77777777" w:rsidR="00046F5A" w:rsidRPr="00AB45A3" w:rsidRDefault="00046F5A" w:rsidP="00046F5A">
                  <w:pPr>
                    <w:jc w:val="center"/>
                    <w:rPr>
                      <w:sz w:val="16"/>
                      <w:szCs w:val="16"/>
                      <w:lang w:val="en-GB"/>
                    </w:rPr>
                  </w:pPr>
                </w:p>
              </w:tc>
              <w:tc>
                <w:tcPr>
                  <w:tcW w:w="0" w:type="auto"/>
                </w:tcPr>
                <w:p w14:paraId="59D2AE40" w14:textId="77777777" w:rsidR="00046F5A" w:rsidRPr="00AB45A3" w:rsidRDefault="00046F5A" w:rsidP="00046F5A">
                  <w:pPr>
                    <w:jc w:val="center"/>
                    <w:rPr>
                      <w:sz w:val="16"/>
                      <w:szCs w:val="16"/>
                      <w:lang w:val="en-GB"/>
                    </w:rPr>
                  </w:pPr>
                </w:p>
              </w:tc>
            </w:tr>
            <w:tr w:rsidR="00046F5A" w:rsidRPr="00AB45A3" w14:paraId="0AF8110D" w14:textId="77777777" w:rsidTr="00046F5A">
              <w:tc>
                <w:tcPr>
                  <w:tcW w:w="0" w:type="auto"/>
                </w:tcPr>
                <w:p w14:paraId="2C2854A5"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2441AA2" w14:textId="77777777" w:rsidR="00046F5A" w:rsidRPr="00AB45A3" w:rsidRDefault="00046F5A" w:rsidP="00046F5A">
                  <w:pPr>
                    <w:jc w:val="center"/>
                    <w:rPr>
                      <w:sz w:val="16"/>
                      <w:szCs w:val="16"/>
                      <w:lang w:val="en-GB"/>
                    </w:rPr>
                  </w:pPr>
                </w:p>
              </w:tc>
              <w:tc>
                <w:tcPr>
                  <w:tcW w:w="0" w:type="auto"/>
                </w:tcPr>
                <w:p w14:paraId="29BE776B" w14:textId="77777777" w:rsidR="00046F5A" w:rsidRPr="00AB45A3" w:rsidRDefault="00046F5A" w:rsidP="00046F5A">
                  <w:pPr>
                    <w:jc w:val="center"/>
                    <w:rPr>
                      <w:sz w:val="16"/>
                      <w:szCs w:val="16"/>
                      <w:lang w:val="en-GB"/>
                    </w:rPr>
                  </w:pPr>
                  <w:r>
                    <w:rPr>
                      <w:sz w:val="16"/>
                      <w:szCs w:val="16"/>
                      <w:lang w:val="en-GB"/>
                    </w:rPr>
                    <w:sym w:font="Wingdings" w:char="F0FC"/>
                  </w:r>
                </w:p>
              </w:tc>
            </w:tr>
          </w:tbl>
          <w:p w14:paraId="69B2D6A5" w14:textId="77777777" w:rsidR="00046F5A" w:rsidRPr="00E92C27" w:rsidRDefault="00046F5A" w:rsidP="007A1183">
            <w:pPr>
              <w:pStyle w:val="Code"/>
              <w:rPr>
                <w:rFonts w:cs="Courier New"/>
              </w:rPr>
            </w:pPr>
          </w:p>
        </w:tc>
      </w:tr>
      <w:tr w:rsidR="007A1183" w14:paraId="5712F34F" w14:textId="77777777" w:rsidTr="00046F5A">
        <w:tc>
          <w:tcPr>
            <w:tcW w:w="1617" w:type="dxa"/>
            <w:vAlign w:val="center"/>
          </w:tcPr>
          <w:p w14:paraId="3BDD0DE3" w14:textId="77777777" w:rsidR="007A1183" w:rsidRPr="00EC2317" w:rsidRDefault="007A1183" w:rsidP="007A1183">
            <w:pPr>
              <w:rPr>
                <w:b/>
                <w:lang w:val="en-GB"/>
              </w:rPr>
            </w:pPr>
            <w:r w:rsidRPr="00EC2317">
              <w:rPr>
                <w:b/>
                <w:lang w:val="en-GB"/>
              </w:rPr>
              <w:t>Example:</w:t>
            </w:r>
          </w:p>
        </w:tc>
        <w:tc>
          <w:tcPr>
            <w:tcW w:w="8571" w:type="dxa"/>
          </w:tcPr>
          <w:p w14:paraId="2A6A9CED"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COM  ABCM is only from P12345, CDE from P12345 and P12346</w:t>
            </w:r>
            <w:r w:rsidRPr="00E92C27">
              <w:rPr>
                <w:rFonts w:cs="Courier New"/>
              </w:rPr>
              <w:br/>
              <w:t>…</w:t>
            </w:r>
            <w:r w:rsidRPr="00E92C27">
              <w:rPr>
                <w:rFonts w:cs="Courier New"/>
              </w:rPr>
              <w:br/>
              <w:t>PRH  accession  …   num_peptides_un</w:t>
            </w:r>
            <w:r w:rsidR="00DB24B9">
              <w:rPr>
                <w:rFonts w:cs="Courier New"/>
              </w:rPr>
              <w:t>ique_</w:t>
            </w:r>
            <w:r w:rsidR="00A83AAF">
              <w:rPr>
                <w:rFonts w:cs="Courier New"/>
              </w:rPr>
              <w:t>ms_run</w:t>
            </w:r>
            <w:r w:rsidR="00DB24B9">
              <w:rPr>
                <w:rFonts w:cs="Courier New"/>
              </w:rPr>
              <w:t>[1]</w:t>
            </w:r>
            <w:r w:rsidRPr="00E92C27">
              <w:rPr>
                <w:rFonts w:cs="Courier New"/>
              </w:rPr>
              <w:t xml:space="preserve">  …</w:t>
            </w:r>
            <w:r w:rsidRPr="00E92C27">
              <w:rPr>
                <w:rFonts w:cs="Courier New"/>
              </w:rPr>
              <w:br/>
              <w:t>PRT  P12345     …   2                         …</w:t>
            </w:r>
          </w:p>
        </w:tc>
      </w:tr>
    </w:tbl>
    <w:p w14:paraId="0D0CF4EB" w14:textId="77777777" w:rsidR="007A1183" w:rsidRDefault="007A1183" w:rsidP="007A1183">
      <w:pPr>
        <w:pStyle w:val="Heading3"/>
        <w:rPr>
          <w:lang w:val="en-GB"/>
        </w:rPr>
      </w:pPr>
      <w:r w:rsidRPr="005872BC">
        <w:rPr>
          <w:lang w:val="en-GB"/>
        </w:rPr>
        <w:t>ambiguity_member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20EA33" w14:textId="77777777" w:rsidTr="00046F5A">
        <w:tc>
          <w:tcPr>
            <w:tcW w:w="1617" w:type="dxa"/>
            <w:vAlign w:val="center"/>
          </w:tcPr>
          <w:p w14:paraId="451C9F55" w14:textId="77777777" w:rsidR="007A1183" w:rsidRPr="00EC2317" w:rsidRDefault="007A1183" w:rsidP="007A1183">
            <w:pPr>
              <w:rPr>
                <w:b/>
                <w:lang w:val="en-GB"/>
              </w:rPr>
            </w:pPr>
            <w:r w:rsidRPr="00EC2317">
              <w:rPr>
                <w:b/>
                <w:lang w:val="en-GB"/>
              </w:rPr>
              <w:t>Description:</w:t>
            </w:r>
          </w:p>
        </w:tc>
        <w:tc>
          <w:tcPr>
            <w:tcW w:w="8571" w:type="dxa"/>
          </w:tcPr>
          <w:p w14:paraId="7619500D" w14:textId="77777777" w:rsidR="00BD0CC6" w:rsidRPr="00EC2317" w:rsidRDefault="007A1183" w:rsidP="0040501B">
            <w:pPr>
              <w:rPr>
                <w:lang w:val="en-GB"/>
              </w:rPr>
            </w:pPr>
            <w:r w:rsidRPr="00EC2317">
              <w:rPr>
                <w:lang w:val="en-GB"/>
              </w:rPr>
              <w:t>A comma-delimited list of protein accessions. This field should be set in the representative protein of the ambiguity group (the protein identified through the accession in the first column). The accessions listed in this field should identify proteins that could also be identified through these peptides</w:t>
            </w:r>
            <w:r w:rsidR="000F4B16">
              <w:rPr>
                <w:lang w:val="en-GB"/>
              </w:rPr>
              <w:t xml:space="preserve"> (e.g. “same-set proteins”</w:t>
            </w:r>
            <w:r w:rsidR="0040501B">
              <w:rPr>
                <w:lang w:val="en-GB"/>
              </w:rPr>
              <w:t>)</w:t>
            </w:r>
            <w:r w:rsidRPr="00EC2317">
              <w:rPr>
                <w:lang w:val="en-GB"/>
              </w:rPr>
              <w:t xml:space="preserve"> but were not chosen by the researcher or resource</w:t>
            </w:r>
            <w:r w:rsidR="00BD0CC6">
              <w:rPr>
                <w:lang w:val="en-GB"/>
              </w:rPr>
              <w:t>, often for arbitrary reasons</w:t>
            </w:r>
            <w:r w:rsidR="000F4B16">
              <w:rPr>
                <w:lang w:val="en-GB"/>
              </w:rPr>
              <w:t>. It is NOT RECOMMENDED to report subset proteins as ambiguity_members, since the proteins</w:t>
            </w:r>
            <w:r w:rsidR="0040501B">
              <w:rPr>
                <w:lang w:val="en-GB"/>
              </w:rPr>
              <w:t xml:space="preserve"> reported here</w:t>
            </w:r>
            <w:r w:rsidR="000F4B16">
              <w:rPr>
                <w:lang w:val="en-GB"/>
              </w:rPr>
              <w:t>, together with the representative protein are taken to be a</w:t>
            </w:r>
            <w:r w:rsidR="0040501B">
              <w:rPr>
                <w:lang w:val="en-GB"/>
              </w:rPr>
              <w:t xml:space="preserve"> group that cannot be separated</w:t>
            </w:r>
            <w:r w:rsidR="000F4B16">
              <w:rPr>
                <w:lang w:val="en-GB"/>
              </w:rPr>
              <w:t xml:space="preserve"> based on the peptide evidence.</w:t>
            </w:r>
          </w:p>
        </w:tc>
      </w:tr>
      <w:tr w:rsidR="007A1183" w14:paraId="28597935" w14:textId="77777777" w:rsidTr="00046F5A">
        <w:tc>
          <w:tcPr>
            <w:tcW w:w="1617" w:type="dxa"/>
            <w:vAlign w:val="center"/>
          </w:tcPr>
          <w:p w14:paraId="3DC57A86" w14:textId="77777777" w:rsidR="007A1183" w:rsidRPr="00EC2317" w:rsidRDefault="007A1183" w:rsidP="007A1183">
            <w:pPr>
              <w:rPr>
                <w:b/>
                <w:lang w:val="en-GB"/>
              </w:rPr>
            </w:pPr>
            <w:r w:rsidRPr="00EC2317">
              <w:rPr>
                <w:b/>
                <w:lang w:val="en-GB"/>
              </w:rPr>
              <w:t>Type:</w:t>
            </w:r>
          </w:p>
        </w:tc>
        <w:tc>
          <w:tcPr>
            <w:tcW w:w="8571" w:type="dxa"/>
          </w:tcPr>
          <w:p w14:paraId="5BFA31E8" w14:textId="77777777" w:rsidR="007A1183" w:rsidRPr="00EC2317" w:rsidRDefault="007A1183" w:rsidP="007A1183">
            <w:pPr>
              <w:rPr>
                <w:lang w:val="en-GB"/>
              </w:rPr>
            </w:pPr>
            <w:r w:rsidRPr="00EC2317">
              <w:rPr>
                <w:lang w:val="en-GB"/>
              </w:rPr>
              <w:t>String List</w:t>
            </w:r>
          </w:p>
        </w:tc>
      </w:tr>
      <w:tr w:rsidR="00046F5A" w14:paraId="2B53CC66" w14:textId="77777777" w:rsidTr="00046F5A">
        <w:tc>
          <w:tcPr>
            <w:tcW w:w="1617" w:type="dxa"/>
            <w:vAlign w:val="center"/>
          </w:tcPr>
          <w:p w14:paraId="0B8BBDA0"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BFA071E" w14:textId="77777777" w:rsidTr="00046F5A">
              <w:tc>
                <w:tcPr>
                  <w:tcW w:w="0" w:type="auto"/>
                  <w:tcBorders>
                    <w:top w:val="nil"/>
                    <w:left w:val="nil"/>
                  </w:tcBorders>
                </w:tcPr>
                <w:p w14:paraId="0AF64EA9" w14:textId="77777777" w:rsidR="00046F5A" w:rsidRPr="00AB45A3" w:rsidRDefault="00046F5A" w:rsidP="00046F5A">
                  <w:pPr>
                    <w:jc w:val="center"/>
                    <w:rPr>
                      <w:sz w:val="16"/>
                      <w:szCs w:val="16"/>
                      <w:lang w:val="en-GB"/>
                    </w:rPr>
                  </w:pPr>
                </w:p>
              </w:tc>
              <w:tc>
                <w:tcPr>
                  <w:tcW w:w="0" w:type="auto"/>
                </w:tcPr>
                <w:p w14:paraId="2634715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4EC6561"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614B32" w14:textId="77777777" w:rsidTr="00046F5A">
              <w:tc>
                <w:tcPr>
                  <w:tcW w:w="0" w:type="auto"/>
                </w:tcPr>
                <w:p w14:paraId="01EFCB5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757857D"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3A90CEB"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A514043" w14:textId="77777777" w:rsidTr="00046F5A">
              <w:tc>
                <w:tcPr>
                  <w:tcW w:w="0" w:type="auto"/>
                </w:tcPr>
                <w:p w14:paraId="5A8E7D00"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75E5FEA"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6A925199" w14:textId="77777777" w:rsidR="00046F5A" w:rsidRPr="00AB45A3" w:rsidRDefault="00046F5A" w:rsidP="00046F5A">
                  <w:pPr>
                    <w:jc w:val="center"/>
                    <w:rPr>
                      <w:sz w:val="16"/>
                      <w:szCs w:val="16"/>
                      <w:lang w:val="en-GB"/>
                    </w:rPr>
                  </w:pPr>
                  <w:r>
                    <w:rPr>
                      <w:sz w:val="16"/>
                      <w:szCs w:val="16"/>
                      <w:lang w:val="en-GB"/>
                    </w:rPr>
                    <w:sym w:font="Wingdings" w:char="F0FC"/>
                  </w:r>
                </w:p>
              </w:tc>
            </w:tr>
          </w:tbl>
          <w:p w14:paraId="6A1B1078" w14:textId="77777777" w:rsidR="00046F5A" w:rsidRPr="00E92C27" w:rsidRDefault="00046F5A" w:rsidP="007A1183">
            <w:pPr>
              <w:pStyle w:val="Code"/>
              <w:rPr>
                <w:rFonts w:cs="Courier New"/>
              </w:rPr>
            </w:pPr>
          </w:p>
        </w:tc>
      </w:tr>
      <w:tr w:rsidR="00046F5A" w14:paraId="498E1835" w14:textId="77777777" w:rsidTr="00046F5A">
        <w:tc>
          <w:tcPr>
            <w:tcW w:w="1617" w:type="dxa"/>
            <w:vAlign w:val="center"/>
          </w:tcPr>
          <w:p w14:paraId="48D521BF" w14:textId="77777777" w:rsidR="00046F5A" w:rsidRPr="00EC2317" w:rsidRDefault="00046F5A" w:rsidP="007A1183">
            <w:pPr>
              <w:rPr>
                <w:b/>
                <w:lang w:val="en-GB"/>
              </w:rPr>
            </w:pPr>
            <w:r w:rsidRPr="00EC2317">
              <w:rPr>
                <w:b/>
                <w:lang w:val="en-GB"/>
              </w:rPr>
              <w:t>Example:</w:t>
            </w:r>
          </w:p>
        </w:tc>
        <w:tc>
          <w:tcPr>
            <w:tcW w:w="8571" w:type="dxa"/>
          </w:tcPr>
          <w:p w14:paraId="337C7B2C" w14:textId="77777777" w:rsidR="00046F5A" w:rsidRPr="00E92C27" w:rsidRDefault="00046F5A" w:rsidP="007A1183">
            <w:pPr>
              <w:pStyle w:val="Code"/>
              <w:rPr>
                <w:rFonts w:cs="Courier New"/>
              </w:rPr>
            </w:pPr>
            <w:r w:rsidRPr="00E92C27">
              <w:rPr>
                <w:rFonts w:cs="Courier New"/>
              </w:rPr>
              <w:t>COM  P12345, P12347, and P12348 can all be identified through the same peptides</w:t>
            </w:r>
            <w:r w:rsidRPr="00E92C27">
              <w:rPr>
                <w:rFonts w:cs="Courier New"/>
              </w:rPr>
              <w:br/>
              <w:t>…</w:t>
            </w:r>
            <w:r w:rsidRPr="00E92C27">
              <w:rPr>
                <w:rFonts w:cs="Courier New"/>
              </w:rPr>
              <w:br/>
              <w:t>PRH  accession  …   ambiguity_members  …</w:t>
            </w:r>
            <w:r w:rsidRPr="00E92C27">
              <w:rPr>
                <w:rFonts w:cs="Courier New"/>
              </w:rPr>
              <w:br/>
              <w:t>PRT  P12345     …   P12347,P12348      …</w:t>
            </w:r>
          </w:p>
        </w:tc>
      </w:tr>
    </w:tbl>
    <w:p w14:paraId="6B437F32" w14:textId="77777777" w:rsidR="007A1183" w:rsidRDefault="007A1183" w:rsidP="007A1183">
      <w:pPr>
        <w:pStyle w:val="Heading3"/>
        <w:rPr>
          <w:lang w:val="en-GB"/>
        </w:rPr>
      </w:pPr>
      <w:bookmarkStart w:id="155" w:name="_Ref318276447"/>
      <w:r w:rsidRPr="005872BC">
        <w:rPr>
          <w:lang w:val="en-GB"/>
        </w:rPr>
        <w:t>modifications</w:t>
      </w:r>
      <w:bookmarkEnd w:id="155"/>
    </w:p>
    <w:tbl>
      <w:tblPr>
        <w:tblW w:w="10173"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56"/>
      </w:tblGrid>
      <w:tr w:rsidR="007A1183" w14:paraId="5EC753C6" w14:textId="77777777">
        <w:tc>
          <w:tcPr>
            <w:tcW w:w="1617" w:type="dxa"/>
            <w:vAlign w:val="center"/>
          </w:tcPr>
          <w:p w14:paraId="1773881E" w14:textId="77777777" w:rsidR="007A1183" w:rsidRPr="00EC2317" w:rsidRDefault="007A1183" w:rsidP="007A1183">
            <w:pPr>
              <w:rPr>
                <w:b/>
                <w:lang w:val="en-GB"/>
              </w:rPr>
            </w:pPr>
            <w:r w:rsidRPr="00EC2317">
              <w:rPr>
                <w:b/>
                <w:lang w:val="en-GB"/>
              </w:rPr>
              <w:t>Description:</w:t>
            </w:r>
          </w:p>
        </w:tc>
        <w:tc>
          <w:tcPr>
            <w:tcW w:w="8556" w:type="dxa"/>
          </w:tcPr>
          <w:p w14:paraId="4639B08E" w14:textId="77777777" w:rsidR="00805CF0" w:rsidRDefault="00805CF0" w:rsidP="007A1183">
            <w:pPr>
              <w:rPr>
                <w:lang w:val="en-GB"/>
              </w:rPr>
            </w:pPr>
            <w:r>
              <w:rPr>
                <w:lang w:val="en-GB"/>
              </w:rPr>
              <w:t>In contrast to the PSM section, fixed modifications or modifications caused by the quantification reagent (i.e. the SILAC</w:t>
            </w:r>
            <w:r w:rsidR="00A0090D">
              <w:rPr>
                <w:lang w:val="en-GB"/>
              </w:rPr>
              <w:t>/iTRAQ</w:t>
            </w:r>
            <w:r>
              <w:rPr>
                <w:lang w:val="en-GB"/>
              </w:rPr>
              <w:t xml:space="preserve"> label) SHOULD NOT be reported </w:t>
            </w:r>
            <w:r w:rsidR="00A0090D">
              <w:rPr>
                <w:lang w:val="en-GB"/>
              </w:rPr>
              <w:t>in this column</w:t>
            </w:r>
            <w:r>
              <w:rPr>
                <w:lang w:val="en-GB"/>
              </w:rPr>
              <w:t>.</w:t>
            </w:r>
          </w:p>
          <w:p w14:paraId="2E370045" w14:textId="77777777" w:rsidR="007A1183" w:rsidRPr="00EC2317" w:rsidRDefault="00944264" w:rsidP="007A1183">
            <w:pPr>
              <w:rPr>
                <w:lang w:val="en-GB"/>
              </w:rPr>
            </w:pPr>
            <w:r>
              <w:rPr>
                <w:lang w:val="en-GB"/>
              </w:rPr>
              <w:t>Column entries are a</w:t>
            </w:r>
            <w:r w:rsidR="007A1183" w:rsidRPr="00EC2317">
              <w:rPr>
                <w:lang w:val="en-GB"/>
              </w:rPr>
              <w:t xml:space="preserve"> comma delimited list of modifications found in the given protein. Modifications have to be reported in the following format: </w:t>
            </w:r>
          </w:p>
          <w:p w14:paraId="0F1211E3" w14:textId="77777777" w:rsidR="007A1183" w:rsidRPr="00EC2317" w:rsidRDefault="007A1183" w:rsidP="007A1183">
            <w:pPr>
              <w:rPr>
                <w:lang w:val="en-GB"/>
              </w:rPr>
            </w:pPr>
            <w:r w:rsidRPr="00EC2317">
              <w:rPr>
                <w:lang w:val="en-GB"/>
              </w:rPr>
              <w:t>{position in protein}{</w:t>
            </w:r>
            <w:r w:rsidR="006759C1">
              <w:rPr>
                <w:lang w:val="en-GB"/>
              </w:rPr>
              <w:t>p</w:t>
            </w:r>
            <w:r w:rsidR="00D5687B">
              <w:rPr>
                <w:lang w:val="en-GB"/>
              </w:rPr>
              <w:t>arameter</w:t>
            </w:r>
            <w:r w:rsidRPr="00EC2317">
              <w:rPr>
                <w:lang w:val="en-GB"/>
              </w:rPr>
              <w:t>}-</w:t>
            </w:r>
            <w:r w:rsidR="006759C1">
              <w:rPr>
                <w:lang w:val="en-GB"/>
              </w:rPr>
              <w:t>[</w:t>
            </w:r>
            <w:r w:rsidRPr="00EC2317">
              <w:rPr>
                <w:lang w:val="en-GB"/>
              </w:rPr>
              <w:t>{</w:t>
            </w:r>
            <w:r w:rsidR="006759C1">
              <w:rPr>
                <w:lang w:val="en-GB"/>
              </w:rPr>
              <w:t>m</w:t>
            </w:r>
            <w:r w:rsidRPr="00EC2317">
              <w:rPr>
                <w:lang w:val="en-GB"/>
              </w:rPr>
              <w:t xml:space="preserve">odification </w:t>
            </w:r>
            <w:r w:rsidR="000B133B">
              <w:rPr>
                <w:lang w:val="en-GB"/>
              </w:rPr>
              <w:t>or</w:t>
            </w:r>
            <w:r w:rsidR="00612EFC">
              <w:rPr>
                <w:lang w:val="en-GB"/>
              </w:rPr>
              <w:t xml:space="preserve"> </w:t>
            </w:r>
            <w:r w:rsidR="006759C1">
              <w:rPr>
                <w:lang w:val="en-GB"/>
              </w:rPr>
              <w:t>s</w:t>
            </w:r>
            <w:r w:rsidR="00612EFC">
              <w:rPr>
                <w:lang w:val="en-GB"/>
              </w:rPr>
              <w:t xml:space="preserve">ubstitution </w:t>
            </w:r>
            <w:r w:rsidRPr="00EC2317">
              <w:rPr>
                <w:lang w:val="en-GB"/>
              </w:rPr>
              <w:t>identifier}</w:t>
            </w:r>
            <w:r>
              <w:rPr>
                <w:lang w:val="en-GB"/>
              </w:rPr>
              <w:t>|{neutral loss}</w:t>
            </w:r>
            <w:r w:rsidR="006759C1">
              <w:rPr>
                <w:lang w:val="en-GB"/>
              </w:rPr>
              <w:t>]</w:t>
            </w:r>
            <w:r w:rsidRPr="00EC2317">
              <w:rPr>
                <w:lang w:val="en-GB"/>
              </w:rPr>
              <w:t xml:space="preserve"> </w:t>
            </w:r>
          </w:p>
          <w:p w14:paraId="4344FB7E" w14:textId="77777777" w:rsidR="00395B9E" w:rsidRPr="00732A0A" w:rsidRDefault="007A1183" w:rsidP="00732A0A">
            <w:pPr>
              <w:rPr>
                <w:lang w:val="en-GB"/>
              </w:rPr>
            </w:pPr>
            <w:r w:rsidRPr="00EC2317">
              <w:rPr>
                <w:lang w:val="en-GB"/>
              </w:rPr>
              <w:t xml:space="preserve">Modification location </w:t>
            </w:r>
            <w:r w:rsidR="0022344B">
              <w:rPr>
                <w:lang w:val="en-GB"/>
              </w:rPr>
              <w:t>scores</w:t>
            </w:r>
            <w:r w:rsidR="0022344B" w:rsidRPr="00EC2317">
              <w:rPr>
                <w:lang w:val="en-GB"/>
              </w:rPr>
              <w:t xml:space="preserve"> </w:t>
            </w:r>
            <w:r w:rsidRPr="00EC2317">
              <w:rPr>
                <w:lang w:val="en-GB"/>
              </w:rPr>
              <w:t>can</w:t>
            </w:r>
            <w:r w:rsidR="00D72CFE">
              <w:rPr>
                <w:lang w:val="en-GB"/>
              </w:rPr>
              <w:t>not</w:t>
            </w:r>
            <w:r w:rsidRPr="00EC2317">
              <w:rPr>
                <w:lang w:val="en-GB"/>
              </w:rPr>
              <w:t xml:space="preserve"> be supplied </w:t>
            </w:r>
            <w:r w:rsidR="00D72CFE">
              <w:rPr>
                <w:lang w:val="en-GB"/>
              </w:rPr>
              <w:t xml:space="preserve">at the Protein level. </w:t>
            </w:r>
          </w:p>
          <w:p w14:paraId="4870FC4C" w14:textId="77777777" w:rsidR="007A1183" w:rsidRPr="00EC2317" w:rsidRDefault="007A1183" w:rsidP="007A1183">
            <w:pPr>
              <w:rPr>
                <w:lang w:val="en-GB"/>
              </w:rPr>
            </w:pPr>
            <w:r w:rsidRPr="00EC2317">
              <w:rPr>
                <w:lang w:val="en-GB"/>
              </w:rPr>
              <w:t>Furthermore, in case a position is unknown no position information MAY be supplied.</w:t>
            </w:r>
          </w:p>
          <w:p w14:paraId="318BBC30" w14:textId="77777777" w:rsidR="007A1183" w:rsidRPr="00EC2317" w:rsidRDefault="007A1183" w:rsidP="007A1183">
            <w:pPr>
              <w:rPr>
                <w:lang w:val="en-GB"/>
              </w:rPr>
            </w:pPr>
            <w:r w:rsidRPr="00EC2317">
              <w:rPr>
                <w:lang w:val="en-GB"/>
              </w:rPr>
              <w:t xml:space="preserve">Terminal modifications </w:t>
            </w:r>
            <w:r>
              <w:rPr>
                <w:lang w:val="en-GB"/>
              </w:rPr>
              <w:t>MUST</w:t>
            </w:r>
            <w:r w:rsidRPr="00EC2317">
              <w:rPr>
                <w:lang w:val="en-GB"/>
              </w:rPr>
              <w:t xml:space="preserve"> be reported at position 0 or protein size + 1 </w:t>
            </w:r>
            <w:r w:rsidRPr="00EC2317">
              <w:rPr>
                <w:lang w:val="en-GB"/>
              </w:rPr>
              <w:lastRenderedPageBreak/>
              <w:t>respectively.</w:t>
            </w:r>
          </w:p>
          <w:p w14:paraId="58BF4957" w14:textId="77777777" w:rsidR="007A1183" w:rsidRDefault="007A1183" w:rsidP="007A1183">
            <w:pPr>
              <w:rPr>
                <w:lang w:val="en-GB"/>
              </w:rPr>
            </w:pPr>
            <w:r w:rsidRPr="00EC2317">
              <w:rPr>
                <w:lang w:val="en-GB"/>
              </w:rPr>
              <w:t xml:space="preserve">Valid modification identifiers are either PSI-MOD or UNIMOD accession (including the “MOD:” / “UNIMOD:” prefix) or CHEMMODS. CHEMMODS have the format CHEMMOD:+/-{chemical formula or </w:t>
            </w:r>
            <w:r w:rsidRPr="00EC2317">
              <w:rPr>
                <w:i/>
                <w:lang w:val="en-GB"/>
              </w:rPr>
              <w:t>m/z</w:t>
            </w:r>
            <w:r w:rsidRPr="00EC2317">
              <w:rPr>
                <w:lang w:val="en-GB"/>
              </w:rPr>
              <w:t xml:space="preserve"> delta}. Valid CHEMMODS are for example “CHEMMOD:+NH4” or “CHEMMOD:-10.1098”. CHEMMODs MUST NOT be used if the modification can be reported using a PSI-MOD or UNIMOD accession. Mass deltas MUST NOT be used for CHEMMODs if the delta can be expressed through a known chemical formula.</w:t>
            </w:r>
          </w:p>
          <w:p w14:paraId="3D6D6885" w14:textId="77777777" w:rsidR="007A1183" w:rsidRDefault="007A1183" w:rsidP="007A1183">
            <w:pPr>
              <w:rPr>
                <w:lang w:val="en-GB"/>
              </w:rPr>
            </w:pPr>
            <w:r>
              <w:rPr>
                <w:lang w:val="en-GB"/>
              </w:rPr>
              <w:t xml:space="preserve">Neutral losses MAY be reported as cvParams. If a neutral loss is not associated with an existing modification it is reported as separated comma-separated entry. </w:t>
            </w:r>
          </w:p>
          <w:p w14:paraId="294F8EF5" w14:textId="77777777" w:rsidR="008E2FB7" w:rsidRDefault="008E2FB7" w:rsidP="007A1183">
            <w:pPr>
              <w:rPr>
                <w:lang w:val="en-GB"/>
              </w:rPr>
            </w:pPr>
            <w:r>
              <w:rPr>
                <w:lang w:val="en-GB"/>
              </w:rPr>
              <w:t>Additionally, it is possible to report substitutions of amino acids using SUBST:{amino acid}.</w:t>
            </w:r>
          </w:p>
          <w:p w14:paraId="6C2C2245" w14:textId="77777777" w:rsidR="000F4B16" w:rsidRDefault="000F4B16" w:rsidP="007A1183">
            <w:pPr>
              <w:rPr>
                <w:lang w:val="en-GB"/>
              </w:rPr>
            </w:pPr>
          </w:p>
          <w:p w14:paraId="742BA607" w14:textId="77777777" w:rsidR="00001BA9" w:rsidRDefault="000F4B16">
            <w:pPr>
              <w:rPr>
                <w:lang w:val="en-GB"/>
              </w:rPr>
            </w:pPr>
            <w:r>
              <w:rPr>
                <w:lang w:val="en-GB"/>
              </w:rPr>
              <w:t xml:space="preserve">If different modifications are identified from different </w:t>
            </w:r>
            <w:r w:rsidR="00A83AAF">
              <w:rPr>
                <w:lang w:val="en-GB"/>
              </w:rPr>
              <w:t>ms_run</w:t>
            </w:r>
            <w:r>
              <w:rPr>
                <w:lang w:val="en-GB"/>
              </w:rPr>
              <w:t xml:space="preserve">s, a superset of the identified modifications SHOULD be reported here. Detailed modification mapping to individual </w:t>
            </w:r>
            <w:r w:rsidR="00A83AAF">
              <w:rPr>
                <w:lang w:val="en-GB"/>
              </w:rPr>
              <w:t>ms_run</w:t>
            </w:r>
            <w:r>
              <w:rPr>
                <w:lang w:val="en-GB"/>
              </w:rPr>
              <w:t>s is provided through the PSM table.</w:t>
            </w:r>
          </w:p>
          <w:p w14:paraId="498D4936" w14:textId="77777777" w:rsidR="00001BA9" w:rsidRDefault="00001BA9">
            <w:pPr>
              <w:rPr>
                <w:lang w:val="en-GB"/>
              </w:rPr>
            </w:pPr>
          </w:p>
          <w:p w14:paraId="4C3E8165" w14:textId="77777777" w:rsidR="00001BA9" w:rsidRDefault="00001BA9">
            <w:pPr>
              <w:rPr>
                <w:lang w:val="en-GB"/>
              </w:rPr>
            </w:pPr>
            <w:r>
              <w:rPr>
                <w:lang w:val="en-GB"/>
              </w:rPr>
              <w:t>If protein level modifications are not reported, a “null” MUST be used. If protein level modifications are reported but not present on a given protein, a “0” MUST be reported.</w:t>
            </w:r>
          </w:p>
          <w:p w14:paraId="14F6E54C" w14:textId="77777777" w:rsidR="008E2FB7" w:rsidRPr="00EC2317" w:rsidRDefault="008E2FB7" w:rsidP="000F4B16">
            <w:pPr>
              <w:rPr>
                <w:lang w:val="en-GB"/>
              </w:rPr>
            </w:pPr>
          </w:p>
        </w:tc>
      </w:tr>
      <w:tr w:rsidR="007A1183" w14:paraId="5505B3A9" w14:textId="77777777">
        <w:tc>
          <w:tcPr>
            <w:tcW w:w="1617" w:type="dxa"/>
            <w:vAlign w:val="center"/>
          </w:tcPr>
          <w:p w14:paraId="1FE5B17E" w14:textId="77777777" w:rsidR="007A1183" w:rsidRPr="00EC2317" w:rsidRDefault="007A1183" w:rsidP="007A1183">
            <w:pPr>
              <w:rPr>
                <w:b/>
                <w:lang w:val="en-GB"/>
              </w:rPr>
            </w:pPr>
            <w:r w:rsidRPr="00EC2317">
              <w:rPr>
                <w:b/>
                <w:lang w:val="en-GB"/>
              </w:rPr>
              <w:lastRenderedPageBreak/>
              <w:t>Type:</w:t>
            </w:r>
          </w:p>
        </w:tc>
        <w:tc>
          <w:tcPr>
            <w:tcW w:w="8556" w:type="dxa"/>
          </w:tcPr>
          <w:p w14:paraId="49D6EB17" w14:textId="77777777" w:rsidR="007A1183" w:rsidRPr="00EC2317" w:rsidRDefault="007A1183" w:rsidP="007A1183">
            <w:pPr>
              <w:rPr>
                <w:lang w:val="en-GB"/>
              </w:rPr>
            </w:pPr>
            <w:r w:rsidRPr="00EC2317">
              <w:rPr>
                <w:lang w:val="en-GB"/>
              </w:rPr>
              <w:t>String</w:t>
            </w:r>
          </w:p>
        </w:tc>
      </w:tr>
      <w:tr w:rsidR="00046F5A" w14:paraId="75A9DB46" w14:textId="77777777">
        <w:tc>
          <w:tcPr>
            <w:tcW w:w="1617" w:type="dxa"/>
            <w:vAlign w:val="center"/>
          </w:tcPr>
          <w:p w14:paraId="56CA4039" w14:textId="77777777" w:rsidR="00046F5A" w:rsidRPr="00EC2317" w:rsidRDefault="00046F5A" w:rsidP="007A1183">
            <w:pPr>
              <w:rPr>
                <w:b/>
                <w:lang w:val="en-GB"/>
              </w:rPr>
            </w:pPr>
            <w:r>
              <w:rPr>
                <w:b/>
                <w:lang w:val="en-GB"/>
              </w:rPr>
              <w:t>Mandatory</w:t>
            </w:r>
          </w:p>
        </w:tc>
        <w:tc>
          <w:tcPr>
            <w:tcW w:w="8556" w:type="dxa"/>
          </w:tcPr>
          <w:tbl>
            <w:tblPr>
              <w:tblStyle w:val="TableGrid"/>
              <w:tblW w:w="0" w:type="auto"/>
              <w:tblLook w:val="04A0" w:firstRow="1" w:lastRow="0" w:firstColumn="1" w:lastColumn="0" w:noHBand="0" w:noVBand="1"/>
            </w:tblPr>
            <w:tblGrid>
              <w:gridCol w:w="1195"/>
              <w:gridCol w:w="901"/>
              <w:gridCol w:w="901"/>
            </w:tblGrid>
            <w:tr w:rsidR="00046F5A" w:rsidRPr="00AB45A3" w14:paraId="4073B2B9" w14:textId="77777777" w:rsidTr="00046F5A">
              <w:tc>
                <w:tcPr>
                  <w:tcW w:w="0" w:type="auto"/>
                  <w:tcBorders>
                    <w:top w:val="nil"/>
                    <w:left w:val="nil"/>
                  </w:tcBorders>
                </w:tcPr>
                <w:p w14:paraId="280E9EC7" w14:textId="77777777" w:rsidR="00046F5A" w:rsidRPr="00AB45A3" w:rsidRDefault="00046F5A" w:rsidP="00046F5A">
                  <w:pPr>
                    <w:jc w:val="center"/>
                    <w:rPr>
                      <w:sz w:val="16"/>
                      <w:szCs w:val="16"/>
                      <w:lang w:val="en-GB"/>
                    </w:rPr>
                  </w:pPr>
                </w:p>
              </w:tc>
              <w:tc>
                <w:tcPr>
                  <w:tcW w:w="0" w:type="auto"/>
                </w:tcPr>
                <w:p w14:paraId="53EE0A7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6E154136"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49802E04" w14:textId="77777777" w:rsidTr="00046F5A">
              <w:tc>
                <w:tcPr>
                  <w:tcW w:w="0" w:type="auto"/>
                </w:tcPr>
                <w:p w14:paraId="319C31A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5029DAB0"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70B777EA"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3493715" w14:textId="77777777" w:rsidTr="00046F5A">
              <w:tc>
                <w:tcPr>
                  <w:tcW w:w="0" w:type="auto"/>
                </w:tcPr>
                <w:p w14:paraId="55721968"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15458F57"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898A6F1" w14:textId="77777777" w:rsidR="00046F5A" w:rsidRPr="00AB45A3" w:rsidRDefault="00046F5A" w:rsidP="00046F5A">
                  <w:pPr>
                    <w:jc w:val="center"/>
                    <w:rPr>
                      <w:sz w:val="16"/>
                      <w:szCs w:val="16"/>
                      <w:lang w:val="en-GB"/>
                    </w:rPr>
                  </w:pPr>
                  <w:r>
                    <w:rPr>
                      <w:sz w:val="16"/>
                      <w:szCs w:val="16"/>
                      <w:lang w:val="en-GB"/>
                    </w:rPr>
                    <w:sym w:font="Wingdings" w:char="F0FC"/>
                  </w:r>
                </w:p>
              </w:tc>
            </w:tr>
          </w:tbl>
          <w:p w14:paraId="2AD2D7B4" w14:textId="77777777" w:rsidR="00046F5A" w:rsidRDefault="00046F5A" w:rsidP="007A1183">
            <w:pPr>
              <w:pStyle w:val="Code"/>
            </w:pPr>
          </w:p>
        </w:tc>
      </w:tr>
      <w:tr w:rsidR="00046F5A" w14:paraId="15C9ADF7" w14:textId="77777777">
        <w:tc>
          <w:tcPr>
            <w:tcW w:w="1617" w:type="dxa"/>
            <w:vAlign w:val="center"/>
          </w:tcPr>
          <w:p w14:paraId="104DF6D5" w14:textId="77777777" w:rsidR="00046F5A" w:rsidRPr="00EC2317" w:rsidRDefault="00046F5A" w:rsidP="007A1183">
            <w:pPr>
              <w:rPr>
                <w:b/>
                <w:lang w:val="en-GB"/>
              </w:rPr>
            </w:pPr>
            <w:r w:rsidRPr="00EC2317">
              <w:rPr>
                <w:b/>
                <w:lang w:val="en-GB"/>
              </w:rPr>
              <w:t>Example:</w:t>
            </w:r>
          </w:p>
        </w:tc>
        <w:tc>
          <w:tcPr>
            <w:tcW w:w="8556" w:type="dxa"/>
          </w:tcPr>
          <w:p w14:paraId="1A02FA29" w14:textId="77777777" w:rsidR="00046F5A" w:rsidRDefault="00046F5A" w:rsidP="007A1183">
            <w:pPr>
              <w:pStyle w:val="Code"/>
            </w:pPr>
            <w:r>
              <w:t>COM  Protein P12345 TESTPEPTIDES with 2 phosphorylation sites: TEpSTPEPpTIDES</w:t>
            </w:r>
          </w:p>
          <w:p w14:paraId="7F43B3E2" w14:textId="77777777" w:rsidR="00046F5A" w:rsidRDefault="00046F5A" w:rsidP="007A1183">
            <w:pPr>
              <w:pStyle w:val="Code"/>
            </w:pPr>
          </w:p>
          <w:p w14:paraId="6358DFC2" w14:textId="77777777" w:rsidR="00046F5A" w:rsidRDefault="00046F5A" w:rsidP="007A1183">
            <w:pPr>
              <w:pStyle w:val="Code"/>
            </w:pPr>
            <w:r>
              <w:t>COM  Common use cases without score:</w:t>
            </w:r>
          </w:p>
          <w:p w14:paraId="638CFCA7" w14:textId="77777777" w:rsidR="00046F5A" w:rsidRDefault="00046F5A" w:rsidP="007A1183">
            <w:pPr>
              <w:pStyle w:val="Code"/>
            </w:pPr>
            <w:r>
              <w:t>COM  Example 1: Both locations have been determined</w:t>
            </w:r>
          </w:p>
          <w:p w14:paraId="32C57114" w14:textId="77777777" w:rsidR="00046F5A" w:rsidRDefault="00046F5A" w:rsidP="007A1183">
            <w:pPr>
              <w:pStyle w:val="Code"/>
            </w:pPr>
            <w:r>
              <w:t>PRH  accession   …  modifications                                   …</w:t>
            </w:r>
          </w:p>
          <w:p w14:paraId="5B8FE102" w14:textId="77777777" w:rsidR="00046F5A" w:rsidRDefault="00046F5A" w:rsidP="007A1183">
            <w:pPr>
              <w:pStyle w:val="Code"/>
            </w:pPr>
            <w:r>
              <w:t>PRT  P12345      …  3-MOD:00412,8-MOD:00412                         …</w:t>
            </w:r>
          </w:p>
          <w:p w14:paraId="39B7F446" w14:textId="77777777" w:rsidR="00046F5A" w:rsidRDefault="00046F5A" w:rsidP="007A1183">
            <w:pPr>
              <w:pStyle w:val="Code"/>
            </w:pPr>
          </w:p>
          <w:p w14:paraId="61230682" w14:textId="77777777" w:rsidR="00046F5A" w:rsidRDefault="00046F5A" w:rsidP="007A1183">
            <w:pPr>
              <w:pStyle w:val="Code"/>
            </w:pPr>
            <w:r>
              <w:t>COM  Example 2: Like Ex. 1, but first site localization is ambiguous (S or T)</w:t>
            </w:r>
          </w:p>
          <w:p w14:paraId="17BD8458" w14:textId="77777777" w:rsidR="00046F5A" w:rsidRDefault="00046F5A" w:rsidP="007A1183">
            <w:pPr>
              <w:pStyle w:val="Code"/>
            </w:pPr>
            <w:r>
              <w:t>PRH  accession   …  modifications                                   …</w:t>
            </w:r>
          </w:p>
          <w:p w14:paraId="5C8AD2A6" w14:textId="77777777" w:rsidR="00046F5A" w:rsidRDefault="00046F5A" w:rsidP="007A1183">
            <w:pPr>
              <w:pStyle w:val="Code"/>
            </w:pPr>
            <w:r>
              <w:t>PRT  P12345      …  3|4-MOD:00412,8-MOD:00412                       …</w:t>
            </w:r>
          </w:p>
          <w:p w14:paraId="54C00A5D" w14:textId="77777777" w:rsidR="00046F5A" w:rsidRDefault="00046F5A" w:rsidP="007A1183">
            <w:pPr>
              <w:pStyle w:val="Code"/>
            </w:pPr>
          </w:p>
          <w:p w14:paraId="665A6661" w14:textId="77777777" w:rsidR="00046F5A" w:rsidRDefault="00046F5A" w:rsidP="007A1183">
            <w:pPr>
              <w:pStyle w:val="Code"/>
            </w:pPr>
            <w:r>
              <w:t xml:space="preserve">COM  Example 3: Protein only known to contain two phosphor sites in the range 3 to 8 </w:t>
            </w:r>
          </w:p>
          <w:p w14:paraId="351673DA" w14:textId="77777777" w:rsidR="00046F5A" w:rsidRDefault="00046F5A" w:rsidP="007A1183">
            <w:pPr>
              <w:pStyle w:val="Code"/>
            </w:pPr>
            <w:r>
              <w:t>PRH  accession   …  modifications                                   …</w:t>
            </w:r>
          </w:p>
          <w:p w14:paraId="39673927" w14:textId="77777777" w:rsidR="00046F5A" w:rsidRDefault="00046F5A" w:rsidP="007A1183">
            <w:pPr>
              <w:pStyle w:val="Code"/>
            </w:pPr>
            <w:r>
              <w:t xml:space="preserve">PRT  P12345      …  3|4|8-MOD:00412, 3|4|8-MOD:00412                …         </w:t>
            </w:r>
          </w:p>
          <w:p w14:paraId="48086788" w14:textId="77777777" w:rsidR="00046F5A" w:rsidRDefault="00046F5A" w:rsidP="007A1183">
            <w:pPr>
              <w:pStyle w:val="Code"/>
            </w:pPr>
          </w:p>
          <w:p w14:paraId="0578A87F" w14:textId="77777777" w:rsidR="00046F5A" w:rsidRDefault="00046F5A" w:rsidP="007A1183">
            <w:pPr>
              <w:pStyle w:val="Code"/>
            </w:pPr>
            <w:r>
              <w:t>COM  Example 4: No position information or only accurate mass available</w:t>
            </w:r>
          </w:p>
          <w:p w14:paraId="00E4CCAF" w14:textId="77777777" w:rsidR="00046F5A" w:rsidRDefault="00046F5A" w:rsidP="007A1183">
            <w:pPr>
              <w:pStyle w:val="Code"/>
            </w:pPr>
            <w:r>
              <w:t>PRH  accession   …  modifications                                   …</w:t>
            </w:r>
          </w:p>
          <w:p w14:paraId="648D000F" w14:textId="77777777" w:rsidR="00046F5A" w:rsidRDefault="00046F5A" w:rsidP="007A1183">
            <w:pPr>
              <w:pStyle w:val="Code"/>
            </w:pPr>
            <w:r>
              <w:t xml:space="preserve">PRT  P12345      …  CHEMMOD:+159.93                        …         </w:t>
            </w:r>
          </w:p>
          <w:p w14:paraId="104818EB" w14:textId="77777777" w:rsidR="00046F5A" w:rsidRDefault="00046F5A" w:rsidP="007A1183">
            <w:pPr>
              <w:pStyle w:val="Code"/>
            </w:pPr>
          </w:p>
          <w:p w14:paraId="38F0A9AB" w14:textId="77777777" w:rsidR="00046F5A" w:rsidRDefault="00046F5A" w:rsidP="007A1183">
            <w:pPr>
              <w:pStyle w:val="Code"/>
            </w:pPr>
            <w:r>
              <w:t xml:space="preserve">COM  Common use cases with probability scores: </w:t>
            </w:r>
          </w:p>
          <w:p w14:paraId="03A9C4BD" w14:textId="77777777" w:rsidR="00046F5A" w:rsidRDefault="00046F5A" w:rsidP="007A1183">
            <w:pPr>
              <w:pStyle w:val="Code"/>
            </w:pPr>
            <w:r>
              <w:t>COM  Example 5: MOD:00412 with associated probabilities at position 3 and 4</w:t>
            </w:r>
          </w:p>
          <w:p w14:paraId="22ED424E" w14:textId="77777777" w:rsidR="00046F5A" w:rsidRDefault="00046F5A" w:rsidP="007A1183">
            <w:pPr>
              <w:pStyle w:val="Code"/>
            </w:pPr>
            <w:r>
              <w:t>COM             and a probability of 0.3 at position 8</w:t>
            </w:r>
          </w:p>
          <w:p w14:paraId="0315744B" w14:textId="77777777" w:rsidR="00046F5A" w:rsidRDefault="00046F5A" w:rsidP="007A1183">
            <w:pPr>
              <w:pStyle w:val="Code"/>
            </w:pPr>
            <w:r>
              <w:t>PRH  accession   …  modifications                                   …</w:t>
            </w:r>
          </w:p>
          <w:p w14:paraId="691B1F6F" w14:textId="77777777" w:rsidR="00046F5A" w:rsidRDefault="00046F5A" w:rsidP="007A1183">
            <w:pPr>
              <w:pStyle w:val="Code"/>
            </w:pPr>
            <w:r>
              <w:t>PRT  P12345      …  3</w:t>
            </w:r>
            <w:r w:rsidRPr="00D701E9">
              <w:rPr>
                <w:rFonts w:cs="Courier New"/>
              </w:rPr>
              <w:t>[MS,MS:100</w:t>
            </w:r>
            <w:r>
              <w:rPr>
                <w:rFonts w:cs="Courier New"/>
              </w:rPr>
              <w:t>1876, modification probability</w:t>
            </w:r>
            <w:r w:rsidRPr="00D701E9">
              <w:rPr>
                <w:rFonts w:cs="Courier New"/>
              </w:rPr>
              <w:t>, 0.8]</w:t>
            </w:r>
            <w:r w:rsidRPr="006D65A1">
              <w:rPr>
                <w:rFonts w:cs="Courier New"/>
              </w:rPr>
              <w:t>|</w:t>
            </w:r>
            <w:r>
              <w:t>4</w:t>
            </w:r>
            <w:r w:rsidRPr="00D701E9">
              <w:rPr>
                <w:rFonts w:cs="Courier New"/>
              </w:rPr>
              <w:t>[MS,MS:100</w:t>
            </w:r>
            <w:r>
              <w:rPr>
                <w:rFonts w:cs="Courier New"/>
              </w:rPr>
              <w:t>1876, modification probability</w:t>
            </w:r>
            <w:r w:rsidRPr="00D701E9">
              <w:rPr>
                <w:rFonts w:cs="Courier New"/>
              </w:rPr>
              <w:t>, 0.</w:t>
            </w:r>
            <w:r>
              <w:rPr>
                <w:rFonts w:cs="Courier New"/>
              </w:rPr>
              <w:t>2</w:t>
            </w:r>
            <w:r w:rsidRPr="00D701E9">
              <w:rPr>
                <w:rFonts w:cs="Courier New"/>
              </w:rPr>
              <w:t>]</w:t>
            </w:r>
            <w:r>
              <w:t>-MOD:00412,8</w:t>
            </w:r>
            <w:r w:rsidRPr="00D701E9">
              <w:rPr>
                <w:rFonts w:cs="Courier New"/>
              </w:rPr>
              <w:t>[MS,MS:100</w:t>
            </w:r>
            <w:r>
              <w:rPr>
                <w:rFonts w:cs="Courier New"/>
              </w:rPr>
              <w:t>1876, modification probability</w:t>
            </w:r>
            <w:r w:rsidRPr="00D701E9">
              <w:rPr>
                <w:rFonts w:cs="Courier New"/>
              </w:rPr>
              <w:t>, 0.</w:t>
            </w:r>
            <w:r>
              <w:rPr>
                <w:rFonts w:cs="Courier New"/>
              </w:rPr>
              <w:t>3</w:t>
            </w:r>
            <w:r w:rsidRPr="00D701E9">
              <w:rPr>
                <w:rFonts w:cs="Courier New"/>
              </w:rPr>
              <w:t>]</w:t>
            </w:r>
            <w:r>
              <w:t>-MOD:00412        …</w:t>
            </w:r>
          </w:p>
          <w:p w14:paraId="5091DC63" w14:textId="77777777" w:rsidR="00046F5A" w:rsidRDefault="00046F5A" w:rsidP="007A1183">
            <w:pPr>
              <w:pStyle w:val="Code"/>
            </w:pPr>
          </w:p>
          <w:p w14:paraId="06C0A480" w14:textId="77777777" w:rsidR="00046F5A" w:rsidRDefault="00046F5A" w:rsidP="007A1183">
            <w:pPr>
              <w:pStyle w:val="Code"/>
            </w:pPr>
            <w:r>
              <w:t>COM Reporting substitutions</w:t>
            </w:r>
          </w:p>
          <w:p w14:paraId="27737082" w14:textId="77777777" w:rsidR="00046F5A" w:rsidRDefault="00046F5A" w:rsidP="007A1183">
            <w:pPr>
              <w:pStyle w:val="Code"/>
            </w:pPr>
            <w:r>
              <w:t>COM Example 6: Substitution of amino acid at position 3 with R (Original sequence is reported in sequence column)</w:t>
            </w:r>
          </w:p>
          <w:p w14:paraId="12AFF2F0" w14:textId="77777777" w:rsidR="00046F5A" w:rsidRDefault="00046F5A" w:rsidP="007A1183">
            <w:pPr>
              <w:pStyle w:val="Code"/>
            </w:pPr>
            <w:r>
              <w:t xml:space="preserve">PRH  accession   …  modifications                                   </w:t>
            </w:r>
          </w:p>
          <w:p w14:paraId="03078E26" w14:textId="77777777" w:rsidR="00046F5A" w:rsidRDefault="00046F5A" w:rsidP="007A1183">
            <w:pPr>
              <w:pStyle w:val="Code"/>
            </w:pPr>
            <w:r>
              <w:t>PRT  P12345      …  3-SUBST:R</w:t>
            </w:r>
          </w:p>
          <w:p w14:paraId="53E4FAAE" w14:textId="77777777" w:rsidR="00850A9A" w:rsidRDefault="00850A9A" w:rsidP="007A1183">
            <w:pPr>
              <w:pStyle w:val="Code"/>
            </w:pPr>
          </w:p>
          <w:p w14:paraId="1271CBDE" w14:textId="77777777" w:rsidR="00850A9A" w:rsidRDefault="00850A9A" w:rsidP="00850A9A">
            <w:pPr>
              <w:pStyle w:val="Code"/>
            </w:pPr>
            <w:r>
              <w:t xml:space="preserve">COM Example 7: Modification with an associated neutral loss </w:t>
            </w:r>
          </w:p>
          <w:p w14:paraId="32A6C849" w14:textId="77777777" w:rsidR="00850A9A" w:rsidRDefault="00850A9A" w:rsidP="00850A9A">
            <w:pPr>
              <w:pStyle w:val="Code"/>
            </w:pPr>
            <w:r>
              <w:t xml:space="preserve">PRH  accession   …  modifications                                   </w:t>
            </w:r>
          </w:p>
          <w:p w14:paraId="435E5AAE" w14:textId="77777777" w:rsidR="00850A9A" w:rsidRPr="00E92C27" w:rsidRDefault="00850A9A" w:rsidP="00850A9A">
            <w:pPr>
              <w:pStyle w:val="Code"/>
              <w:rPr>
                <w:rFonts w:cs="Courier New"/>
              </w:rPr>
            </w:pPr>
            <w:r>
              <w:t>PRT  P12345      …  3-UNIMOD:21,3-[MS, MS:1001524, fragment neutral loss, 63.998285]</w:t>
            </w:r>
          </w:p>
        </w:tc>
      </w:tr>
    </w:tbl>
    <w:p w14:paraId="75238DA8" w14:textId="77777777" w:rsidR="007A1183" w:rsidRDefault="007A1183" w:rsidP="007A1183">
      <w:pPr>
        <w:pStyle w:val="Heading3"/>
        <w:rPr>
          <w:lang w:val="en-GB"/>
        </w:rPr>
      </w:pPr>
      <w:r>
        <w:rPr>
          <w:lang w:val="en-GB"/>
        </w:rPr>
        <w:lastRenderedPageBreak/>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14CDD1" w14:textId="77777777" w:rsidTr="00046F5A">
        <w:tc>
          <w:tcPr>
            <w:tcW w:w="1617" w:type="dxa"/>
            <w:vAlign w:val="center"/>
          </w:tcPr>
          <w:p w14:paraId="6FFE5752" w14:textId="77777777" w:rsidR="007A1183" w:rsidRPr="00EC2317" w:rsidRDefault="007A1183" w:rsidP="007A1183">
            <w:pPr>
              <w:rPr>
                <w:b/>
                <w:lang w:val="en-GB"/>
              </w:rPr>
            </w:pPr>
            <w:r w:rsidRPr="00EC2317">
              <w:rPr>
                <w:b/>
                <w:lang w:val="en-GB"/>
              </w:rPr>
              <w:t>Description:</w:t>
            </w:r>
          </w:p>
        </w:tc>
        <w:tc>
          <w:tcPr>
            <w:tcW w:w="8571" w:type="dxa"/>
          </w:tcPr>
          <w:p w14:paraId="0B68D735" w14:textId="77777777" w:rsidR="007A1183" w:rsidRPr="00EC2317" w:rsidRDefault="007A1183" w:rsidP="007A1183">
            <w:pPr>
              <w:rPr>
                <w:lang w:val="en-GB"/>
              </w:rPr>
            </w:pPr>
            <w:r w:rsidRPr="00EC2317">
              <w:rPr>
                <w:lang w:val="en-GB"/>
              </w:rPr>
              <w:t>A URI pointing to the protein's source entry in the unit it was identified in (e.g., the PRIDE database or a local database / file identifier).</w:t>
            </w:r>
          </w:p>
        </w:tc>
      </w:tr>
      <w:tr w:rsidR="007A1183" w14:paraId="538AF85F" w14:textId="77777777" w:rsidTr="00046F5A">
        <w:tc>
          <w:tcPr>
            <w:tcW w:w="1617" w:type="dxa"/>
            <w:vAlign w:val="center"/>
          </w:tcPr>
          <w:p w14:paraId="4928A24B" w14:textId="77777777" w:rsidR="007A1183" w:rsidRPr="00EC2317" w:rsidRDefault="007A1183" w:rsidP="007A1183">
            <w:pPr>
              <w:rPr>
                <w:b/>
                <w:lang w:val="en-GB"/>
              </w:rPr>
            </w:pPr>
            <w:r w:rsidRPr="00EC2317">
              <w:rPr>
                <w:b/>
                <w:lang w:val="en-GB"/>
              </w:rPr>
              <w:t>Type:</w:t>
            </w:r>
          </w:p>
        </w:tc>
        <w:tc>
          <w:tcPr>
            <w:tcW w:w="8571" w:type="dxa"/>
          </w:tcPr>
          <w:p w14:paraId="36E6E925" w14:textId="77777777" w:rsidR="007A1183" w:rsidRPr="00EC2317" w:rsidRDefault="007A1183" w:rsidP="007A1183">
            <w:pPr>
              <w:rPr>
                <w:lang w:val="en-GB"/>
              </w:rPr>
            </w:pPr>
            <w:r w:rsidRPr="00EC2317">
              <w:rPr>
                <w:lang w:val="en-GB"/>
              </w:rPr>
              <w:t>URI</w:t>
            </w:r>
          </w:p>
        </w:tc>
      </w:tr>
      <w:tr w:rsidR="00046F5A" w14:paraId="5E6D1356" w14:textId="77777777" w:rsidTr="00046F5A">
        <w:tc>
          <w:tcPr>
            <w:tcW w:w="1617" w:type="dxa"/>
            <w:vAlign w:val="center"/>
          </w:tcPr>
          <w:p w14:paraId="15673CBD"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7E18E305" w14:textId="77777777" w:rsidTr="00046F5A">
              <w:tc>
                <w:tcPr>
                  <w:tcW w:w="0" w:type="auto"/>
                  <w:tcBorders>
                    <w:top w:val="nil"/>
                    <w:left w:val="nil"/>
                  </w:tcBorders>
                </w:tcPr>
                <w:p w14:paraId="3491EB8A" w14:textId="77777777" w:rsidR="00046F5A" w:rsidRPr="00AB45A3" w:rsidRDefault="00046F5A" w:rsidP="00046F5A">
                  <w:pPr>
                    <w:jc w:val="center"/>
                    <w:rPr>
                      <w:sz w:val="16"/>
                      <w:szCs w:val="16"/>
                      <w:lang w:val="en-GB"/>
                    </w:rPr>
                  </w:pPr>
                </w:p>
              </w:tc>
              <w:tc>
                <w:tcPr>
                  <w:tcW w:w="0" w:type="auto"/>
                </w:tcPr>
                <w:p w14:paraId="5D05CE8B"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2D19A4A"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88E07FE" w14:textId="77777777" w:rsidTr="00046F5A">
              <w:tc>
                <w:tcPr>
                  <w:tcW w:w="0" w:type="auto"/>
                </w:tcPr>
                <w:p w14:paraId="1BCA245D"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34E1CCD7" w14:textId="77777777" w:rsidR="00046F5A" w:rsidRPr="00AB45A3" w:rsidRDefault="00046F5A" w:rsidP="00046F5A">
                  <w:pPr>
                    <w:jc w:val="center"/>
                    <w:rPr>
                      <w:sz w:val="16"/>
                      <w:szCs w:val="16"/>
                      <w:lang w:val="en-GB"/>
                    </w:rPr>
                  </w:pPr>
                </w:p>
              </w:tc>
              <w:tc>
                <w:tcPr>
                  <w:tcW w:w="0" w:type="auto"/>
                </w:tcPr>
                <w:p w14:paraId="557C31C4" w14:textId="77777777" w:rsidR="00046F5A" w:rsidRPr="00AB45A3" w:rsidRDefault="00046F5A" w:rsidP="00046F5A">
                  <w:pPr>
                    <w:jc w:val="center"/>
                    <w:rPr>
                      <w:sz w:val="16"/>
                      <w:szCs w:val="16"/>
                      <w:lang w:val="en-GB"/>
                    </w:rPr>
                  </w:pPr>
                </w:p>
              </w:tc>
            </w:tr>
            <w:tr w:rsidR="00046F5A" w:rsidRPr="00AB45A3" w14:paraId="4BEB8A46" w14:textId="77777777" w:rsidTr="00046F5A">
              <w:tc>
                <w:tcPr>
                  <w:tcW w:w="0" w:type="auto"/>
                </w:tcPr>
                <w:p w14:paraId="1BD5624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64292BAA" w14:textId="77777777" w:rsidR="00046F5A" w:rsidRPr="00AB45A3" w:rsidRDefault="00046F5A" w:rsidP="00046F5A">
                  <w:pPr>
                    <w:jc w:val="center"/>
                    <w:rPr>
                      <w:sz w:val="16"/>
                      <w:szCs w:val="16"/>
                      <w:lang w:val="en-GB"/>
                    </w:rPr>
                  </w:pPr>
                </w:p>
              </w:tc>
              <w:tc>
                <w:tcPr>
                  <w:tcW w:w="0" w:type="auto"/>
                </w:tcPr>
                <w:p w14:paraId="1A7D1717" w14:textId="77777777" w:rsidR="00046F5A" w:rsidRPr="00AB45A3" w:rsidRDefault="00046F5A" w:rsidP="00046F5A">
                  <w:pPr>
                    <w:jc w:val="center"/>
                    <w:rPr>
                      <w:sz w:val="16"/>
                      <w:szCs w:val="16"/>
                      <w:lang w:val="en-GB"/>
                    </w:rPr>
                  </w:pPr>
                </w:p>
              </w:tc>
            </w:tr>
          </w:tbl>
          <w:p w14:paraId="26246CC2" w14:textId="77777777" w:rsidR="00046F5A" w:rsidRPr="00E92C27" w:rsidRDefault="00046F5A" w:rsidP="007A1183">
            <w:pPr>
              <w:pStyle w:val="Code"/>
              <w:rPr>
                <w:rFonts w:cs="Courier New"/>
              </w:rPr>
            </w:pPr>
          </w:p>
        </w:tc>
      </w:tr>
      <w:tr w:rsidR="00046F5A" w14:paraId="61199468" w14:textId="77777777" w:rsidTr="00046F5A">
        <w:tc>
          <w:tcPr>
            <w:tcW w:w="1617" w:type="dxa"/>
            <w:vAlign w:val="center"/>
          </w:tcPr>
          <w:p w14:paraId="198BA150" w14:textId="77777777" w:rsidR="00046F5A" w:rsidRPr="00EC2317" w:rsidRDefault="00046F5A" w:rsidP="007A1183">
            <w:pPr>
              <w:rPr>
                <w:b/>
                <w:lang w:val="en-GB"/>
              </w:rPr>
            </w:pPr>
            <w:r w:rsidRPr="00EC2317">
              <w:rPr>
                <w:b/>
                <w:lang w:val="en-GB"/>
              </w:rPr>
              <w:t>Example:</w:t>
            </w:r>
          </w:p>
        </w:tc>
        <w:tc>
          <w:tcPr>
            <w:tcW w:w="8571" w:type="dxa"/>
          </w:tcPr>
          <w:p w14:paraId="1CB83017" w14:textId="77777777" w:rsidR="00046F5A" w:rsidRPr="00E92C27" w:rsidRDefault="00046F5A" w:rsidP="007A1183">
            <w:pPr>
              <w:pStyle w:val="Code"/>
              <w:rPr>
                <w:rFonts w:cs="Courier New"/>
              </w:rPr>
            </w:pPr>
            <w:r w:rsidRPr="00E92C27">
              <w:rPr>
                <w:rFonts w:cs="Courier New"/>
              </w:rPr>
              <w:t>PRT  accession   …  uri                                       …</w:t>
            </w:r>
            <w:r w:rsidRPr="00E92C27">
              <w:rPr>
                <w:rFonts w:cs="Courier New"/>
              </w:rPr>
              <w:br/>
              <w:t>PRH  P12345      …  http://www.ebi.ac.uk/pride/url/to/P12345  …</w:t>
            </w:r>
          </w:p>
        </w:tc>
      </w:tr>
    </w:tbl>
    <w:p w14:paraId="2D5F4082" w14:textId="77777777" w:rsidR="007A1183" w:rsidRDefault="007A1183" w:rsidP="007A1183">
      <w:pPr>
        <w:pStyle w:val="Heading3"/>
        <w:rPr>
          <w:lang w:val="en-GB"/>
        </w:rPr>
      </w:pPr>
      <w:r>
        <w:rPr>
          <w:lang w:val="en-GB"/>
        </w:rPr>
        <w:t>go_term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B05895" w14:textId="77777777" w:rsidTr="005D2304">
        <w:tc>
          <w:tcPr>
            <w:tcW w:w="1617" w:type="dxa"/>
            <w:vAlign w:val="center"/>
          </w:tcPr>
          <w:p w14:paraId="3A3A9631" w14:textId="77777777" w:rsidR="007A1183" w:rsidRPr="00EC2317" w:rsidRDefault="007A1183" w:rsidP="007A1183">
            <w:pPr>
              <w:rPr>
                <w:b/>
                <w:lang w:val="en-GB"/>
              </w:rPr>
            </w:pPr>
            <w:r w:rsidRPr="00EC2317">
              <w:rPr>
                <w:b/>
                <w:lang w:val="en-GB"/>
              </w:rPr>
              <w:t>Description:</w:t>
            </w:r>
          </w:p>
        </w:tc>
        <w:tc>
          <w:tcPr>
            <w:tcW w:w="8571" w:type="dxa"/>
          </w:tcPr>
          <w:p w14:paraId="74A09CE8" w14:textId="77777777" w:rsidR="007A1183" w:rsidRPr="00EC2317" w:rsidRDefault="007A1183" w:rsidP="007A1183">
            <w:pPr>
              <w:rPr>
                <w:lang w:val="en-GB"/>
              </w:rPr>
            </w:pPr>
            <w:r w:rsidRPr="00EC2317">
              <w:rPr>
                <w:lang w:val="en-GB"/>
              </w:rPr>
              <w:t xml:space="preserve">A </w:t>
            </w:r>
            <w:r>
              <w:rPr>
                <w:lang w:val="en-GB"/>
              </w:rPr>
              <w:t>’|’</w:t>
            </w:r>
            <w:r w:rsidRPr="00EC2317">
              <w:rPr>
                <w:lang w:val="en-GB"/>
              </w:rPr>
              <w:t>-delimited list of GO accessions for this protein.</w:t>
            </w:r>
          </w:p>
        </w:tc>
      </w:tr>
      <w:tr w:rsidR="007A1183" w14:paraId="2B9C5D57" w14:textId="77777777" w:rsidTr="005D2304">
        <w:tc>
          <w:tcPr>
            <w:tcW w:w="1617" w:type="dxa"/>
            <w:vAlign w:val="center"/>
          </w:tcPr>
          <w:p w14:paraId="18431FFA" w14:textId="77777777" w:rsidR="007A1183" w:rsidRPr="00EC2317" w:rsidRDefault="007A1183" w:rsidP="007A1183">
            <w:pPr>
              <w:rPr>
                <w:b/>
                <w:lang w:val="en-GB"/>
              </w:rPr>
            </w:pPr>
            <w:r w:rsidRPr="00EC2317">
              <w:rPr>
                <w:b/>
                <w:lang w:val="en-GB"/>
              </w:rPr>
              <w:t>Type:</w:t>
            </w:r>
          </w:p>
        </w:tc>
        <w:tc>
          <w:tcPr>
            <w:tcW w:w="8571" w:type="dxa"/>
          </w:tcPr>
          <w:p w14:paraId="622E771C" w14:textId="77777777" w:rsidR="007A1183" w:rsidRPr="00EC2317" w:rsidRDefault="007A1183" w:rsidP="007A1183">
            <w:pPr>
              <w:rPr>
                <w:lang w:val="en-GB"/>
              </w:rPr>
            </w:pPr>
            <w:r w:rsidRPr="00EC2317">
              <w:rPr>
                <w:lang w:val="en-GB"/>
              </w:rPr>
              <w:t>String List</w:t>
            </w:r>
          </w:p>
        </w:tc>
      </w:tr>
      <w:tr w:rsidR="005D2304" w14:paraId="75DD96F5" w14:textId="77777777" w:rsidTr="005D2304">
        <w:tc>
          <w:tcPr>
            <w:tcW w:w="1617" w:type="dxa"/>
            <w:vAlign w:val="center"/>
          </w:tcPr>
          <w:p w14:paraId="28B5A939"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4F43C8E7" w14:textId="77777777" w:rsidTr="004263CD">
              <w:tc>
                <w:tcPr>
                  <w:tcW w:w="0" w:type="auto"/>
                  <w:tcBorders>
                    <w:top w:val="nil"/>
                    <w:left w:val="nil"/>
                  </w:tcBorders>
                </w:tcPr>
                <w:p w14:paraId="5C29C8A5" w14:textId="77777777" w:rsidR="005D2304" w:rsidRPr="00AB45A3" w:rsidRDefault="005D2304" w:rsidP="004263CD">
                  <w:pPr>
                    <w:jc w:val="center"/>
                    <w:rPr>
                      <w:sz w:val="16"/>
                      <w:szCs w:val="16"/>
                      <w:lang w:val="en-GB"/>
                    </w:rPr>
                  </w:pPr>
                </w:p>
              </w:tc>
              <w:tc>
                <w:tcPr>
                  <w:tcW w:w="0" w:type="auto"/>
                </w:tcPr>
                <w:p w14:paraId="4A035315"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7C97311B"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BD98E8D" w14:textId="77777777" w:rsidTr="004263CD">
              <w:tc>
                <w:tcPr>
                  <w:tcW w:w="0" w:type="auto"/>
                </w:tcPr>
                <w:p w14:paraId="767F1590"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46B38BE" w14:textId="77777777" w:rsidR="005D2304" w:rsidRPr="00AB45A3" w:rsidRDefault="005D2304" w:rsidP="004263CD">
                  <w:pPr>
                    <w:jc w:val="center"/>
                    <w:rPr>
                      <w:sz w:val="16"/>
                      <w:szCs w:val="16"/>
                      <w:lang w:val="en-GB"/>
                    </w:rPr>
                  </w:pPr>
                </w:p>
              </w:tc>
              <w:tc>
                <w:tcPr>
                  <w:tcW w:w="0" w:type="auto"/>
                </w:tcPr>
                <w:p w14:paraId="206C7537" w14:textId="77777777" w:rsidR="005D2304" w:rsidRPr="00AB45A3" w:rsidRDefault="005D2304" w:rsidP="004263CD">
                  <w:pPr>
                    <w:jc w:val="center"/>
                    <w:rPr>
                      <w:sz w:val="16"/>
                      <w:szCs w:val="16"/>
                      <w:lang w:val="en-GB"/>
                    </w:rPr>
                  </w:pPr>
                </w:p>
              </w:tc>
            </w:tr>
            <w:tr w:rsidR="005D2304" w:rsidRPr="00AB45A3" w14:paraId="5EE9B87B" w14:textId="77777777" w:rsidTr="004263CD">
              <w:tc>
                <w:tcPr>
                  <w:tcW w:w="0" w:type="auto"/>
                </w:tcPr>
                <w:p w14:paraId="643EB3AD"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47FE8CF" w14:textId="77777777" w:rsidR="005D2304" w:rsidRPr="00AB45A3" w:rsidRDefault="005D2304" w:rsidP="004263CD">
                  <w:pPr>
                    <w:jc w:val="center"/>
                    <w:rPr>
                      <w:sz w:val="16"/>
                      <w:szCs w:val="16"/>
                      <w:lang w:val="en-GB"/>
                    </w:rPr>
                  </w:pPr>
                </w:p>
              </w:tc>
              <w:tc>
                <w:tcPr>
                  <w:tcW w:w="0" w:type="auto"/>
                </w:tcPr>
                <w:p w14:paraId="4A133BCB" w14:textId="77777777" w:rsidR="005D2304" w:rsidRPr="00AB45A3" w:rsidRDefault="005D2304" w:rsidP="004263CD">
                  <w:pPr>
                    <w:jc w:val="center"/>
                    <w:rPr>
                      <w:sz w:val="16"/>
                      <w:szCs w:val="16"/>
                      <w:lang w:val="en-GB"/>
                    </w:rPr>
                  </w:pPr>
                </w:p>
              </w:tc>
            </w:tr>
          </w:tbl>
          <w:p w14:paraId="47572970" w14:textId="77777777" w:rsidR="005D2304" w:rsidRPr="00E92C27" w:rsidRDefault="005D2304" w:rsidP="007A1183">
            <w:pPr>
              <w:pStyle w:val="Code"/>
              <w:rPr>
                <w:rFonts w:cs="Courier New"/>
              </w:rPr>
            </w:pPr>
          </w:p>
        </w:tc>
      </w:tr>
      <w:tr w:rsidR="005D2304" w14:paraId="650FE301" w14:textId="77777777" w:rsidTr="005D2304">
        <w:tc>
          <w:tcPr>
            <w:tcW w:w="1617" w:type="dxa"/>
            <w:vAlign w:val="center"/>
          </w:tcPr>
          <w:p w14:paraId="50F53D13" w14:textId="77777777" w:rsidR="005D2304" w:rsidRPr="00EC2317" w:rsidRDefault="005D2304" w:rsidP="007A1183">
            <w:pPr>
              <w:rPr>
                <w:b/>
                <w:lang w:val="en-GB"/>
              </w:rPr>
            </w:pPr>
            <w:r w:rsidRPr="00EC2317">
              <w:rPr>
                <w:b/>
                <w:lang w:val="en-GB"/>
              </w:rPr>
              <w:t>Example:</w:t>
            </w:r>
          </w:p>
        </w:tc>
        <w:tc>
          <w:tcPr>
            <w:tcW w:w="8571" w:type="dxa"/>
          </w:tcPr>
          <w:p w14:paraId="6B34D658" w14:textId="77777777" w:rsidR="005D2304" w:rsidRPr="00E92C27" w:rsidRDefault="005D2304" w:rsidP="007A1183">
            <w:pPr>
              <w:pStyle w:val="Code"/>
              <w:rPr>
                <w:rFonts w:cs="Courier New"/>
              </w:rPr>
            </w:pPr>
            <w:r w:rsidRPr="00E92C27">
              <w:rPr>
                <w:rFonts w:cs="Courier New"/>
              </w:rPr>
              <w:t>PRT  accession   …  go_terms                                       …</w:t>
            </w:r>
            <w:r w:rsidRPr="00E92C27">
              <w:rPr>
                <w:rFonts w:cs="Courier New"/>
              </w:rPr>
              <w:br/>
              <w:t>PRH  P12345      …  GO:0006457|GO:0005759|GO:0005886|GO:0004069 …</w:t>
            </w:r>
          </w:p>
        </w:tc>
      </w:tr>
    </w:tbl>
    <w:p w14:paraId="2D849314" w14:textId="77777777" w:rsidR="007A1183" w:rsidRDefault="007A1183" w:rsidP="007A1183">
      <w:pPr>
        <w:pStyle w:val="Heading3"/>
        <w:rPr>
          <w:lang w:val="en-GB"/>
        </w:rPr>
      </w:pPr>
      <w:r w:rsidRPr="00EA1F43">
        <w:rPr>
          <w:lang w:val="en-GB"/>
        </w:rPr>
        <w:t>protein_covera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1A4BB0C" w14:textId="77777777" w:rsidTr="005D2304">
        <w:tc>
          <w:tcPr>
            <w:tcW w:w="1617" w:type="dxa"/>
            <w:vAlign w:val="center"/>
          </w:tcPr>
          <w:p w14:paraId="520B2774" w14:textId="77777777" w:rsidR="007A1183" w:rsidRPr="00EC2317" w:rsidRDefault="007A1183" w:rsidP="007A1183">
            <w:pPr>
              <w:rPr>
                <w:b/>
                <w:lang w:val="en-GB"/>
              </w:rPr>
            </w:pPr>
            <w:r w:rsidRPr="00EC2317">
              <w:rPr>
                <w:b/>
                <w:lang w:val="en-GB"/>
              </w:rPr>
              <w:t>Description:</w:t>
            </w:r>
          </w:p>
        </w:tc>
        <w:tc>
          <w:tcPr>
            <w:tcW w:w="8571" w:type="dxa"/>
          </w:tcPr>
          <w:p w14:paraId="10F56808" w14:textId="77777777" w:rsidR="007A1183" w:rsidRPr="00EC2317" w:rsidRDefault="007A1183" w:rsidP="007A1183">
            <w:pPr>
              <w:rPr>
                <w:lang w:val="en-GB"/>
              </w:rPr>
            </w:pPr>
            <w:r w:rsidRPr="00EC2317">
              <w:rPr>
                <w:lang w:val="en-GB"/>
              </w:rPr>
              <w:t>A value between 0 and 1 defining the protein coverage.</w:t>
            </w:r>
          </w:p>
        </w:tc>
      </w:tr>
      <w:tr w:rsidR="007A1183" w14:paraId="76C825C7" w14:textId="77777777" w:rsidTr="005D2304">
        <w:tc>
          <w:tcPr>
            <w:tcW w:w="1617" w:type="dxa"/>
            <w:vAlign w:val="center"/>
          </w:tcPr>
          <w:p w14:paraId="17A8816C" w14:textId="77777777" w:rsidR="007A1183" w:rsidRPr="00EC2317" w:rsidRDefault="007A1183" w:rsidP="007A1183">
            <w:pPr>
              <w:rPr>
                <w:b/>
                <w:lang w:val="en-GB"/>
              </w:rPr>
            </w:pPr>
            <w:r w:rsidRPr="00EC2317">
              <w:rPr>
                <w:b/>
                <w:lang w:val="en-GB"/>
              </w:rPr>
              <w:t>Type:</w:t>
            </w:r>
          </w:p>
        </w:tc>
        <w:tc>
          <w:tcPr>
            <w:tcW w:w="8571" w:type="dxa"/>
          </w:tcPr>
          <w:p w14:paraId="3679B958" w14:textId="77777777" w:rsidR="007A1183" w:rsidRPr="00EC2317" w:rsidRDefault="007A1183" w:rsidP="007A1183">
            <w:pPr>
              <w:rPr>
                <w:lang w:val="en-GB"/>
              </w:rPr>
            </w:pPr>
            <w:r w:rsidRPr="00EC2317">
              <w:rPr>
                <w:lang w:val="en-GB"/>
              </w:rPr>
              <w:t>Double</w:t>
            </w:r>
          </w:p>
        </w:tc>
      </w:tr>
      <w:tr w:rsidR="005D2304" w14:paraId="7270D252" w14:textId="77777777" w:rsidTr="005D2304">
        <w:tc>
          <w:tcPr>
            <w:tcW w:w="1617" w:type="dxa"/>
            <w:vAlign w:val="center"/>
          </w:tcPr>
          <w:p w14:paraId="775E481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1B6E1DA7" w14:textId="77777777" w:rsidTr="004263CD">
              <w:tc>
                <w:tcPr>
                  <w:tcW w:w="0" w:type="auto"/>
                  <w:tcBorders>
                    <w:top w:val="nil"/>
                    <w:left w:val="nil"/>
                  </w:tcBorders>
                </w:tcPr>
                <w:p w14:paraId="76FF88EB" w14:textId="77777777" w:rsidR="005D2304" w:rsidRPr="00AB45A3" w:rsidRDefault="005D2304" w:rsidP="004263CD">
                  <w:pPr>
                    <w:jc w:val="center"/>
                    <w:rPr>
                      <w:sz w:val="16"/>
                      <w:szCs w:val="16"/>
                      <w:lang w:val="en-GB"/>
                    </w:rPr>
                  </w:pPr>
                </w:p>
              </w:tc>
              <w:tc>
                <w:tcPr>
                  <w:tcW w:w="0" w:type="auto"/>
                </w:tcPr>
                <w:p w14:paraId="443489FE"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2E9EC165"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30B2405" w14:textId="77777777" w:rsidTr="004263CD">
              <w:tc>
                <w:tcPr>
                  <w:tcW w:w="0" w:type="auto"/>
                </w:tcPr>
                <w:p w14:paraId="6A7460F7"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DB8C0A5" w14:textId="77777777" w:rsidR="005D2304" w:rsidRPr="00AB45A3" w:rsidRDefault="005D2304" w:rsidP="004263CD">
                  <w:pPr>
                    <w:jc w:val="center"/>
                    <w:rPr>
                      <w:sz w:val="16"/>
                      <w:szCs w:val="16"/>
                      <w:lang w:val="en-GB"/>
                    </w:rPr>
                  </w:pPr>
                </w:p>
              </w:tc>
              <w:tc>
                <w:tcPr>
                  <w:tcW w:w="0" w:type="auto"/>
                </w:tcPr>
                <w:p w14:paraId="03C3366A"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16575BBB" w14:textId="77777777" w:rsidTr="004263CD">
              <w:tc>
                <w:tcPr>
                  <w:tcW w:w="0" w:type="auto"/>
                </w:tcPr>
                <w:p w14:paraId="0D71D7C5"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36F4F18" w14:textId="77777777" w:rsidR="005D2304" w:rsidRPr="00AB45A3" w:rsidRDefault="005D2304" w:rsidP="004263CD">
                  <w:pPr>
                    <w:jc w:val="center"/>
                    <w:rPr>
                      <w:sz w:val="16"/>
                      <w:szCs w:val="16"/>
                      <w:lang w:val="en-GB"/>
                    </w:rPr>
                  </w:pPr>
                </w:p>
              </w:tc>
              <w:tc>
                <w:tcPr>
                  <w:tcW w:w="0" w:type="auto"/>
                </w:tcPr>
                <w:p w14:paraId="403A4434" w14:textId="77777777" w:rsidR="005D2304" w:rsidRPr="00AB45A3" w:rsidRDefault="005D2304" w:rsidP="004263CD">
                  <w:pPr>
                    <w:jc w:val="center"/>
                    <w:rPr>
                      <w:sz w:val="16"/>
                      <w:szCs w:val="16"/>
                      <w:lang w:val="en-GB"/>
                    </w:rPr>
                  </w:pPr>
                  <w:r>
                    <w:rPr>
                      <w:sz w:val="16"/>
                      <w:szCs w:val="16"/>
                      <w:lang w:val="en-GB"/>
                    </w:rPr>
                    <w:sym w:font="Wingdings" w:char="F0FC"/>
                  </w:r>
                </w:p>
              </w:tc>
            </w:tr>
          </w:tbl>
          <w:p w14:paraId="3066CA6F" w14:textId="77777777" w:rsidR="005D2304" w:rsidRPr="00E92C27" w:rsidRDefault="005D2304" w:rsidP="007A1183">
            <w:pPr>
              <w:pStyle w:val="Code"/>
              <w:rPr>
                <w:rFonts w:cs="Courier New"/>
              </w:rPr>
            </w:pPr>
          </w:p>
        </w:tc>
      </w:tr>
      <w:tr w:rsidR="005D2304" w14:paraId="4B76E275" w14:textId="77777777" w:rsidTr="005D2304">
        <w:tc>
          <w:tcPr>
            <w:tcW w:w="1617" w:type="dxa"/>
            <w:vAlign w:val="center"/>
          </w:tcPr>
          <w:p w14:paraId="6D41975C" w14:textId="77777777" w:rsidR="005D2304" w:rsidRPr="00EC2317" w:rsidRDefault="005D2304" w:rsidP="007A1183">
            <w:pPr>
              <w:rPr>
                <w:b/>
                <w:lang w:val="en-GB"/>
              </w:rPr>
            </w:pPr>
            <w:r w:rsidRPr="00EC2317">
              <w:rPr>
                <w:b/>
                <w:lang w:val="en-GB"/>
              </w:rPr>
              <w:t>Example:</w:t>
            </w:r>
          </w:p>
        </w:tc>
        <w:tc>
          <w:tcPr>
            <w:tcW w:w="8571" w:type="dxa"/>
          </w:tcPr>
          <w:p w14:paraId="0858A321" w14:textId="77777777" w:rsidR="005D2304" w:rsidRPr="00E92C27" w:rsidRDefault="005D2304" w:rsidP="007A1183">
            <w:pPr>
              <w:pStyle w:val="Code"/>
              <w:rPr>
                <w:rFonts w:cs="Courier New"/>
              </w:rPr>
            </w:pPr>
            <w:r w:rsidRPr="00E92C27">
              <w:rPr>
                <w:rFonts w:cs="Courier New"/>
              </w:rPr>
              <w:t>PRT  accession   …  protein_coverage  …</w:t>
            </w:r>
            <w:r w:rsidRPr="00E92C27">
              <w:rPr>
                <w:rFonts w:cs="Courier New"/>
              </w:rPr>
              <w:br/>
              <w:t>PRH  P12345      …  0.4               …</w:t>
            </w:r>
          </w:p>
        </w:tc>
      </w:tr>
    </w:tbl>
    <w:p w14:paraId="2ADA888F" w14:textId="77777777" w:rsidR="007A1183" w:rsidRDefault="007A1183" w:rsidP="007A1183">
      <w:pPr>
        <w:pStyle w:val="Heading3"/>
        <w:rPr>
          <w:lang w:val="en-GB"/>
        </w:rPr>
      </w:pPr>
      <w:r w:rsidRPr="00A14D32">
        <w:rPr>
          <w:lang w:val="en-GB"/>
        </w:rPr>
        <w:t>protein_abundance_</w:t>
      </w:r>
      <w:r w:rsidR="002358E4">
        <w:rPr>
          <w:lang w:val="en-GB"/>
        </w:rPr>
        <w:t>assay</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57A5F" w14:textId="77777777">
        <w:tc>
          <w:tcPr>
            <w:tcW w:w="1617" w:type="dxa"/>
            <w:vAlign w:val="center"/>
          </w:tcPr>
          <w:p w14:paraId="1CB59890" w14:textId="77777777" w:rsidR="007A1183" w:rsidRPr="00EC2317" w:rsidRDefault="007A1183" w:rsidP="007A1183">
            <w:pPr>
              <w:rPr>
                <w:b/>
                <w:lang w:val="en-GB"/>
              </w:rPr>
            </w:pPr>
            <w:r w:rsidRPr="00EC2317">
              <w:rPr>
                <w:b/>
                <w:lang w:val="en-GB"/>
              </w:rPr>
              <w:t>Description:</w:t>
            </w:r>
          </w:p>
        </w:tc>
        <w:tc>
          <w:tcPr>
            <w:tcW w:w="8571" w:type="dxa"/>
          </w:tcPr>
          <w:p w14:paraId="7DAA9224" w14:textId="77777777" w:rsidR="007A1183" w:rsidRPr="00EC2317" w:rsidRDefault="007A1183" w:rsidP="002358E4">
            <w:pPr>
              <w:rPr>
                <w:lang w:val="en-GB"/>
              </w:rPr>
            </w:pPr>
            <w:r w:rsidRPr="00EC2317">
              <w:rPr>
                <w:lang w:val="en-GB"/>
              </w:rPr>
              <w:t xml:space="preserve">The protein's abundance </w:t>
            </w:r>
            <w:r w:rsidR="002358E4">
              <w:rPr>
                <w:lang w:val="en-GB"/>
              </w:rPr>
              <w:t>as me</w:t>
            </w:r>
            <w:r w:rsidR="003C708B">
              <w:rPr>
                <w:lang w:val="en-GB"/>
              </w:rPr>
              <w:t>asu</w:t>
            </w:r>
            <w:r w:rsidR="002358E4">
              <w:rPr>
                <w:lang w:val="en-GB"/>
              </w:rPr>
              <w:t xml:space="preserve">red </w:t>
            </w:r>
            <w:r w:rsidRPr="00EC2317">
              <w:rPr>
                <w:lang w:val="en-GB"/>
              </w:rPr>
              <w:t xml:space="preserve">in the given </w:t>
            </w:r>
            <w:r w:rsidR="002358E4">
              <w:rPr>
                <w:lang w:val="en-GB"/>
              </w:rPr>
              <w:t>assay through whatever technique was employed</w:t>
            </w:r>
            <w:r w:rsidRPr="00EC2317">
              <w:rPr>
                <w:lang w:val="en-GB"/>
              </w:rPr>
              <w:t xml:space="preserve">. </w:t>
            </w:r>
          </w:p>
        </w:tc>
      </w:tr>
      <w:tr w:rsidR="007A1183" w14:paraId="66656FE8" w14:textId="77777777">
        <w:tc>
          <w:tcPr>
            <w:tcW w:w="1617" w:type="dxa"/>
            <w:vAlign w:val="center"/>
          </w:tcPr>
          <w:p w14:paraId="34245BC4" w14:textId="77777777" w:rsidR="007A1183" w:rsidRPr="00EC2317" w:rsidRDefault="007A1183" w:rsidP="007A1183">
            <w:pPr>
              <w:rPr>
                <w:b/>
                <w:lang w:val="en-GB"/>
              </w:rPr>
            </w:pPr>
            <w:r w:rsidRPr="00EC2317">
              <w:rPr>
                <w:b/>
                <w:lang w:val="en-GB"/>
              </w:rPr>
              <w:t>Type:</w:t>
            </w:r>
          </w:p>
        </w:tc>
        <w:tc>
          <w:tcPr>
            <w:tcW w:w="8571" w:type="dxa"/>
          </w:tcPr>
          <w:p w14:paraId="71E12C17" w14:textId="77777777" w:rsidR="007A1183" w:rsidRPr="00EC2317" w:rsidRDefault="007A1183" w:rsidP="007A1183">
            <w:pPr>
              <w:rPr>
                <w:lang w:val="en-GB"/>
              </w:rPr>
            </w:pPr>
            <w:r w:rsidRPr="00EC2317">
              <w:rPr>
                <w:lang w:val="en-GB"/>
              </w:rPr>
              <w:t>Double</w:t>
            </w:r>
          </w:p>
        </w:tc>
      </w:tr>
      <w:tr w:rsidR="005D2304" w14:paraId="3F8A3EA5" w14:textId="77777777">
        <w:tc>
          <w:tcPr>
            <w:tcW w:w="1617" w:type="dxa"/>
            <w:vAlign w:val="center"/>
          </w:tcPr>
          <w:p w14:paraId="5C82F35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877DF14" w14:textId="77777777" w:rsidTr="004263CD">
              <w:tc>
                <w:tcPr>
                  <w:tcW w:w="0" w:type="auto"/>
                  <w:tcBorders>
                    <w:top w:val="nil"/>
                    <w:left w:val="nil"/>
                  </w:tcBorders>
                </w:tcPr>
                <w:p w14:paraId="26BF400E" w14:textId="77777777" w:rsidR="005D2304" w:rsidRPr="00AB45A3" w:rsidRDefault="005D2304" w:rsidP="004263CD">
                  <w:pPr>
                    <w:jc w:val="center"/>
                    <w:rPr>
                      <w:sz w:val="16"/>
                      <w:szCs w:val="16"/>
                      <w:lang w:val="en-GB"/>
                    </w:rPr>
                  </w:pPr>
                </w:p>
              </w:tc>
              <w:tc>
                <w:tcPr>
                  <w:tcW w:w="0" w:type="auto"/>
                </w:tcPr>
                <w:p w14:paraId="120929F0"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049A8F4B" w14:textId="77777777" w:rsidR="005D2304" w:rsidRPr="00AB45A3" w:rsidRDefault="005D2304" w:rsidP="004263CD">
                  <w:pPr>
                    <w:jc w:val="center"/>
                    <w:rPr>
                      <w:sz w:val="16"/>
                      <w:szCs w:val="16"/>
                      <w:lang w:val="en-GB"/>
                    </w:rPr>
                  </w:pPr>
                  <w:r w:rsidRPr="00AB45A3">
                    <w:rPr>
                      <w:sz w:val="16"/>
                      <w:szCs w:val="16"/>
                      <w:lang w:val="en-GB"/>
                    </w:rPr>
                    <w:t>Complete</w:t>
                  </w:r>
                </w:p>
              </w:tc>
            </w:tr>
            <w:tr w:rsidR="00F03991" w:rsidRPr="00AB45A3" w14:paraId="07807F02" w14:textId="77777777" w:rsidTr="004263CD">
              <w:tc>
                <w:tcPr>
                  <w:tcW w:w="0" w:type="auto"/>
                </w:tcPr>
                <w:p w14:paraId="69B5C9E5" w14:textId="77777777" w:rsidR="00F03991" w:rsidRPr="00AB45A3" w:rsidRDefault="00F03991" w:rsidP="004263CD">
                  <w:pPr>
                    <w:rPr>
                      <w:sz w:val="16"/>
                      <w:szCs w:val="16"/>
                      <w:lang w:val="en-GB"/>
                    </w:rPr>
                  </w:pPr>
                  <w:r w:rsidRPr="00AB45A3">
                    <w:rPr>
                      <w:sz w:val="16"/>
                      <w:szCs w:val="16"/>
                      <w:lang w:val="en-GB"/>
                    </w:rPr>
                    <w:t>Quantification</w:t>
                  </w:r>
                </w:p>
              </w:tc>
              <w:tc>
                <w:tcPr>
                  <w:tcW w:w="0" w:type="auto"/>
                </w:tcPr>
                <w:p w14:paraId="7E0F48E7" w14:textId="77777777" w:rsidR="00F03991" w:rsidRPr="00AB45A3" w:rsidRDefault="00F03991"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2B6CC9A5" w14:textId="77777777" w:rsidR="00F03991" w:rsidRPr="00AB45A3" w:rsidRDefault="00F03991" w:rsidP="006D2942">
                  <w:pPr>
                    <w:jc w:val="center"/>
                    <w:rPr>
                      <w:sz w:val="16"/>
                      <w:szCs w:val="16"/>
                      <w:lang w:val="en-GB"/>
                    </w:rPr>
                  </w:pPr>
                  <w:r>
                    <w:rPr>
                      <w:sz w:val="16"/>
                      <w:szCs w:val="16"/>
                      <w:lang w:val="en-GB"/>
                    </w:rPr>
                    <w:sym w:font="Wingdings" w:char="F0FC"/>
                  </w:r>
                </w:p>
              </w:tc>
            </w:tr>
            <w:tr w:rsidR="005D2304" w:rsidRPr="00AB45A3" w14:paraId="52A81B0B" w14:textId="77777777" w:rsidTr="004263CD">
              <w:tc>
                <w:tcPr>
                  <w:tcW w:w="0" w:type="auto"/>
                </w:tcPr>
                <w:p w14:paraId="67952ED0"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131DF84" w14:textId="77777777" w:rsidR="005D2304" w:rsidRPr="00AB45A3" w:rsidRDefault="005D2304" w:rsidP="004263CD">
                  <w:pPr>
                    <w:jc w:val="center"/>
                    <w:rPr>
                      <w:sz w:val="16"/>
                      <w:szCs w:val="16"/>
                      <w:lang w:val="en-GB"/>
                    </w:rPr>
                  </w:pPr>
                </w:p>
              </w:tc>
              <w:tc>
                <w:tcPr>
                  <w:tcW w:w="0" w:type="auto"/>
                </w:tcPr>
                <w:p w14:paraId="5158B1C1" w14:textId="77777777" w:rsidR="005D2304" w:rsidRPr="00AB45A3" w:rsidRDefault="005D2304" w:rsidP="004263CD">
                  <w:pPr>
                    <w:jc w:val="center"/>
                    <w:rPr>
                      <w:sz w:val="16"/>
                      <w:szCs w:val="16"/>
                      <w:lang w:val="en-GB"/>
                    </w:rPr>
                  </w:pPr>
                </w:p>
              </w:tc>
            </w:tr>
          </w:tbl>
          <w:p w14:paraId="16225E59" w14:textId="77777777" w:rsidR="005D2304" w:rsidRPr="00E92C27" w:rsidRDefault="00F03991" w:rsidP="00AD38C2">
            <w:pPr>
              <w:pStyle w:val="Code"/>
              <w:rPr>
                <w:rFonts w:cs="Courier New"/>
              </w:rPr>
            </w:pPr>
            <w:r w:rsidRPr="001419D1">
              <w:rPr>
                <w:rFonts w:ascii="Arial" w:hAnsi="Arial" w:cs="Arial"/>
                <w:sz w:val="18"/>
                <w:vertAlign w:val="superscript"/>
              </w:rPr>
              <w:t>1</w:t>
            </w:r>
            <w:r>
              <w:t xml:space="preserve">mandatory if </w:t>
            </w:r>
            <w:r w:rsidR="006D2942">
              <w:t>quantification data is provided for assays</w:t>
            </w:r>
          </w:p>
        </w:tc>
      </w:tr>
      <w:tr w:rsidR="005D2304" w14:paraId="31DCEACB" w14:textId="77777777">
        <w:tc>
          <w:tcPr>
            <w:tcW w:w="1617" w:type="dxa"/>
            <w:vAlign w:val="center"/>
          </w:tcPr>
          <w:p w14:paraId="35921044" w14:textId="77777777" w:rsidR="005D2304" w:rsidRPr="00EC2317" w:rsidRDefault="005D2304" w:rsidP="007A1183">
            <w:pPr>
              <w:rPr>
                <w:b/>
                <w:lang w:val="en-GB"/>
              </w:rPr>
            </w:pPr>
            <w:r w:rsidRPr="00EC2317">
              <w:rPr>
                <w:b/>
                <w:lang w:val="en-GB"/>
              </w:rPr>
              <w:t>Example:</w:t>
            </w:r>
          </w:p>
        </w:tc>
        <w:tc>
          <w:tcPr>
            <w:tcW w:w="8571" w:type="dxa"/>
          </w:tcPr>
          <w:p w14:paraId="3F86CFC1" w14:textId="77777777" w:rsidR="005D2304" w:rsidRPr="00E92C27" w:rsidRDefault="005D2304" w:rsidP="007A1183">
            <w:pPr>
              <w:pStyle w:val="Code"/>
              <w:rPr>
                <w:rFonts w:cs="Courier New"/>
              </w:rPr>
            </w:pPr>
            <w:r w:rsidRPr="00E92C27">
              <w:rPr>
                <w:rFonts w:cs="Courier New"/>
              </w:rPr>
              <w:t>PRT  accession   …  protein_abundance_</w:t>
            </w:r>
            <w:r>
              <w:rPr>
                <w:rFonts w:cs="Courier New"/>
              </w:rPr>
              <w:t>assay</w:t>
            </w:r>
            <w:r w:rsidRPr="00E92C27">
              <w:rPr>
                <w:rFonts w:cs="Courier New"/>
              </w:rPr>
              <w:t>[1]  …  protein_abundance_</w:t>
            </w:r>
            <w:r>
              <w:rPr>
                <w:rFonts w:cs="Courier New"/>
              </w:rPr>
              <w:t>assay</w:t>
            </w:r>
            <w:r w:rsidRPr="00E92C27">
              <w:rPr>
                <w:rFonts w:cs="Courier New"/>
              </w:rPr>
              <w:t>[2] …</w:t>
            </w:r>
            <w:r w:rsidRPr="00E92C27">
              <w:rPr>
                <w:rFonts w:cs="Courier New"/>
              </w:rPr>
              <w:br/>
              <w:t>PRH  P12345      …  0.4                       …  0.2                      …</w:t>
            </w:r>
          </w:p>
        </w:tc>
      </w:tr>
    </w:tbl>
    <w:p w14:paraId="032832C2" w14:textId="77777777" w:rsidR="00F634EE" w:rsidRDefault="00F634EE" w:rsidP="00F634EE">
      <w:pPr>
        <w:pStyle w:val="Heading3"/>
        <w:rPr>
          <w:lang w:val="en-GB"/>
        </w:rPr>
      </w:pPr>
      <w:r w:rsidRPr="00A14D32">
        <w:rPr>
          <w:lang w:val="en-GB"/>
        </w:rPr>
        <w:t>protein_abundance_</w:t>
      </w:r>
      <w:r>
        <w:rPr>
          <w:lang w:val="en-GB"/>
        </w:rPr>
        <w:t>s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634EE" w14:paraId="51A6D02A" w14:textId="77777777" w:rsidTr="005D2304">
        <w:tc>
          <w:tcPr>
            <w:tcW w:w="1617" w:type="dxa"/>
            <w:vAlign w:val="center"/>
          </w:tcPr>
          <w:p w14:paraId="382FFB1E" w14:textId="77777777" w:rsidR="00F634EE" w:rsidRPr="00EC2317" w:rsidRDefault="00F634EE" w:rsidP="00124314">
            <w:pPr>
              <w:rPr>
                <w:b/>
                <w:lang w:val="en-GB"/>
              </w:rPr>
            </w:pPr>
            <w:r w:rsidRPr="00EC2317">
              <w:rPr>
                <w:b/>
                <w:lang w:val="en-GB"/>
              </w:rPr>
              <w:t>Description:</w:t>
            </w:r>
          </w:p>
        </w:tc>
        <w:tc>
          <w:tcPr>
            <w:tcW w:w="8571" w:type="dxa"/>
          </w:tcPr>
          <w:p w14:paraId="23C1820C" w14:textId="77777777" w:rsidR="00F634EE" w:rsidRPr="00EC2317" w:rsidRDefault="00F634EE" w:rsidP="003C708B">
            <w:pPr>
              <w:rPr>
                <w:lang w:val="en-GB"/>
              </w:rPr>
            </w:pPr>
            <w:r w:rsidRPr="00EC2317">
              <w:rPr>
                <w:lang w:val="en-GB"/>
              </w:rPr>
              <w:t xml:space="preserve">The protein's abundance </w:t>
            </w:r>
            <w:r>
              <w:rPr>
                <w:lang w:val="en-GB"/>
              </w:rPr>
              <w:t xml:space="preserve">as </w:t>
            </w:r>
            <w:r w:rsidR="003C708B">
              <w:rPr>
                <w:lang w:val="en-GB"/>
              </w:rPr>
              <w:t>measured</w:t>
            </w:r>
            <w:r>
              <w:rPr>
                <w:lang w:val="en-GB"/>
              </w:rPr>
              <w:t xml:space="preserve"> </w:t>
            </w:r>
            <w:r w:rsidRPr="00EC2317">
              <w:rPr>
                <w:lang w:val="en-GB"/>
              </w:rPr>
              <w:t xml:space="preserve">in the given </w:t>
            </w:r>
            <w:r w:rsidR="003C708B">
              <w:rPr>
                <w:lang w:val="en-GB"/>
              </w:rPr>
              <w:t>Study Variable, for example mean or median of quantitative values reported in Assays</w:t>
            </w:r>
            <w:r w:rsidRPr="00EC2317">
              <w:rPr>
                <w:lang w:val="en-GB"/>
              </w:rPr>
              <w:t xml:space="preserve">. </w:t>
            </w:r>
          </w:p>
        </w:tc>
      </w:tr>
      <w:tr w:rsidR="00F634EE" w14:paraId="39D56934" w14:textId="77777777" w:rsidTr="005D2304">
        <w:tc>
          <w:tcPr>
            <w:tcW w:w="1617" w:type="dxa"/>
            <w:vAlign w:val="center"/>
          </w:tcPr>
          <w:p w14:paraId="078CB1E1" w14:textId="77777777" w:rsidR="00F634EE" w:rsidRPr="00EC2317" w:rsidRDefault="00F634EE" w:rsidP="00124314">
            <w:pPr>
              <w:rPr>
                <w:b/>
                <w:lang w:val="en-GB"/>
              </w:rPr>
            </w:pPr>
            <w:r w:rsidRPr="00EC2317">
              <w:rPr>
                <w:b/>
                <w:lang w:val="en-GB"/>
              </w:rPr>
              <w:t>Type:</w:t>
            </w:r>
          </w:p>
        </w:tc>
        <w:tc>
          <w:tcPr>
            <w:tcW w:w="8571" w:type="dxa"/>
          </w:tcPr>
          <w:p w14:paraId="3B90B751" w14:textId="77777777" w:rsidR="00F634EE" w:rsidRPr="00EC2317" w:rsidRDefault="00F634EE" w:rsidP="00124314">
            <w:pPr>
              <w:rPr>
                <w:lang w:val="en-GB"/>
              </w:rPr>
            </w:pPr>
            <w:r w:rsidRPr="00EC2317">
              <w:rPr>
                <w:lang w:val="en-GB"/>
              </w:rPr>
              <w:t>Double</w:t>
            </w:r>
          </w:p>
        </w:tc>
      </w:tr>
      <w:tr w:rsidR="005D2304" w14:paraId="13CCD681" w14:textId="77777777" w:rsidTr="005D2304">
        <w:tc>
          <w:tcPr>
            <w:tcW w:w="1617" w:type="dxa"/>
            <w:vAlign w:val="center"/>
          </w:tcPr>
          <w:p w14:paraId="4B31D45E" w14:textId="77777777" w:rsidR="005D2304" w:rsidRPr="00EC2317" w:rsidRDefault="005D2304" w:rsidP="00124314">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63BB3E9" w14:textId="77777777" w:rsidTr="004263CD">
              <w:tc>
                <w:tcPr>
                  <w:tcW w:w="0" w:type="auto"/>
                  <w:tcBorders>
                    <w:top w:val="nil"/>
                    <w:left w:val="nil"/>
                  </w:tcBorders>
                </w:tcPr>
                <w:p w14:paraId="51AD0A3E" w14:textId="77777777" w:rsidR="005D2304" w:rsidRPr="00AB45A3" w:rsidRDefault="005D2304" w:rsidP="004263CD">
                  <w:pPr>
                    <w:jc w:val="center"/>
                    <w:rPr>
                      <w:sz w:val="16"/>
                      <w:szCs w:val="16"/>
                      <w:lang w:val="en-GB"/>
                    </w:rPr>
                  </w:pPr>
                </w:p>
              </w:tc>
              <w:tc>
                <w:tcPr>
                  <w:tcW w:w="0" w:type="auto"/>
                </w:tcPr>
                <w:p w14:paraId="766EBC2B"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1135C10C"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125C9110" w14:textId="77777777" w:rsidTr="004263CD">
              <w:tc>
                <w:tcPr>
                  <w:tcW w:w="0" w:type="auto"/>
                </w:tcPr>
                <w:p w14:paraId="4B71E795"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6BCE1538" w14:textId="77777777" w:rsidR="005D2304" w:rsidRPr="00AB45A3" w:rsidRDefault="005D2304" w:rsidP="00CC0841">
                  <w:pPr>
                    <w:jc w:val="center"/>
                    <w:rPr>
                      <w:sz w:val="16"/>
                      <w:szCs w:val="16"/>
                      <w:lang w:val="en-GB"/>
                    </w:rPr>
                  </w:pPr>
                  <w:r>
                    <w:rPr>
                      <w:sz w:val="16"/>
                      <w:szCs w:val="16"/>
                      <w:lang w:val="en-GB"/>
                    </w:rPr>
                    <w:sym w:font="Wingdings" w:char="F0FC"/>
                  </w:r>
                </w:p>
              </w:tc>
              <w:tc>
                <w:tcPr>
                  <w:tcW w:w="0" w:type="auto"/>
                </w:tcPr>
                <w:p w14:paraId="5C10FA3B"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360770BE" w14:textId="77777777" w:rsidTr="004263CD">
              <w:tc>
                <w:tcPr>
                  <w:tcW w:w="0" w:type="auto"/>
                </w:tcPr>
                <w:p w14:paraId="0435CE4F"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1F3868B8" w14:textId="77777777" w:rsidR="005D2304" w:rsidRPr="00AB45A3" w:rsidRDefault="005D2304" w:rsidP="004263CD">
                  <w:pPr>
                    <w:jc w:val="center"/>
                    <w:rPr>
                      <w:sz w:val="16"/>
                      <w:szCs w:val="16"/>
                      <w:lang w:val="en-GB"/>
                    </w:rPr>
                  </w:pPr>
                </w:p>
              </w:tc>
              <w:tc>
                <w:tcPr>
                  <w:tcW w:w="0" w:type="auto"/>
                </w:tcPr>
                <w:p w14:paraId="52162147" w14:textId="77777777" w:rsidR="005D2304" w:rsidRPr="00AB45A3" w:rsidRDefault="005D2304" w:rsidP="004263CD">
                  <w:pPr>
                    <w:jc w:val="center"/>
                    <w:rPr>
                      <w:sz w:val="16"/>
                      <w:szCs w:val="16"/>
                      <w:lang w:val="en-GB"/>
                    </w:rPr>
                  </w:pPr>
                </w:p>
              </w:tc>
            </w:tr>
          </w:tbl>
          <w:p w14:paraId="567CFB98" w14:textId="77777777" w:rsidR="005D2304" w:rsidRPr="00E92C27" w:rsidRDefault="005D2304" w:rsidP="00AD38C2">
            <w:pPr>
              <w:pStyle w:val="Code"/>
              <w:rPr>
                <w:rFonts w:cs="Courier New"/>
              </w:rPr>
            </w:pPr>
          </w:p>
        </w:tc>
      </w:tr>
      <w:tr w:rsidR="005D2304" w14:paraId="07B8F556" w14:textId="77777777" w:rsidTr="005D2304">
        <w:tc>
          <w:tcPr>
            <w:tcW w:w="1617" w:type="dxa"/>
            <w:vAlign w:val="center"/>
          </w:tcPr>
          <w:p w14:paraId="344DD600" w14:textId="77777777" w:rsidR="005D2304" w:rsidRPr="00EC2317" w:rsidRDefault="005D2304" w:rsidP="00124314">
            <w:pPr>
              <w:rPr>
                <w:b/>
                <w:lang w:val="en-GB"/>
              </w:rPr>
            </w:pPr>
            <w:r w:rsidRPr="00EC2317">
              <w:rPr>
                <w:b/>
                <w:lang w:val="en-GB"/>
              </w:rPr>
              <w:t>Example:</w:t>
            </w:r>
          </w:p>
        </w:tc>
        <w:tc>
          <w:tcPr>
            <w:tcW w:w="8571" w:type="dxa"/>
          </w:tcPr>
          <w:p w14:paraId="29178E40" w14:textId="77777777" w:rsidR="005D2304" w:rsidRPr="00E92C27" w:rsidRDefault="005D2304" w:rsidP="00C173F7">
            <w:pPr>
              <w:pStyle w:val="Code"/>
              <w:rPr>
                <w:rFonts w:cs="Courier New"/>
              </w:rPr>
            </w:pPr>
            <w:r w:rsidRPr="00E92C27">
              <w:rPr>
                <w:rFonts w:cs="Courier New"/>
              </w:rPr>
              <w:t>PRT  acce</w:t>
            </w:r>
            <w:r>
              <w:rPr>
                <w:rFonts w:cs="Courier New"/>
              </w:rPr>
              <w:t>ssion   …  protein_abundance_</w:t>
            </w:r>
            <w:r w:rsidR="00C173F7">
              <w:rPr>
                <w:rFonts w:cs="Courier New"/>
              </w:rPr>
              <w:t>study_variable</w:t>
            </w:r>
            <w:r>
              <w:rPr>
                <w:rFonts w:cs="Courier New"/>
              </w:rPr>
              <w:t>[1]  …  protein_abundance_</w:t>
            </w:r>
            <w:r w:rsidR="00C173F7">
              <w:rPr>
                <w:rFonts w:cs="Courier New"/>
              </w:rPr>
              <w:t>study_variable</w:t>
            </w:r>
            <w:r w:rsidRPr="00E92C27">
              <w:rPr>
                <w:rFonts w:cs="Courier New"/>
              </w:rPr>
              <w:t>[2] …</w:t>
            </w:r>
            <w:r w:rsidRPr="00E92C27">
              <w:rPr>
                <w:rFonts w:cs="Courier New"/>
              </w:rPr>
              <w:br/>
              <w:t>PRH  P12345      …  0.4                       …  0.2                      …</w:t>
            </w:r>
          </w:p>
        </w:tc>
      </w:tr>
    </w:tbl>
    <w:p w14:paraId="5DA88DAD" w14:textId="77777777" w:rsidR="007A1183" w:rsidRDefault="007A1183" w:rsidP="007A1183">
      <w:pPr>
        <w:pStyle w:val="Heading3"/>
        <w:rPr>
          <w:lang w:val="en-GB"/>
        </w:rPr>
      </w:pPr>
      <w:r w:rsidRPr="00A14D32">
        <w:rPr>
          <w:lang w:val="en-GB"/>
        </w:rPr>
        <w:t>protein_abundance_stdev_</w:t>
      </w:r>
      <w:r w:rsidR="002358E4" w:rsidRPr="00A14D32">
        <w:rPr>
          <w:lang w:val="en-GB"/>
        </w:rPr>
        <w:t>s</w:t>
      </w:r>
      <w:r w:rsidR="002358E4">
        <w:rPr>
          <w:lang w:val="en-GB"/>
        </w:rPr>
        <w:t>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3B5F706" w14:textId="77777777" w:rsidTr="005D2304">
        <w:tc>
          <w:tcPr>
            <w:tcW w:w="1617" w:type="dxa"/>
            <w:vAlign w:val="center"/>
          </w:tcPr>
          <w:p w14:paraId="265010D9" w14:textId="77777777" w:rsidR="007A1183" w:rsidRPr="00EC2317" w:rsidRDefault="007A1183" w:rsidP="007A1183">
            <w:pPr>
              <w:rPr>
                <w:b/>
                <w:lang w:val="en-GB"/>
              </w:rPr>
            </w:pPr>
            <w:r w:rsidRPr="00EC2317">
              <w:rPr>
                <w:b/>
                <w:lang w:val="en-GB"/>
              </w:rPr>
              <w:t>Description:</w:t>
            </w:r>
          </w:p>
        </w:tc>
        <w:tc>
          <w:tcPr>
            <w:tcW w:w="8571" w:type="dxa"/>
          </w:tcPr>
          <w:p w14:paraId="68A316FE" w14:textId="77777777" w:rsidR="007A1183" w:rsidRPr="00EC2317" w:rsidRDefault="007A1183" w:rsidP="003C708B">
            <w:pPr>
              <w:rPr>
                <w:lang w:val="en-GB"/>
              </w:rPr>
            </w:pPr>
            <w:r w:rsidRPr="00EC2317">
              <w:rPr>
                <w:lang w:val="en-GB"/>
              </w:rPr>
              <w:t xml:space="preserve">The standard deviation of the protein’s abundance. If a protein’s abundance is given for a certain </w:t>
            </w:r>
            <w:r w:rsidR="001532F4">
              <w:rPr>
                <w:lang w:val="en-GB"/>
              </w:rPr>
              <w:t>study v</w:t>
            </w:r>
            <w:r w:rsidR="003C708B">
              <w:rPr>
                <w:lang w:val="en-GB"/>
              </w:rPr>
              <w:t>ariable</w:t>
            </w:r>
            <w:r w:rsidRPr="00EC2317">
              <w:rPr>
                <w:lang w:val="en-GB"/>
              </w:rPr>
              <w:t>, the corresponding standard deviation column MUST also be present (in case the value is not available “</w:t>
            </w:r>
            <w:r w:rsidR="005D530E">
              <w:rPr>
                <w:lang w:val="en-GB"/>
              </w:rPr>
              <w:t>null</w:t>
            </w:r>
            <w:r w:rsidRPr="00EC2317">
              <w:rPr>
                <w:lang w:val="en-GB"/>
              </w:rPr>
              <w:t>” should be used).</w:t>
            </w:r>
          </w:p>
        </w:tc>
      </w:tr>
      <w:tr w:rsidR="007A1183" w14:paraId="524AC484" w14:textId="77777777" w:rsidTr="005D2304">
        <w:tc>
          <w:tcPr>
            <w:tcW w:w="1617" w:type="dxa"/>
            <w:vAlign w:val="center"/>
          </w:tcPr>
          <w:p w14:paraId="06D2787A" w14:textId="77777777" w:rsidR="007A1183" w:rsidRPr="00EC2317" w:rsidRDefault="007A1183" w:rsidP="007A1183">
            <w:pPr>
              <w:rPr>
                <w:b/>
                <w:lang w:val="en-GB"/>
              </w:rPr>
            </w:pPr>
            <w:r w:rsidRPr="00EC2317">
              <w:rPr>
                <w:b/>
                <w:lang w:val="en-GB"/>
              </w:rPr>
              <w:t>Type:</w:t>
            </w:r>
          </w:p>
        </w:tc>
        <w:tc>
          <w:tcPr>
            <w:tcW w:w="8571" w:type="dxa"/>
          </w:tcPr>
          <w:p w14:paraId="536484E2" w14:textId="77777777" w:rsidR="007A1183" w:rsidRPr="00EC2317" w:rsidRDefault="007A1183" w:rsidP="007A1183">
            <w:pPr>
              <w:rPr>
                <w:lang w:val="en-GB"/>
              </w:rPr>
            </w:pPr>
            <w:r w:rsidRPr="00EC2317">
              <w:rPr>
                <w:lang w:val="en-GB"/>
              </w:rPr>
              <w:t>Double</w:t>
            </w:r>
          </w:p>
        </w:tc>
      </w:tr>
      <w:tr w:rsidR="005D2304" w14:paraId="5C030244" w14:textId="77777777" w:rsidTr="005D2304">
        <w:tc>
          <w:tcPr>
            <w:tcW w:w="1617" w:type="dxa"/>
            <w:vAlign w:val="center"/>
          </w:tcPr>
          <w:p w14:paraId="1961E3C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495D86E" w14:textId="77777777" w:rsidTr="004263CD">
              <w:tc>
                <w:tcPr>
                  <w:tcW w:w="0" w:type="auto"/>
                  <w:tcBorders>
                    <w:top w:val="nil"/>
                    <w:left w:val="nil"/>
                  </w:tcBorders>
                </w:tcPr>
                <w:p w14:paraId="5B6D263C" w14:textId="77777777" w:rsidR="005D2304" w:rsidRPr="00AB45A3" w:rsidRDefault="005D2304" w:rsidP="004263CD">
                  <w:pPr>
                    <w:jc w:val="center"/>
                    <w:rPr>
                      <w:sz w:val="16"/>
                      <w:szCs w:val="16"/>
                      <w:lang w:val="en-GB"/>
                    </w:rPr>
                  </w:pPr>
                </w:p>
              </w:tc>
              <w:tc>
                <w:tcPr>
                  <w:tcW w:w="0" w:type="auto"/>
                </w:tcPr>
                <w:p w14:paraId="0560A1D2"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72C967B"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645D4A" w14:textId="77777777" w:rsidTr="004263CD">
              <w:tc>
                <w:tcPr>
                  <w:tcW w:w="0" w:type="auto"/>
                </w:tcPr>
                <w:p w14:paraId="739CD571"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62B535F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5CE3ACA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5D0E3861" w14:textId="77777777" w:rsidTr="004263CD">
              <w:tc>
                <w:tcPr>
                  <w:tcW w:w="0" w:type="auto"/>
                </w:tcPr>
                <w:p w14:paraId="165B9DB4" w14:textId="77777777" w:rsidR="005D2304" w:rsidRPr="00AB45A3" w:rsidRDefault="005D2304" w:rsidP="004263CD">
                  <w:pPr>
                    <w:rPr>
                      <w:sz w:val="16"/>
                      <w:szCs w:val="16"/>
                      <w:lang w:val="en-GB"/>
                    </w:rPr>
                  </w:pPr>
                  <w:r w:rsidRPr="00AB45A3">
                    <w:rPr>
                      <w:sz w:val="16"/>
                      <w:szCs w:val="16"/>
                      <w:lang w:val="en-GB"/>
                    </w:rPr>
                    <w:lastRenderedPageBreak/>
                    <w:t>Identification</w:t>
                  </w:r>
                </w:p>
              </w:tc>
              <w:tc>
                <w:tcPr>
                  <w:tcW w:w="0" w:type="auto"/>
                </w:tcPr>
                <w:p w14:paraId="53BDB03F" w14:textId="77777777" w:rsidR="005D2304" w:rsidRPr="00AB45A3" w:rsidRDefault="005D2304" w:rsidP="004263CD">
                  <w:pPr>
                    <w:jc w:val="center"/>
                    <w:rPr>
                      <w:sz w:val="16"/>
                      <w:szCs w:val="16"/>
                      <w:lang w:val="en-GB"/>
                    </w:rPr>
                  </w:pPr>
                </w:p>
              </w:tc>
              <w:tc>
                <w:tcPr>
                  <w:tcW w:w="0" w:type="auto"/>
                </w:tcPr>
                <w:p w14:paraId="2F1F4105" w14:textId="77777777" w:rsidR="005D2304" w:rsidRPr="00AB45A3" w:rsidRDefault="005D2304" w:rsidP="004263CD">
                  <w:pPr>
                    <w:jc w:val="center"/>
                    <w:rPr>
                      <w:sz w:val="16"/>
                      <w:szCs w:val="16"/>
                      <w:lang w:val="en-GB"/>
                    </w:rPr>
                  </w:pPr>
                </w:p>
              </w:tc>
            </w:tr>
          </w:tbl>
          <w:p w14:paraId="0595B9BC" w14:textId="77777777" w:rsidR="005D2304" w:rsidRPr="00E92C27" w:rsidRDefault="00F27BEA" w:rsidP="00AD38C2">
            <w:pPr>
              <w:pStyle w:val="Code"/>
              <w:rPr>
                <w:rFonts w:cs="Courier New"/>
              </w:rPr>
            </w:pPr>
            <w:r w:rsidRPr="001419D1">
              <w:rPr>
                <w:rFonts w:ascii="Arial" w:hAnsi="Arial" w:cs="Arial"/>
                <w:sz w:val="18"/>
                <w:vertAlign w:val="superscript"/>
              </w:rPr>
              <w:t>1</w:t>
            </w:r>
            <w:r>
              <w:t xml:space="preserve">mandatory if </w:t>
            </w:r>
            <w:r w:rsidR="00CC0841" w:rsidRPr="00A14D32">
              <w:t>protein_abundance_</w:t>
            </w:r>
            <w:r w:rsidR="00CC0841">
              <w:t xml:space="preserve">study_variable </w:t>
            </w:r>
            <w:r>
              <w:t>reported</w:t>
            </w:r>
          </w:p>
        </w:tc>
      </w:tr>
      <w:tr w:rsidR="005D2304" w14:paraId="4307F189" w14:textId="77777777" w:rsidTr="005D2304">
        <w:tc>
          <w:tcPr>
            <w:tcW w:w="1617" w:type="dxa"/>
            <w:vAlign w:val="center"/>
          </w:tcPr>
          <w:p w14:paraId="7A7AC18B" w14:textId="77777777" w:rsidR="005D2304" w:rsidRPr="00EC2317" w:rsidRDefault="005D2304" w:rsidP="007A1183">
            <w:pPr>
              <w:rPr>
                <w:b/>
                <w:lang w:val="en-GB"/>
              </w:rPr>
            </w:pPr>
            <w:r w:rsidRPr="00EC2317">
              <w:rPr>
                <w:b/>
                <w:lang w:val="en-GB"/>
              </w:rPr>
              <w:lastRenderedPageBreak/>
              <w:t>Example:</w:t>
            </w:r>
          </w:p>
        </w:tc>
        <w:tc>
          <w:tcPr>
            <w:tcW w:w="8571" w:type="dxa"/>
          </w:tcPr>
          <w:p w14:paraId="525FDF57" w14:textId="77777777" w:rsidR="005D2304" w:rsidRPr="00E92C27" w:rsidRDefault="005D2304" w:rsidP="004126EC">
            <w:pPr>
              <w:pStyle w:val="Code"/>
              <w:rPr>
                <w:rFonts w:cs="Courier New"/>
              </w:rPr>
            </w:pPr>
            <w:r w:rsidRPr="00E92C27">
              <w:rPr>
                <w:rFonts w:cs="Courier New"/>
              </w:rPr>
              <w:t>PRT  accession   …  protein_abundance_stdev</w:t>
            </w:r>
            <w:r>
              <w:rPr>
                <w:rFonts w:cs="Courier New"/>
              </w:rPr>
              <w:t>_</w:t>
            </w:r>
            <w:r w:rsidRPr="00E92C27">
              <w:rPr>
                <w:rFonts w:cs="Courier New"/>
              </w:rPr>
              <w:t>s</w:t>
            </w:r>
            <w:r>
              <w:rPr>
                <w:rFonts w:cs="Courier New"/>
              </w:rPr>
              <w:t>tudy_variable</w:t>
            </w:r>
            <w:r w:rsidRPr="00E92C27">
              <w:rPr>
                <w:rFonts w:cs="Courier New"/>
              </w:rPr>
              <w:t>[1]  …</w:t>
            </w:r>
            <w:r w:rsidRPr="00E92C27">
              <w:rPr>
                <w:rFonts w:cs="Courier New"/>
              </w:rPr>
              <w:br/>
              <w:t>PRH  P12345      …  0.4                       …</w:t>
            </w:r>
          </w:p>
        </w:tc>
      </w:tr>
    </w:tbl>
    <w:p w14:paraId="22C9E1F3" w14:textId="77777777" w:rsidR="007A1183" w:rsidRDefault="007A1183" w:rsidP="007A1183">
      <w:pPr>
        <w:pStyle w:val="Heading3"/>
        <w:rPr>
          <w:lang w:val="en-GB"/>
        </w:rPr>
      </w:pPr>
      <w:r w:rsidRPr="000A7F06">
        <w:rPr>
          <w:lang w:val="en-GB"/>
        </w:rPr>
        <w:t>protein_abundance_std_error_</w:t>
      </w:r>
      <w:r w:rsidR="007A0041" w:rsidRPr="00A14D32">
        <w:rPr>
          <w:lang w:val="en-GB"/>
        </w:rPr>
        <w:t>s</w:t>
      </w:r>
      <w:r w:rsidR="007A0041">
        <w:rPr>
          <w:lang w:val="en-GB"/>
        </w:rPr>
        <w:t>tudy_variable</w:t>
      </w:r>
      <w:r w:rsidR="007A0041" w:rsidRPr="000A7F06" w:rsidDel="007A0041">
        <w:rPr>
          <w:lang w:val="en-GB"/>
        </w:rPr>
        <w:t xml:space="preserve"> </w:t>
      </w:r>
      <w:r w:rsidRPr="000A7F0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BD262" w14:textId="77777777" w:rsidTr="005D2304">
        <w:tc>
          <w:tcPr>
            <w:tcW w:w="1617" w:type="dxa"/>
            <w:vAlign w:val="center"/>
          </w:tcPr>
          <w:p w14:paraId="35EDDE33" w14:textId="77777777" w:rsidR="007A1183" w:rsidRPr="00EC2317" w:rsidRDefault="007A1183" w:rsidP="007A1183">
            <w:pPr>
              <w:rPr>
                <w:b/>
                <w:lang w:val="en-GB"/>
              </w:rPr>
            </w:pPr>
            <w:r w:rsidRPr="00EC2317">
              <w:rPr>
                <w:b/>
                <w:lang w:val="en-GB"/>
              </w:rPr>
              <w:t>Description:</w:t>
            </w:r>
          </w:p>
        </w:tc>
        <w:tc>
          <w:tcPr>
            <w:tcW w:w="8571" w:type="dxa"/>
          </w:tcPr>
          <w:p w14:paraId="017229D7" w14:textId="77777777" w:rsidR="007A1183" w:rsidRPr="00EC2317" w:rsidRDefault="007A1183" w:rsidP="00C173F7">
            <w:pPr>
              <w:rPr>
                <w:lang w:val="en-GB"/>
              </w:rPr>
            </w:pPr>
            <w:r w:rsidRPr="00EC2317">
              <w:rPr>
                <w:lang w:val="en-GB"/>
              </w:rPr>
              <w:t xml:space="preserve">The standard error of the protein’s abundance. If a protein’s abundance is given for a certain </w:t>
            </w:r>
            <w:r w:rsidR="004371C2">
              <w:rPr>
                <w:lang w:val="en-GB"/>
              </w:rPr>
              <w:t>study v</w:t>
            </w:r>
            <w:r w:rsidR="007A0041">
              <w:rPr>
                <w:lang w:val="en-GB"/>
              </w:rPr>
              <w:t>ariable</w:t>
            </w:r>
            <w:r w:rsidRPr="00EC2317">
              <w:rPr>
                <w:lang w:val="en-GB"/>
              </w:rPr>
              <w:t>, the corresponding standard error column MUST also be present (in case the value is not available “</w:t>
            </w:r>
            <w:r w:rsidR="005D530E">
              <w:rPr>
                <w:lang w:val="en-GB"/>
              </w:rPr>
              <w:t>null</w:t>
            </w:r>
            <w:r w:rsidRPr="00EC2317">
              <w:rPr>
                <w:lang w:val="en-GB"/>
              </w:rPr>
              <w:t>” should be used).</w:t>
            </w:r>
          </w:p>
        </w:tc>
      </w:tr>
      <w:tr w:rsidR="007A1183" w14:paraId="2B7C7787" w14:textId="77777777" w:rsidTr="005D2304">
        <w:tc>
          <w:tcPr>
            <w:tcW w:w="1617" w:type="dxa"/>
            <w:vAlign w:val="center"/>
          </w:tcPr>
          <w:p w14:paraId="2782B2B3" w14:textId="77777777" w:rsidR="007A1183" w:rsidRPr="00EC2317" w:rsidRDefault="007A1183" w:rsidP="007A1183">
            <w:pPr>
              <w:rPr>
                <w:b/>
                <w:lang w:val="en-GB"/>
              </w:rPr>
            </w:pPr>
            <w:r w:rsidRPr="00EC2317">
              <w:rPr>
                <w:b/>
                <w:lang w:val="en-GB"/>
              </w:rPr>
              <w:t>Type:</w:t>
            </w:r>
          </w:p>
        </w:tc>
        <w:tc>
          <w:tcPr>
            <w:tcW w:w="8571" w:type="dxa"/>
          </w:tcPr>
          <w:p w14:paraId="5C0E4BBD" w14:textId="77777777" w:rsidR="007A1183" w:rsidRPr="00EC2317" w:rsidRDefault="007A1183" w:rsidP="007A1183">
            <w:pPr>
              <w:rPr>
                <w:lang w:val="en-GB"/>
              </w:rPr>
            </w:pPr>
            <w:r w:rsidRPr="00EC2317">
              <w:rPr>
                <w:lang w:val="en-GB"/>
              </w:rPr>
              <w:t>Double</w:t>
            </w:r>
          </w:p>
        </w:tc>
      </w:tr>
      <w:tr w:rsidR="005D2304" w14:paraId="61A5D662" w14:textId="77777777" w:rsidTr="005D2304">
        <w:tc>
          <w:tcPr>
            <w:tcW w:w="1617" w:type="dxa"/>
            <w:vAlign w:val="center"/>
          </w:tcPr>
          <w:p w14:paraId="61023A6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704A014D" w14:textId="77777777" w:rsidTr="004263CD">
              <w:tc>
                <w:tcPr>
                  <w:tcW w:w="0" w:type="auto"/>
                  <w:tcBorders>
                    <w:top w:val="nil"/>
                    <w:left w:val="nil"/>
                  </w:tcBorders>
                </w:tcPr>
                <w:p w14:paraId="2D8667E4" w14:textId="77777777" w:rsidR="005D2304" w:rsidRPr="00AB45A3" w:rsidRDefault="005D2304" w:rsidP="004263CD">
                  <w:pPr>
                    <w:jc w:val="center"/>
                    <w:rPr>
                      <w:sz w:val="16"/>
                      <w:szCs w:val="16"/>
                      <w:lang w:val="en-GB"/>
                    </w:rPr>
                  </w:pPr>
                </w:p>
              </w:tc>
              <w:tc>
                <w:tcPr>
                  <w:tcW w:w="0" w:type="auto"/>
                </w:tcPr>
                <w:p w14:paraId="184C68B4"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465970D2"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987B79" w14:textId="77777777" w:rsidTr="004263CD">
              <w:tc>
                <w:tcPr>
                  <w:tcW w:w="0" w:type="auto"/>
                </w:tcPr>
                <w:p w14:paraId="6220DF15"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221B0910"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02377BE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6862CFFD" w14:textId="77777777" w:rsidTr="004263CD">
              <w:tc>
                <w:tcPr>
                  <w:tcW w:w="0" w:type="auto"/>
                </w:tcPr>
                <w:p w14:paraId="65C599CA"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8A9BA24" w14:textId="77777777" w:rsidR="005D2304" w:rsidRPr="00AB45A3" w:rsidRDefault="005D2304" w:rsidP="004263CD">
                  <w:pPr>
                    <w:jc w:val="center"/>
                    <w:rPr>
                      <w:sz w:val="16"/>
                      <w:szCs w:val="16"/>
                      <w:lang w:val="en-GB"/>
                    </w:rPr>
                  </w:pPr>
                </w:p>
              </w:tc>
              <w:tc>
                <w:tcPr>
                  <w:tcW w:w="0" w:type="auto"/>
                </w:tcPr>
                <w:p w14:paraId="5256D629" w14:textId="77777777" w:rsidR="005D2304" w:rsidRPr="00AB45A3" w:rsidRDefault="005D2304" w:rsidP="004263CD">
                  <w:pPr>
                    <w:jc w:val="center"/>
                    <w:rPr>
                      <w:sz w:val="16"/>
                      <w:szCs w:val="16"/>
                      <w:lang w:val="en-GB"/>
                    </w:rPr>
                  </w:pPr>
                </w:p>
              </w:tc>
            </w:tr>
          </w:tbl>
          <w:p w14:paraId="31D208BC" w14:textId="77777777" w:rsidR="005D2304" w:rsidRPr="00E92C27" w:rsidRDefault="00CC0841" w:rsidP="007A1183">
            <w:pPr>
              <w:pStyle w:val="Code"/>
              <w:rPr>
                <w:rFonts w:cs="Courier New"/>
              </w:rPr>
            </w:pPr>
            <w:r w:rsidRPr="001419D1">
              <w:rPr>
                <w:rFonts w:ascii="Arial" w:hAnsi="Arial" w:cs="Arial"/>
                <w:sz w:val="18"/>
                <w:vertAlign w:val="superscript"/>
              </w:rPr>
              <w:t>1</w:t>
            </w:r>
            <w:r>
              <w:t xml:space="preserve">mandatory if </w:t>
            </w:r>
            <w:r w:rsidRPr="00A14D32">
              <w:t>protein_abundance_</w:t>
            </w:r>
            <w:r>
              <w:t>study_variable reported</w:t>
            </w:r>
          </w:p>
        </w:tc>
      </w:tr>
      <w:tr w:rsidR="005D2304" w14:paraId="35CFEA02" w14:textId="77777777" w:rsidTr="005D2304">
        <w:tc>
          <w:tcPr>
            <w:tcW w:w="1617" w:type="dxa"/>
            <w:vAlign w:val="center"/>
          </w:tcPr>
          <w:p w14:paraId="321E4F62" w14:textId="77777777" w:rsidR="005D2304" w:rsidRPr="00EC2317" w:rsidRDefault="005D2304" w:rsidP="007A1183">
            <w:pPr>
              <w:rPr>
                <w:b/>
                <w:lang w:val="en-GB"/>
              </w:rPr>
            </w:pPr>
            <w:r w:rsidRPr="00EC2317">
              <w:rPr>
                <w:b/>
                <w:lang w:val="en-GB"/>
              </w:rPr>
              <w:t>Example:</w:t>
            </w:r>
          </w:p>
        </w:tc>
        <w:tc>
          <w:tcPr>
            <w:tcW w:w="8571" w:type="dxa"/>
          </w:tcPr>
          <w:p w14:paraId="4FD83E03" w14:textId="77777777" w:rsidR="005D2304" w:rsidRPr="00E92C27" w:rsidRDefault="005D2304">
            <w:pPr>
              <w:pStyle w:val="Code"/>
              <w:rPr>
                <w:rFonts w:cs="Courier New"/>
              </w:rPr>
            </w:pPr>
            <w:r w:rsidRPr="00E92C27">
              <w:rPr>
                <w:rFonts w:cs="Courier New"/>
              </w:rPr>
              <w:t>PRT  accession   …  protein_abundance_</w:t>
            </w:r>
            <w:r w:rsidR="005562FE">
              <w:rPr>
                <w:rFonts w:cs="Courier New"/>
              </w:rPr>
              <w:t>study_variable</w:t>
            </w:r>
            <w:r w:rsidRPr="00E92C27">
              <w:rPr>
                <w:rFonts w:cs="Courier New"/>
              </w:rPr>
              <w:t>[1] … protein_abundance_std_error_s</w:t>
            </w:r>
            <w:r w:rsidR="005562FE">
              <w:rPr>
                <w:rFonts w:cs="Courier New"/>
              </w:rPr>
              <w:t>tudy_variable</w:t>
            </w:r>
            <w:r w:rsidRPr="00E92C27">
              <w:rPr>
                <w:rFonts w:cs="Courier New"/>
              </w:rPr>
              <w:t>[1] …</w:t>
            </w:r>
            <w:r w:rsidRPr="00E92C27">
              <w:rPr>
                <w:rFonts w:cs="Courier New"/>
              </w:rPr>
              <w:br/>
              <w:t>PRH  P12345      …  0.4                      … 0.03                               …</w:t>
            </w:r>
          </w:p>
        </w:tc>
      </w:tr>
    </w:tbl>
    <w:p w14:paraId="04511E4E" w14:textId="77777777" w:rsidR="007A1183" w:rsidRDefault="007A1183" w:rsidP="007A1183">
      <w:pPr>
        <w:pStyle w:val="Heading3"/>
        <w:rPr>
          <w:lang w:val="en-GB"/>
        </w:rPr>
      </w:pPr>
      <w:r w:rsidRPr="0081508A">
        <w:rPr>
          <w:lang w:val="en-GB"/>
        </w:rPr>
        <w:t>opt</w:t>
      </w:r>
      <w:r w:rsidR="007D7A02">
        <w:rPr>
          <w:lang w:val="en-GB"/>
        </w:rPr>
        <w:t>_</w:t>
      </w:r>
      <w:r w:rsidR="009641A2">
        <w:rPr>
          <w:lang w:val="en-GB"/>
        </w:rPr>
        <w:t>{identifier}</w:t>
      </w:r>
      <w:r w:rsidR="000169B7">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2062A7" w14:textId="77777777" w:rsidTr="005D2304">
        <w:tc>
          <w:tcPr>
            <w:tcW w:w="1617" w:type="dxa"/>
            <w:vAlign w:val="center"/>
          </w:tcPr>
          <w:p w14:paraId="37044611" w14:textId="77777777" w:rsidR="007A1183" w:rsidRPr="00EC2317" w:rsidRDefault="007A1183" w:rsidP="007A1183">
            <w:pPr>
              <w:rPr>
                <w:b/>
                <w:lang w:val="en-GB"/>
              </w:rPr>
            </w:pPr>
            <w:r w:rsidRPr="00EC2317">
              <w:rPr>
                <w:b/>
                <w:lang w:val="en-GB"/>
              </w:rPr>
              <w:t>Description:</w:t>
            </w:r>
          </w:p>
        </w:tc>
        <w:tc>
          <w:tcPr>
            <w:tcW w:w="8571" w:type="dxa"/>
          </w:tcPr>
          <w:p w14:paraId="3A00C8B4" w14:textId="77777777" w:rsidR="00D959A2" w:rsidRDefault="007A1183" w:rsidP="009641A2">
            <w:pPr>
              <w:jc w:val="both"/>
              <w:rPr>
                <w:lang w:val="en-GB"/>
              </w:rPr>
            </w:pPr>
            <w:r w:rsidRPr="00EC2317">
              <w:rPr>
                <w:lang w:val="en-GB"/>
              </w:rPr>
              <w:t>Additional columns can be added to the end of the protein table</w:t>
            </w:r>
            <w:r w:rsidR="00946C7D">
              <w:rPr>
                <w:lang w:val="en-GB"/>
              </w:rPr>
              <w:t>.</w:t>
            </w:r>
            <w:r w:rsidRPr="00EC2317">
              <w:rPr>
                <w:lang w:val="en-GB"/>
              </w:rPr>
              <w:t xml:space="preserve"> </w:t>
            </w:r>
            <w:r w:rsidR="0067495A" w:rsidRPr="00EC2317">
              <w:rPr>
                <w:lang w:val="en-GB"/>
              </w:rPr>
              <w:t>These column headers MUST start with the prefix “opt_”</w:t>
            </w:r>
            <w:r w:rsidR="0067495A">
              <w:rPr>
                <w:lang w:val="en-GB"/>
              </w:rPr>
              <w:t xml:space="preserve"> followed by the </w:t>
            </w:r>
            <w:r w:rsidR="009641A2">
              <w:rPr>
                <w:lang w:val="en-GB"/>
              </w:rPr>
              <w:t>{</w:t>
            </w:r>
            <w:r w:rsidR="0067495A">
              <w:rPr>
                <w:lang w:val="en-GB"/>
              </w:rPr>
              <w:t>identifier</w:t>
            </w:r>
            <w:r w:rsidR="009641A2">
              <w:rPr>
                <w:lang w:val="en-GB"/>
              </w:rPr>
              <w:t>}</w:t>
            </w:r>
            <w:r w:rsidR="0067495A">
              <w:rPr>
                <w:lang w:val="en-GB"/>
              </w:rPr>
              <w:t xml:space="preserve"> of the object they reference: assay, study variable, </w:t>
            </w:r>
            <w:r w:rsidR="00A83AAF">
              <w:rPr>
                <w:lang w:val="en-GB"/>
              </w:rPr>
              <w:t>MS run</w:t>
            </w:r>
            <w:r w:rsidR="0067495A">
              <w:rPr>
                <w:lang w:val="en-GB"/>
              </w:rPr>
              <w:t xml:space="preserve"> or “global” (if the value relates to all replicates)</w:t>
            </w:r>
            <w:r w:rsidR="0067495A" w:rsidRPr="00EC2317">
              <w:rPr>
                <w:lang w:val="en-GB"/>
              </w:rPr>
              <w:t xml:space="preserve">. Column names MUST only contain the following characters: </w:t>
            </w:r>
            <w:r w:rsidR="0067495A">
              <w:t>‘</w:t>
            </w:r>
            <w:r w:rsidR="0067495A" w:rsidRPr="001D6FB3">
              <w:t>A</w:t>
            </w:r>
            <w:r w:rsidR="0067495A">
              <w:t>’</w:t>
            </w:r>
            <w:r w:rsidR="0067495A" w:rsidRPr="001D6FB3">
              <w:t>-</w:t>
            </w:r>
            <w:r w:rsidR="0067495A">
              <w:t>‘</w:t>
            </w:r>
            <w:r w:rsidR="0067495A" w:rsidRPr="001D6FB3">
              <w:t>Z</w:t>
            </w:r>
            <w:r w:rsidR="0067495A">
              <w:t>’, ‘</w:t>
            </w:r>
            <w:r w:rsidR="0067495A" w:rsidRPr="001D6FB3">
              <w:t>a</w:t>
            </w:r>
            <w:r w:rsidR="0067495A">
              <w:t>’</w:t>
            </w:r>
            <w:r w:rsidR="0067495A" w:rsidRPr="001D6FB3">
              <w:t>-</w:t>
            </w:r>
            <w:r w:rsidR="0067495A">
              <w:t>‘</w:t>
            </w:r>
            <w:r w:rsidR="0067495A" w:rsidRPr="001D6FB3">
              <w:t>z</w:t>
            </w:r>
            <w:r w:rsidR="0067495A">
              <w:t>’, ‘</w:t>
            </w:r>
            <w:r w:rsidR="0067495A" w:rsidRPr="001D6FB3">
              <w:t>0</w:t>
            </w:r>
            <w:r w:rsidR="0067495A">
              <w:t>’</w:t>
            </w:r>
            <w:r w:rsidR="0067495A" w:rsidRPr="001D6FB3">
              <w:t>-</w:t>
            </w:r>
            <w:r w:rsidR="0067495A">
              <w:t>‘</w:t>
            </w:r>
            <w:r w:rsidR="0067495A" w:rsidRPr="001D6FB3">
              <w:t>9</w:t>
            </w:r>
            <w:r w:rsidR="0067495A">
              <w:t>’, ‘_’, ‘-’, ‘[’, ‘]’, and ‘:’</w:t>
            </w:r>
            <w:r w:rsidR="0067495A" w:rsidRPr="00EC2317">
              <w:rPr>
                <w:lang w:val="en-GB"/>
              </w:rPr>
              <w:t>. CV parameter accessions MAY be used for optional columns following the format: opt_</w:t>
            </w:r>
            <w:r w:rsidR="0067495A">
              <w:rPr>
                <w:lang w:val="en-GB"/>
              </w:rPr>
              <w:t>{</w:t>
            </w:r>
            <w:r w:rsidR="009641A2">
              <w:rPr>
                <w:lang w:val="en-GB"/>
              </w:rPr>
              <w:t>identifier</w:t>
            </w:r>
            <w:r w:rsidR="0067495A">
              <w:rPr>
                <w:lang w:val="en-GB"/>
              </w:rPr>
              <w:t>}_</w:t>
            </w:r>
            <w:r w:rsidR="0067495A" w:rsidRPr="00EC2317">
              <w:rPr>
                <w:lang w:val="en-GB"/>
              </w:rPr>
              <w:t>cv_{accession}</w:t>
            </w:r>
            <w:r w:rsidR="0067495A">
              <w:rPr>
                <w:lang w:val="en-GB"/>
              </w:rPr>
              <w:t>_{parameter name}</w:t>
            </w:r>
            <w:r w:rsidR="0067495A" w:rsidRPr="00EC2317">
              <w:rPr>
                <w:lang w:val="en-GB"/>
              </w:rPr>
              <w:t>.</w:t>
            </w:r>
            <w:r w:rsidR="0067495A">
              <w:rPr>
                <w:lang w:val="en-GB"/>
              </w:rPr>
              <w:t xml:space="preserve"> Spaces within the parameter’s name MUST be replaced by ‘_’.</w:t>
            </w:r>
          </w:p>
        </w:tc>
      </w:tr>
      <w:tr w:rsidR="007A1183" w14:paraId="49EFF93F" w14:textId="77777777" w:rsidTr="005D2304">
        <w:tc>
          <w:tcPr>
            <w:tcW w:w="1617" w:type="dxa"/>
            <w:vAlign w:val="center"/>
          </w:tcPr>
          <w:p w14:paraId="34758286" w14:textId="77777777" w:rsidR="007A1183" w:rsidRPr="00EC2317" w:rsidRDefault="007A1183" w:rsidP="007A1183">
            <w:pPr>
              <w:rPr>
                <w:b/>
                <w:lang w:val="en-GB"/>
              </w:rPr>
            </w:pPr>
            <w:r w:rsidRPr="00EC2317">
              <w:rPr>
                <w:b/>
                <w:lang w:val="en-GB"/>
              </w:rPr>
              <w:t>Type:</w:t>
            </w:r>
          </w:p>
        </w:tc>
        <w:tc>
          <w:tcPr>
            <w:tcW w:w="8571" w:type="dxa"/>
          </w:tcPr>
          <w:p w14:paraId="1B1D3110" w14:textId="77777777" w:rsidR="007A1183" w:rsidRPr="00EC2317" w:rsidRDefault="007A1183" w:rsidP="007A1183">
            <w:pPr>
              <w:rPr>
                <w:lang w:val="en-GB"/>
              </w:rPr>
            </w:pPr>
            <w:r w:rsidRPr="00EC2317">
              <w:rPr>
                <w:lang w:val="en-GB"/>
              </w:rPr>
              <w:t>Column</w:t>
            </w:r>
          </w:p>
        </w:tc>
      </w:tr>
      <w:tr w:rsidR="005D2304" w14:paraId="177F090E" w14:textId="77777777" w:rsidTr="004263CD">
        <w:tc>
          <w:tcPr>
            <w:tcW w:w="1617" w:type="dxa"/>
            <w:vAlign w:val="center"/>
          </w:tcPr>
          <w:p w14:paraId="1639B5D7" w14:textId="77777777" w:rsidR="005D2304" w:rsidRPr="00EC2317" w:rsidRDefault="005D2304"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AEE9ED7" w14:textId="77777777" w:rsidTr="004263CD">
              <w:tc>
                <w:tcPr>
                  <w:tcW w:w="0" w:type="auto"/>
                  <w:tcBorders>
                    <w:top w:val="nil"/>
                    <w:left w:val="nil"/>
                  </w:tcBorders>
                </w:tcPr>
                <w:p w14:paraId="3F01A550" w14:textId="77777777" w:rsidR="005D2304" w:rsidRPr="00AB45A3" w:rsidRDefault="005D2304" w:rsidP="004263CD">
                  <w:pPr>
                    <w:jc w:val="center"/>
                    <w:rPr>
                      <w:sz w:val="16"/>
                      <w:szCs w:val="16"/>
                      <w:lang w:val="en-GB"/>
                    </w:rPr>
                  </w:pPr>
                </w:p>
              </w:tc>
              <w:tc>
                <w:tcPr>
                  <w:tcW w:w="0" w:type="auto"/>
                </w:tcPr>
                <w:p w14:paraId="3D2FCE59"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E0BEF77"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43311B4A" w14:textId="77777777" w:rsidTr="004263CD">
              <w:tc>
                <w:tcPr>
                  <w:tcW w:w="0" w:type="auto"/>
                </w:tcPr>
                <w:p w14:paraId="0F508CA1"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202FACE5" w14:textId="77777777" w:rsidR="005D2304" w:rsidRPr="00AB45A3" w:rsidRDefault="005D2304" w:rsidP="004263CD">
                  <w:pPr>
                    <w:jc w:val="center"/>
                    <w:rPr>
                      <w:sz w:val="16"/>
                      <w:szCs w:val="16"/>
                      <w:lang w:val="en-GB"/>
                    </w:rPr>
                  </w:pPr>
                </w:p>
              </w:tc>
              <w:tc>
                <w:tcPr>
                  <w:tcW w:w="0" w:type="auto"/>
                </w:tcPr>
                <w:p w14:paraId="60088DB4" w14:textId="77777777" w:rsidR="005D2304" w:rsidRPr="00AB45A3" w:rsidRDefault="005D2304" w:rsidP="004263CD">
                  <w:pPr>
                    <w:jc w:val="center"/>
                    <w:rPr>
                      <w:sz w:val="16"/>
                      <w:szCs w:val="16"/>
                      <w:lang w:val="en-GB"/>
                    </w:rPr>
                  </w:pPr>
                </w:p>
              </w:tc>
            </w:tr>
            <w:tr w:rsidR="005D2304" w:rsidRPr="00AB45A3" w14:paraId="18742109" w14:textId="77777777" w:rsidTr="004263CD">
              <w:tc>
                <w:tcPr>
                  <w:tcW w:w="0" w:type="auto"/>
                </w:tcPr>
                <w:p w14:paraId="4DF0CB1C"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29ACDA39" w14:textId="77777777" w:rsidR="005D2304" w:rsidRPr="00AB45A3" w:rsidRDefault="005D2304" w:rsidP="004263CD">
                  <w:pPr>
                    <w:jc w:val="center"/>
                    <w:rPr>
                      <w:sz w:val="16"/>
                      <w:szCs w:val="16"/>
                      <w:lang w:val="en-GB"/>
                    </w:rPr>
                  </w:pPr>
                </w:p>
              </w:tc>
              <w:tc>
                <w:tcPr>
                  <w:tcW w:w="0" w:type="auto"/>
                </w:tcPr>
                <w:p w14:paraId="673C8982" w14:textId="77777777" w:rsidR="005D2304" w:rsidRPr="00AB45A3" w:rsidRDefault="005D2304" w:rsidP="004263CD">
                  <w:pPr>
                    <w:jc w:val="center"/>
                    <w:rPr>
                      <w:sz w:val="16"/>
                      <w:szCs w:val="16"/>
                      <w:lang w:val="en-GB"/>
                    </w:rPr>
                  </w:pPr>
                </w:p>
              </w:tc>
            </w:tr>
          </w:tbl>
          <w:p w14:paraId="3A2423D2" w14:textId="77777777" w:rsidR="005D2304" w:rsidRPr="00E92C27" w:rsidRDefault="005D2304" w:rsidP="004263CD">
            <w:pPr>
              <w:pStyle w:val="Code"/>
              <w:rPr>
                <w:rFonts w:cs="Courier New"/>
              </w:rPr>
            </w:pPr>
          </w:p>
        </w:tc>
      </w:tr>
      <w:tr w:rsidR="007A1183" w14:paraId="19B0E10B" w14:textId="77777777" w:rsidTr="005D2304">
        <w:tc>
          <w:tcPr>
            <w:tcW w:w="1617" w:type="dxa"/>
            <w:vAlign w:val="center"/>
          </w:tcPr>
          <w:p w14:paraId="7F8B28C9" w14:textId="77777777" w:rsidR="007A1183" w:rsidRPr="00EC2317" w:rsidRDefault="007A1183" w:rsidP="007A1183">
            <w:pPr>
              <w:rPr>
                <w:b/>
                <w:lang w:val="en-GB"/>
              </w:rPr>
            </w:pPr>
            <w:r w:rsidRPr="00EC2317">
              <w:rPr>
                <w:b/>
                <w:lang w:val="en-GB"/>
              </w:rPr>
              <w:t>Example:</w:t>
            </w:r>
          </w:p>
        </w:tc>
        <w:tc>
          <w:tcPr>
            <w:tcW w:w="8571" w:type="dxa"/>
          </w:tcPr>
          <w:p w14:paraId="18A8AAE5" w14:textId="77777777" w:rsidR="007A1183" w:rsidRPr="00E92C27" w:rsidRDefault="007A1183" w:rsidP="007A1183">
            <w:pPr>
              <w:pStyle w:val="Code"/>
              <w:rPr>
                <w:rFonts w:cs="Courier New"/>
              </w:rPr>
            </w:pPr>
            <w:r w:rsidRPr="00E92C27">
              <w:rPr>
                <w:rFonts w:cs="Courier New"/>
              </w:rPr>
              <w:t>PRT  accession   …  opt_</w:t>
            </w:r>
            <w:r w:rsidR="000538DB">
              <w:rPr>
                <w:rFonts w:cs="Courier New"/>
              </w:rPr>
              <w:t>assay[1]_</w:t>
            </w:r>
            <w:r w:rsidRPr="00E92C27">
              <w:rPr>
                <w:rFonts w:cs="Courier New"/>
              </w:rPr>
              <w:t>my_value  opt_</w:t>
            </w:r>
            <w:r w:rsidR="000538DB">
              <w:rPr>
                <w:rFonts w:cs="Courier New"/>
              </w:rPr>
              <w:t>global_</w:t>
            </w:r>
            <w:r w:rsidRPr="00E92C27">
              <w:rPr>
                <w:rFonts w:cs="Courier New"/>
              </w:rPr>
              <w:t>another_value</w:t>
            </w:r>
            <w:r w:rsidRPr="00E92C27">
              <w:rPr>
                <w:rFonts w:cs="Courier New"/>
              </w:rPr>
              <w:br/>
              <w:t>PRH  P12345      …  My value</w:t>
            </w:r>
            <w:r w:rsidR="000538DB">
              <w:rPr>
                <w:rFonts w:cs="Courier New"/>
              </w:rPr>
              <w:t xml:space="preserve"> about assay[1]</w:t>
            </w:r>
            <w:r w:rsidRPr="00E92C27">
              <w:rPr>
                <w:rFonts w:cs="Courier New"/>
              </w:rPr>
              <w:t xml:space="preserve">      some other value</w:t>
            </w:r>
            <w:r w:rsidR="000538DB">
              <w:rPr>
                <w:rFonts w:cs="Courier New"/>
              </w:rPr>
              <w:t xml:space="preserve"> that is across reps</w:t>
            </w:r>
          </w:p>
        </w:tc>
      </w:tr>
    </w:tbl>
    <w:p w14:paraId="31B63245" w14:textId="77777777" w:rsidR="007A1183" w:rsidRDefault="007A1183" w:rsidP="007A1183">
      <w:pPr>
        <w:pStyle w:val="Heading2"/>
        <w:rPr>
          <w:lang w:val="en-GB"/>
        </w:rPr>
      </w:pPr>
      <w:bookmarkStart w:id="156" w:name="_Toc264879026"/>
      <w:r>
        <w:rPr>
          <w:lang w:val="en-GB"/>
        </w:rPr>
        <w:t>Peptide Section</w:t>
      </w:r>
      <w:bookmarkEnd w:id="156"/>
    </w:p>
    <w:p w14:paraId="35B361A6" w14:textId="77777777" w:rsidR="007A1183" w:rsidRDefault="007A1183" w:rsidP="00782CC5">
      <w:pPr>
        <w:pStyle w:val="nobreak"/>
        <w:jc w:val="both"/>
        <w:rPr>
          <w:lang w:val="en-GB"/>
        </w:rPr>
      </w:pPr>
      <w:r>
        <w:rPr>
          <w:lang w:val="en-GB"/>
        </w:rPr>
        <w:t xml:space="preserve">The peptide section is table based. The peptide section must always come after the metadata section and or protein section if these are present in the file. All table columns MUST be </w:t>
      </w:r>
      <w:r w:rsidR="00782CC5">
        <w:rPr>
          <w:lang w:val="en-GB"/>
        </w:rPr>
        <w:t>t</w:t>
      </w:r>
      <w:r>
        <w:rPr>
          <w:lang w:val="en-GB"/>
        </w:rPr>
        <w:t>ab separated. There MUST NOT be any empty cells.</w:t>
      </w:r>
      <w:r w:rsidR="007E40A6">
        <w:rPr>
          <w:lang w:val="en-GB"/>
        </w:rPr>
        <w:t xml:space="preserve"> Missing values MUST be reported using “null”. Most columns are mandatory. The order of columns is not specified although for ease of human interpretation, it is RECOMMENDED to follow the order specified below.</w:t>
      </w:r>
    </w:p>
    <w:p w14:paraId="3DB5FC50" w14:textId="77777777" w:rsidR="007A1183" w:rsidRDefault="007A1183" w:rsidP="007A1183">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6E09551" w14:textId="77777777" w:rsidTr="004F6D72">
        <w:tc>
          <w:tcPr>
            <w:tcW w:w="1617" w:type="dxa"/>
            <w:vAlign w:val="center"/>
          </w:tcPr>
          <w:p w14:paraId="099D6F32" w14:textId="77777777" w:rsidR="007A1183" w:rsidRPr="00EC2317" w:rsidRDefault="007A1183" w:rsidP="007A1183">
            <w:pPr>
              <w:rPr>
                <w:b/>
                <w:lang w:val="en-GB"/>
              </w:rPr>
            </w:pPr>
            <w:r w:rsidRPr="00EC2317">
              <w:rPr>
                <w:b/>
                <w:lang w:val="en-GB"/>
              </w:rPr>
              <w:t>Description:</w:t>
            </w:r>
          </w:p>
        </w:tc>
        <w:tc>
          <w:tcPr>
            <w:tcW w:w="8571" w:type="dxa"/>
          </w:tcPr>
          <w:p w14:paraId="77BF7461" w14:textId="77777777" w:rsidR="007A1183" w:rsidRPr="00EC2317" w:rsidRDefault="007A1183" w:rsidP="007A1183">
            <w:pPr>
              <w:rPr>
                <w:lang w:val="en-GB"/>
              </w:rPr>
            </w:pPr>
            <w:r w:rsidRPr="00EC2317">
              <w:rPr>
                <w:lang w:val="en-GB"/>
              </w:rPr>
              <w:t xml:space="preserve">The peptide's sequence </w:t>
            </w:r>
          </w:p>
        </w:tc>
      </w:tr>
      <w:tr w:rsidR="007A1183" w14:paraId="087D6F69" w14:textId="77777777" w:rsidTr="004F6D72">
        <w:tc>
          <w:tcPr>
            <w:tcW w:w="1617" w:type="dxa"/>
            <w:vAlign w:val="center"/>
          </w:tcPr>
          <w:p w14:paraId="70CD0370" w14:textId="77777777" w:rsidR="007A1183" w:rsidRPr="00EC2317" w:rsidRDefault="007A1183" w:rsidP="007A1183">
            <w:pPr>
              <w:rPr>
                <w:b/>
                <w:lang w:val="en-GB"/>
              </w:rPr>
            </w:pPr>
            <w:r w:rsidRPr="00EC2317">
              <w:rPr>
                <w:b/>
                <w:lang w:val="en-GB"/>
              </w:rPr>
              <w:t>Type:</w:t>
            </w:r>
          </w:p>
        </w:tc>
        <w:tc>
          <w:tcPr>
            <w:tcW w:w="8571" w:type="dxa"/>
          </w:tcPr>
          <w:p w14:paraId="0409D6AD" w14:textId="77777777" w:rsidR="007A1183" w:rsidRPr="00EC2317" w:rsidRDefault="007A1183" w:rsidP="007A1183">
            <w:pPr>
              <w:rPr>
                <w:lang w:val="en-GB"/>
              </w:rPr>
            </w:pPr>
            <w:r w:rsidRPr="00EC2317">
              <w:rPr>
                <w:lang w:val="en-GB"/>
              </w:rPr>
              <w:t>String</w:t>
            </w:r>
          </w:p>
        </w:tc>
      </w:tr>
      <w:tr w:rsidR="004F6D72" w14:paraId="0F7C5634" w14:textId="77777777" w:rsidTr="004F6D72">
        <w:tc>
          <w:tcPr>
            <w:tcW w:w="1617" w:type="dxa"/>
            <w:vAlign w:val="center"/>
          </w:tcPr>
          <w:p w14:paraId="4F27CA56" w14:textId="77777777" w:rsidR="004F6D72" w:rsidRPr="00EC2317" w:rsidRDefault="004F6D72"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F6D72" w:rsidRPr="00AB45A3" w14:paraId="752ED283" w14:textId="77777777" w:rsidTr="004263CD">
              <w:tc>
                <w:tcPr>
                  <w:tcW w:w="0" w:type="auto"/>
                  <w:tcBorders>
                    <w:top w:val="nil"/>
                    <w:left w:val="nil"/>
                  </w:tcBorders>
                </w:tcPr>
                <w:p w14:paraId="448A321D" w14:textId="77777777" w:rsidR="004F6D72" w:rsidRPr="00AB45A3" w:rsidRDefault="004F6D72" w:rsidP="004263CD">
                  <w:pPr>
                    <w:jc w:val="center"/>
                    <w:rPr>
                      <w:sz w:val="16"/>
                      <w:szCs w:val="16"/>
                      <w:lang w:val="en-GB"/>
                    </w:rPr>
                  </w:pPr>
                </w:p>
              </w:tc>
              <w:tc>
                <w:tcPr>
                  <w:tcW w:w="0" w:type="auto"/>
                </w:tcPr>
                <w:p w14:paraId="04B15975" w14:textId="77777777" w:rsidR="004F6D72" w:rsidRPr="00AB45A3" w:rsidRDefault="004F6D72" w:rsidP="004263CD">
                  <w:pPr>
                    <w:jc w:val="center"/>
                    <w:rPr>
                      <w:sz w:val="16"/>
                      <w:szCs w:val="16"/>
                      <w:lang w:val="en-GB"/>
                    </w:rPr>
                  </w:pPr>
                  <w:r w:rsidRPr="00AB45A3">
                    <w:rPr>
                      <w:sz w:val="16"/>
                      <w:szCs w:val="16"/>
                      <w:lang w:val="en-GB"/>
                    </w:rPr>
                    <w:t>Summary</w:t>
                  </w:r>
                </w:p>
              </w:tc>
              <w:tc>
                <w:tcPr>
                  <w:tcW w:w="0" w:type="auto"/>
                </w:tcPr>
                <w:p w14:paraId="22C18598" w14:textId="77777777" w:rsidR="004F6D72" w:rsidRPr="00AB45A3" w:rsidRDefault="004F6D72" w:rsidP="004263CD">
                  <w:pPr>
                    <w:jc w:val="center"/>
                    <w:rPr>
                      <w:sz w:val="16"/>
                      <w:szCs w:val="16"/>
                      <w:lang w:val="en-GB"/>
                    </w:rPr>
                  </w:pPr>
                  <w:r w:rsidRPr="00AB45A3">
                    <w:rPr>
                      <w:sz w:val="16"/>
                      <w:szCs w:val="16"/>
                      <w:lang w:val="en-GB"/>
                    </w:rPr>
                    <w:t>Complete</w:t>
                  </w:r>
                </w:p>
              </w:tc>
            </w:tr>
            <w:tr w:rsidR="004F6D72" w:rsidRPr="00AB45A3" w14:paraId="6830317C" w14:textId="77777777" w:rsidTr="004263CD">
              <w:tc>
                <w:tcPr>
                  <w:tcW w:w="0" w:type="auto"/>
                </w:tcPr>
                <w:p w14:paraId="204ED192" w14:textId="77777777" w:rsidR="004F6D72" w:rsidRPr="00AB45A3" w:rsidRDefault="004F6D72" w:rsidP="004263CD">
                  <w:pPr>
                    <w:rPr>
                      <w:sz w:val="16"/>
                      <w:szCs w:val="16"/>
                      <w:lang w:val="en-GB"/>
                    </w:rPr>
                  </w:pPr>
                  <w:r w:rsidRPr="00AB45A3">
                    <w:rPr>
                      <w:sz w:val="16"/>
                      <w:szCs w:val="16"/>
                      <w:lang w:val="en-GB"/>
                    </w:rPr>
                    <w:t>Quantification</w:t>
                  </w:r>
                </w:p>
              </w:tc>
              <w:tc>
                <w:tcPr>
                  <w:tcW w:w="0" w:type="auto"/>
                </w:tcPr>
                <w:p w14:paraId="0ACA89C3" w14:textId="77777777" w:rsidR="004F6D72" w:rsidRPr="00AB45A3" w:rsidRDefault="004F6D72" w:rsidP="004263CD">
                  <w:pPr>
                    <w:jc w:val="center"/>
                    <w:rPr>
                      <w:sz w:val="16"/>
                      <w:szCs w:val="16"/>
                      <w:lang w:val="en-GB"/>
                    </w:rPr>
                  </w:pPr>
                  <w:r>
                    <w:rPr>
                      <w:sz w:val="16"/>
                      <w:szCs w:val="16"/>
                      <w:lang w:val="en-GB"/>
                    </w:rPr>
                    <w:sym w:font="Wingdings" w:char="F0FC"/>
                  </w:r>
                </w:p>
              </w:tc>
              <w:tc>
                <w:tcPr>
                  <w:tcW w:w="0" w:type="auto"/>
                </w:tcPr>
                <w:p w14:paraId="1713A867" w14:textId="77777777" w:rsidR="004F6D72" w:rsidRPr="00AB45A3" w:rsidRDefault="004F6D72" w:rsidP="004263CD">
                  <w:pPr>
                    <w:jc w:val="center"/>
                    <w:rPr>
                      <w:sz w:val="16"/>
                      <w:szCs w:val="16"/>
                      <w:lang w:val="en-GB"/>
                    </w:rPr>
                  </w:pPr>
                  <w:r>
                    <w:rPr>
                      <w:sz w:val="16"/>
                      <w:szCs w:val="16"/>
                      <w:lang w:val="en-GB"/>
                    </w:rPr>
                    <w:sym w:font="Wingdings" w:char="F0FC"/>
                  </w:r>
                </w:p>
              </w:tc>
            </w:tr>
            <w:tr w:rsidR="004F6D72" w:rsidRPr="00AB45A3" w14:paraId="1F537F21" w14:textId="77777777" w:rsidTr="004263CD">
              <w:tc>
                <w:tcPr>
                  <w:tcW w:w="0" w:type="auto"/>
                </w:tcPr>
                <w:p w14:paraId="1BE7597C" w14:textId="77777777" w:rsidR="004F6D72" w:rsidRPr="00AB45A3" w:rsidRDefault="004F6D72" w:rsidP="004263CD">
                  <w:pPr>
                    <w:rPr>
                      <w:sz w:val="16"/>
                      <w:szCs w:val="16"/>
                      <w:lang w:val="en-GB"/>
                    </w:rPr>
                  </w:pPr>
                  <w:r w:rsidRPr="00AB45A3">
                    <w:rPr>
                      <w:sz w:val="16"/>
                      <w:szCs w:val="16"/>
                      <w:lang w:val="en-GB"/>
                    </w:rPr>
                    <w:t>Identification</w:t>
                  </w:r>
                </w:p>
              </w:tc>
              <w:tc>
                <w:tcPr>
                  <w:tcW w:w="0" w:type="auto"/>
                </w:tcPr>
                <w:p w14:paraId="1560B20E"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399B8BEB"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6140D6C6" w14:textId="77777777" w:rsidR="00220366" w:rsidRPr="000162FE" w:rsidRDefault="00220366" w:rsidP="007147AB">
            <w:pPr>
              <w:pStyle w:val="Code"/>
              <w:spacing w:after="60"/>
              <w:outlineLvl w:val="1"/>
              <w:rPr>
                <w:rFonts w:cs="Arial"/>
                <w:vertAlign w:val="superscript"/>
              </w:rPr>
            </w:pPr>
            <w:r w:rsidRPr="00AB45A3">
              <w:rPr>
                <w:vertAlign w:val="superscript"/>
              </w:rPr>
              <w:t>1</w:t>
            </w:r>
            <w:r w:rsidRPr="000162FE">
              <w:rPr>
                <w:rFonts w:ascii="Arial" w:hAnsi="Arial" w:cs="Arial"/>
              </w:rPr>
              <w:t>Not recommended</w:t>
            </w:r>
            <w:r>
              <w:rPr>
                <w:rFonts w:ascii="Arial" w:hAnsi="Arial" w:cs="Arial"/>
              </w:rPr>
              <w:t xml:space="preserve"> in identification only files</w:t>
            </w:r>
          </w:p>
        </w:tc>
      </w:tr>
      <w:tr w:rsidR="004F6D72" w14:paraId="7B408853" w14:textId="77777777" w:rsidTr="004F6D72">
        <w:tc>
          <w:tcPr>
            <w:tcW w:w="1617" w:type="dxa"/>
            <w:vAlign w:val="center"/>
          </w:tcPr>
          <w:p w14:paraId="3003CE6D" w14:textId="77777777" w:rsidR="004F6D72" w:rsidRPr="00EC2317" w:rsidRDefault="004F6D72" w:rsidP="007A1183">
            <w:pPr>
              <w:rPr>
                <w:b/>
                <w:lang w:val="en-GB"/>
              </w:rPr>
            </w:pPr>
            <w:r w:rsidRPr="00EC2317">
              <w:rPr>
                <w:b/>
                <w:lang w:val="en-GB"/>
              </w:rPr>
              <w:t>Example:</w:t>
            </w:r>
          </w:p>
        </w:tc>
        <w:tc>
          <w:tcPr>
            <w:tcW w:w="8571" w:type="dxa"/>
          </w:tcPr>
          <w:p w14:paraId="1D12F4A8" w14:textId="77777777" w:rsidR="004F6D72" w:rsidRPr="00E92C27" w:rsidRDefault="004F6D72" w:rsidP="00612EFC">
            <w:pPr>
              <w:pStyle w:val="Code"/>
              <w:rPr>
                <w:rFonts w:cs="Courier New"/>
              </w:rPr>
            </w:pPr>
            <w:r w:rsidRPr="00E92C27">
              <w:rPr>
                <w:rFonts w:cs="Courier New"/>
              </w:rPr>
              <w:t>PEH  sequence                    …</w:t>
            </w:r>
            <w:r w:rsidRPr="00E92C27">
              <w:rPr>
                <w:rFonts w:cs="Courier New"/>
              </w:rPr>
              <w:br/>
              <w:t>PEP  KVPQVSTPTLVEVSR             …</w:t>
            </w:r>
            <w:r w:rsidRPr="00E92C27">
              <w:rPr>
                <w:rFonts w:cs="Courier New"/>
              </w:rPr>
              <w:br/>
              <w:t>PEP  EIEILACEIR …</w:t>
            </w:r>
          </w:p>
        </w:tc>
      </w:tr>
    </w:tbl>
    <w:p w14:paraId="75BADA4D"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76E4FC68" w14:textId="77777777" w:rsidTr="004F6D72">
        <w:tc>
          <w:tcPr>
            <w:tcW w:w="1617" w:type="dxa"/>
            <w:vAlign w:val="center"/>
          </w:tcPr>
          <w:p w14:paraId="1C55A972" w14:textId="77777777" w:rsidR="007A1183" w:rsidRPr="00EC2317" w:rsidRDefault="007A1183" w:rsidP="007A1183">
            <w:pPr>
              <w:rPr>
                <w:b/>
                <w:lang w:val="en-GB"/>
              </w:rPr>
            </w:pPr>
            <w:r w:rsidRPr="00EC2317">
              <w:rPr>
                <w:b/>
                <w:lang w:val="en-GB"/>
              </w:rPr>
              <w:t>Description:</w:t>
            </w:r>
          </w:p>
        </w:tc>
        <w:tc>
          <w:tcPr>
            <w:tcW w:w="8571" w:type="dxa"/>
          </w:tcPr>
          <w:p w14:paraId="1D523C6E" w14:textId="77777777" w:rsidR="00D959A2" w:rsidRDefault="007A1183" w:rsidP="0016484B">
            <w:pPr>
              <w:jc w:val="both"/>
              <w:rPr>
                <w:lang w:val="en-GB"/>
              </w:rPr>
            </w:pPr>
            <w:r w:rsidRPr="00EC2317">
              <w:rPr>
                <w:lang w:val="en-GB"/>
              </w:rPr>
              <w:t xml:space="preserve">The protein's accession the peptide is associated with. In case no protein </w:t>
            </w:r>
            <w:r w:rsidRPr="00EC2317">
              <w:rPr>
                <w:lang w:val="en-GB"/>
              </w:rPr>
              <w:lastRenderedPageBreak/>
              <w:t>section is present in the file or the peptide was not assigned to a protein the field should be filled with “</w:t>
            </w:r>
            <w:r>
              <w:rPr>
                <w:lang w:val="en-GB"/>
              </w:rPr>
              <w:t>null</w:t>
            </w:r>
            <w:r w:rsidRPr="00EC2317">
              <w:rPr>
                <w:lang w:val="en-GB"/>
              </w:rPr>
              <w:t>”.</w:t>
            </w:r>
            <w:r w:rsidR="0009573E">
              <w:rPr>
                <w:lang w:val="en-GB"/>
              </w:rPr>
              <w:t xml:space="preserve"> If the peptide can be assigned to more than one protein</w:t>
            </w:r>
            <w:r w:rsidR="00C109F9">
              <w:rPr>
                <w:lang w:val="en-GB"/>
              </w:rPr>
              <w:t>, multiple rows SHOULD be provided</w:t>
            </w:r>
            <w:r w:rsidR="00971C19">
              <w:rPr>
                <w:lang w:val="en-GB"/>
              </w:rPr>
              <w:t xml:space="preserve"> for each peptide to protein mapping.</w:t>
            </w:r>
          </w:p>
        </w:tc>
      </w:tr>
      <w:tr w:rsidR="007A1183" w14:paraId="3548974C" w14:textId="77777777" w:rsidTr="004F6D72">
        <w:tc>
          <w:tcPr>
            <w:tcW w:w="1617" w:type="dxa"/>
            <w:vAlign w:val="center"/>
          </w:tcPr>
          <w:p w14:paraId="49B427AE" w14:textId="77777777" w:rsidR="007A1183" w:rsidRPr="00EC2317" w:rsidRDefault="007A1183" w:rsidP="007A1183">
            <w:pPr>
              <w:rPr>
                <w:b/>
                <w:lang w:val="en-GB"/>
              </w:rPr>
            </w:pPr>
            <w:r w:rsidRPr="00EC2317">
              <w:rPr>
                <w:b/>
                <w:lang w:val="en-GB"/>
              </w:rPr>
              <w:lastRenderedPageBreak/>
              <w:t>Type:</w:t>
            </w:r>
          </w:p>
        </w:tc>
        <w:tc>
          <w:tcPr>
            <w:tcW w:w="8571" w:type="dxa"/>
          </w:tcPr>
          <w:p w14:paraId="1F630878" w14:textId="77777777" w:rsidR="007A1183" w:rsidRPr="00EC2317" w:rsidRDefault="007A1183" w:rsidP="007A1183">
            <w:pPr>
              <w:rPr>
                <w:lang w:val="en-GB"/>
              </w:rPr>
            </w:pPr>
            <w:r w:rsidRPr="00EC2317">
              <w:rPr>
                <w:lang w:val="en-GB"/>
              </w:rPr>
              <w:t>String</w:t>
            </w:r>
          </w:p>
        </w:tc>
      </w:tr>
      <w:tr w:rsidR="00220366" w14:paraId="7A9FE39D" w14:textId="77777777" w:rsidTr="004F6D72">
        <w:tc>
          <w:tcPr>
            <w:tcW w:w="1617" w:type="dxa"/>
            <w:vAlign w:val="center"/>
          </w:tcPr>
          <w:p w14:paraId="3CE0FED3"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19EFD18A" w14:textId="77777777" w:rsidTr="004263CD">
              <w:tc>
                <w:tcPr>
                  <w:tcW w:w="0" w:type="auto"/>
                  <w:tcBorders>
                    <w:top w:val="nil"/>
                    <w:left w:val="nil"/>
                  </w:tcBorders>
                </w:tcPr>
                <w:p w14:paraId="1E9CB1AE" w14:textId="77777777" w:rsidR="00220366" w:rsidRPr="00AB45A3" w:rsidRDefault="00220366" w:rsidP="004263CD">
                  <w:pPr>
                    <w:jc w:val="center"/>
                    <w:rPr>
                      <w:sz w:val="16"/>
                      <w:szCs w:val="16"/>
                      <w:lang w:val="en-GB"/>
                    </w:rPr>
                  </w:pPr>
                </w:p>
              </w:tc>
              <w:tc>
                <w:tcPr>
                  <w:tcW w:w="0" w:type="auto"/>
                </w:tcPr>
                <w:p w14:paraId="7C592F8F"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04826881"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125DDCA2" w14:textId="77777777" w:rsidTr="004263CD">
              <w:tc>
                <w:tcPr>
                  <w:tcW w:w="0" w:type="auto"/>
                </w:tcPr>
                <w:p w14:paraId="2046693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483EFA6F"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31A488B"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12B38FE8" w14:textId="77777777" w:rsidTr="004263CD">
              <w:tc>
                <w:tcPr>
                  <w:tcW w:w="0" w:type="auto"/>
                </w:tcPr>
                <w:p w14:paraId="35E5E80D"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0041336"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761EC50"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DA47EC4"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D84249A" w14:textId="77777777" w:rsidTr="004F6D72">
        <w:tc>
          <w:tcPr>
            <w:tcW w:w="1617" w:type="dxa"/>
            <w:vAlign w:val="center"/>
          </w:tcPr>
          <w:p w14:paraId="62EC0A00" w14:textId="77777777" w:rsidR="00220366" w:rsidRPr="00EC2317" w:rsidRDefault="00220366" w:rsidP="007A1183">
            <w:pPr>
              <w:rPr>
                <w:b/>
                <w:lang w:val="en-GB"/>
              </w:rPr>
            </w:pPr>
            <w:r w:rsidRPr="00EC2317">
              <w:rPr>
                <w:b/>
                <w:lang w:val="en-GB"/>
              </w:rPr>
              <w:t>Example:</w:t>
            </w:r>
          </w:p>
        </w:tc>
        <w:tc>
          <w:tcPr>
            <w:tcW w:w="8571" w:type="dxa"/>
          </w:tcPr>
          <w:p w14:paraId="14488788" w14:textId="77777777" w:rsidR="00220366" w:rsidRPr="00E92C27" w:rsidRDefault="00220366" w:rsidP="007A1183">
            <w:pPr>
              <w:pStyle w:val="Code"/>
              <w:rPr>
                <w:rFonts w:cs="Courier New"/>
              </w:rPr>
            </w:pPr>
            <w:r w:rsidRPr="00E92C27">
              <w:rPr>
                <w:rFonts w:cs="Courier New"/>
              </w:rPr>
              <w:t>PEH  sequence         accession  …</w:t>
            </w:r>
            <w:r w:rsidRPr="00E92C27">
              <w:rPr>
                <w:rFonts w:cs="Courier New"/>
              </w:rPr>
              <w:br/>
              <w:t>PEP  KVPQVSTPTLVEVSR  P02768     …</w:t>
            </w:r>
          </w:p>
        </w:tc>
      </w:tr>
    </w:tbl>
    <w:p w14:paraId="117D0AA1" w14:textId="77777777" w:rsidR="007A1183" w:rsidRDefault="007A1183" w:rsidP="007A1183">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40DB4474" w14:textId="77777777" w:rsidTr="004F6D72">
        <w:tc>
          <w:tcPr>
            <w:tcW w:w="1617" w:type="dxa"/>
            <w:vAlign w:val="center"/>
          </w:tcPr>
          <w:p w14:paraId="050D7E6F" w14:textId="77777777" w:rsidR="007A1183" w:rsidRPr="00EC2317" w:rsidRDefault="007A1183" w:rsidP="007A1183">
            <w:pPr>
              <w:rPr>
                <w:b/>
                <w:lang w:val="en-GB"/>
              </w:rPr>
            </w:pPr>
            <w:r w:rsidRPr="00EC2317">
              <w:rPr>
                <w:b/>
                <w:lang w:val="en-GB"/>
              </w:rPr>
              <w:t>Description:</w:t>
            </w:r>
          </w:p>
        </w:tc>
        <w:tc>
          <w:tcPr>
            <w:tcW w:w="8571" w:type="dxa"/>
          </w:tcPr>
          <w:p w14:paraId="71B827C9" w14:textId="77777777" w:rsidR="007A1183" w:rsidRPr="00EC2317" w:rsidRDefault="007A1183" w:rsidP="007A1183">
            <w:pPr>
              <w:rPr>
                <w:lang w:val="en-GB"/>
              </w:rPr>
            </w:pPr>
            <w:r w:rsidRPr="00EC2317">
              <w:rPr>
                <w:lang w:val="en-GB"/>
              </w:rPr>
              <w:t>Indicates whether the peptide is unique for this protein in respect to the searched database.</w:t>
            </w:r>
          </w:p>
        </w:tc>
      </w:tr>
      <w:tr w:rsidR="007A1183" w14:paraId="2405EAE2" w14:textId="77777777" w:rsidTr="004F6D72">
        <w:tc>
          <w:tcPr>
            <w:tcW w:w="1617" w:type="dxa"/>
            <w:vAlign w:val="center"/>
          </w:tcPr>
          <w:p w14:paraId="36DDE87D" w14:textId="77777777" w:rsidR="007A1183" w:rsidRPr="00EC2317" w:rsidRDefault="007A1183" w:rsidP="007A1183">
            <w:pPr>
              <w:rPr>
                <w:b/>
                <w:lang w:val="en-GB"/>
              </w:rPr>
            </w:pPr>
            <w:r w:rsidRPr="00EC2317">
              <w:rPr>
                <w:b/>
                <w:lang w:val="en-GB"/>
              </w:rPr>
              <w:t>Type:</w:t>
            </w:r>
          </w:p>
        </w:tc>
        <w:tc>
          <w:tcPr>
            <w:tcW w:w="8571" w:type="dxa"/>
          </w:tcPr>
          <w:p w14:paraId="7A2CCEC9" w14:textId="77777777" w:rsidR="007A1183" w:rsidRPr="00EC2317" w:rsidRDefault="007A1183" w:rsidP="007A1183">
            <w:pPr>
              <w:rPr>
                <w:lang w:val="en-GB"/>
              </w:rPr>
            </w:pPr>
            <w:r w:rsidRPr="00EC2317">
              <w:rPr>
                <w:lang w:val="en-GB"/>
              </w:rPr>
              <w:t>Boolean</w:t>
            </w:r>
            <w:r>
              <w:rPr>
                <w:lang w:val="en-GB"/>
              </w:rPr>
              <w:t xml:space="preserve"> (0/1)</w:t>
            </w:r>
          </w:p>
        </w:tc>
      </w:tr>
      <w:tr w:rsidR="00220366" w14:paraId="14B3519C" w14:textId="77777777" w:rsidTr="004F6D72">
        <w:tc>
          <w:tcPr>
            <w:tcW w:w="1617" w:type="dxa"/>
            <w:vAlign w:val="center"/>
          </w:tcPr>
          <w:p w14:paraId="1210AF4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C349D0E" w14:textId="77777777" w:rsidTr="004263CD">
              <w:tc>
                <w:tcPr>
                  <w:tcW w:w="0" w:type="auto"/>
                  <w:tcBorders>
                    <w:top w:val="nil"/>
                    <w:left w:val="nil"/>
                  </w:tcBorders>
                </w:tcPr>
                <w:p w14:paraId="2521F697" w14:textId="77777777" w:rsidR="00220366" w:rsidRPr="00AB45A3" w:rsidRDefault="00220366" w:rsidP="004263CD">
                  <w:pPr>
                    <w:jc w:val="center"/>
                    <w:rPr>
                      <w:sz w:val="16"/>
                      <w:szCs w:val="16"/>
                      <w:lang w:val="en-GB"/>
                    </w:rPr>
                  </w:pPr>
                </w:p>
              </w:tc>
              <w:tc>
                <w:tcPr>
                  <w:tcW w:w="0" w:type="auto"/>
                </w:tcPr>
                <w:p w14:paraId="22FDBBA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7B13A883"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3B00E5E7" w14:textId="77777777" w:rsidTr="004263CD">
              <w:tc>
                <w:tcPr>
                  <w:tcW w:w="0" w:type="auto"/>
                </w:tcPr>
                <w:p w14:paraId="4979F87A"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73E4AB7"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5BC54BFC"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5EE862" w14:textId="77777777" w:rsidTr="004263CD">
              <w:tc>
                <w:tcPr>
                  <w:tcW w:w="0" w:type="auto"/>
                </w:tcPr>
                <w:p w14:paraId="2C80A337"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E0235B8"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5D3AB4A"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7805E1C6"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0982E37D" w14:textId="77777777" w:rsidTr="004F6D72">
        <w:tc>
          <w:tcPr>
            <w:tcW w:w="1617" w:type="dxa"/>
            <w:vAlign w:val="center"/>
          </w:tcPr>
          <w:p w14:paraId="3E4E77B5" w14:textId="77777777" w:rsidR="00220366" w:rsidRPr="00EC2317" w:rsidRDefault="00220366" w:rsidP="007A1183">
            <w:pPr>
              <w:rPr>
                <w:b/>
                <w:lang w:val="en-GB"/>
              </w:rPr>
            </w:pPr>
            <w:r w:rsidRPr="00EC2317">
              <w:rPr>
                <w:b/>
                <w:lang w:val="en-GB"/>
              </w:rPr>
              <w:t>Example:</w:t>
            </w:r>
          </w:p>
        </w:tc>
        <w:tc>
          <w:tcPr>
            <w:tcW w:w="8571" w:type="dxa"/>
          </w:tcPr>
          <w:p w14:paraId="635330C5" w14:textId="77777777" w:rsidR="00220366" w:rsidRPr="00E92C27" w:rsidRDefault="00220366" w:rsidP="007A1183">
            <w:pPr>
              <w:pStyle w:val="Code"/>
              <w:rPr>
                <w:rFonts w:cs="Courier New"/>
              </w:rPr>
            </w:pPr>
            <w:r w:rsidRPr="00E92C27">
              <w:rPr>
                <w:rFonts w:cs="Courier New"/>
              </w:rPr>
              <w:t>PEH  sequence           accession       unique  …</w:t>
            </w:r>
            <w:r w:rsidRPr="00E92C27">
              <w:rPr>
                <w:rFonts w:cs="Courier New"/>
              </w:rPr>
              <w:br/>
              <w:t xml:space="preserve">PEP  KVPQVSTPTLVEVSR    P02768      </w:t>
            </w:r>
            <w:r w:rsidR="00885680">
              <w:rPr>
                <w:rFonts w:cs="Courier New"/>
              </w:rPr>
              <w:t xml:space="preserve">   </w:t>
            </w:r>
            <w:r w:rsidRPr="00E92C27">
              <w:rPr>
                <w:rFonts w:cs="Courier New"/>
              </w:rPr>
              <w:t xml:space="preserve"> 0       …</w:t>
            </w:r>
            <w:r w:rsidRPr="00E92C27">
              <w:rPr>
                <w:rFonts w:cs="Courier New"/>
              </w:rPr>
              <w:br/>
              <w:t xml:space="preserve">PEP  VFDEFKPLVEEPQNLIK  P02768      </w:t>
            </w:r>
            <w:r w:rsidR="00885680">
              <w:rPr>
                <w:rFonts w:cs="Courier New"/>
              </w:rPr>
              <w:t xml:space="preserve">   </w:t>
            </w:r>
            <w:r w:rsidRPr="00E92C27">
              <w:rPr>
                <w:rFonts w:cs="Courier New"/>
              </w:rPr>
              <w:t xml:space="preserve"> 1       …</w:t>
            </w:r>
          </w:p>
        </w:tc>
      </w:tr>
    </w:tbl>
    <w:p w14:paraId="7D5DF7CA" w14:textId="77777777" w:rsidR="007A1183" w:rsidRDefault="007A1183" w:rsidP="007A1183">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F6D15D" w14:textId="77777777" w:rsidTr="004F6D72">
        <w:tc>
          <w:tcPr>
            <w:tcW w:w="1617" w:type="dxa"/>
            <w:vAlign w:val="center"/>
          </w:tcPr>
          <w:p w14:paraId="18F8083B" w14:textId="77777777" w:rsidR="007A1183" w:rsidRPr="00EC2317" w:rsidRDefault="007A1183" w:rsidP="007A1183">
            <w:pPr>
              <w:rPr>
                <w:b/>
                <w:lang w:val="en-GB"/>
              </w:rPr>
            </w:pPr>
            <w:r w:rsidRPr="00EC2317">
              <w:rPr>
                <w:b/>
                <w:lang w:val="en-GB"/>
              </w:rPr>
              <w:t>Description:</w:t>
            </w:r>
          </w:p>
        </w:tc>
        <w:tc>
          <w:tcPr>
            <w:tcW w:w="8571" w:type="dxa"/>
          </w:tcPr>
          <w:p w14:paraId="7E607F0B" w14:textId="77777777" w:rsidR="007A1183" w:rsidRPr="00EC2317" w:rsidRDefault="007A1183" w:rsidP="007A1183">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7A1183" w14:paraId="76B627B2" w14:textId="77777777" w:rsidTr="004F6D72">
        <w:tc>
          <w:tcPr>
            <w:tcW w:w="1617" w:type="dxa"/>
            <w:vAlign w:val="center"/>
          </w:tcPr>
          <w:p w14:paraId="55CACD1A" w14:textId="77777777" w:rsidR="007A1183" w:rsidRPr="00EC2317" w:rsidRDefault="007A1183" w:rsidP="007A1183">
            <w:pPr>
              <w:rPr>
                <w:b/>
                <w:lang w:val="en-GB"/>
              </w:rPr>
            </w:pPr>
            <w:r w:rsidRPr="00EC2317">
              <w:rPr>
                <w:b/>
                <w:lang w:val="en-GB"/>
              </w:rPr>
              <w:t>Type:</w:t>
            </w:r>
          </w:p>
        </w:tc>
        <w:tc>
          <w:tcPr>
            <w:tcW w:w="8571" w:type="dxa"/>
          </w:tcPr>
          <w:p w14:paraId="602B42FF" w14:textId="77777777" w:rsidR="007A1183" w:rsidRPr="00EC2317" w:rsidRDefault="007A1183" w:rsidP="007A1183">
            <w:pPr>
              <w:rPr>
                <w:lang w:val="en-GB"/>
              </w:rPr>
            </w:pPr>
            <w:r w:rsidRPr="00EC2317">
              <w:rPr>
                <w:lang w:val="en-GB"/>
              </w:rPr>
              <w:t>String</w:t>
            </w:r>
          </w:p>
        </w:tc>
      </w:tr>
      <w:tr w:rsidR="00220366" w14:paraId="527749AF" w14:textId="77777777" w:rsidTr="004F6D72">
        <w:tc>
          <w:tcPr>
            <w:tcW w:w="1617" w:type="dxa"/>
            <w:vAlign w:val="center"/>
          </w:tcPr>
          <w:p w14:paraId="451DC98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27"/>
              <w:gridCol w:w="901"/>
              <w:gridCol w:w="901"/>
            </w:tblGrid>
            <w:tr w:rsidR="00220366" w:rsidRPr="00AB45A3" w14:paraId="584B2D76" w14:textId="77777777" w:rsidTr="004263CD">
              <w:tc>
                <w:tcPr>
                  <w:tcW w:w="0" w:type="auto"/>
                  <w:tcBorders>
                    <w:top w:val="nil"/>
                    <w:left w:val="nil"/>
                  </w:tcBorders>
                </w:tcPr>
                <w:p w14:paraId="22CA2A06" w14:textId="77777777" w:rsidR="00220366" w:rsidRPr="00AB45A3" w:rsidRDefault="00220366" w:rsidP="004263CD">
                  <w:pPr>
                    <w:jc w:val="center"/>
                    <w:rPr>
                      <w:sz w:val="16"/>
                      <w:szCs w:val="16"/>
                      <w:lang w:val="en-GB"/>
                    </w:rPr>
                  </w:pPr>
                </w:p>
              </w:tc>
              <w:tc>
                <w:tcPr>
                  <w:tcW w:w="0" w:type="auto"/>
                </w:tcPr>
                <w:p w14:paraId="40BAEF1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E720C35"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4D163A8" w14:textId="77777777" w:rsidTr="004263CD">
              <w:tc>
                <w:tcPr>
                  <w:tcW w:w="0" w:type="auto"/>
                </w:tcPr>
                <w:p w14:paraId="571BEA6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4FC1F6C"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74E604E"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80A712" w14:textId="77777777" w:rsidTr="004263CD">
              <w:tc>
                <w:tcPr>
                  <w:tcW w:w="0" w:type="auto"/>
                </w:tcPr>
                <w:p w14:paraId="7FE8FD44" w14:textId="77777777" w:rsidR="00220366" w:rsidRPr="007147AB" w:rsidRDefault="00220366" w:rsidP="004263CD">
                  <w:pPr>
                    <w:spacing w:after="60"/>
                    <w:jc w:val="center"/>
                    <w:outlineLvl w:val="1"/>
                    <w:rPr>
                      <w:sz w:val="18"/>
                      <w:szCs w:val="16"/>
                      <w:lang w:val="en-GB"/>
                    </w:rPr>
                  </w:pPr>
                  <w:r w:rsidRPr="00506B44">
                    <w:rPr>
                      <w:sz w:val="18"/>
                      <w:szCs w:val="16"/>
                      <w:lang w:val="en-GB"/>
                    </w:rPr>
                    <w:t>Identification</w:t>
                  </w:r>
                </w:p>
              </w:tc>
              <w:tc>
                <w:tcPr>
                  <w:tcW w:w="0" w:type="auto"/>
                </w:tcPr>
                <w:p w14:paraId="284926B8"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195F34FE"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6966397"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FDC37CC" w14:textId="77777777" w:rsidTr="004F6D72">
        <w:tc>
          <w:tcPr>
            <w:tcW w:w="1617" w:type="dxa"/>
            <w:vAlign w:val="center"/>
          </w:tcPr>
          <w:p w14:paraId="45529065" w14:textId="77777777" w:rsidR="00220366" w:rsidRPr="00EC2317" w:rsidRDefault="00220366" w:rsidP="007A1183">
            <w:pPr>
              <w:rPr>
                <w:b/>
                <w:lang w:val="en-GB"/>
              </w:rPr>
            </w:pPr>
            <w:r w:rsidRPr="00EC2317">
              <w:rPr>
                <w:b/>
                <w:lang w:val="en-GB"/>
              </w:rPr>
              <w:t>Example:</w:t>
            </w:r>
          </w:p>
        </w:tc>
        <w:tc>
          <w:tcPr>
            <w:tcW w:w="8571" w:type="dxa"/>
          </w:tcPr>
          <w:p w14:paraId="0B7A5A05" w14:textId="77777777" w:rsidR="00220366" w:rsidRPr="00E92C27" w:rsidRDefault="00220366" w:rsidP="007A1183">
            <w:pPr>
              <w:pStyle w:val="Code"/>
              <w:rPr>
                <w:rFonts w:cs="Courier New"/>
              </w:rPr>
            </w:pPr>
            <w:r w:rsidRPr="00E92C27">
              <w:rPr>
                <w:rFonts w:cs="Courier New"/>
              </w:rPr>
              <w:t>PEH  sequence           accession       unique  database   …</w:t>
            </w:r>
            <w:r w:rsidRPr="00E92C27">
              <w:rPr>
                <w:rFonts w:cs="Courier New"/>
              </w:rPr>
              <w:br/>
              <w:t xml:space="preserve">PEP  KVPQVSTPTLVEVSR    P02768      </w:t>
            </w:r>
            <w:r w:rsidR="00885680">
              <w:rPr>
                <w:rFonts w:cs="Courier New"/>
              </w:rPr>
              <w:t xml:space="preserve">   </w:t>
            </w:r>
            <w:r w:rsidRPr="00E92C27">
              <w:rPr>
                <w:rFonts w:cs="Courier New"/>
              </w:rPr>
              <w:t xml:space="preserve"> 0       UniProtKB  …</w:t>
            </w:r>
            <w:r w:rsidRPr="00E92C27">
              <w:rPr>
                <w:rFonts w:cs="Courier New"/>
              </w:rPr>
              <w:br/>
              <w:t xml:space="preserve">PEP  VFDEFKPLVEEPQNLIK  P02768      </w:t>
            </w:r>
            <w:r w:rsidR="00885680">
              <w:rPr>
                <w:rFonts w:cs="Courier New"/>
              </w:rPr>
              <w:t xml:space="preserve">   </w:t>
            </w:r>
            <w:r w:rsidRPr="00E92C27">
              <w:rPr>
                <w:rFonts w:cs="Courier New"/>
              </w:rPr>
              <w:t xml:space="preserve"> 1       UniProtKB  …</w:t>
            </w:r>
          </w:p>
        </w:tc>
      </w:tr>
    </w:tbl>
    <w:p w14:paraId="6E557FF9"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C4D76C" w14:textId="77777777" w:rsidTr="004F6D72">
        <w:tc>
          <w:tcPr>
            <w:tcW w:w="1617" w:type="dxa"/>
            <w:vAlign w:val="center"/>
          </w:tcPr>
          <w:p w14:paraId="611B5ED4" w14:textId="77777777" w:rsidR="007A1183" w:rsidRPr="00EC2317" w:rsidRDefault="007A1183" w:rsidP="007A1183">
            <w:pPr>
              <w:rPr>
                <w:b/>
                <w:lang w:val="en-GB"/>
              </w:rPr>
            </w:pPr>
            <w:r w:rsidRPr="00EC2317">
              <w:rPr>
                <w:b/>
                <w:lang w:val="en-GB"/>
              </w:rPr>
              <w:t>Description:</w:t>
            </w:r>
          </w:p>
        </w:tc>
        <w:tc>
          <w:tcPr>
            <w:tcW w:w="8571" w:type="dxa"/>
          </w:tcPr>
          <w:p w14:paraId="7211D017"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w:t>
            </w:r>
          </w:p>
          <w:p w14:paraId="306903D5" w14:textId="77777777"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14:paraId="58253BB7" w14:textId="77777777" w:rsidTr="004F6D72">
        <w:tc>
          <w:tcPr>
            <w:tcW w:w="1617" w:type="dxa"/>
            <w:vAlign w:val="center"/>
          </w:tcPr>
          <w:p w14:paraId="65892A4A" w14:textId="77777777" w:rsidR="007A1183" w:rsidRPr="00EC2317" w:rsidRDefault="007A1183" w:rsidP="007A1183">
            <w:pPr>
              <w:rPr>
                <w:b/>
                <w:lang w:val="en-GB"/>
              </w:rPr>
            </w:pPr>
            <w:r w:rsidRPr="00EC2317">
              <w:rPr>
                <w:b/>
                <w:lang w:val="en-GB"/>
              </w:rPr>
              <w:t>Type:</w:t>
            </w:r>
          </w:p>
        </w:tc>
        <w:tc>
          <w:tcPr>
            <w:tcW w:w="8571" w:type="dxa"/>
          </w:tcPr>
          <w:p w14:paraId="5A2853D7" w14:textId="77777777" w:rsidR="007A1183" w:rsidRPr="00EC2317" w:rsidRDefault="007A1183" w:rsidP="007A1183">
            <w:pPr>
              <w:rPr>
                <w:lang w:val="en-GB"/>
              </w:rPr>
            </w:pPr>
            <w:r w:rsidRPr="00EC2317">
              <w:rPr>
                <w:lang w:val="en-GB"/>
              </w:rPr>
              <w:t>String</w:t>
            </w:r>
          </w:p>
        </w:tc>
      </w:tr>
      <w:tr w:rsidR="00220366" w14:paraId="27A363FD" w14:textId="77777777" w:rsidTr="004F6D72">
        <w:tc>
          <w:tcPr>
            <w:tcW w:w="1617" w:type="dxa"/>
            <w:vAlign w:val="center"/>
          </w:tcPr>
          <w:p w14:paraId="2770C8CD"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6AE71094" w14:textId="77777777" w:rsidTr="004263CD">
              <w:tc>
                <w:tcPr>
                  <w:tcW w:w="0" w:type="auto"/>
                  <w:tcBorders>
                    <w:top w:val="nil"/>
                    <w:left w:val="nil"/>
                  </w:tcBorders>
                </w:tcPr>
                <w:p w14:paraId="2CD43AD6" w14:textId="77777777" w:rsidR="00220366" w:rsidRPr="00AB45A3" w:rsidRDefault="00220366" w:rsidP="004263CD">
                  <w:pPr>
                    <w:jc w:val="center"/>
                    <w:rPr>
                      <w:sz w:val="16"/>
                      <w:szCs w:val="16"/>
                      <w:lang w:val="en-GB"/>
                    </w:rPr>
                  </w:pPr>
                </w:p>
              </w:tc>
              <w:tc>
                <w:tcPr>
                  <w:tcW w:w="0" w:type="auto"/>
                </w:tcPr>
                <w:p w14:paraId="64E1FFD4"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4D204AE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7523436" w14:textId="77777777" w:rsidTr="004263CD">
              <w:tc>
                <w:tcPr>
                  <w:tcW w:w="0" w:type="auto"/>
                </w:tcPr>
                <w:p w14:paraId="3D73FD9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25D48590"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6514BAE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2AEAA71" w14:textId="77777777" w:rsidTr="004263CD">
              <w:tc>
                <w:tcPr>
                  <w:tcW w:w="0" w:type="auto"/>
                </w:tcPr>
                <w:p w14:paraId="57A9D9BA"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A1293CE"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5BD1A82"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61CD9A40"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2950E57C" w14:textId="77777777" w:rsidTr="004F6D72">
        <w:tc>
          <w:tcPr>
            <w:tcW w:w="1617" w:type="dxa"/>
            <w:vAlign w:val="center"/>
          </w:tcPr>
          <w:p w14:paraId="423FB97A" w14:textId="77777777" w:rsidR="00220366" w:rsidRPr="00EC2317" w:rsidRDefault="00220366" w:rsidP="007A1183">
            <w:pPr>
              <w:rPr>
                <w:b/>
                <w:lang w:val="en-GB"/>
              </w:rPr>
            </w:pPr>
            <w:r w:rsidRPr="00EC2317">
              <w:rPr>
                <w:b/>
                <w:lang w:val="en-GB"/>
              </w:rPr>
              <w:t>Example:</w:t>
            </w:r>
          </w:p>
        </w:tc>
        <w:tc>
          <w:tcPr>
            <w:tcW w:w="8571" w:type="dxa"/>
          </w:tcPr>
          <w:p w14:paraId="21BB4B9F" w14:textId="77777777" w:rsidR="00220366" w:rsidRPr="00E92C27" w:rsidRDefault="00220366" w:rsidP="007A1183">
            <w:pPr>
              <w:pStyle w:val="Code"/>
              <w:rPr>
                <w:rFonts w:cs="Courier New"/>
              </w:rPr>
            </w:pPr>
            <w:r w:rsidRPr="00E92C27">
              <w:rPr>
                <w:rFonts w:cs="Courier New"/>
              </w:rPr>
              <w:t>PEH  sequence           accession       unique  database   database_version  …</w:t>
            </w:r>
            <w:r w:rsidRPr="00E92C27">
              <w:rPr>
                <w:rFonts w:cs="Courier New"/>
              </w:rPr>
              <w:br/>
              <w:t>PEP  KVPQVSTPTLVEVSR    P02768       0       UniProtKB  2011_11           …</w:t>
            </w:r>
            <w:r w:rsidRPr="00E92C27">
              <w:rPr>
                <w:rFonts w:cs="Courier New"/>
              </w:rPr>
              <w:br/>
              <w:t>PEP  VFDEFKPLVEEPQNLIK  P02768       1       UniProtKB  2011_11           …</w:t>
            </w:r>
          </w:p>
        </w:tc>
      </w:tr>
    </w:tbl>
    <w:p w14:paraId="1F808DE8" w14:textId="77777777" w:rsidR="007A1183" w:rsidRDefault="007A1183" w:rsidP="007A1183">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27825F" w14:textId="77777777" w:rsidTr="004F6D72">
        <w:tc>
          <w:tcPr>
            <w:tcW w:w="1617" w:type="dxa"/>
            <w:vAlign w:val="center"/>
          </w:tcPr>
          <w:p w14:paraId="21D0B82D" w14:textId="77777777" w:rsidR="007A1183" w:rsidRPr="00EC2317" w:rsidRDefault="007A1183" w:rsidP="007A1183">
            <w:pPr>
              <w:rPr>
                <w:b/>
                <w:lang w:val="en-GB"/>
              </w:rPr>
            </w:pPr>
            <w:r w:rsidRPr="00EC2317">
              <w:rPr>
                <w:b/>
                <w:lang w:val="en-GB"/>
              </w:rPr>
              <w:t>Description:</w:t>
            </w:r>
          </w:p>
        </w:tc>
        <w:tc>
          <w:tcPr>
            <w:tcW w:w="8571" w:type="dxa"/>
          </w:tcPr>
          <w:p w14:paraId="5F366758"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eptide. Search engines must be supplied as parameters.</w:t>
            </w:r>
          </w:p>
        </w:tc>
      </w:tr>
      <w:tr w:rsidR="007A1183" w14:paraId="52C5F058" w14:textId="77777777" w:rsidTr="004F6D72">
        <w:tc>
          <w:tcPr>
            <w:tcW w:w="1617" w:type="dxa"/>
            <w:vAlign w:val="center"/>
          </w:tcPr>
          <w:p w14:paraId="17C14377" w14:textId="77777777" w:rsidR="007A1183" w:rsidRPr="00EC2317" w:rsidRDefault="007A1183" w:rsidP="007A1183">
            <w:pPr>
              <w:rPr>
                <w:b/>
                <w:lang w:val="en-GB"/>
              </w:rPr>
            </w:pPr>
            <w:r w:rsidRPr="00EC2317">
              <w:rPr>
                <w:b/>
                <w:lang w:val="en-GB"/>
              </w:rPr>
              <w:t>Type:</w:t>
            </w:r>
          </w:p>
        </w:tc>
        <w:tc>
          <w:tcPr>
            <w:tcW w:w="8571" w:type="dxa"/>
          </w:tcPr>
          <w:p w14:paraId="6C45F49C" w14:textId="77777777" w:rsidR="007A1183" w:rsidRPr="00EC2317" w:rsidRDefault="007A1183" w:rsidP="007A1183">
            <w:pPr>
              <w:rPr>
                <w:lang w:val="en-GB"/>
              </w:rPr>
            </w:pPr>
            <w:r w:rsidRPr="00EC2317">
              <w:rPr>
                <w:lang w:val="en-GB"/>
              </w:rPr>
              <w:t>Parameter List</w:t>
            </w:r>
          </w:p>
        </w:tc>
      </w:tr>
      <w:tr w:rsidR="00220366" w14:paraId="194CA5AA" w14:textId="77777777" w:rsidTr="004F6D72">
        <w:tc>
          <w:tcPr>
            <w:tcW w:w="1617" w:type="dxa"/>
            <w:vAlign w:val="center"/>
          </w:tcPr>
          <w:p w14:paraId="0EA23A8F"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23B03EE3" w14:textId="77777777" w:rsidTr="004263CD">
              <w:tc>
                <w:tcPr>
                  <w:tcW w:w="0" w:type="auto"/>
                  <w:tcBorders>
                    <w:top w:val="nil"/>
                    <w:left w:val="nil"/>
                  </w:tcBorders>
                </w:tcPr>
                <w:p w14:paraId="00AD4A95" w14:textId="77777777" w:rsidR="00220366" w:rsidRPr="00AB45A3" w:rsidRDefault="00220366" w:rsidP="004263CD">
                  <w:pPr>
                    <w:jc w:val="center"/>
                    <w:rPr>
                      <w:sz w:val="16"/>
                      <w:szCs w:val="16"/>
                      <w:lang w:val="en-GB"/>
                    </w:rPr>
                  </w:pPr>
                </w:p>
              </w:tc>
              <w:tc>
                <w:tcPr>
                  <w:tcW w:w="0" w:type="auto"/>
                </w:tcPr>
                <w:p w14:paraId="1312E65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71A36A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B870CD4" w14:textId="77777777" w:rsidTr="004263CD">
              <w:tc>
                <w:tcPr>
                  <w:tcW w:w="0" w:type="auto"/>
                </w:tcPr>
                <w:p w14:paraId="3B6956E4"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53374D28"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0B97D9B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8939091" w14:textId="77777777" w:rsidTr="004263CD">
              <w:tc>
                <w:tcPr>
                  <w:tcW w:w="0" w:type="auto"/>
                </w:tcPr>
                <w:p w14:paraId="6703FD53" w14:textId="77777777" w:rsidR="00220366" w:rsidRPr="00AB45A3" w:rsidRDefault="00220366" w:rsidP="004263CD">
                  <w:pPr>
                    <w:rPr>
                      <w:sz w:val="16"/>
                      <w:szCs w:val="16"/>
                      <w:lang w:val="en-GB"/>
                    </w:rPr>
                  </w:pPr>
                  <w:r w:rsidRPr="00AB45A3">
                    <w:rPr>
                      <w:sz w:val="16"/>
                      <w:szCs w:val="16"/>
                      <w:lang w:val="en-GB"/>
                    </w:rPr>
                    <w:lastRenderedPageBreak/>
                    <w:t>Identification</w:t>
                  </w:r>
                </w:p>
              </w:tc>
              <w:tc>
                <w:tcPr>
                  <w:tcW w:w="0" w:type="auto"/>
                </w:tcPr>
                <w:p w14:paraId="1F1A50F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FA0D83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001DFBAC"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F3EBDCD" w14:textId="77777777" w:rsidTr="004F6D72">
        <w:tc>
          <w:tcPr>
            <w:tcW w:w="1617" w:type="dxa"/>
            <w:vAlign w:val="center"/>
          </w:tcPr>
          <w:p w14:paraId="2C7C3CBB" w14:textId="77777777" w:rsidR="00220366" w:rsidRPr="00EC2317" w:rsidRDefault="00220366" w:rsidP="007A1183">
            <w:pPr>
              <w:rPr>
                <w:b/>
                <w:lang w:val="en-GB"/>
              </w:rPr>
            </w:pPr>
            <w:r w:rsidRPr="00EC2317">
              <w:rPr>
                <w:b/>
                <w:lang w:val="en-GB"/>
              </w:rPr>
              <w:lastRenderedPageBreak/>
              <w:t>Example:</w:t>
            </w:r>
          </w:p>
        </w:tc>
        <w:tc>
          <w:tcPr>
            <w:tcW w:w="8571" w:type="dxa"/>
          </w:tcPr>
          <w:p w14:paraId="3532AF34" w14:textId="77777777" w:rsidR="00D93CA0" w:rsidRDefault="00D93CA0" w:rsidP="007A1183">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4781EB3" w14:textId="77777777" w:rsidR="00220366" w:rsidRPr="00E92C27" w:rsidRDefault="00220366" w:rsidP="007A1183">
            <w:pPr>
              <w:pStyle w:val="Code"/>
              <w:rPr>
                <w:rFonts w:cs="Courier New"/>
              </w:rPr>
            </w:pPr>
            <w:r w:rsidRPr="00E92C27">
              <w:rPr>
                <w:rFonts w:cs="Courier New"/>
              </w:rPr>
              <w:t>PEH  sequence           …   search_engine                                     …</w:t>
            </w:r>
            <w:r w:rsidRPr="00E92C27">
              <w:rPr>
                <w:rFonts w:cs="Courier New"/>
              </w:rPr>
              <w:br/>
              <w:t>PEP  KVPQVSTPTLVEVSR    …   [MS,MS:1001207,Mascot,]|[MS,</w:t>
            </w:r>
            <w:r w:rsidR="003C282B" w:rsidRPr="009349C7">
              <w:rPr>
                <w:rFonts w:cs="Courier New"/>
              </w:rPr>
              <w:t>MS:1001476</w:t>
            </w:r>
            <w:r w:rsidR="003C282B" w:rsidRPr="00E92C27">
              <w:rPr>
                <w:rFonts w:cs="Courier New"/>
              </w:rPr>
              <w:t>,</w:t>
            </w:r>
            <w:r w:rsidR="003C282B">
              <w:rPr>
                <w:rFonts w:cs="Courier New"/>
              </w:rPr>
              <w:t>X!Tandem</w:t>
            </w:r>
            <w:r w:rsidRPr="00E92C27">
              <w:rPr>
                <w:rFonts w:cs="Courier New"/>
              </w:rPr>
              <w:t>,]  …</w:t>
            </w:r>
            <w:r w:rsidRPr="00E92C27">
              <w:rPr>
                <w:rFonts w:cs="Courier New"/>
              </w:rPr>
              <w:br/>
              <w:t>PEP  VFDEFKPLVEEPQNLIK  …   [MS,MS:1001207,Mascot,]                           …</w:t>
            </w:r>
          </w:p>
        </w:tc>
      </w:tr>
    </w:tbl>
    <w:p w14:paraId="65043637" w14:textId="77777777" w:rsidR="007A1183" w:rsidRDefault="00E9154F" w:rsidP="007A1183">
      <w:pPr>
        <w:pStyle w:val="Heading3"/>
        <w:rPr>
          <w:lang w:val="en-GB"/>
        </w:rPr>
      </w:pPr>
      <w:r>
        <w:rPr>
          <w:lang w:val="en-GB"/>
        </w:rPr>
        <w:t>best_</w:t>
      </w:r>
      <w:r w:rsidR="007A1183" w:rsidRPr="00D114D1">
        <w:rPr>
          <w:lang w:val="en-GB"/>
        </w:rPr>
        <w:t>search_engine_score</w:t>
      </w:r>
      <w:r w:rsidR="003C28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439673" w14:textId="77777777">
        <w:tc>
          <w:tcPr>
            <w:tcW w:w="1617" w:type="dxa"/>
            <w:vAlign w:val="center"/>
          </w:tcPr>
          <w:p w14:paraId="6DA0C687" w14:textId="77777777" w:rsidR="007A1183" w:rsidRPr="00EC2317" w:rsidRDefault="007A1183" w:rsidP="007A1183">
            <w:pPr>
              <w:rPr>
                <w:b/>
                <w:lang w:val="en-GB"/>
              </w:rPr>
            </w:pPr>
            <w:r w:rsidRPr="00EC2317">
              <w:rPr>
                <w:b/>
                <w:lang w:val="en-GB"/>
              </w:rPr>
              <w:t>Description:</w:t>
            </w:r>
          </w:p>
        </w:tc>
        <w:tc>
          <w:tcPr>
            <w:tcW w:w="8571" w:type="dxa"/>
          </w:tcPr>
          <w:p w14:paraId="4BED0E1F" w14:textId="77777777" w:rsidR="007A1183" w:rsidRPr="00DD3C2C" w:rsidRDefault="003C282B"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peptide across all replicates reported</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7A1183" w14:paraId="5BC718C2" w14:textId="77777777">
        <w:tc>
          <w:tcPr>
            <w:tcW w:w="1617" w:type="dxa"/>
            <w:vAlign w:val="center"/>
          </w:tcPr>
          <w:p w14:paraId="1BEF95CB" w14:textId="77777777" w:rsidR="007A1183" w:rsidRPr="00EC2317" w:rsidRDefault="007A1183" w:rsidP="007A1183">
            <w:pPr>
              <w:rPr>
                <w:b/>
                <w:lang w:val="en-GB"/>
              </w:rPr>
            </w:pPr>
            <w:r w:rsidRPr="00EC2317">
              <w:rPr>
                <w:b/>
                <w:lang w:val="en-GB"/>
              </w:rPr>
              <w:t>Type:</w:t>
            </w:r>
          </w:p>
        </w:tc>
        <w:tc>
          <w:tcPr>
            <w:tcW w:w="8571" w:type="dxa"/>
          </w:tcPr>
          <w:p w14:paraId="51524252" w14:textId="77777777" w:rsidR="007A1183" w:rsidRPr="00EC2317" w:rsidRDefault="003C282B" w:rsidP="007A1183">
            <w:pPr>
              <w:rPr>
                <w:lang w:val="en-GB"/>
              </w:rPr>
            </w:pPr>
            <w:r>
              <w:rPr>
                <w:lang w:val="en-GB"/>
              </w:rPr>
              <w:t>Double</w:t>
            </w:r>
          </w:p>
        </w:tc>
      </w:tr>
      <w:tr w:rsidR="00220366" w14:paraId="2E657C69" w14:textId="77777777">
        <w:tc>
          <w:tcPr>
            <w:tcW w:w="1617" w:type="dxa"/>
            <w:vAlign w:val="center"/>
          </w:tcPr>
          <w:p w14:paraId="000DA392"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2F6CA9A" w14:textId="77777777" w:rsidTr="004263CD">
              <w:tc>
                <w:tcPr>
                  <w:tcW w:w="0" w:type="auto"/>
                  <w:tcBorders>
                    <w:top w:val="nil"/>
                    <w:left w:val="nil"/>
                  </w:tcBorders>
                </w:tcPr>
                <w:p w14:paraId="2648CA65" w14:textId="77777777" w:rsidR="00220366" w:rsidRPr="00AB45A3" w:rsidRDefault="00220366" w:rsidP="004263CD">
                  <w:pPr>
                    <w:jc w:val="center"/>
                    <w:rPr>
                      <w:sz w:val="16"/>
                      <w:szCs w:val="16"/>
                      <w:lang w:val="en-GB"/>
                    </w:rPr>
                  </w:pPr>
                </w:p>
              </w:tc>
              <w:tc>
                <w:tcPr>
                  <w:tcW w:w="0" w:type="auto"/>
                </w:tcPr>
                <w:p w14:paraId="51893A91"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1898A4CB"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D7F0A5B" w14:textId="77777777" w:rsidTr="004263CD">
              <w:tc>
                <w:tcPr>
                  <w:tcW w:w="0" w:type="auto"/>
                </w:tcPr>
                <w:p w14:paraId="40C73B0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36306784"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7A0002F9"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B055E49" w14:textId="77777777" w:rsidTr="004263CD">
              <w:tc>
                <w:tcPr>
                  <w:tcW w:w="0" w:type="auto"/>
                </w:tcPr>
                <w:p w14:paraId="3DBD47A9"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172E8F3"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05F81DA"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17FF0B69"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7123910" w14:textId="77777777">
        <w:tc>
          <w:tcPr>
            <w:tcW w:w="1617" w:type="dxa"/>
            <w:vAlign w:val="center"/>
          </w:tcPr>
          <w:p w14:paraId="066283A4" w14:textId="77777777" w:rsidR="00220366" w:rsidRPr="00EC2317" w:rsidRDefault="00220366" w:rsidP="007A1183">
            <w:pPr>
              <w:rPr>
                <w:b/>
                <w:lang w:val="en-GB"/>
              </w:rPr>
            </w:pPr>
            <w:r w:rsidRPr="00EC2317">
              <w:rPr>
                <w:b/>
                <w:lang w:val="en-GB"/>
              </w:rPr>
              <w:t>Example:</w:t>
            </w:r>
          </w:p>
        </w:tc>
        <w:tc>
          <w:tcPr>
            <w:tcW w:w="8571" w:type="dxa"/>
          </w:tcPr>
          <w:p w14:paraId="0C60E699"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7C7B4203" w14:textId="77777777" w:rsidR="007069EB" w:rsidRDefault="007069EB" w:rsidP="007069EB">
            <w:pPr>
              <w:pStyle w:val="Code"/>
              <w:rPr>
                <w:rFonts w:cs="Courier New"/>
              </w:rPr>
            </w:pPr>
            <w:r w:rsidRPr="00E92C27">
              <w:rPr>
                <w:rFonts w:cs="Courier New"/>
              </w:rPr>
              <w:t>…</w:t>
            </w:r>
          </w:p>
          <w:p w14:paraId="1FA06367" w14:textId="77777777" w:rsidR="00220366" w:rsidRPr="00E92C27" w:rsidRDefault="00220366" w:rsidP="00C92E20">
            <w:pPr>
              <w:pStyle w:val="Code"/>
              <w:rPr>
                <w:rFonts w:cs="Courier New"/>
              </w:rPr>
            </w:pPr>
            <w:r w:rsidRPr="00E92C27">
              <w:rPr>
                <w:rFonts w:cs="Courier New"/>
              </w:rPr>
              <w:t>P</w:t>
            </w:r>
            <w:r>
              <w:rPr>
                <w:rFonts w:cs="Courier New"/>
              </w:rPr>
              <w:t>E</w:t>
            </w:r>
            <w:r w:rsidRPr="00E92C27">
              <w:rPr>
                <w:rFonts w:cs="Courier New"/>
              </w:rPr>
              <w:t xml:space="preserve">H  sequence           …   </w:t>
            </w:r>
            <w:r>
              <w:rPr>
                <w:rFonts w:cs="Courier New"/>
              </w:rPr>
              <w:t>best_</w:t>
            </w:r>
            <w:r w:rsidRPr="00E92C27">
              <w:rPr>
                <w:rFonts w:cs="Courier New"/>
              </w:rPr>
              <w:t>search_engine_score</w:t>
            </w:r>
            <w:r w:rsidR="003C282B">
              <w:rPr>
                <w:rFonts w:cs="Courier New"/>
              </w:rPr>
              <w:t>[1]</w:t>
            </w:r>
            <w:r w:rsidRPr="00E92C27">
              <w:rPr>
                <w:rFonts w:cs="Courier New"/>
              </w:rPr>
              <w:t xml:space="preserve"> </w:t>
            </w:r>
            <w:r w:rsidRPr="00E92C27">
              <w:rPr>
                <w:rFonts w:cs="Courier New"/>
              </w:rPr>
              <w:br/>
              <w:t xml:space="preserve">PEP  KVPQVSTPTLVEVSR    …   </w:t>
            </w:r>
            <w:r w:rsidR="003C282B">
              <w:rPr>
                <w:rFonts w:cs="Courier New"/>
              </w:rPr>
              <w:t>47</w:t>
            </w:r>
            <w:r w:rsidRPr="00E92C27">
              <w:rPr>
                <w:rFonts w:cs="Courier New"/>
              </w:rPr>
              <w:t xml:space="preserve">    </w:t>
            </w:r>
            <w:r w:rsidR="003C282B">
              <w:rPr>
                <w:rFonts w:cs="Courier New"/>
              </w:rPr>
              <w:t xml:space="preserve">                      </w:t>
            </w:r>
            <w:r w:rsidR="00C92E20" w:rsidDel="00C92E20">
              <w:rPr>
                <w:rFonts w:cs="Courier New"/>
              </w:rPr>
              <w:t xml:space="preserve"> </w:t>
            </w:r>
            <w:r w:rsidRPr="00E92C27">
              <w:rPr>
                <w:rFonts w:cs="Courier New"/>
              </w:rPr>
              <w:br/>
              <w:t xml:space="preserve">PEP  VFDEFKPLVEEPQNLIK  …   </w:t>
            </w:r>
            <w:r w:rsidR="003C282B">
              <w:rPr>
                <w:rFonts w:cs="Courier New"/>
              </w:rPr>
              <w:t xml:space="preserve">29                          </w:t>
            </w:r>
          </w:p>
        </w:tc>
      </w:tr>
    </w:tbl>
    <w:p w14:paraId="41240210" w14:textId="77777777" w:rsidR="00891201" w:rsidRDefault="00891201" w:rsidP="00891201">
      <w:pPr>
        <w:pStyle w:val="Heading3"/>
        <w:rPr>
          <w:lang w:val="en-GB"/>
        </w:rPr>
      </w:pPr>
      <w:r w:rsidRPr="00D114D1">
        <w:rPr>
          <w:lang w:val="en-GB"/>
        </w:rPr>
        <w:t>search_engine_score</w:t>
      </w:r>
      <w:r w:rsidR="007069EB">
        <w:rPr>
          <w:lang w:val="en-GB"/>
        </w:rPr>
        <w:t>[1-n]</w:t>
      </w:r>
      <w:r w:rsidR="000711B5">
        <w:rPr>
          <w:lang w:val="en-GB"/>
        </w:rPr>
        <w:t>_</w:t>
      </w:r>
      <w:r w:rsidR="00A83AAF">
        <w:rPr>
          <w:lang w:val="en-GB"/>
        </w:rPr>
        <w:t>ms_run</w:t>
      </w:r>
      <w:r w:rsidR="000711B5">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91201" w14:paraId="7B048F27" w14:textId="77777777" w:rsidTr="00E00DD5">
        <w:tc>
          <w:tcPr>
            <w:tcW w:w="1617" w:type="dxa"/>
            <w:vAlign w:val="center"/>
          </w:tcPr>
          <w:p w14:paraId="1D700531" w14:textId="77777777" w:rsidR="00891201" w:rsidRPr="00EC2317" w:rsidRDefault="00891201" w:rsidP="006A2BC1">
            <w:pPr>
              <w:rPr>
                <w:b/>
                <w:lang w:val="en-GB"/>
              </w:rPr>
            </w:pPr>
            <w:r w:rsidRPr="00EC2317">
              <w:rPr>
                <w:b/>
                <w:lang w:val="en-GB"/>
              </w:rPr>
              <w:t>Description:</w:t>
            </w:r>
          </w:p>
        </w:tc>
        <w:tc>
          <w:tcPr>
            <w:tcW w:w="8571" w:type="dxa"/>
          </w:tcPr>
          <w:p w14:paraId="6D83F96C" w14:textId="77777777" w:rsidR="00891201" w:rsidRPr="00DD3C2C" w:rsidRDefault="007069EB" w:rsidP="00DD3C2C">
            <w:r>
              <w:rPr>
                <w:lang w:val="en-GB"/>
              </w:rPr>
              <w:t>The search engine score for the given peptide in the defined ms run</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891201" w14:paraId="6BAC4209" w14:textId="77777777" w:rsidTr="00E00DD5">
        <w:tc>
          <w:tcPr>
            <w:tcW w:w="1617" w:type="dxa"/>
            <w:vAlign w:val="center"/>
          </w:tcPr>
          <w:p w14:paraId="78F4D329" w14:textId="77777777" w:rsidR="00891201" w:rsidRPr="00EC2317" w:rsidRDefault="00891201" w:rsidP="006A2BC1">
            <w:pPr>
              <w:rPr>
                <w:b/>
                <w:lang w:val="en-GB"/>
              </w:rPr>
            </w:pPr>
            <w:r w:rsidRPr="00EC2317">
              <w:rPr>
                <w:b/>
                <w:lang w:val="en-GB"/>
              </w:rPr>
              <w:t>Type:</w:t>
            </w:r>
          </w:p>
        </w:tc>
        <w:tc>
          <w:tcPr>
            <w:tcW w:w="8571" w:type="dxa"/>
          </w:tcPr>
          <w:p w14:paraId="6355BFCF" w14:textId="77777777" w:rsidR="00891201" w:rsidRPr="00EC2317" w:rsidRDefault="007069EB" w:rsidP="006A2BC1">
            <w:pPr>
              <w:rPr>
                <w:lang w:val="en-GB"/>
              </w:rPr>
            </w:pPr>
            <w:r>
              <w:rPr>
                <w:lang w:val="en-GB"/>
              </w:rPr>
              <w:t>Double</w:t>
            </w:r>
          </w:p>
        </w:tc>
      </w:tr>
      <w:tr w:rsidR="00E00DD5" w14:paraId="34E81484" w14:textId="77777777" w:rsidTr="00E00DD5">
        <w:tc>
          <w:tcPr>
            <w:tcW w:w="1617" w:type="dxa"/>
            <w:vAlign w:val="center"/>
          </w:tcPr>
          <w:p w14:paraId="4A6E4B4E" w14:textId="77777777" w:rsidR="00E00DD5" w:rsidRPr="00EC2317" w:rsidRDefault="00E00DD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00DD5" w:rsidRPr="00AB45A3" w14:paraId="7FB910AA" w14:textId="77777777" w:rsidTr="004263CD">
              <w:tc>
                <w:tcPr>
                  <w:tcW w:w="0" w:type="auto"/>
                  <w:tcBorders>
                    <w:top w:val="nil"/>
                    <w:left w:val="nil"/>
                  </w:tcBorders>
                </w:tcPr>
                <w:p w14:paraId="044BC8E1" w14:textId="77777777" w:rsidR="00E00DD5" w:rsidRPr="00AB45A3" w:rsidRDefault="00E00DD5" w:rsidP="004263CD">
                  <w:pPr>
                    <w:jc w:val="center"/>
                    <w:rPr>
                      <w:sz w:val="16"/>
                      <w:szCs w:val="16"/>
                      <w:lang w:val="en-GB"/>
                    </w:rPr>
                  </w:pPr>
                </w:p>
              </w:tc>
              <w:tc>
                <w:tcPr>
                  <w:tcW w:w="0" w:type="auto"/>
                </w:tcPr>
                <w:p w14:paraId="6A661589" w14:textId="77777777" w:rsidR="00E00DD5" w:rsidRPr="00AB45A3" w:rsidRDefault="00E00DD5" w:rsidP="004263CD">
                  <w:pPr>
                    <w:jc w:val="center"/>
                    <w:rPr>
                      <w:sz w:val="16"/>
                      <w:szCs w:val="16"/>
                      <w:lang w:val="en-GB"/>
                    </w:rPr>
                  </w:pPr>
                  <w:r w:rsidRPr="00AB45A3">
                    <w:rPr>
                      <w:sz w:val="16"/>
                      <w:szCs w:val="16"/>
                      <w:lang w:val="en-GB"/>
                    </w:rPr>
                    <w:t>Summary</w:t>
                  </w:r>
                </w:p>
              </w:tc>
              <w:tc>
                <w:tcPr>
                  <w:tcW w:w="0" w:type="auto"/>
                </w:tcPr>
                <w:p w14:paraId="695512A4" w14:textId="77777777" w:rsidR="00E00DD5" w:rsidRPr="00AB45A3" w:rsidRDefault="00E00DD5" w:rsidP="004263CD">
                  <w:pPr>
                    <w:jc w:val="center"/>
                    <w:rPr>
                      <w:sz w:val="16"/>
                      <w:szCs w:val="16"/>
                      <w:lang w:val="en-GB"/>
                    </w:rPr>
                  </w:pPr>
                  <w:r w:rsidRPr="00AB45A3">
                    <w:rPr>
                      <w:sz w:val="16"/>
                      <w:szCs w:val="16"/>
                      <w:lang w:val="en-GB"/>
                    </w:rPr>
                    <w:t>Complete</w:t>
                  </w:r>
                </w:p>
              </w:tc>
            </w:tr>
            <w:tr w:rsidR="00E00DD5" w:rsidRPr="00AB45A3" w14:paraId="24C7272B" w14:textId="77777777" w:rsidTr="004263CD">
              <w:tc>
                <w:tcPr>
                  <w:tcW w:w="0" w:type="auto"/>
                </w:tcPr>
                <w:p w14:paraId="79C149F5" w14:textId="77777777" w:rsidR="00E00DD5" w:rsidRPr="00AB45A3" w:rsidRDefault="00E00DD5" w:rsidP="004263CD">
                  <w:pPr>
                    <w:rPr>
                      <w:sz w:val="16"/>
                      <w:szCs w:val="16"/>
                      <w:lang w:val="en-GB"/>
                    </w:rPr>
                  </w:pPr>
                  <w:r w:rsidRPr="00AB45A3">
                    <w:rPr>
                      <w:sz w:val="16"/>
                      <w:szCs w:val="16"/>
                      <w:lang w:val="en-GB"/>
                    </w:rPr>
                    <w:t>Quantification</w:t>
                  </w:r>
                </w:p>
              </w:tc>
              <w:tc>
                <w:tcPr>
                  <w:tcW w:w="0" w:type="auto"/>
                </w:tcPr>
                <w:p w14:paraId="073F341E" w14:textId="77777777" w:rsidR="00E00DD5" w:rsidRPr="00AB45A3" w:rsidRDefault="00E00DD5" w:rsidP="004263CD">
                  <w:pPr>
                    <w:jc w:val="center"/>
                    <w:rPr>
                      <w:sz w:val="16"/>
                      <w:szCs w:val="16"/>
                      <w:lang w:val="en-GB"/>
                    </w:rPr>
                  </w:pPr>
                </w:p>
              </w:tc>
              <w:tc>
                <w:tcPr>
                  <w:tcW w:w="0" w:type="auto"/>
                </w:tcPr>
                <w:p w14:paraId="1EBF1CF8" w14:textId="77777777" w:rsidR="00E00DD5" w:rsidRPr="00AB45A3" w:rsidRDefault="00E00DD5" w:rsidP="004263CD">
                  <w:pPr>
                    <w:jc w:val="center"/>
                    <w:rPr>
                      <w:sz w:val="16"/>
                      <w:szCs w:val="16"/>
                      <w:lang w:val="en-GB"/>
                    </w:rPr>
                  </w:pPr>
                  <w:r>
                    <w:rPr>
                      <w:sz w:val="16"/>
                      <w:szCs w:val="16"/>
                      <w:lang w:val="en-GB"/>
                    </w:rPr>
                    <w:sym w:font="Wingdings" w:char="F0FC"/>
                  </w:r>
                </w:p>
              </w:tc>
            </w:tr>
            <w:tr w:rsidR="00E00DD5" w:rsidRPr="00AB45A3" w14:paraId="21192BA6" w14:textId="77777777" w:rsidTr="004263CD">
              <w:tc>
                <w:tcPr>
                  <w:tcW w:w="0" w:type="auto"/>
                </w:tcPr>
                <w:p w14:paraId="073664A2" w14:textId="77777777" w:rsidR="00E00DD5" w:rsidRPr="00AB45A3" w:rsidRDefault="00E00DD5" w:rsidP="004263CD">
                  <w:pPr>
                    <w:rPr>
                      <w:sz w:val="16"/>
                      <w:szCs w:val="16"/>
                      <w:lang w:val="en-GB"/>
                    </w:rPr>
                  </w:pPr>
                  <w:r w:rsidRPr="00AB45A3">
                    <w:rPr>
                      <w:sz w:val="16"/>
                      <w:szCs w:val="16"/>
                      <w:lang w:val="en-GB"/>
                    </w:rPr>
                    <w:t>Identification</w:t>
                  </w:r>
                </w:p>
              </w:tc>
              <w:tc>
                <w:tcPr>
                  <w:tcW w:w="0" w:type="auto"/>
                </w:tcPr>
                <w:p w14:paraId="4CBF3D51"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A03B8B"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r>
          </w:tbl>
          <w:p w14:paraId="5DAC4536" w14:textId="77777777" w:rsidR="00E00DD5" w:rsidRPr="00E92C27" w:rsidRDefault="00E00DD5"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E00DD5" w14:paraId="39CC3AE5" w14:textId="77777777" w:rsidTr="00E00DD5">
        <w:tc>
          <w:tcPr>
            <w:tcW w:w="1617" w:type="dxa"/>
            <w:vAlign w:val="center"/>
          </w:tcPr>
          <w:p w14:paraId="4667D502" w14:textId="77777777" w:rsidR="00E00DD5" w:rsidRPr="00EC2317" w:rsidRDefault="00E00DD5" w:rsidP="006A2BC1">
            <w:pPr>
              <w:rPr>
                <w:b/>
                <w:lang w:val="en-GB"/>
              </w:rPr>
            </w:pPr>
            <w:r w:rsidRPr="00EC2317">
              <w:rPr>
                <w:b/>
                <w:lang w:val="en-GB"/>
              </w:rPr>
              <w:t>Example:</w:t>
            </w:r>
          </w:p>
        </w:tc>
        <w:tc>
          <w:tcPr>
            <w:tcW w:w="8571" w:type="dxa"/>
          </w:tcPr>
          <w:p w14:paraId="18638B64"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3DE730C1" w14:textId="77777777" w:rsidR="007069EB" w:rsidRDefault="007069EB" w:rsidP="007069EB">
            <w:pPr>
              <w:pStyle w:val="Code"/>
              <w:rPr>
                <w:rFonts w:cs="Courier New"/>
              </w:rPr>
            </w:pPr>
          </w:p>
          <w:p w14:paraId="69462325" w14:textId="77777777" w:rsidR="007069EB" w:rsidRDefault="007069EB" w:rsidP="007069EB">
            <w:pPr>
              <w:pStyle w:val="Code"/>
              <w:rPr>
                <w:rFonts w:cs="Courier New"/>
              </w:rPr>
            </w:pPr>
            <w:r w:rsidRPr="00E92C27">
              <w:rPr>
                <w:rFonts w:cs="Courier New"/>
              </w:rPr>
              <w:t>…</w:t>
            </w:r>
          </w:p>
          <w:p w14:paraId="42BF23C6" w14:textId="77777777" w:rsidR="00E00DD5" w:rsidRPr="00E92C27" w:rsidRDefault="007069EB" w:rsidP="00C92E20">
            <w:pPr>
              <w:pStyle w:val="Code"/>
              <w:rPr>
                <w:rFonts w:cs="Courier New"/>
              </w:rPr>
            </w:pPr>
            <w:r w:rsidRPr="00E92C27">
              <w:rPr>
                <w:rFonts w:cs="Courier New"/>
              </w:rPr>
              <w:t>P</w:t>
            </w:r>
            <w:r>
              <w:rPr>
                <w:rFonts w:cs="Courier New"/>
              </w:rPr>
              <w:t>E</w:t>
            </w:r>
            <w:r w:rsidRPr="00E92C27">
              <w:rPr>
                <w:rFonts w:cs="Courier New"/>
              </w:rPr>
              <w:t xml:space="preserve">H  sequence     </w:t>
            </w:r>
            <w:r>
              <w:rPr>
                <w:rFonts w:cs="Courier New"/>
              </w:rPr>
              <w:t xml:space="preserve">   </w:t>
            </w:r>
            <w:r w:rsidRPr="00E92C27">
              <w:rPr>
                <w:rFonts w:cs="Courier New"/>
              </w:rPr>
              <w:t>…search_engine_score</w:t>
            </w:r>
            <w:r>
              <w:rPr>
                <w:rFonts w:cs="Courier New"/>
              </w:rPr>
              <w:t>[1]_ms_run[1]</w:t>
            </w:r>
            <w:r w:rsidRPr="00E92C27">
              <w:rPr>
                <w:rFonts w:cs="Courier New"/>
              </w:rPr>
              <w:t xml:space="preserve"> </w:t>
            </w:r>
            <w:r w:rsidRPr="00E92C27">
              <w:rPr>
                <w:rFonts w:cs="Courier New"/>
              </w:rPr>
              <w:br/>
              <w:t xml:space="preserve">PEP  KVPQVSTPTLVEVSR   …   </w:t>
            </w:r>
            <w:r>
              <w:rPr>
                <w:rFonts w:cs="Courier New"/>
              </w:rPr>
              <w:t>47</w:t>
            </w:r>
            <w:r w:rsidRPr="00E92C27">
              <w:rPr>
                <w:rFonts w:cs="Courier New"/>
              </w:rPr>
              <w:t xml:space="preserve">    </w:t>
            </w:r>
            <w:r>
              <w:rPr>
                <w:rFonts w:cs="Courier New"/>
              </w:rPr>
              <w:t xml:space="preserve">                                             </w:t>
            </w:r>
            <w:r w:rsidRPr="00E92C27">
              <w:rPr>
                <w:rFonts w:cs="Courier New"/>
              </w:rPr>
              <w:t>…</w:t>
            </w:r>
            <w:r w:rsidRPr="00E92C27">
              <w:rPr>
                <w:rFonts w:cs="Courier New"/>
              </w:rPr>
              <w:br/>
              <w:t xml:space="preserve">PEP  VFDEFKPLVEEPQNLIK …   </w:t>
            </w:r>
            <w:r>
              <w:rPr>
                <w:rFonts w:cs="Courier New"/>
              </w:rPr>
              <w:t xml:space="preserve">29                                                </w:t>
            </w:r>
            <w:r w:rsidRPr="00E92C27">
              <w:rPr>
                <w:rFonts w:cs="Courier New"/>
              </w:rPr>
              <w:t xml:space="preserve"> …</w:t>
            </w:r>
          </w:p>
        </w:tc>
      </w:tr>
    </w:tbl>
    <w:p w14:paraId="6AFC4678"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1343E5" w14:textId="77777777" w:rsidTr="006B631B">
        <w:tc>
          <w:tcPr>
            <w:tcW w:w="1617" w:type="dxa"/>
            <w:vAlign w:val="center"/>
          </w:tcPr>
          <w:p w14:paraId="6B285D48" w14:textId="77777777" w:rsidR="007A1183" w:rsidRPr="00EC2317" w:rsidRDefault="007A1183" w:rsidP="007A1183">
            <w:pPr>
              <w:rPr>
                <w:b/>
                <w:lang w:val="en-GB"/>
              </w:rPr>
            </w:pPr>
            <w:r w:rsidRPr="00EC2317">
              <w:rPr>
                <w:b/>
                <w:lang w:val="en-GB"/>
              </w:rPr>
              <w:t>Description:</w:t>
            </w:r>
          </w:p>
        </w:tc>
        <w:tc>
          <w:tcPr>
            <w:tcW w:w="8571" w:type="dxa"/>
          </w:tcPr>
          <w:p w14:paraId="068F7E62" w14:textId="77777777" w:rsidR="007A1183" w:rsidRPr="00EC2317" w:rsidRDefault="007A1183" w:rsidP="007A1183">
            <w:pPr>
              <w:rPr>
                <w:lang w:val="en-GB"/>
              </w:rPr>
            </w:pPr>
            <w:r w:rsidRPr="00EC2317">
              <w:rPr>
                <w:lang w:val="en-GB"/>
              </w:rPr>
              <w:t xml:space="preserve">The reliability of the given peptide identification. This must be supplied by the resource and has to be one of the following values: </w:t>
            </w:r>
          </w:p>
          <w:p w14:paraId="49F02661" w14:textId="77777777" w:rsidR="007A1183" w:rsidRPr="00EC2317" w:rsidRDefault="007A1183" w:rsidP="007A1183">
            <w:pPr>
              <w:ind w:firstLine="720"/>
              <w:jc w:val="both"/>
              <w:rPr>
                <w:lang w:val="en-GB"/>
              </w:rPr>
            </w:pPr>
            <w:r w:rsidRPr="00EC2317">
              <w:rPr>
                <w:lang w:val="en-GB"/>
              </w:rPr>
              <w:t>1: high reliability</w:t>
            </w:r>
          </w:p>
          <w:p w14:paraId="1CFD3A98" w14:textId="77777777" w:rsidR="007A1183" w:rsidRPr="00EC2317" w:rsidRDefault="007A1183" w:rsidP="007A1183">
            <w:pPr>
              <w:ind w:firstLine="720"/>
              <w:jc w:val="both"/>
              <w:rPr>
                <w:lang w:val="en-GB"/>
              </w:rPr>
            </w:pPr>
            <w:r w:rsidRPr="00EC2317">
              <w:rPr>
                <w:lang w:val="en-GB"/>
              </w:rPr>
              <w:t>2: medium reliability</w:t>
            </w:r>
          </w:p>
          <w:p w14:paraId="39BDAD84" w14:textId="77777777" w:rsidR="007A1183" w:rsidRPr="00EC2317" w:rsidRDefault="007A1183" w:rsidP="007A1183">
            <w:pPr>
              <w:ind w:firstLine="720"/>
              <w:jc w:val="both"/>
              <w:rPr>
                <w:lang w:val="en-GB"/>
              </w:rPr>
            </w:pPr>
            <w:r w:rsidRPr="00EC2317">
              <w:rPr>
                <w:lang w:val="en-GB"/>
              </w:rPr>
              <w:t>3: poor reliability</w:t>
            </w:r>
          </w:p>
          <w:p w14:paraId="3CB661B1" w14:textId="77777777" w:rsidR="007A1183" w:rsidRPr="00EC2317" w:rsidRDefault="007A1183" w:rsidP="007A1183">
            <w:pPr>
              <w:rPr>
                <w:lang w:val="en-GB"/>
              </w:rPr>
            </w:pPr>
          </w:p>
          <w:p w14:paraId="3BCE9ABE" w14:textId="77777777" w:rsidR="007A1183" w:rsidRPr="00EC2317" w:rsidRDefault="007A1183" w:rsidP="007A1183">
            <w:pPr>
              <w:rPr>
                <w:lang w:val="en-GB"/>
              </w:rPr>
            </w:pPr>
            <w:r w:rsidRPr="00EC2317">
              <w:rPr>
                <w:lang w:val="en-GB"/>
              </w:rPr>
              <w:t>Important: An identification's reliability is resource dependent.</w:t>
            </w:r>
          </w:p>
        </w:tc>
      </w:tr>
      <w:tr w:rsidR="007A1183" w14:paraId="57A13711" w14:textId="77777777" w:rsidTr="006B631B">
        <w:tc>
          <w:tcPr>
            <w:tcW w:w="1617" w:type="dxa"/>
            <w:vAlign w:val="center"/>
          </w:tcPr>
          <w:p w14:paraId="7E2045A3" w14:textId="77777777" w:rsidR="007A1183" w:rsidRPr="00EC2317" w:rsidRDefault="007A1183" w:rsidP="007A1183">
            <w:pPr>
              <w:rPr>
                <w:b/>
                <w:lang w:val="en-GB"/>
              </w:rPr>
            </w:pPr>
            <w:r w:rsidRPr="00EC2317">
              <w:rPr>
                <w:b/>
                <w:lang w:val="en-GB"/>
              </w:rPr>
              <w:t>Type:</w:t>
            </w:r>
          </w:p>
        </w:tc>
        <w:tc>
          <w:tcPr>
            <w:tcW w:w="8571" w:type="dxa"/>
          </w:tcPr>
          <w:p w14:paraId="371C66D1" w14:textId="77777777" w:rsidR="007A1183" w:rsidRPr="00EC2317" w:rsidRDefault="007A1183" w:rsidP="007A1183">
            <w:pPr>
              <w:rPr>
                <w:lang w:val="en-GB"/>
              </w:rPr>
            </w:pPr>
            <w:r w:rsidRPr="00EC2317">
              <w:rPr>
                <w:lang w:val="en-GB"/>
              </w:rPr>
              <w:t>Integer</w:t>
            </w:r>
          </w:p>
        </w:tc>
      </w:tr>
      <w:tr w:rsidR="006B631B" w14:paraId="2A457F06" w14:textId="77777777" w:rsidTr="006B631B">
        <w:tc>
          <w:tcPr>
            <w:tcW w:w="1617" w:type="dxa"/>
            <w:vAlign w:val="center"/>
          </w:tcPr>
          <w:p w14:paraId="5ECA6A87"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CE0F6D4" w14:textId="77777777" w:rsidTr="004263CD">
              <w:tc>
                <w:tcPr>
                  <w:tcW w:w="0" w:type="auto"/>
                  <w:tcBorders>
                    <w:top w:val="nil"/>
                    <w:left w:val="nil"/>
                  </w:tcBorders>
                </w:tcPr>
                <w:p w14:paraId="1665B7B4" w14:textId="77777777" w:rsidR="006B631B" w:rsidRPr="00AB45A3" w:rsidRDefault="006B631B" w:rsidP="004263CD">
                  <w:pPr>
                    <w:jc w:val="center"/>
                    <w:rPr>
                      <w:sz w:val="16"/>
                      <w:szCs w:val="16"/>
                      <w:lang w:val="en-GB"/>
                    </w:rPr>
                  </w:pPr>
                </w:p>
              </w:tc>
              <w:tc>
                <w:tcPr>
                  <w:tcW w:w="0" w:type="auto"/>
                </w:tcPr>
                <w:p w14:paraId="57453521"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5140A6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19A72845" w14:textId="77777777" w:rsidTr="004263CD">
              <w:tc>
                <w:tcPr>
                  <w:tcW w:w="0" w:type="auto"/>
                </w:tcPr>
                <w:p w14:paraId="1D69E6D4"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2C91542" w14:textId="77777777" w:rsidR="006B631B" w:rsidRPr="00AB45A3" w:rsidRDefault="006B631B" w:rsidP="004263CD">
                  <w:pPr>
                    <w:jc w:val="center"/>
                    <w:rPr>
                      <w:sz w:val="16"/>
                      <w:szCs w:val="16"/>
                      <w:lang w:val="en-GB"/>
                    </w:rPr>
                  </w:pPr>
                </w:p>
              </w:tc>
              <w:tc>
                <w:tcPr>
                  <w:tcW w:w="0" w:type="auto"/>
                </w:tcPr>
                <w:p w14:paraId="774127F7" w14:textId="77777777" w:rsidR="006B631B" w:rsidRPr="00AB45A3" w:rsidRDefault="006B631B" w:rsidP="004263CD">
                  <w:pPr>
                    <w:jc w:val="center"/>
                    <w:rPr>
                      <w:sz w:val="16"/>
                      <w:szCs w:val="16"/>
                      <w:lang w:val="en-GB"/>
                    </w:rPr>
                  </w:pPr>
                </w:p>
              </w:tc>
            </w:tr>
            <w:tr w:rsidR="006B631B" w:rsidRPr="00AB45A3" w14:paraId="3CF9676E" w14:textId="77777777" w:rsidTr="004263CD">
              <w:tc>
                <w:tcPr>
                  <w:tcW w:w="0" w:type="auto"/>
                </w:tcPr>
                <w:p w14:paraId="3CC09B16"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440A616D"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D4862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701C73E"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3F7D8ACC" w14:textId="77777777" w:rsidTr="006B631B">
        <w:tc>
          <w:tcPr>
            <w:tcW w:w="1617" w:type="dxa"/>
            <w:vAlign w:val="center"/>
          </w:tcPr>
          <w:p w14:paraId="4726D96E" w14:textId="77777777" w:rsidR="006B631B" w:rsidRPr="00EC2317" w:rsidRDefault="006B631B" w:rsidP="007A1183">
            <w:pPr>
              <w:rPr>
                <w:b/>
                <w:lang w:val="en-GB"/>
              </w:rPr>
            </w:pPr>
            <w:r w:rsidRPr="00EC2317">
              <w:rPr>
                <w:b/>
                <w:lang w:val="en-GB"/>
              </w:rPr>
              <w:t>Example:</w:t>
            </w:r>
          </w:p>
        </w:tc>
        <w:tc>
          <w:tcPr>
            <w:tcW w:w="8571" w:type="dxa"/>
          </w:tcPr>
          <w:p w14:paraId="3870190B"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liability   …</w:t>
            </w:r>
            <w:r w:rsidRPr="00E92C27">
              <w:rPr>
                <w:rFonts w:cs="Courier New"/>
              </w:rPr>
              <w:br/>
              <w:t>PEP  KVPQVSTPTLVEVSR    …   3             …</w:t>
            </w:r>
            <w:r w:rsidRPr="00E92C27">
              <w:rPr>
                <w:rFonts w:cs="Courier New"/>
              </w:rPr>
              <w:br/>
              <w:t>PEP  VFDEFKPLVEEPQNLIK  …   1             …</w:t>
            </w:r>
          </w:p>
        </w:tc>
      </w:tr>
    </w:tbl>
    <w:p w14:paraId="4E4278BE" w14:textId="77777777" w:rsidR="007A1183" w:rsidRDefault="007A1183" w:rsidP="007A1183">
      <w:pPr>
        <w:pStyle w:val="Heading3"/>
        <w:rPr>
          <w:lang w:val="en-GB"/>
        </w:rPr>
      </w:pPr>
      <w:r w:rsidRPr="00C30E45">
        <w:rPr>
          <w:lang w:val="en-GB"/>
        </w:rPr>
        <w:lastRenderedPageBreak/>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A4C2FF7" w14:textId="77777777" w:rsidTr="006B631B">
        <w:tc>
          <w:tcPr>
            <w:tcW w:w="1617" w:type="dxa"/>
            <w:vAlign w:val="center"/>
          </w:tcPr>
          <w:p w14:paraId="671EF98C" w14:textId="77777777" w:rsidR="007A1183" w:rsidRPr="00EC2317" w:rsidRDefault="007A1183" w:rsidP="007A1183">
            <w:pPr>
              <w:rPr>
                <w:b/>
                <w:lang w:val="en-GB"/>
              </w:rPr>
            </w:pPr>
            <w:r w:rsidRPr="00EC2317">
              <w:rPr>
                <w:b/>
                <w:lang w:val="en-GB"/>
              </w:rPr>
              <w:t>Description:</w:t>
            </w:r>
          </w:p>
        </w:tc>
        <w:tc>
          <w:tcPr>
            <w:tcW w:w="8571" w:type="dxa"/>
          </w:tcPr>
          <w:p w14:paraId="2A58589C" w14:textId="77777777" w:rsidR="007A1183" w:rsidRPr="00EC2317" w:rsidRDefault="007A1183" w:rsidP="007147AB">
            <w:pPr>
              <w:rPr>
                <w:lang w:val="en-GB"/>
              </w:rPr>
            </w:pPr>
            <w:r w:rsidRPr="00EC2317">
              <w:rPr>
                <w:lang w:val="en-GB"/>
              </w:rPr>
              <w:t>The peptide's 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sidR="00FD45A3">
              <w:rPr>
                <w:lang w:val="en-GB"/>
              </w:rPr>
              <w:t xml:space="preserve"> If substitutions are reported, the “sequence” column MUST contain the original, unaltered sequence.</w:t>
            </w:r>
            <w:r w:rsidR="00B6678B">
              <w:rPr>
                <w:lang w:val="en-GB"/>
              </w:rPr>
              <w:t xml:space="preserve"> </w:t>
            </w:r>
            <w:r w:rsidR="00D431E0">
              <w:rPr>
                <w:lang w:val="en-GB"/>
              </w:rPr>
              <w:t xml:space="preserve">Note that in contrast to the PSM  section, fixed modifications or modifications caused by the </w:t>
            </w:r>
            <w:r w:rsidR="007147AB">
              <w:rPr>
                <w:lang w:val="en-GB"/>
              </w:rPr>
              <w:t xml:space="preserve">quantification reagent </w:t>
            </w:r>
            <w:r w:rsidR="00B6678B">
              <w:rPr>
                <w:lang w:val="en-GB"/>
              </w:rPr>
              <w:t xml:space="preserve"> i.e. </w:t>
            </w:r>
            <w:r w:rsidR="00EA1FD0">
              <w:rPr>
                <w:lang w:val="en-GB"/>
              </w:rPr>
              <w:t xml:space="preserve">the </w:t>
            </w:r>
            <w:r w:rsidR="007147AB">
              <w:rPr>
                <w:lang w:val="en-GB"/>
              </w:rPr>
              <w:t xml:space="preserve">SILAC </w:t>
            </w:r>
            <w:r w:rsidR="00EA1FD0">
              <w:rPr>
                <w:lang w:val="en-GB"/>
              </w:rPr>
              <w:t xml:space="preserve">labels/tags SHOULD NOT be reported. </w:t>
            </w:r>
            <w:r w:rsidR="00B815E6">
              <w:rPr>
                <w:lang w:val="en-GB"/>
              </w:rPr>
              <w:t>It is thus also expected that modification reliability scores will typically be reported at the PSM-level only.</w:t>
            </w:r>
            <w:r w:rsidR="00EA1FD0">
              <w:rPr>
                <w:lang w:val="en-GB"/>
              </w:rPr>
              <w:t xml:space="preserve"> </w:t>
            </w:r>
          </w:p>
        </w:tc>
      </w:tr>
      <w:tr w:rsidR="007A1183" w14:paraId="36F6E957" w14:textId="77777777" w:rsidTr="006B631B">
        <w:tc>
          <w:tcPr>
            <w:tcW w:w="1617" w:type="dxa"/>
            <w:vAlign w:val="center"/>
          </w:tcPr>
          <w:p w14:paraId="77D8E1A8" w14:textId="77777777" w:rsidR="007A1183" w:rsidRPr="00EC2317" w:rsidRDefault="007A1183" w:rsidP="007A1183">
            <w:pPr>
              <w:rPr>
                <w:b/>
                <w:lang w:val="en-GB"/>
              </w:rPr>
            </w:pPr>
            <w:r w:rsidRPr="00EC2317">
              <w:rPr>
                <w:b/>
                <w:lang w:val="en-GB"/>
              </w:rPr>
              <w:t>Type:</w:t>
            </w:r>
          </w:p>
        </w:tc>
        <w:tc>
          <w:tcPr>
            <w:tcW w:w="8571" w:type="dxa"/>
          </w:tcPr>
          <w:p w14:paraId="5655DC72" w14:textId="77777777" w:rsidR="007A1183" w:rsidRPr="00EC2317" w:rsidRDefault="007A1183" w:rsidP="007A1183">
            <w:pPr>
              <w:rPr>
                <w:lang w:val="en-GB"/>
              </w:rPr>
            </w:pPr>
            <w:r w:rsidRPr="00EC2317">
              <w:rPr>
                <w:lang w:val="en-GB"/>
              </w:rPr>
              <w:t>String</w:t>
            </w:r>
          </w:p>
        </w:tc>
      </w:tr>
      <w:tr w:rsidR="006B631B" w14:paraId="1BC8A53A" w14:textId="77777777" w:rsidTr="006B631B">
        <w:tc>
          <w:tcPr>
            <w:tcW w:w="1617" w:type="dxa"/>
            <w:vAlign w:val="center"/>
          </w:tcPr>
          <w:p w14:paraId="396285F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B2FCEAB" w14:textId="77777777" w:rsidTr="004263CD">
              <w:tc>
                <w:tcPr>
                  <w:tcW w:w="0" w:type="auto"/>
                  <w:tcBorders>
                    <w:top w:val="nil"/>
                    <w:left w:val="nil"/>
                  </w:tcBorders>
                </w:tcPr>
                <w:p w14:paraId="13BA735B" w14:textId="77777777" w:rsidR="006B631B" w:rsidRPr="00AB45A3" w:rsidRDefault="006B631B" w:rsidP="004263CD">
                  <w:pPr>
                    <w:jc w:val="center"/>
                    <w:rPr>
                      <w:sz w:val="16"/>
                      <w:szCs w:val="16"/>
                      <w:lang w:val="en-GB"/>
                    </w:rPr>
                  </w:pPr>
                </w:p>
              </w:tc>
              <w:tc>
                <w:tcPr>
                  <w:tcW w:w="0" w:type="auto"/>
                </w:tcPr>
                <w:p w14:paraId="72E831FD"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0D29F22"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86BFC29" w14:textId="77777777" w:rsidTr="004263CD">
              <w:tc>
                <w:tcPr>
                  <w:tcW w:w="0" w:type="auto"/>
                </w:tcPr>
                <w:p w14:paraId="34183E81"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122A02D"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867927F"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305A2360" w14:textId="77777777" w:rsidTr="004263CD">
              <w:tc>
                <w:tcPr>
                  <w:tcW w:w="0" w:type="auto"/>
                </w:tcPr>
                <w:p w14:paraId="71B58B8E"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B7BE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15D35C"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0D0BE123" w14:textId="77777777" w:rsidR="006B631B" w:rsidRPr="00E92C27" w:rsidRDefault="006B631B" w:rsidP="002F5798">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4B44497" w14:textId="77777777" w:rsidTr="006B631B">
        <w:tc>
          <w:tcPr>
            <w:tcW w:w="1617" w:type="dxa"/>
            <w:vAlign w:val="center"/>
          </w:tcPr>
          <w:p w14:paraId="7B776DAB" w14:textId="77777777" w:rsidR="006B631B" w:rsidRPr="00EC2317" w:rsidRDefault="006B631B" w:rsidP="007A1183">
            <w:pPr>
              <w:rPr>
                <w:b/>
                <w:lang w:val="en-GB"/>
              </w:rPr>
            </w:pPr>
            <w:r w:rsidRPr="00EC2317">
              <w:rPr>
                <w:b/>
                <w:lang w:val="en-GB"/>
              </w:rPr>
              <w:t>Example:</w:t>
            </w:r>
          </w:p>
        </w:tc>
        <w:tc>
          <w:tcPr>
            <w:tcW w:w="8571" w:type="dxa"/>
          </w:tcPr>
          <w:p w14:paraId="2FB743E4" w14:textId="77777777" w:rsidR="006B631B" w:rsidRPr="00E92C27" w:rsidRDefault="006B631B" w:rsidP="002F5798">
            <w:pPr>
              <w:pStyle w:val="Code"/>
              <w:rPr>
                <w:rFonts w:cs="Courier New"/>
              </w:rPr>
            </w:pPr>
            <w:r w:rsidRPr="00E92C27">
              <w:rPr>
                <w:rFonts w:cs="Courier New"/>
              </w:rPr>
              <w:t>P</w:t>
            </w:r>
            <w:r>
              <w:rPr>
                <w:rFonts w:cs="Courier New"/>
              </w:rPr>
              <w:t>E</w:t>
            </w:r>
            <w:r w:rsidRPr="00E92C27">
              <w:rPr>
                <w:rFonts w:cs="Courier New"/>
              </w:rPr>
              <w:t>H  sequence           …   modifications      …</w:t>
            </w:r>
            <w:r w:rsidRPr="00E92C27">
              <w:rPr>
                <w:rFonts w:cs="Courier New"/>
              </w:rPr>
              <w:br/>
              <w:t>PEP  KVPQVSTPTLVEVSR    …   10-MOD:00412  …</w:t>
            </w:r>
            <w:r w:rsidRPr="00E92C27">
              <w:rPr>
                <w:rFonts w:cs="Courier New"/>
              </w:rPr>
              <w:br/>
              <w:t xml:space="preserve">PEP  VFDEFKPLVEEPQNLIK  …   </w:t>
            </w:r>
            <w:r>
              <w:rPr>
                <w:rFonts w:cs="Courier New"/>
              </w:rPr>
              <w:t>NULL</w:t>
            </w:r>
            <w:r w:rsidRPr="00E92C27">
              <w:rPr>
                <w:rFonts w:cs="Courier New"/>
              </w:rPr>
              <w:t xml:space="preserve">                 …</w:t>
            </w:r>
          </w:p>
        </w:tc>
      </w:tr>
    </w:tbl>
    <w:p w14:paraId="32B828A0" w14:textId="77777777" w:rsidR="007A1183" w:rsidRDefault="007A1183" w:rsidP="007A1183">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1D1D4A8" w14:textId="77777777" w:rsidTr="004E10FC">
        <w:tc>
          <w:tcPr>
            <w:tcW w:w="1617" w:type="dxa"/>
            <w:vAlign w:val="center"/>
          </w:tcPr>
          <w:p w14:paraId="5DFB5ECF" w14:textId="77777777" w:rsidR="007A1183" w:rsidRPr="00EC2317" w:rsidRDefault="007A1183" w:rsidP="007A1183">
            <w:pPr>
              <w:rPr>
                <w:b/>
                <w:lang w:val="en-GB"/>
              </w:rPr>
            </w:pPr>
            <w:r w:rsidRPr="00EC2317">
              <w:rPr>
                <w:b/>
                <w:lang w:val="en-GB"/>
              </w:rPr>
              <w:t>Description:</w:t>
            </w:r>
          </w:p>
        </w:tc>
        <w:tc>
          <w:tcPr>
            <w:tcW w:w="8571" w:type="dxa"/>
          </w:tcPr>
          <w:p w14:paraId="0F711F7E" w14:textId="77777777" w:rsidR="00B55F6C" w:rsidRDefault="007A1183">
            <w:pPr>
              <w:rPr>
                <w:lang w:val="en-GB"/>
              </w:rPr>
            </w:pPr>
            <w:r w:rsidRPr="00EC2317">
              <w:rPr>
                <w:lang w:val="en-GB"/>
              </w:rPr>
              <w:t xml:space="preserve">A </w:t>
            </w:r>
            <w:r>
              <w:rPr>
                <w:lang w:val="en-GB"/>
              </w:rPr>
              <w:t>‘|’</w:t>
            </w:r>
            <w:r w:rsidRPr="00EC2317">
              <w:rPr>
                <w:lang w:val="en-GB"/>
              </w:rPr>
              <w:t xml:space="preserve">-separated list of time points. </w:t>
            </w:r>
            <w:r w:rsidR="00944711">
              <w:rPr>
                <w:lang w:val="en-GB"/>
              </w:rPr>
              <w:t>Semantics may vary on how retention times are reported. For quantification approaches, different exporters MAY wish to export the retention times of all spectra used for quantification (e.g. in MS</w:t>
            </w:r>
            <w:r w:rsidR="00944711">
              <w:rPr>
                <w:vertAlign w:val="superscript"/>
                <w:lang w:val="en-GB"/>
              </w:rPr>
              <w:t>2</w:t>
            </w:r>
            <w:r w:rsidR="00944711">
              <w:rPr>
                <w:lang w:val="en-GB"/>
              </w:rPr>
              <w:t xml:space="preserve"> approaches) or the centre point of the feature quantified for MS</w:t>
            </w:r>
            <w:r w:rsidR="00944711">
              <w:rPr>
                <w:vertAlign w:val="superscript"/>
                <w:lang w:val="en-GB"/>
              </w:rPr>
              <w:t>1</w:t>
            </w:r>
            <w:r w:rsidR="00944711">
              <w:rPr>
                <w:lang w:val="en-GB"/>
              </w:rPr>
              <w:t xml:space="preserve"> approaches.</w:t>
            </w:r>
            <w:r w:rsidR="00AE5706">
              <w:rPr>
                <w:lang w:val="en-GB"/>
              </w:rPr>
              <w:t xml:space="preserve"> It is assumed that the reported value(s) are for a given “master” peptide from one assay only</w:t>
            </w:r>
            <w:r w:rsidR="0000388B">
              <w:rPr>
                <w:lang w:val="en-GB"/>
              </w:rPr>
              <w:t xml:space="preserve"> (and the unlabeled peptide in label-based approaches)</w:t>
            </w:r>
            <w:r w:rsidR="00AE5706">
              <w:rPr>
                <w:lang w:val="en-GB"/>
              </w:rPr>
              <w:t>.</w:t>
            </w:r>
            <w:r w:rsidR="0000388B">
              <w:rPr>
                <w:lang w:val="en-GB"/>
              </w:rPr>
              <w:t xml:space="preserve"> </w:t>
            </w:r>
            <w:r w:rsidR="00AE5706">
              <w:rPr>
                <w:lang w:val="en-GB"/>
              </w:rPr>
              <w:t>If the exporter wishes to export values for all assays, this can be done using optional columns.</w:t>
            </w:r>
            <w:r w:rsidR="000B30DE">
              <w:rPr>
                <w:lang w:val="en-GB"/>
              </w:rPr>
              <w:t xml:space="preserve"> Retention time MUST be </w:t>
            </w:r>
            <w:r w:rsidR="002E4BD6">
              <w:rPr>
                <w:lang w:val="en-GB"/>
              </w:rPr>
              <w:t xml:space="preserve">reported </w:t>
            </w:r>
            <w:r w:rsidR="000B30DE">
              <w:rPr>
                <w:lang w:val="en-GB"/>
              </w:rPr>
              <w:t>in seconds.</w:t>
            </w:r>
            <w:r w:rsidR="002E4BD6">
              <w:rPr>
                <w:lang w:val="en-GB"/>
              </w:rPr>
              <w:t xml:space="preserve"> Other</w:t>
            </w:r>
            <w:r w:rsidR="00690A10">
              <w:rPr>
                <w:lang w:val="en-GB"/>
              </w:rPr>
              <w:t>wise, units MUST be reported</w:t>
            </w:r>
            <w:r w:rsidR="002E4BD6">
              <w:rPr>
                <w:lang w:val="en-GB"/>
              </w:rPr>
              <w:t xml:space="preserve"> in the Metadata Section </w:t>
            </w:r>
            <w:r w:rsidR="00690A10">
              <w:rPr>
                <w:lang w:val="en-GB"/>
              </w:rPr>
              <w:t>(“colunit-peptide”).</w:t>
            </w:r>
          </w:p>
        </w:tc>
      </w:tr>
      <w:tr w:rsidR="007A1183" w14:paraId="6EA9821E" w14:textId="77777777" w:rsidTr="004E10FC">
        <w:tc>
          <w:tcPr>
            <w:tcW w:w="1617" w:type="dxa"/>
            <w:vAlign w:val="center"/>
          </w:tcPr>
          <w:p w14:paraId="69D7E721" w14:textId="77777777" w:rsidR="007A1183" w:rsidRPr="00EC2317" w:rsidRDefault="007A1183" w:rsidP="007A1183">
            <w:pPr>
              <w:rPr>
                <w:b/>
                <w:lang w:val="en-GB"/>
              </w:rPr>
            </w:pPr>
            <w:r w:rsidRPr="00EC2317">
              <w:rPr>
                <w:b/>
                <w:lang w:val="en-GB"/>
              </w:rPr>
              <w:t>Type:</w:t>
            </w:r>
          </w:p>
        </w:tc>
        <w:tc>
          <w:tcPr>
            <w:tcW w:w="8571" w:type="dxa"/>
          </w:tcPr>
          <w:p w14:paraId="1ACABC60" w14:textId="77777777" w:rsidR="007A1183" w:rsidRPr="00EC2317" w:rsidRDefault="007A1183" w:rsidP="007A1183">
            <w:pPr>
              <w:rPr>
                <w:lang w:val="en-GB"/>
              </w:rPr>
            </w:pPr>
            <w:r w:rsidRPr="00EC2317">
              <w:rPr>
                <w:lang w:val="en-GB"/>
              </w:rPr>
              <w:t>Double List</w:t>
            </w:r>
          </w:p>
        </w:tc>
      </w:tr>
      <w:tr w:rsidR="006B631B" w14:paraId="6EB204D9" w14:textId="77777777" w:rsidTr="004E10FC">
        <w:tc>
          <w:tcPr>
            <w:tcW w:w="1617" w:type="dxa"/>
            <w:vAlign w:val="center"/>
          </w:tcPr>
          <w:p w14:paraId="77F1B188"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45CFF4F4" w14:textId="77777777" w:rsidTr="004263CD">
              <w:tc>
                <w:tcPr>
                  <w:tcW w:w="0" w:type="auto"/>
                  <w:tcBorders>
                    <w:top w:val="nil"/>
                    <w:left w:val="nil"/>
                  </w:tcBorders>
                </w:tcPr>
                <w:p w14:paraId="0E349955" w14:textId="77777777" w:rsidR="006B631B" w:rsidRPr="00AB45A3" w:rsidRDefault="006B631B" w:rsidP="004263CD">
                  <w:pPr>
                    <w:jc w:val="center"/>
                    <w:rPr>
                      <w:sz w:val="16"/>
                      <w:szCs w:val="16"/>
                      <w:lang w:val="en-GB"/>
                    </w:rPr>
                  </w:pPr>
                </w:p>
              </w:tc>
              <w:tc>
                <w:tcPr>
                  <w:tcW w:w="0" w:type="auto"/>
                </w:tcPr>
                <w:p w14:paraId="12EB0D26"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E64384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5D58E32" w14:textId="77777777" w:rsidTr="004263CD">
              <w:tc>
                <w:tcPr>
                  <w:tcW w:w="0" w:type="auto"/>
                </w:tcPr>
                <w:p w14:paraId="55F5037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3392C95E"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2143EC86"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D0206CC" w14:textId="77777777" w:rsidTr="004263CD">
              <w:tc>
                <w:tcPr>
                  <w:tcW w:w="0" w:type="auto"/>
                </w:tcPr>
                <w:p w14:paraId="2CBCF2E0"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7BE45A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9820B8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31CBB380"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06A263A8" w14:textId="77777777" w:rsidTr="004E10FC">
        <w:tc>
          <w:tcPr>
            <w:tcW w:w="1617" w:type="dxa"/>
            <w:vAlign w:val="center"/>
          </w:tcPr>
          <w:p w14:paraId="3E70E062" w14:textId="77777777" w:rsidR="006B631B" w:rsidRPr="00EC2317" w:rsidRDefault="006B631B" w:rsidP="007A1183">
            <w:pPr>
              <w:rPr>
                <w:b/>
                <w:lang w:val="en-GB"/>
              </w:rPr>
            </w:pPr>
            <w:r w:rsidRPr="00EC2317">
              <w:rPr>
                <w:b/>
                <w:lang w:val="en-GB"/>
              </w:rPr>
              <w:t>Example:</w:t>
            </w:r>
          </w:p>
        </w:tc>
        <w:tc>
          <w:tcPr>
            <w:tcW w:w="8571" w:type="dxa"/>
          </w:tcPr>
          <w:p w14:paraId="0B5CEAA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tention_time    …</w:t>
            </w:r>
            <w:r w:rsidRPr="00E92C27">
              <w:rPr>
                <w:rFonts w:cs="Courier New"/>
              </w:rPr>
              <w:br/>
              <w:t>PEP  KVPQVSTPTLVEVSR    …   10.2                                       …</w:t>
            </w:r>
            <w:r w:rsidRPr="00E92C27">
              <w:rPr>
                <w:rFonts w:cs="Courier New"/>
              </w:rPr>
              <w:br/>
              <w:t>PEP  VFDEFKPLVEEPQNLIK  …   15.8                                       …</w:t>
            </w:r>
          </w:p>
        </w:tc>
      </w:tr>
    </w:tbl>
    <w:p w14:paraId="1ED5E1D9" w14:textId="77777777" w:rsidR="004E10FC" w:rsidRDefault="004E10FC" w:rsidP="004E10FC">
      <w:pPr>
        <w:pStyle w:val="Heading3"/>
        <w:rPr>
          <w:lang w:val="en-GB"/>
        </w:rPr>
      </w:pPr>
      <w:r w:rsidRPr="00AE2FA9">
        <w:rPr>
          <w:lang w:val="en-GB"/>
        </w:rPr>
        <w:t>retention_time</w:t>
      </w:r>
      <w:r>
        <w:rPr>
          <w:lang w:val="en-GB"/>
        </w:rPr>
        <w:t>_window</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E10FC" w14:paraId="00013D20" w14:textId="77777777" w:rsidTr="006B631B">
        <w:tc>
          <w:tcPr>
            <w:tcW w:w="1617" w:type="dxa"/>
            <w:vAlign w:val="center"/>
          </w:tcPr>
          <w:p w14:paraId="0E46160E" w14:textId="77777777" w:rsidR="004E10FC" w:rsidRPr="00EC2317" w:rsidRDefault="004E10FC" w:rsidP="00F15431">
            <w:pPr>
              <w:rPr>
                <w:b/>
                <w:lang w:val="en-GB"/>
              </w:rPr>
            </w:pPr>
            <w:r w:rsidRPr="00EC2317">
              <w:rPr>
                <w:b/>
                <w:lang w:val="en-GB"/>
              </w:rPr>
              <w:t>Description:</w:t>
            </w:r>
          </w:p>
        </w:tc>
        <w:tc>
          <w:tcPr>
            <w:tcW w:w="8571" w:type="dxa"/>
          </w:tcPr>
          <w:p w14:paraId="31C8D0DB" w14:textId="77777777" w:rsidR="004E10FC" w:rsidRDefault="008309AC" w:rsidP="008309AC">
            <w:pPr>
              <w:rPr>
                <w:lang w:val="en-GB"/>
              </w:rPr>
            </w:pPr>
            <w:r>
              <w:rPr>
                <w:lang w:val="en-GB"/>
              </w:rPr>
              <w:t>Start and end of the retention time window separated by</w:t>
            </w:r>
            <w:r w:rsidR="004E10FC" w:rsidRPr="00EC2317">
              <w:rPr>
                <w:lang w:val="en-GB"/>
              </w:rPr>
              <w:t xml:space="preserve"> </w:t>
            </w:r>
            <w:r>
              <w:rPr>
                <w:lang w:val="en-GB"/>
              </w:rPr>
              <w:t xml:space="preserve">a single </w:t>
            </w:r>
            <w:r w:rsidR="004E10FC">
              <w:rPr>
                <w:lang w:val="en-GB"/>
              </w:rPr>
              <w:t>‘|’</w:t>
            </w:r>
            <w:r w:rsidR="004E10FC" w:rsidRPr="00EC2317">
              <w:rPr>
                <w:lang w:val="en-GB"/>
              </w:rPr>
              <w:t xml:space="preserve">. </w:t>
            </w:r>
            <w:r w:rsidR="004E10FC">
              <w:rPr>
                <w:lang w:val="en-GB"/>
              </w:rPr>
              <w:t xml:space="preserve">Semantics may vary </w:t>
            </w:r>
            <w:r>
              <w:rPr>
                <w:lang w:val="en-GB"/>
              </w:rPr>
              <w:t>but its primary intention is to report feature boundaries of eluting peptides (along with feature centroids in the retention_time column)</w:t>
            </w:r>
            <w:r w:rsidR="004E10FC">
              <w:rPr>
                <w:lang w:val="en-GB"/>
              </w:rPr>
              <w:t>. It is</w:t>
            </w:r>
            <w:r>
              <w:rPr>
                <w:lang w:val="en-GB"/>
              </w:rPr>
              <w:t xml:space="preserve"> assumed that the reported interval</w:t>
            </w:r>
            <w:r w:rsidR="004E10FC">
              <w:rPr>
                <w:lang w:val="en-GB"/>
              </w:rPr>
              <w:t xml:space="preserve"> </w:t>
            </w:r>
            <w:r>
              <w:rPr>
                <w:lang w:val="en-GB"/>
              </w:rPr>
              <w:t>is</w:t>
            </w:r>
            <w:r w:rsidR="004E10FC">
              <w:rPr>
                <w:lang w:val="en-GB"/>
              </w:rPr>
              <w:t xml:space="preserve"> for a given “master” peptide from one assay only (and the unlabeled peptide in label-based approaches). If the exporter wishes to export values for all assays, this can be done using optional columns. Retention time </w:t>
            </w:r>
            <w:r>
              <w:rPr>
                <w:lang w:val="en-GB"/>
              </w:rPr>
              <w:t xml:space="preserve">windows </w:t>
            </w:r>
            <w:r w:rsidR="004E10FC">
              <w:rPr>
                <w:lang w:val="en-GB"/>
              </w:rPr>
              <w:t>MUST be reported in seconds. Otherwise, units MUST be reported in the Metadata Section (“colunit-peptide”).</w:t>
            </w:r>
          </w:p>
        </w:tc>
      </w:tr>
      <w:tr w:rsidR="004E10FC" w14:paraId="5588571E" w14:textId="77777777" w:rsidTr="006B631B">
        <w:tc>
          <w:tcPr>
            <w:tcW w:w="1617" w:type="dxa"/>
            <w:vAlign w:val="center"/>
          </w:tcPr>
          <w:p w14:paraId="4A92A6C0" w14:textId="77777777" w:rsidR="004E10FC" w:rsidRPr="00EC2317" w:rsidRDefault="004E10FC" w:rsidP="00F15431">
            <w:pPr>
              <w:rPr>
                <w:b/>
                <w:lang w:val="en-GB"/>
              </w:rPr>
            </w:pPr>
            <w:r w:rsidRPr="00EC2317">
              <w:rPr>
                <w:b/>
                <w:lang w:val="en-GB"/>
              </w:rPr>
              <w:t>Type:</w:t>
            </w:r>
          </w:p>
        </w:tc>
        <w:tc>
          <w:tcPr>
            <w:tcW w:w="8571" w:type="dxa"/>
          </w:tcPr>
          <w:p w14:paraId="77140172" w14:textId="77777777" w:rsidR="004E10FC" w:rsidRPr="00EC2317" w:rsidRDefault="004E10FC" w:rsidP="00F15431">
            <w:pPr>
              <w:rPr>
                <w:lang w:val="en-GB"/>
              </w:rPr>
            </w:pPr>
            <w:r w:rsidRPr="00EC2317">
              <w:rPr>
                <w:lang w:val="en-GB"/>
              </w:rPr>
              <w:t>Double List</w:t>
            </w:r>
          </w:p>
        </w:tc>
      </w:tr>
      <w:tr w:rsidR="006B631B" w14:paraId="35154EE0" w14:textId="77777777" w:rsidTr="006B631B">
        <w:tc>
          <w:tcPr>
            <w:tcW w:w="1617" w:type="dxa"/>
            <w:vAlign w:val="center"/>
          </w:tcPr>
          <w:p w14:paraId="6A82F888" w14:textId="77777777" w:rsidR="006B631B" w:rsidRPr="00EC2317" w:rsidRDefault="006B631B" w:rsidP="00F1543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7BA42E9C" w14:textId="77777777" w:rsidTr="004263CD">
              <w:tc>
                <w:tcPr>
                  <w:tcW w:w="0" w:type="auto"/>
                  <w:tcBorders>
                    <w:top w:val="nil"/>
                    <w:left w:val="nil"/>
                  </w:tcBorders>
                </w:tcPr>
                <w:p w14:paraId="3D85630E" w14:textId="77777777" w:rsidR="006B631B" w:rsidRPr="00AB45A3" w:rsidRDefault="006B631B" w:rsidP="004263CD">
                  <w:pPr>
                    <w:jc w:val="center"/>
                    <w:rPr>
                      <w:sz w:val="16"/>
                      <w:szCs w:val="16"/>
                      <w:lang w:val="en-GB"/>
                    </w:rPr>
                  </w:pPr>
                </w:p>
              </w:tc>
              <w:tc>
                <w:tcPr>
                  <w:tcW w:w="0" w:type="auto"/>
                </w:tcPr>
                <w:p w14:paraId="4135EE45"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D02B345"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7B88CD47" w14:textId="77777777" w:rsidTr="004263CD">
              <w:tc>
                <w:tcPr>
                  <w:tcW w:w="0" w:type="auto"/>
                </w:tcPr>
                <w:p w14:paraId="649D20F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7B076FBC"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675679BA"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A1E613A" w14:textId="77777777" w:rsidTr="004263CD">
              <w:tc>
                <w:tcPr>
                  <w:tcW w:w="0" w:type="auto"/>
                </w:tcPr>
                <w:p w14:paraId="4A380E89"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3926D6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37C7EF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5A84D612" w14:textId="77777777" w:rsidR="006B631B" w:rsidRPr="00E92C27" w:rsidRDefault="006B631B" w:rsidP="008309AC">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18943AA" w14:textId="77777777" w:rsidTr="006B631B">
        <w:tc>
          <w:tcPr>
            <w:tcW w:w="1617" w:type="dxa"/>
            <w:vAlign w:val="center"/>
          </w:tcPr>
          <w:p w14:paraId="0D7FB527" w14:textId="77777777" w:rsidR="006B631B" w:rsidRPr="00EC2317" w:rsidRDefault="006B631B" w:rsidP="00F15431">
            <w:pPr>
              <w:rPr>
                <w:b/>
                <w:lang w:val="en-GB"/>
              </w:rPr>
            </w:pPr>
            <w:r w:rsidRPr="00EC2317">
              <w:rPr>
                <w:b/>
                <w:lang w:val="en-GB"/>
              </w:rPr>
              <w:t>Example:</w:t>
            </w:r>
          </w:p>
        </w:tc>
        <w:tc>
          <w:tcPr>
            <w:tcW w:w="8571" w:type="dxa"/>
          </w:tcPr>
          <w:p w14:paraId="77556179" w14:textId="77777777" w:rsidR="006B631B" w:rsidRPr="00E92C27" w:rsidRDefault="006B631B" w:rsidP="008309AC">
            <w:pPr>
              <w:pStyle w:val="Code"/>
              <w:rPr>
                <w:rFonts w:cs="Courier New"/>
              </w:rPr>
            </w:pPr>
            <w:r w:rsidRPr="00E92C27">
              <w:rPr>
                <w:rFonts w:cs="Courier New"/>
              </w:rPr>
              <w:t>P</w:t>
            </w:r>
            <w:r>
              <w:rPr>
                <w:rFonts w:cs="Courier New"/>
              </w:rPr>
              <w:t>E</w:t>
            </w:r>
            <w:r w:rsidRPr="00E92C27">
              <w:rPr>
                <w:rFonts w:cs="Courier New"/>
              </w:rPr>
              <w:t>H  sequence           …   retention_time</w:t>
            </w:r>
            <w:r>
              <w:rPr>
                <w:rFonts w:cs="Courier New"/>
              </w:rPr>
              <w:t>_window</w:t>
            </w:r>
            <w:r w:rsidRPr="00E92C27">
              <w:rPr>
                <w:rFonts w:cs="Courier New"/>
              </w:rPr>
              <w:t xml:space="preserve">    </w:t>
            </w:r>
            <w:r>
              <w:rPr>
                <w:rFonts w:cs="Courier New"/>
              </w:rPr>
              <w:t>…</w:t>
            </w:r>
            <w:r>
              <w:rPr>
                <w:rFonts w:cs="Courier New"/>
              </w:rPr>
              <w:br/>
              <w:t>PEP  KVPQVSTPTLVEVSR    …   1123</w:t>
            </w:r>
            <w:r w:rsidRPr="00E92C27">
              <w:rPr>
                <w:rFonts w:cs="Courier New"/>
              </w:rPr>
              <w:t>.2</w:t>
            </w:r>
            <w:r>
              <w:rPr>
                <w:rFonts w:cs="Courier New"/>
              </w:rPr>
              <w:t>|1145.3</w:t>
            </w:r>
            <w:r w:rsidRPr="00E92C27">
              <w:rPr>
                <w:rFonts w:cs="Courier New"/>
              </w:rPr>
              <w:t xml:space="preserve">         </w:t>
            </w:r>
            <w:r>
              <w:rPr>
                <w:rFonts w:cs="Courier New"/>
              </w:rPr>
              <w:t xml:space="preserve">                              …</w:t>
            </w:r>
          </w:p>
        </w:tc>
      </w:tr>
    </w:tbl>
    <w:p w14:paraId="29F58908" w14:textId="77777777" w:rsidR="007A1183" w:rsidRDefault="007A1183" w:rsidP="007A1183">
      <w:pPr>
        <w:pStyle w:val="Heading3"/>
        <w:rPr>
          <w:lang w:val="en-GB"/>
        </w:rPr>
      </w:pPr>
      <w:r w:rsidRPr="004E482D">
        <w:rPr>
          <w:lang w:val="en-GB"/>
        </w:rPr>
        <w:lastRenderedPageBreak/>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7CFBDC0" w14:textId="77777777" w:rsidTr="006B631B">
        <w:tc>
          <w:tcPr>
            <w:tcW w:w="1617" w:type="dxa"/>
            <w:vAlign w:val="center"/>
          </w:tcPr>
          <w:p w14:paraId="4B96BB31" w14:textId="77777777" w:rsidR="007A1183" w:rsidRPr="00EC2317" w:rsidRDefault="007A1183" w:rsidP="007A1183">
            <w:pPr>
              <w:rPr>
                <w:b/>
                <w:lang w:val="en-GB"/>
              </w:rPr>
            </w:pPr>
            <w:r w:rsidRPr="00EC2317">
              <w:rPr>
                <w:b/>
                <w:lang w:val="en-GB"/>
              </w:rPr>
              <w:t>Description:</w:t>
            </w:r>
          </w:p>
        </w:tc>
        <w:tc>
          <w:tcPr>
            <w:tcW w:w="8571" w:type="dxa"/>
          </w:tcPr>
          <w:p w14:paraId="709824FC" w14:textId="77777777" w:rsidR="007A1183" w:rsidRPr="00EC2317" w:rsidRDefault="007A1183" w:rsidP="00946C7D">
            <w:pPr>
              <w:rPr>
                <w:lang w:val="en-GB"/>
              </w:rPr>
            </w:pPr>
            <w:r w:rsidRPr="00EC2317">
              <w:rPr>
                <w:lang w:val="en-GB"/>
              </w:rPr>
              <w:t>The charge</w:t>
            </w:r>
            <w:r w:rsidR="00946C7D">
              <w:rPr>
                <w:lang w:val="en-GB"/>
              </w:rPr>
              <w:t xml:space="preserve"> assigned by the search engine/software</w:t>
            </w:r>
            <w:r w:rsidRPr="00EC2317">
              <w:rPr>
                <w:lang w:val="en-GB"/>
              </w:rPr>
              <w:t>. In case multiple charge states for the same peptide are observed these should be reported as distinct entries in the peptide table. In case the charge is unknown “</w:t>
            </w:r>
            <w:r>
              <w:rPr>
                <w:lang w:val="en-GB"/>
              </w:rPr>
              <w:t>null</w:t>
            </w:r>
            <w:r w:rsidRPr="00EC2317">
              <w:rPr>
                <w:lang w:val="en-GB"/>
              </w:rPr>
              <w:t>” MUST be used.</w:t>
            </w:r>
          </w:p>
        </w:tc>
      </w:tr>
      <w:tr w:rsidR="007A1183" w14:paraId="0899BBFE" w14:textId="77777777" w:rsidTr="006B631B">
        <w:tc>
          <w:tcPr>
            <w:tcW w:w="1617" w:type="dxa"/>
            <w:vAlign w:val="center"/>
          </w:tcPr>
          <w:p w14:paraId="17AF3F4D" w14:textId="77777777" w:rsidR="007A1183" w:rsidRPr="00EC2317" w:rsidRDefault="007A1183" w:rsidP="007A1183">
            <w:pPr>
              <w:rPr>
                <w:b/>
                <w:lang w:val="en-GB"/>
              </w:rPr>
            </w:pPr>
            <w:r w:rsidRPr="00EC2317">
              <w:rPr>
                <w:b/>
                <w:lang w:val="en-GB"/>
              </w:rPr>
              <w:t>Type:</w:t>
            </w:r>
          </w:p>
        </w:tc>
        <w:tc>
          <w:tcPr>
            <w:tcW w:w="8571" w:type="dxa"/>
          </w:tcPr>
          <w:p w14:paraId="391C2A91" w14:textId="77777777" w:rsidR="007A1183" w:rsidRPr="00EC2317" w:rsidRDefault="007A1183" w:rsidP="007A1183">
            <w:pPr>
              <w:rPr>
                <w:lang w:val="en-GB"/>
              </w:rPr>
            </w:pPr>
            <w:r>
              <w:rPr>
                <w:lang w:val="en-GB"/>
              </w:rPr>
              <w:t>Integer</w:t>
            </w:r>
          </w:p>
        </w:tc>
      </w:tr>
      <w:tr w:rsidR="006B631B" w14:paraId="7418B4D3" w14:textId="77777777" w:rsidTr="006B631B">
        <w:tc>
          <w:tcPr>
            <w:tcW w:w="1617" w:type="dxa"/>
            <w:vAlign w:val="center"/>
          </w:tcPr>
          <w:p w14:paraId="0CCDC56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019FF855" w14:textId="77777777" w:rsidTr="004263CD">
              <w:tc>
                <w:tcPr>
                  <w:tcW w:w="0" w:type="auto"/>
                  <w:tcBorders>
                    <w:top w:val="nil"/>
                    <w:left w:val="nil"/>
                  </w:tcBorders>
                </w:tcPr>
                <w:p w14:paraId="4D1B0138" w14:textId="77777777" w:rsidR="006B631B" w:rsidRPr="00AB45A3" w:rsidRDefault="006B631B" w:rsidP="004263CD">
                  <w:pPr>
                    <w:jc w:val="center"/>
                    <w:rPr>
                      <w:sz w:val="16"/>
                      <w:szCs w:val="16"/>
                      <w:lang w:val="en-GB"/>
                    </w:rPr>
                  </w:pPr>
                </w:p>
              </w:tc>
              <w:tc>
                <w:tcPr>
                  <w:tcW w:w="0" w:type="auto"/>
                </w:tcPr>
                <w:p w14:paraId="200AA467"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351BBD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3105EEB" w14:textId="77777777" w:rsidTr="004263CD">
              <w:tc>
                <w:tcPr>
                  <w:tcW w:w="0" w:type="auto"/>
                </w:tcPr>
                <w:p w14:paraId="7106847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2146375"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0338548D"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70D38DE4" w14:textId="77777777" w:rsidTr="004263CD">
              <w:tc>
                <w:tcPr>
                  <w:tcW w:w="0" w:type="auto"/>
                </w:tcPr>
                <w:p w14:paraId="461631F8"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87C458"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84483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EF7663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450DE0C4" w14:textId="77777777" w:rsidTr="006B631B">
        <w:tc>
          <w:tcPr>
            <w:tcW w:w="1617" w:type="dxa"/>
            <w:vAlign w:val="center"/>
          </w:tcPr>
          <w:p w14:paraId="72DDFE0E" w14:textId="77777777" w:rsidR="006B631B" w:rsidRPr="00EC2317" w:rsidRDefault="006B631B" w:rsidP="007A1183">
            <w:pPr>
              <w:rPr>
                <w:b/>
                <w:lang w:val="en-GB"/>
              </w:rPr>
            </w:pPr>
            <w:r w:rsidRPr="00EC2317">
              <w:rPr>
                <w:b/>
                <w:lang w:val="en-GB"/>
              </w:rPr>
              <w:t>Example:</w:t>
            </w:r>
          </w:p>
        </w:tc>
        <w:tc>
          <w:tcPr>
            <w:tcW w:w="8571" w:type="dxa"/>
          </w:tcPr>
          <w:p w14:paraId="4968659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charge     …</w:t>
            </w:r>
            <w:r w:rsidRPr="00E92C27">
              <w:rPr>
                <w:rFonts w:cs="Courier New"/>
              </w:rPr>
              <w:br/>
              <w:t>PEP  KVPQVSTPTLVEVSR    …   2          …</w:t>
            </w:r>
            <w:r w:rsidRPr="00E92C27">
              <w:rPr>
                <w:rFonts w:cs="Courier New"/>
              </w:rPr>
              <w:br/>
              <w:t>PEP  VFDEFKPLVEEPQNLIK  …   3          …</w:t>
            </w:r>
          </w:p>
        </w:tc>
      </w:tr>
    </w:tbl>
    <w:p w14:paraId="40749EA9" w14:textId="77777777" w:rsidR="007A1183" w:rsidRDefault="007A1183" w:rsidP="007A1183">
      <w:pPr>
        <w:pStyle w:val="Heading3"/>
        <w:rPr>
          <w:lang w:val="en-GB"/>
        </w:rPr>
      </w:pP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F715006" w14:textId="77777777" w:rsidTr="006B631B">
        <w:tc>
          <w:tcPr>
            <w:tcW w:w="1617" w:type="dxa"/>
            <w:vAlign w:val="center"/>
          </w:tcPr>
          <w:p w14:paraId="54F7A2F8" w14:textId="77777777" w:rsidR="007A1183" w:rsidRPr="00EC2317" w:rsidRDefault="007A1183" w:rsidP="007A1183">
            <w:pPr>
              <w:rPr>
                <w:b/>
                <w:lang w:val="en-GB"/>
              </w:rPr>
            </w:pPr>
            <w:r w:rsidRPr="00EC2317">
              <w:rPr>
                <w:b/>
                <w:lang w:val="en-GB"/>
              </w:rPr>
              <w:t>Description:</w:t>
            </w:r>
          </w:p>
        </w:tc>
        <w:tc>
          <w:tcPr>
            <w:tcW w:w="8571" w:type="dxa"/>
          </w:tcPr>
          <w:p w14:paraId="3B33DB50" w14:textId="77777777" w:rsidR="007A1183" w:rsidRPr="00EC2317" w:rsidRDefault="007A1183" w:rsidP="007A1183">
            <w:pPr>
              <w:rPr>
                <w:lang w:val="en-GB"/>
              </w:rPr>
            </w:pPr>
            <w:r w:rsidRPr="00EC2317">
              <w:rPr>
                <w:lang w:val="en-GB"/>
              </w:rPr>
              <w:t>The precursor’s experimental mass to charge (</w:t>
            </w:r>
            <w:r w:rsidRPr="00EC2317">
              <w:rPr>
                <w:i/>
                <w:lang w:val="en-GB"/>
              </w:rPr>
              <w:t>m/z</w:t>
            </w:r>
            <w:r w:rsidRPr="00EC2317">
              <w:rPr>
                <w:lang w:val="en-GB"/>
              </w:rPr>
              <w:t>).</w:t>
            </w:r>
            <w:r w:rsidR="002C3324">
              <w:rPr>
                <w:lang w:val="en-GB"/>
              </w:rPr>
              <w:t xml:space="preserve"> It is as</w:t>
            </w:r>
            <w:r w:rsidR="00D40398">
              <w:rPr>
                <w:lang w:val="en-GB"/>
              </w:rPr>
              <w:t>sumed that the reported value is</w:t>
            </w:r>
            <w:r w:rsidR="002C3324">
              <w:rPr>
                <w:lang w:val="en-GB"/>
              </w:rPr>
              <w:t xml:space="preserve"> for a given “master” peptide from one assay only</w:t>
            </w:r>
            <w:r w:rsidR="00D40398">
              <w:rPr>
                <w:lang w:val="en-GB"/>
              </w:rPr>
              <w:t xml:space="preserve"> (and the unlabeled peptide in label-based approaches)</w:t>
            </w:r>
            <w:r w:rsidR="002C3324">
              <w:rPr>
                <w:lang w:val="en-GB"/>
              </w:rPr>
              <w:t>. If the exporter wishes to export values for all assays, this can be done using optional columns.</w:t>
            </w:r>
          </w:p>
        </w:tc>
      </w:tr>
      <w:tr w:rsidR="007A1183" w14:paraId="095A35E8" w14:textId="77777777" w:rsidTr="006B631B">
        <w:tc>
          <w:tcPr>
            <w:tcW w:w="1617" w:type="dxa"/>
            <w:vAlign w:val="center"/>
          </w:tcPr>
          <w:p w14:paraId="4917C65A" w14:textId="77777777" w:rsidR="007A1183" w:rsidRPr="00EC2317" w:rsidRDefault="007A1183" w:rsidP="007A1183">
            <w:pPr>
              <w:rPr>
                <w:b/>
                <w:lang w:val="en-GB"/>
              </w:rPr>
            </w:pPr>
            <w:r w:rsidRPr="00EC2317">
              <w:rPr>
                <w:b/>
                <w:lang w:val="en-GB"/>
              </w:rPr>
              <w:t>Type:</w:t>
            </w:r>
          </w:p>
        </w:tc>
        <w:tc>
          <w:tcPr>
            <w:tcW w:w="8571" w:type="dxa"/>
          </w:tcPr>
          <w:p w14:paraId="3021522C" w14:textId="77777777" w:rsidR="007A1183" w:rsidRPr="00EC2317" w:rsidRDefault="007A1183" w:rsidP="007A1183">
            <w:pPr>
              <w:rPr>
                <w:lang w:val="en-GB"/>
              </w:rPr>
            </w:pPr>
            <w:r w:rsidRPr="00EC2317">
              <w:rPr>
                <w:lang w:val="en-GB"/>
              </w:rPr>
              <w:t>Double</w:t>
            </w:r>
          </w:p>
        </w:tc>
      </w:tr>
      <w:tr w:rsidR="006B631B" w14:paraId="64FF729B" w14:textId="77777777" w:rsidTr="006B631B">
        <w:tc>
          <w:tcPr>
            <w:tcW w:w="1617" w:type="dxa"/>
            <w:vAlign w:val="center"/>
          </w:tcPr>
          <w:p w14:paraId="64D2C98A"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2EAFA5BD" w14:textId="77777777" w:rsidTr="004263CD">
              <w:tc>
                <w:tcPr>
                  <w:tcW w:w="0" w:type="auto"/>
                  <w:tcBorders>
                    <w:top w:val="nil"/>
                    <w:left w:val="nil"/>
                  </w:tcBorders>
                </w:tcPr>
                <w:p w14:paraId="058A9F2F" w14:textId="77777777" w:rsidR="006B631B" w:rsidRPr="00AB45A3" w:rsidRDefault="006B631B" w:rsidP="004263CD">
                  <w:pPr>
                    <w:jc w:val="center"/>
                    <w:rPr>
                      <w:sz w:val="16"/>
                      <w:szCs w:val="16"/>
                      <w:lang w:val="en-GB"/>
                    </w:rPr>
                  </w:pPr>
                </w:p>
              </w:tc>
              <w:tc>
                <w:tcPr>
                  <w:tcW w:w="0" w:type="auto"/>
                </w:tcPr>
                <w:p w14:paraId="32097EB4"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314E94C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D2FB926" w14:textId="77777777" w:rsidTr="004263CD">
              <w:tc>
                <w:tcPr>
                  <w:tcW w:w="0" w:type="auto"/>
                </w:tcPr>
                <w:p w14:paraId="237603A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176D5CB"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6F48218"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4636FD89" w14:textId="77777777" w:rsidTr="004263CD">
              <w:tc>
                <w:tcPr>
                  <w:tcW w:w="0" w:type="auto"/>
                </w:tcPr>
                <w:p w14:paraId="1ADEB15C"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C46E5F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76F23DB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6A9391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00A1FB7" w14:textId="77777777" w:rsidTr="006B631B">
        <w:tc>
          <w:tcPr>
            <w:tcW w:w="1617" w:type="dxa"/>
            <w:vAlign w:val="center"/>
          </w:tcPr>
          <w:p w14:paraId="36DC82F2" w14:textId="77777777" w:rsidR="006B631B" w:rsidRPr="00EC2317" w:rsidRDefault="006B631B" w:rsidP="007A1183">
            <w:pPr>
              <w:rPr>
                <w:b/>
                <w:lang w:val="en-GB"/>
              </w:rPr>
            </w:pPr>
            <w:r w:rsidRPr="00EC2317">
              <w:rPr>
                <w:b/>
                <w:lang w:val="en-GB"/>
              </w:rPr>
              <w:t>Example:</w:t>
            </w:r>
          </w:p>
        </w:tc>
        <w:tc>
          <w:tcPr>
            <w:tcW w:w="8571" w:type="dxa"/>
          </w:tcPr>
          <w:p w14:paraId="44984133"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mass_to_charge   …</w:t>
            </w:r>
            <w:r w:rsidRPr="00E92C27">
              <w:rPr>
                <w:rFonts w:cs="Courier New"/>
              </w:rPr>
              <w:br/>
              <w:t>PEP  KVPQVSTPTLVEVSR    …   1234.4           …</w:t>
            </w:r>
            <w:r w:rsidRPr="00E92C27">
              <w:rPr>
                <w:rFonts w:cs="Courier New"/>
              </w:rPr>
              <w:br/>
              <w:t>PEP  VFDEFKPLVEEPQNLIK  …   123.4            …</w:t>
            </w:r>
          </w:p>
        </w:tc>
      </w:tr>
    </w:tbl>
    <w:p w14:paraId="3F6F6F52" w14:textId="77777777" w:rsidR="007A1183" w:rsidRDefault="007A1183" w:rsidP="007A1183">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C843D7" w14:textId="77777777" w:rsidTr="006B631B">
        <w:tc>
          <w:tcPr>
            <w:tcW w:w="1617" w:type="dxa"/>
            <w:vAlign w:val="center"/>
          </w:tcPr>
          <w:p w14:paraId="310E6D57" w14:textId="77777777" w:rsidR="007A1183" w:rsidRPr="00EC2317" w:rsidRDefault="007A1183" w:rsidP="007A1183">
            <w:pPr>
              <w:rPr>
                <w:b/>
                <w:lang w:val="en-GB"/>
              </w:rPr>
            </w:pPr>
            <w:r w:rsidRPr="00EC2317">
              <w:rPr>
                <w:b/>
                <w:lang w:val="en-GB"/>
              </w:rPr>
              <w:t>Description:</w:t>
            </w:r>
          </w:p>
        </w:tc>
        <w:tc>
          <w:tcPr>
            <w:tcW w:w="8571" w:type="dxa"/>
          </w:tcPr>
          <w:p w14:paraId="11856033" w14:textId="77777777" w:rsidR="007A1183" w:rsidRPr="00EC2317" w:rsidRDefault="007A1183" w:rsidP="007A1183">
            <w:pPr>
              <w:rPr>
                <w:lang w:val="en-GB"/>
              </w:rPr>
            </w:pPr>
            <w:r w:rsidRPr="00EC2317">
              <w:rPr>
                <w:lang w:val="en-GB"/>
              </w:rPr>
              <w:t>A URI pointing to the peptide's entry in the experiment it was identified in (e.g., the peptide’s PRIDE entry).</w:t>
            </w:r>
          </w:p>
        </w:tc>
      </w:tr>
      <w:tr w:rsidR="007A1183" w14:paraId="57C39BA8" w14:textId="77777777" w:rsidTr="006B631B">
        <w:tc>
          <w:tcPr>
            <w:tcW w:w="1617" w:type="dxa"/>
            <w:vAlign w:val="center"/>
          </w:tcPr>
          <w:p w14:paraId="51DF7B9A" w14:textId="77777777" w:rsidR="007A1183" w:rsidRPr="00EC2317" w:rsidRDefault="007A1183" w:rsidP="007A1183">
            <w:pPr>
              <w:rPr>
                <w:b/>
                <w:lang w:val="en-GB"/>
              </w:rPr>
            </w:pPr>
            <w:r w:rsidRPr="00EC2317">
              <w:rPr>
                <w:b/>
                <w:lang w:val="en-GB"/>
              </w:rPr>
              <w:t>Type:</w:t>
            </w:r>
          </w:p>
        </w:tc>
        <w:tc>
          <w:tcPr>
            <w:tcW w:w="8571" w:type="dxa"/>
          </w:tcPr>
          <w:p w14:paraId="05959D63" w14:textId="77777777" w:rsidR="007A1183" w:rsidRPr="00EC2317" w:rsidRDefault="007A1183" w:rsidP="007A1183">
            <w:pPr>
              <w:rPr>
                <w:lang w:val="en-GB"/>
              </w:rPr>
            </w:pPr>
            <w:r w:rsidRPr="00EC2317">
              <w:rPr>
                <w:lang w:val="en-GB"/>
              </w:rPr>
              <w:t>URI</w:t>
            </w:r>
          </w:p>
        </w:tc>
      </w:tr>
      <w:tr w:rsidR="006B631B" w14:paraId="6FA6BA2C" w14:textId="77777777" w:rsidTr="006B631B">
        <w:tc>
          <w:tcPr>
            <w:tcW w:w="1617" w:type="dxa"/>
            <w:vAlign w:val="center"/>
          </w:tcPr>
          <w:p w14:paraId="06375AD2"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FE5A943" w14:textId="77777777" w:rsidTr="004263CD">
              <w:tc>
                <w:tcPr>
                  <w:tcW w:w="0" w:type="auto"/>
                  <w:tcBorders>
                    <w:top w:val="nil"/>
                    <w:left w:val="nil"/>
                  </w:tcBorders>
                </w:tcPr>
                <w:p w14:paraId="14A3D527" w14:textId="77777777" w:rsidR="006B631B" w:rsidRPr="00AB45A3" w:rsidRDefault="006B631B" w:rsidP="004263CD">
                  <w:pPr>
                    <w:jc w:val="center"/>
                    <w:rPr>
                      <w:sz w:val="16"/>
                      <w:szCs w:val="16"/>
                      <w:lang w:val="en-GB"/>
                    </w:rPr>
                  </w:pPr>
                </w:p>
              </w:tc>
              <w:tc>
                <w:tcPr>
                  <w:tcW w:w="0" w:type="auto"/>
                </w:tcPr>
                <w:p w14:paraId="6C34E8BF"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4D1CE5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3807DB11" w14:textId="77777777" w:rsidTr="004263CD">
              <w:tc>
                <w:tcPr>
                  <w:tcW w:w="0" w:type="auto"/>
                </w:tcPr>
                <w:p w14:paraId="689B380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5C0F900" w14:textId="77777777" w:rsidR="006B631B" w:rsidRPr="00AB45A3" w:rsidRDefault="006B631B" w:rsidP="004263CD">
                  <w:pPr>
                    <w:jc w:val="center"/>
                    <w:rPr>
                      <w:sz w:val="16"/>
                      <w:szCs w:val="16"/>
                      <w:lang w:val="en-GB"/>
                    </w:rPr>
                  </w:pPr>
                </w:p>
              </w:tc>
              <w:tc>
                <w:tcPr>
                  <w:tcW w:w="0" w:type="auto"/>
                </w:tcPr>
                <w:p w14:paraId="771D3F07" w14:textId="77777777" w:rsidR="006B631B" w:rsidRPr="00AB45A3" w:rsidRDefault="006B631B" w:rsidP="004263CD">
                  <w:pPr>
                    <w:jc w:val="center"/>
                    <w:rPr>
                      <w:sz w:val="16"/>
                      <w:szCs w:val="16"/>
                      <w:lang w:val="en-GB"/>
                    </w:rPr>
                  </w:pPr>
                </w:p>
              </w:tc>
            </w:tr>
            <w:tr w:rsidR="006B631B" w:rsidRPr="00AB45A3" w14:paraId="2D8900FE" w14:textId="77777777" w:rsidTr="004263CD">
              <w:tc>
                <w:tcPr>
                  <w:tcW w:w="0" w:type="auto"/>
                </w:tcPr>
                <w:p w14:paraId="206BE7D4"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6A982E2"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0F1443"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BF7E204"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FC0F32D" w14:textId="77777777" w:rsidTr="006B631B">
        <w:tc>
          <w:tcPr>
            <w:tcW w:w="1617" w:type="dxa"/>
            <w:vAlign w:val="center"/>
          </w:tcPr>
          <w:p w14:paraId="6A411A99" w14:textId="77777777" w:rsidR="006B631B" w:rsidRPr="00EC2317" w:rsidRDefault="006B631B" w:rsidP="007A1183">
            <w:pPr>
              <w:rPr>
                <w:b/>
                <w:lang w:val="en-GB"/>
              </w:rPr>
            </w:pPr>
            <w:r w:rsidRPr="00EC2317">
              <w:rPr>
                <w:b/>
                <w:lang w:val="en-GB"/>
              </w:rPr>
              <w:t>Example:</w:t>
            </w:r>
          </w:p>
        </w:tc>
        <w:tc>
          <w:tcPr>
            <w:tcW w:w="8571" w:type="dxa"/>
          </w:tcPr>
          <w:p w14:paraId="5EA6601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uri                                         …</w:t>
            </w:r>
            <w:r w:rsidRPr="00E92C27">
              <w:rPr>
                <w:rFonts w:cs="Courier New"/>
              </w:rPr>
              <w:br/>
              <w:t>PEP  KVPQVSTPTLVEVSR    …   http://www.ebi.ac.uk/pride/link/to/peptide  …</w:t>
            </w:r>
            <w:r w:rsidRPr="00E92C27">
              <w:rPr>
                <w:rFonts w:cs="Courier New"/>
              </w:rPr>
              <w:br/>
              <w:t>PEP  VFDEFKPLVEEPQNLIK  …   http://www.ebi.ac.uk/pride/link/to/peptide  …</w:t>
            </w:r>
          </w:p>
        </w:tc>
      </w:tr>
    </w:tbl>
    <w:p w14:paraId="183DCE41" w14:textId="77777777" w:rsidR="007A1183" w:rsidRDefault="007A1183" w:rsidP="007A1183">
      <w:pPr>
        <w:pStyle w:val="Heading3"/>
        <w:rPr>
          <w:lang w:val="en-GB"/>
        </w:rPr>
      </w:pPr>
      <w:r w:rsidRPr="0019529D">
        <w:rPr>
          <w:lang w:val="en-GB"/>
        </w:rPr>
        <w:t>spectra_ref</w:t>
      </w:r>
      <w:r w:rsidR="00545E5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0F149B6" w14:textId="77777777">
        <w:tc>
          <w:tcPr>
            <w:tcW w:w="1617" w:type="dxa"/>
            <w:vAlign w:val="center"/>
          </w:tcPr>
          <w:p w14:paraId="161E6357" w14:textId="77777777" w:rsidR="007A1183" w:rsidRPr="00EC2317" w:rsidRDefault="007A1183" w:rsidP="007A1183">
            <w:pPr>
              <w:rPr>
                <w:b/>
                <w:lang w:val="en-GB"/>
              </w:rPr>
            </w:pPr>
            <w:r w:rsidRPr="00EC2317">
              <w:rPr>
                <w:b/>
                <w:lang w:val="en-GB"/>
              </w:rPr>
              <w:t>Description:</w:t>
            </w:r>
          </w:p>
        </w:tc>
        <w:tc>
          <w:tcPr>
            <w:tcW w:w="8571" w:type="dxa"/>
          </w:tcPr>
          <w:p w14:paraId="26D5BE46" w14:textId="77777777" w:rsidR="00775A3B" w:rsidRDefault="007A1183" w:rsidP="0032336F">
            <w:pPr>
              <w:jc w:val="both"/>
              <w:rPr>
                <w:lang w:val="en-GB"/>
              </w:rPr>
            </w:pPr>
            <w:r w:rsidRPr="00EC2317">
              <w:rPr>
                <w:lang w:val="en-GB"/>
              </w:rPr>
              <w:t>Reference to spectr</w:t>
            </w:r>
            <w:r w:rsidR="00292D0E">
              <w:rPr>
                <w:lang w:val="en-GB"/>
              </w:rPr>
              <w:t>a</w:t>
            </w:r>
            <w:r w:rsidRPr="00EC2317">
              <w:rPr>
                <w:lang w:val="en-GB"/>
              </w:rPr>
              <w:t xml:space="preserve"> in a spectrum file. </w:t>
            </w:r>
            <w:r w:rsidR="00F41D6B">
              <w:rPr>
                <w:lang w:val="en-GB"/>
              </w:rPr>
              <w:t xml:space="preserve">It is expected that spectra_ref SHOULD only be used for </w:t>
            </w:r>
            <w:r w:rsidR="00E320CA">
              <w:rPr>
                <w:lang w:val="en-GB"/>
              </w:rPr>
              <w:t>MS</w:t>
            </w:r>
            <w:r w:rsidR="00E320CA">
              <w:rPr>
                <w:vertAlign w:val="superscript"/>
                <w:lang w:val="en-GB"/>
              </w:rPr>
              <w:t>2</w:t>
            </w:r>
            <w:r w:rsidR="00E320CA">
              <w:rPr>
                <w:lang w:val="en-GB"/>
              </w:rPr>
              <w:t xml:space="preserve">-based quantification approaches, in which retention time values cannot identify the </w:t>
            </w:r>
            <w:r w:rsidR="00993C50">
              <w:rPr>
                <w:lang w:val="en-GB"/>
              </w:rPr>
              <w:t xml:space="preserve">spectra used for quantitation. </w:t>
            </w:r>
            <w:r w:rsidRPr="00EC2317">
              <w:rPr>
                <w:lang w:val="en-GB"/>
              </w:rPr>
              <w:t xml:space="preserve">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p>
        </w:tc>
      </w:tr>
      <w:tr w:rsidR="007A1183" w14:paraId="5AD610F8" w14:textId="77777777">
        <w:tc>
          <w:tcPr>
            <w:tcW w:w="1617" w:type="dxa"/>
            <w:vAlign w:val="center"/>
          </w:tcPr>
          <w:p w14:paraId="73A5B37D" w14:textId="77777777" w:rsidR="007A1183" w:rsidRPr="00EC2317" w:rsidRDefault="007A1183" w:rsidP="007A1183">
            <w:pPr>
              <w:rPr>
                <w:b/>
                <w:lang w:val="en-GB"/>
              </w:rPr>
            </w:pPr>
            <w:r w:rsidRPr="00EC2317">
              <w:rPr>
                <w:b/>
                <w:lang w:val="en-GB"/>
              </w:rPr>
              <w:t>Type:</w:t>
            </w:r>
          </w:p>
        </w:tc>
        <w:tc>
          <w:tcPr>
            <w:tcW w:w="8571" w:type="dxa"/>
          </w:tcPr>
          <w:p w14:paraId="36E3C3AA" w14:textId="77777777" w:rsidR="007A1183" w:rsidRPr="00EC2317" w:rsidRDefault="007A1183" w:rsidP="007A1183">
            <w:pPr>
              <w:rPr>
                <w:lang w:val="en-GB"/>
              </w:rPr>
            </w:pPr>
            <w:r w:rsidRPr="00EC2317">
              <w:rPr>
                <w:lang w:val="en-GB"/>
              </w:rPr>
              <w:t>String</w:t>
            </w:r>
          </w:p>
        </w:tc>
      </w:tr>
      <w:tr w:rsidR="006B631B" w14:paraId="20BB3C51" w14:textId="77777777">
        <w:tc>
          <w:tcPr>
            <w:tcW w:w="1617" w:type="dxa"/>
            <w:vAlign w:val="center"/>
          </w:tcPr>
          <w:p w14:paraId="6155ED7B"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514A5EA5" w14:textId="77777777" w:rsidTr="004263CD">
              <w:tc>
                <w:tcPr>
                  <w:tcW w:w="0" w:type="auto"/>
                  <w:tcBorders>
                    <w:top w:val="nil"/>
                    <w:left w:val="nil"/>
                  </w:tcBorders>
                </w:tcPr>
                <w:p w14:paraId="38847D66" w14:textId="77777777" w:rsidR="006B631B" w:rsidRPr="00AB45A3" w:rsidRDefault="006B631B" w:rsidP="004263CD">
                  <w:pPr>
                    <w:jc w:val="center"/>
                    <w:rPr>
                      <w:sz w:val="16"/>
                      <w:szCs w:val="16"/>
                      <w:lang w:val="en-GB"/>
                    </w:rPr>
                  </w:pPr>
                </w:p>
              </w:tc>
              <w:tc>
                <w:tcPr>
                  <w:tcW w:w="0" w:type="auto"/>
                </w:tcPr>
                <w:p w14:paraId="4DCB733E"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110EC6A"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2ABCEDF" w14:textId="77777777" w:rsidTr="004263CD">
              <w:tc>
                <w:tcPr>
                  <w:tcW w:w="0" w:type="auto"/>
                </w:tcPr>
                <w:p w14:paraId="2D1DCC5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6B35DF41" w14:textId="77777777" w:rsidR="006B631B" w:rsidRPr="00AB45A3" w:rsidRDefault="006B631B" w:rsidP="00F7415D">
                  <w:pPr>
                    <w:jc w:val="center"/>
                    <w:rPr>
                      <w:sz w:val="16"/>
                      <w:szCs w:val="16"/>
                      <w:lang w:val="en-GB"/>
                    </w:rPr>
                  </w:pPr>
                </w:p>
              </w:tc>
              <w:tc>
                <w:tcPr>
                  <w:tcW w:w="0" w:type="auto"/>
                </w:tcPr>
                <w:p w14:paraId="0CC2A7CB" w14:textId="77777777" w:rsidR="006B631B" w:rsidRPr="00AB45A3" w:rsidRDefault="006B631B"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2</w:t>
                  </w:r>
                </w:p>
              </w:tc>
            </w:tr>
            <w:tr w:rsidR="006B631B" w:rsidRPr="00AB45A3" w14:paraId="63857F1C" w14:textId="77777777" w:rsidTr="004263CD">
              <w:tc>
                <w:tcPr>
                  <w:tcW w:w="0" w:type="auto"/>
                </w:tcPr>
                <w:p w14:paraId="342BF65D"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15970DD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EFB234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136A3BFA" w14:textId="77777777" w:rsidR="006B631B" w:rsidRDefault="006B631B"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6D8BA163" w14:textId="77777777" w:rsidR="006B631B" w:rsidRPr="00565310" w:rsidRDefault="006B631B" w:rsidP="00506B44">
            <w:pPr>
              <w:pStyle w:val="Code"/>
              <w:spacing w:after="60"/>
              <w:outlineLvl w:val="1"/>
              <w:rPr>
                <w:rFonts w:ascii="Arial" w:hAnsi="Arial" w:cs="Arial"/>
              </w:rPr>
            </w:pPr>
            <w:r w:rsidRPr="00AB45A3">
              <w:rPr>
                <w:vertAlign w:val="superscript"/>
              </w:rPr>
              <w:t>2</w:t>
            </w:r>
            <w:r>
              <w:rPr>
                <w:rFonts w:ascii="Arial" w:hAnsi="Arial" w:cs="Arial"/>
              </w:rPr>
              <w:t>Mandatory</w:t>
            </w:r>
            <w:r w:rsidR="004F5971">
              <w:rPr>
                <w:rFonts w:ascii="Arial" w:hAnsi="Arial" w:cs="Arial"/>
              </w:rPr>
              <w:t xml:space="preserve"> only</w:t>
            </w:r>
            <w:r>
              <w:rPr>
                <w:rFonts w:ascii="Arial" w:hAnsi="Arial" w:cs="Arial"/>
              </w:rPr>
              <w:t xml:space="preserve"> if </w:t>
            </w:r>
            <w:r w:rsidRPr="006B631B">
              <w:rPr>
                <w:rFonts w:ascii="Arial" w:hAnsi="Arial" w:cs="Arial"/>
              </w:rPr>
              <w:t>MS2</w:t>
            </w:r>
            <w:r>
              <w:rPr>
                <w:rFonts w:ascii="Arial" w:hAnsi="Arial" w:cs="Arial"/>
              </w:rPr>
              <w:t xml:space="preserve"> </w:t>
            </w:r>
            <w:r w:rsidR="004F5971">
              <w:rPr>
                <w:rFonts w:ascii="Arial" w:hAnsi="Arial" w:cs="Arial"/>
              </w:rPr>
              <w:t>based quantification is used</w:t>
            </w:r>
          </w:p>
        </w:tc>
      </w:tr>
      <w:tr w:rsidR="006B631B" w14:paraId="51E1B960" w14:textId="77777777">
        <w:tc>
          <w:tcPr>
            <w:tcW w:w="1617" w:type="dxa"/>
            <w:vAlign w:val="center"/>
          </w:tcPr>
          <w:p w14:paraId="4A05B1E3" w14:textId="77777777" w:rsidR="006B631B" w:rsidRPr="00EC2317" w:rsidRDefault="006B631B" w:rsidP="007A1183">
            <w:pPr>
              <w:rPr>
                <w:b/>
                <w:lang w:val="en-GB"/>
              </w:rPr>
            </w:pPr>
            <w:r w:rsidRPr="00EC2317">
              <w:rPr>
                <w:b/>
                <w:lang w:val="en-GB"/>
              </w:rPr>
              <w:t>Example:</w:t>
            </w:r>
          </w:p>
        </w:tc>
        <w:tc>
          <w:tcPr>
            <w:tcW w:w="8571" w:type="dxa"/>
          </w:tcPr>
          <w:p w14:paraId="57862FB9"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spectra_ref                               …</w:t>
            </w:r>
            <w:r w:rsidRPr="00E92C27">
              <w:rPr>
                <w:rFonts w:cs="Courier New"/>
              </w:rPr>
              <w:br/>
              <w:t xml:space="preserve">PEP  KVPQVSTPTLVEVSR    …   </w:t>
            </w:r>
            <w:r>
              <w:rPr>
                <w:rFonts w:cs="Courier New"/>
              </w:rPr>
              <w:t>ms_run</w:t>
            </w:r>
            <w:r w:rsidRPr="00E92C27">
              <w:rPr>
                <w:rFonts w:cs="Courier New"/>
              </w:rPr>
              <w:t xml:space="preserve">[1]:index=5                        …   </w:t>
            </w:r>
            <w:r w:rsidRPr="00E92C27">
              <w:rPr>
                <w:rFonts w:cs="Courier New"/>
              </w:rPr>
              <w:br/>
              <w:t xml:space="preserve">PEP  VFDEFKPLVEEPQNLIK  …   </w:t>
            </w:r>
            <w:r>
              <w:rPr>
                <w:rFonts w:cs="Courier New"/>
              </w:rPr>
              <w:t>ms_run</w:t>
            </w:r>
            <w:r w:rsidRPr="00E92C27">
              <w:rPr>
                <w:rFonts w:cs="Courier New"/>
              </w:rPr>
              <w:t>[2]:index=7|</w:t>
            </w:r>
            <w:r>
              <w:rPr>
                <w:rFonts w:cs="Courier New"/>
              </w:rPr>
              <w:t>ms_run</w:t>
            </w:r>
            <w:r w:rsidRPr="00E92C27">
              <w:rPr>
                <w:rFonts w:cs="Courier New"/>
              </w:rPr>
              <w:t>[2]:index=9     …</w:t>
            </w:r>
          </w:p>
        </w:tc>
      </w:tr>
    </w:tbl>
    <w:p w14:paraId="5B918AAA" w14:textId="77777777" w:rsidR="002E1B61" w:rsidRDefault="002E1B61" w:rsidP="002E1B61">
      <w:pPr>
        <w:pStyle w:val="Heading3"/>
        <w:rPr>
          <w:lang w:val="en-GB"/>
        </w:rPr>
      </w:pPr>
      <w:r>
        <w:rPr>
          <w:lang w:val="en-GB"/>
        </w:rPr>
        <w:lastRenderedPageBreak/>
        <w:t>peptide_abundance_assay</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1B61" w14:paraId="58F4BFD8" w14:textId="77777777" w:rsidTr="009366E7">
        <w:tc>
          <w:tcPr>
            <w:tcW w:w="1617" w:type="dxa"/>
            <w:vAlign w:val="center"/>
          </w:tcPr>
          <w:p w14:paraId="79818015" w14:textId="77777777" w:rsidR="002E1B61" w:rsidRPr="00EC2317" w:rsidRDefault="002E1B61" w:rsidP="006A2BC1">
            <w:pPr>
              <w:rPr>
                <w:b/>
                <w:lang w:val="en-GB"/>
              </w:rPr>
            </w:pPr>
            <w:r w:rsidRPr="00EC2317">
              <w:rPr>
                <w:b/>
                <w:lang w:val="en-GB"/>
              </w:rPr>
              <w:t>Description:</w:t>
            </w:r>
          </w:p>
        </w:tc>
        <w:tc>
          <w:tcPr>
            <w:tcW w:w="8571" w:type="dxa"/>
          </w:tcPr>
          <w:p w14:paraId="781BAE25" w14:textId="77777777" w:rsidR="002E1B61" w:rsidRPr="00EC2317" w:rsidRDefault="002E1B61" w:rsidP="00BE566F">
            <w:pPr>
              <w:rPr>
                <w:lang w:val="en-GB"/>
              </w:rPr>
            </w:pPr>
            <w:r w:rsidRPr="00EC2317">
              <w:rPr>
                <w:lang w:val="en-GB"/>
              </w:rPr>
              <w:t xml:space="preserve">The peptide’s </w:t>
            </w:r>
            <w:r>
              <w:rPr>
                <w:lang w:val="en-GB"/>
              </w:rPr>
              <w:t>abundance in the given assay</w:t>
            </w:r>
            <w:r w:rsidRPr="00EC2317">
              <w:rPr>
                <w:lang w:val="en-GB"/>
              </w:rPr>
              <w:t xml:space="preserve">. </w:t>
            </w:r>
          </w:p>
        </w:tc>
      </w:tr>
      <w:tr w:rsidR="002E1B61" w14:paraId="405BD0D9" w14:textId="77777777" w:rsidTr="009366E7">
        <w:tc>
          <w:tcPr>
            <w:tcW w:w="1617" w:type="dxa"/>
            <w:vAlign w:val="center"/>
          </w:tcPr>
          <w:p w14:paraId="4070ABCB" w14:textId="77777777" w:rsidR="002E1B61" w:rsidRPr="00EC2317" w:rsidRDefault="002E1B61" w:rsidP="006A2BC1">
            <w:pPr>
              <w:rPr>
                <w:b/>
                <w:lang w:val="en-GB"/>
              </w:rPr>
            </w:pPr>
            <w:r w:rsidRPr="00EC2317">
              <w:rPr>
                <w:b/>
                <w:lang w:val="en-GB"/>
              </w:rPr>
              <w:t>Type:</w:t>
            </w:r>
          </w:p>
        </w:tc>
        <w:tc>
          <w:tcPr>
            <w:tcW w:w="8571" w:type="dxa"/>
          </w:tcPr>
          <w:p w14:paraId="3D7B5AEB" w14:textId="77777777" w:rsidR="002E1B61" w:rsidRPr="00EC2317" w:rsidRDefault="002E1B61" w:rsidP="006A2BC1">
            <w:pPr>
              <w:rPr>
                <w:lang w:val="en-GB"/>
              </w:rPr>
            </w:pPr>
            <w:r w:rsidRPr="00EC2317">
              <w:rPr>
                <w:lang w:val="en-GB"/>
              </w:rPr>
              <w:t>Double</w:t>
            </w:r>
          </w:p>
        </w:tc>
      </w:tr>
      <w:tr w:rsidR="009366E7" w14:paraId="672A52AE" w14:textId="77777777" w:rsidTr="004263CD">
        <w:tc>
          <w:tcPr>
            <w:tcW w:w="1617" w:type="dxa"/>
            <w:vAlign w:val="center"/>
          </w:tcPr>
          <w:p w14:paraId="1D67E8C1" w14:textId="77777777" w:rsidR="009366E7" w:rsidRPr="00EC2317" w:rsidRDefault="009366E7"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3312E6F8" w14:textId="77777777" w:rsidTr="004263CD">
              <w:tc>
                <w:tcPr>
                  <w:tcW w:w="0" w:type="auto"/>
                  <w:tcBorders>
                    <w:top w:val="nil"/>
                    <w:left w:val="nil"/>
                  </w:tcBorders>
                </w:tcPr>
                <w:p w14:paraId="3658F860" w14:textId="77777777" w:rsidR="009366E7" w:rsidRPr="00AB45A3" w:rsidRDefault="009366E7" w:rsidP="004263CD">
                  <w:pPr>
                    <w:jc w:val="center"/>
                    <w:rPr>
                      <w:sz w:val="16"/>
                      <w:szCs w:val="16"/>
                      <w:lang w:val="en-GB"/>
                    </w:rPr>
                  </w:pPr>
                </w:p>
              </w:tc>
              <w:tc>
                <w:tcPr>
                  <w:tcW w:w="0" w:type="auto"/>
                </w:tcPr>
                <w:p w14:paraId="0E3D4090"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5EE284F0" w14:textId="77777777" w:rsidR="009366E7" w:rsidRPr="00AB45A3" w:rsidRDefault="009366E7" w:rsidP="004263CD">
                  <w:pPr>
                    <w:jc w:val="center"/>
                    <w:rPr>
                      <w:sz w:val="16"/>
                      <w:szCs w:val="16"/>
                      <w:lang w:val="en-GB"/>
                    </w:rPr>
                  </w:pPr>
                  <w:r w:rsidRPr="00AB45A3">
                    <w:rPr>
                      <w:sz w:val="16"/>
                      <w:szCs w:val="16"/>
                      <w:lang w:val="en-GB"/>
                    </w:rPr>
                    <w:t>Complete</w:t>
                  </w:r>
                </w:p>
              </w:tc>
            </w:tr>
            <w:tr w:rsidR="009366E7" w:rsidRPr="00AB45A3" w14:paraId="66EFD44F" w14:textId="77777777" w:rsidTr="004263CD">
              <w:tc>
                <w:tcPr>
                  <w:tcW w:w="0" w:type="auto"/>
                </w:tcPr>
                <w:p w14:paraId="773394A1" w14:textId="77777777" w:rsidR="009366E7" w:rsidRPr="00AB45A3" w:rsidRDefault="009366E7" w:rsidP="004263CD">
                  <w:pPr>
                    <w:rPr>
                      <w:sz w:val="16"/>
                      <w:szCs w:val="16"/>
                      <w:lang w:val="en-GB"/>
                    </w:rPr>
                  </w:pPr>
                  <w:r w:rsidRPr="00AB45A3">
                    <w:rPr>
                      <w:sz w:val="16"/>
                      <w:szCs w:val="16"/>
                      <w:lang w:val="en-GB"/>
                    </w:rPr>
                    <w:t>Quantification</w:t>
                  </w:r>
                </w:p>
              </w:tc>
              <w:tc>
                <w:tcPr>
                  <w:tcW w:w="0" w:type="auto"/>
                </w:tcPr>
                <w:p w14:paraId="10D9CAD8" w14:textId="77777777" w:rsidR="009366E7" w:rsidRPr="00AB45A3" w:rsidRDefault="009366E7" w:rsidP="004263CD">
                  <w:pPr>
                    <w:jc w:val="center"/>
                    <w:rPr>
                      <w:sz w:val="16"/>
                      <w:szCs w:val="16"/>
                      <w:lang w:val="en-GB"/>
                    </w:rPr>
                  </w:pPr>
                </w:p>
              </w:tc>
              <w:tc>
                <w:tcPr>
                  <w:tcW w:w="0" w:type="auto"/>
                </w:tcPr>
                <w:p w14:paraId="0E4778BE" w14:textId="77777777" w:rsidR="009366E7" w:rsidRPr="00AB45A3" w:rsidRDefault="009366E7" w:rsidP="009366E7">
                  <w:pPr>
                    <w:jc w:val="center"/>
                    <w:rPr>
                      <w:sz w:val="16"/>
                      <w:szCs w:val="16"/>
                      <w:lang w:val="en-GB"/>
                    </w:rPr>
                  </w:pPr>
                  <w:r>
                    <w:rPr>
                      <w:sz w:val="16"/>
                      <w:szCs w:val="16"/>
                      <w:lang w:val="en-GB"/>
                    </w:rPr>
                    <w:sym w:font="Wingdings" w:char="F0FC"/>
                  </w:r>
                </w:p>
              </w:tc>
            </w:tr>
            <w:tr w:rsidR="009366E7" w:rsidRPr="00AB45A3" w14:paraId="68B4BE0E" w14:textId="77777777" w:rsidTr="004263CD">
              <w:tc>
                <w:tcPr>
                  <w:tcW w:w="0" w:type="auto"/>
                </w:tcPr>
                <w:p w14:paraId="19B0B8E3"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BB19C4E"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7C62CE2"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8EC04C3" w14:textId="77777777" w:rsidR="009366E7" w:rsidRDefault="009366E7" w:rsidP="004263CD">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117F9957" w14:textId="77777777" w:rsidR="00A13D6F" w:rsidRPr="00F7415D" w:rsidRDefault="00A13D6F" w:rsidP="00AD38C2">
            <w:pPr>
              <w:pStyle w:val="Code"/>
              <w:rPr>
                <w:rFonts w:ascii="Arial" w:hAnsi="Arial" w:cs="Arial"/>
              </w:rPr>
            </w:pPr>
            <w:r w:rsidRPr="007465C4">
              <w:rPr>
                <w:rFonts w:ascii="Arial" w:hAnsi="Arial"/>
                <w:vertAlign w:val="superscript"/>
              </w:rPr>
              <w:t>2</w:t>
            </w:r>
            <w:r w:rsidRPr="007465C4">
              <w:rPr>
                <w:rFonts w:ascii="Arial" w:hAnsi="Arial" w:cs="Arial"/>
              </w:rPr>
              <w:t xml:space="preserve">If </w:t>
            </w:r>
            <w:r w:rsidR="00CC0841" w:rsidRPr="007465C4">
              <w:rPr>
                <w:rFonts w:ascii="Arial" w:hAnsi="Arial" w:cs="Arial"/>
              </w:rPr>
              <w:t xml:space="preserve">quantification data is reported on </w:t>
            </w:r>
            <w:r w:rsidRPr="007465C4">
              <w:rPr>
                <w:rFonts w:ascii="Arial" w:hAnsi="Arial" w:cs="Arial"/>
              </w:rPr>
              <w:t xml:space="preserve">assays </w:t>
            </w:r>
            <w:r w:rsidR="00CC0841" w:rsidRPr="007465C4">
              <w:rPr>
                <w:rFonts w:ascii="Arial" w:hAnsi="Arial" w:cs="Arial"/>
              </w:rPr>
              <w:t>level</w:t>
            </w:r>
          </w:p>
        </w:tc>
      </w:tr>
      <w:tr w:rsidR="002E1B61" w14:paraId="27D2BFA2" w14:textId="77777777" w:rsidTr="009366E7">
        <w:tc>
          <w:tcPr>
            <w:tcW w:w="1617" w:type="dxa"/>
            <w:vAlign w:val="center"/>
          </w:tcPr>
          <w:p w14:paraId="5DB2C044" w14:textId="77777777" w:rsidR="002E1B61" w:rsidRPr="00EC2317" w:rsidRDefault="002E1B61" w:rsidP="006A2BC1">
            <w:pPr>
              <w:rPr>
                <w:b/>
                <w:lang w:val="en-GB"/>
              </w:rPr>
            </w:pPr>
            <w:r w:rsidRPr="00EC2317">
              <w:rPr>
                <w:b/>
                <w:lang w:val="en-GB"/>
              </w:rPr>
              <w:t>Example:</w:t>
            </w:r>
          </w:p>
        </w:tc>
        <w:tc>
          <w:tcPr>
            <w:tcW w:w="8571" w:type="dxa"/>
          </w:tcPr>
          <w:p w14:paraId="2D86CF7D" w14:textId="77777777" w:rsidR="002E1B61" w:rsidRPr="00E92C27" w:rsidRDefault="002E1B61" w:rsidP="00BE566F">
            <w:pPr>
              <w:pStyle w:val="Code"/>
              <w:rPr>
                <w:rFonts w:cs="Courier New"/>
              </w:rPr>
            </w:pPr>
            <w:r w:rsidRPr="00E92C27">
              <w:rPr>
                <w:rFonts w:cs="Courier New"/>
              </w:rPr>
              <w:t>P</w:t>
            </w:r>
            <w:r>
              <w:rPr>
                <w:rFonts w:cs="Courier New"/>
              </w:rPr>
              <w:t>E</w:t>
            </w:r>
            <w:r w:rsidRPr="00E92C27">
              <w:rPr>
                <w:rFonts w:cs="Courier New"/>
              </w:rPr>
              <w:t>H  sequence           …  peptide_abundance_</w:t>
            </w:r>
            <w:r w:rsidR="00BE566F">
              <w:rPr>
                <w:rFonts w:cs="Courier New"/>
              </w:rPr>
              <w:t>assay</w:t>
            </w:r>
            <w:r w:rsidRPr="00E92C27">
              <w:rPr>
                <w:rFonts w:cs="Courier New"/>
              </w:rPr>
              <w:t xml:space="preserve">[1]  </w:t>
            </w:r>
            <w:r w:rsidR="00BE566F" w:rsidRPr="00E92C27">
              <w:rPr>
                <w:rFonts w:cs="Courier New"/>
              </w:rPr>
              <w:t>peptide_abundance_</w:t>
            </w:r>
            <w:r w:rsidR="00BE566F">
              <w:rPr>
                <w:rFonts w:cs="Courier New"/>
              </w:rPr>
              <w:t>assay[2]</w:t>
            </w:r>
            <w:r w:rsidRPr="00E92C27">
              <w:rPr>
                <w:rFonts w:cs="Courier New"/>
              </w:rPr>
              <w:t xml:space="preserve">…  </w:t>
            </w:r>
            <w:r w:rsidRPr="00E92C27">
              <w:rPr>
                <w:rFonts w:cs="Courier New"/>
              </w:rPr>
              <w:br/>
              <w:t xml:space="preserve">PEP  KVPQVSTPTLVEVSR    …  0.4                      </w:t>
            </w:r>
            <w:r w:rsidR="00BE566F">
              <w:rPr>
                <w:rFonts w:cs="Courier New"/>
              </w:rPr>
              <w:t xml:space="preserve">     0.5</w:t>
            </w:r>
          </w:p>
        </w:tc>
      </w:tr>
    </w:tbl>
    <w:p w14:paraId="5B0E7FCB" w14:textId="77777777" w:rsidR="007A1183" w:rsidRDefault="007A1183" w:rsidP="007A1183">
      <w:pPr>
        <w:pStyle w:val="Heading3"/>
        <w:rPr>
          <w:lang w:val="en-GB"/>
        </w:rPr>
      </w:pPr>
      <w:r w:rsidRPr="00BD070F">
        <w:rPr>
          <w:lang w:val="en-GB"/>
        </w:rPr>
        <w:t>peptide_abundance_s</w:t>
      </w:r>
      <w:r w:rsidR="00A207D1">
        <w:rPr>
          <w:lang w:val="en-GB"/>
        </w:rPr>
        <w:t>tudy_variable</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FBACB84" w14:textId="77777777" w:rsidTr="009366E7">
        <w:tc>
          <w:tcPr>
            <w:tcW w:w="1617" w:type="dxa"/>
            <w:vAlign w:val="center"/>
          </w:tcPr>
          <w:p w14:paraId="564975B2" w14:textId="77777777" w:rsidR="007A1183" w:rsidRPr="00EC2317" w:rsidRDefault="007A1183" w:rsidP="007A1183">
            <w:pPr>
              <w:rPr>
                <w:b/>
                <w:lang w:val="en-GB"/>
              </w:rPr>
            </w:pPr>
            <w:r w:rsidRPr="00EC2317">
              <w:rPr>
                <w:b/>
                <w:lang w:val="en-GB"/>
              </w:rPr>
              <w:t>Description:</w:t>
            </w:r>
          </w:p>
        </w:tc>
        <w:tc>
          <w:tcPr>
            <w:tcW w:w="8571" w:type="dxa"/>
          </w:tcPr>
          <w:p w14:paraId="5B351D88" w14:textId="77777777" w:rsidR="007A1183" w:rsidRPr="00EC2317" w:rsidRDefault="007A1183" w:rsidP="00DA0092">
            <w:pPr>
              <w:rPr>
                <w:lang w:val="en-GB"/>
              </w:rPr>
            </w:pPr>
            <w:r w:rsidRPr="00EC2317">
              <w:rPr>
                <w:lang w:val="en-GB"/>
              </w:rPr>
              <w:t>The peptide’s abundance in the given s</w:t>
            </w:r>
            <w:r w:rsidR="00DA0092">
              <w:rPr>
                <w:lang w:val="en-GB"/>
              </w:rPr>
              <w:t>tudy variable, for example calculated as an average of assay values.</w:t>
            </w:r>
            <w:r w:rsidRPr="00EC2317">
              <w:rPr>
                <w:lang w:val="en-GB"/>
              </w:rPr>
              <w:t xml:space="preserve"> </w:t>
            </w:r>
          </w:p>
        </w:tc>
      </w:tr>
      <w:tr w:rsidR="007A1183" w14:paraId="51FBAC80" w14:textId="77777777" w:rsidTr="009366E7">
        <w:tc>
          <w:tcPr>
            <w:tcW w:w="1617" w:type="dxa"/>
            <w:vAlign w:val="center"/>
          </w:tcPr>
          <w:p w14:paraId="5C1E4A03" w14:textId="77777777" w:rsidR="007A1183" w:rsidRPr="00EC2317" w:rsidRDefault="007A1183" w:rsidP="007A1183">
            <w:pPr>
              <w:rPr>
                <w:b/>
                <w:lang w:val="en-GB"/>
              </w:rPr>
            </w:pPr>
            <w:r w:rsidRPr="00EC2317">
              <w:rPr>
                <w:b/>
                <w:lang w:val="en-GB"/>
              </w:rPr>
              <w:t>Type:</w:t>
            </w:r>
          </w:p>
        </w:tc>
        <w:tc>
          <w:tcPr>
            <w:tcW w:w="8571" w:type="dxa"/>
          </w:tcPr>
          <w:p w14:paraId="110A44BC" w14:textId="77777777" w:rsidR="007A1183" w:rsidRPr="00EC2317" w:rsidRDefault="007A1183" w:rsidP="007A1183">
            <w:pPr>
              <w:rPr>
                <w:lang w:val="en-GB"/>
              </w:rPr>
            </w:pPr>
            <w:r w:rsidRPr="00EC2317">
              <w:rPr>
                <w:lang w:val="en-GB"/>
              </w:rPr>
              <w:t>Double</w:t>
            </w:r>
          </w:p>
        </w:tc>
      </w:tr>
      <w:tr w:rsidR="009366E7" w14:paraId="4D1C40FF" w14:textId="77777777" w:rsidTr="009366E7">
        <w:tc>
          <w:tcPr>
            <w:tcW w:w="1617" w:type="dxa"/>
            <w:vAlign w:val="center"/>
          </w:tcPr>
          <w:p w14:paraId="3F1579ED"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0E2F6A70" w14:textId="77777777" w:rsidTr="004263CD">
              <w:tc>
                <w:tcPr>
                  <w:tcW w:w="0" w:type="auto"/>
                  <w:tcBorders>
                    <w:top w:val="nil"/>
                    <w:left w:val="nil"/>
                  </w:tcBorders>
                </w:tcPr>
                <w:p w14:paraId="35F34141" w14:textId="77777777" w:rsidR="009366E7" w:rsidRPr="00AB45A3" w:rsidRDefault="009366E7" w:rsidP="004263CD">
                  <w:pPr>
                    <w:jc w:val="center"/>
                    <w:rPr>
                      <w:sz w:val="16"/>
                      <w:szCs w:val="16"/>
                      <w:lang w:val="en-GB"/>
                    </w:rPr>
                  </w:pPr>
                </w:p>
              </w:tc>
              <w:tc>
                <w:tcPr>
                  <w:tcW w:w="0" w:type="auto"/>
                </w:tcPr>
                <w:p w14:paraId="501B3161"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3E423D1E"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30AA13E" w14:textId="77777777" w:rsidTr="004263CD">
              <w:tc>
                <w:tcPr>
                  <w:tcW w:w="0" w:type="auto"/>
                </w:tcPr>
                <w:p w14:paraId="4C13098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1624F46" w14:textId="77777777" w:rsidR="00F27BEA" w:rsidRPr="00AB45A3" w:rsidRDefault="00F27BEA" w:rsidP="00EB09DB">
                  <w:pPr>
                    <w:jc w:val="center"/>
                    <w:rPr>
                      <w:sz w:val="16"/>
                      <w:szCs w:val="16"/>
                      <w:lang w:val="en-GB"/>
                    </w:rPr>
                  </w:pPr>
                  <w:r>
                    <w:rPr>
                      <w:sz w:val="16"/>
                      <w:szCs w:val="16"/>
                      <w:lang w:val="en-GB"/>
                    </w:rPr>
                    <w:sym w:font="Wingdings" w:char="F0FC"/>
                  </w:r>
                </w:p>
              </w:tc>
              <w:tc>
                <w:tcPr>
                  <w:tcW w:w="0" w:type="auto"/>
                </w:tcPr>
                <w:p w14:paraId="0387FD3C" w14:textId="77777777" w:rsidR="00F27BEA" w:rsidRPr="00AB45A3" w:rsidRDefault="00F27BEA" w:rsidP="00EB09DB">
                  <w:pPr>
                    <w:jc w:val="center"/>
                    <w:rPr>
                      <w:sz w:val="16"/>
                      <w:szCs w:val="16"/>
                      <w:lang w:val="en-GB"/>
                    </w:rPr>
                  </w:pPr>
                  <w:r>
                    <w:rPr>
                      <w:sz w:val="16"/>
                      <w:szCs w:val="16"/>
                      <w:lang w:val="en-GB"/>
                    </w:rPr>
                    <w:sym w:font="Wingdings" w:char="F0FC"/>
                  </w:r>
                </w:p>
              </w:tc>
            </w:tr>
            <w:tr w:rsidR="009366E7" w:rsidRPr="00AB45A3" w14:paraId="543CA929" w14:textId="77777777" w:rsidTr="004263CD">
              <w:tc>
                <w:tcPr>
                  <w:tcW w:w="0" w:type="auto"/>
                </w:tcPr>
                <w:p w14:paraId="19D89514"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4DBD3A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05411D4"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36327E1C" w14:textId="77777777" w:rsidR="009366E7" w:rsidRDefault="009366E7" w:rsidP="002C58DA">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A1CC772" w14:textId="77777777" w:rsidR="00F27BEA" w:rsidRPr="00E92C27" w:rsidRDefault="00F27BEA" w:rsidP="00AD38C2">
            <w:pPr>
              <w:pStyle w:val="Code"/>
              <w:rPr>
                <w:rFonts w:cs="Courier New"/>
              </w:rPr>
            </w:pPr>
            <w:r w:rsidRPr="007465C4">
              <w:rPr>
                <w:rFonts w:ascii="Arial" w:hAnsi="Arial" w:cs="Arial"/>
                <w:vertAlign w:val="superscript"/>
              </w:rPr>
              <w:t>2</w:t>
            </w:r>
            <w:r>
              <w:rPr>
                <w:rFonts w:ascii="Arial" w:hAnsi="Arial" w:cs="Arial"/>
              </w:rPr>
              <w:t>mandatory if study variables are reported</w:t>
            </w:r>
          </w:p>
        </w:tc>
      </w:tr>
      <w:tr w:rsidR="009366E7" w14:paraId="1DA4591F" w14:textId="77777777" w:rsidTr="009366E7">
        <w:tc>
          <w:tcPr>
            <w:tcW w:w="1617" w:type="dxa"/>
            <w:vAlign w:val="center"/>
          </w:tcPr>
          <w:p w14:paraId="4FF655A5" w14:textId="77777777" w:rsidR="009366E7" w:rsidRPr="00EC2317" w:rsidRDefault="009366E7" w:rsidP="007A1183">
            <w:pPr>
              <w:rPr>
                <w:b/>
                <w:lang w:val="en-GB"/>
              </w:rPr>
            </w:pPr>
            <w:r w:rsidRPr="00EC2317">
              <w:rPr>
                <w:b/>
                <w:lang w:val="en-GB"/>
              </w:rPr>
              <w:t>Example:</w:t>
            </w:r>
          </w:p>
        </w:tc>
        <w:tc>
          <w:tcPr>
            <w:tcW w:w="8571" w:type="dxa"/>
          </w:tcPr>
          <w:p w14:paraId="38408112" w14:textId="77777777" w:rsidR="009366E7" w:rsidRPr="00E92C27" w:rsidRDefault="009366E7" w:rsidP="002C58DA">
            <w:pPr>
              <w:pStyle w:val="Code"/>
              <w:rPr>
                <w:rFonts w:cs="Courier New"/>
              </w:rPr>
            </w:pPr>
            <w:r w:rsidRPr="00E92C27">
              <w:rPr>
                <w:rFonts w:cs="Courier New"/>
              </w:rPr>
              <w:t>P</w:t>
            </w:r>
            <w:r>
              <w:rPr>
                <w:rFonts w:cs="Courier New"/>
              </w:rPr>
              <w:t>E</w:t>
            </w:r>
            <w:r w:rsidRPr="00E92C27">
              <w:rPr>
                <w:rFonts w:cs="Courier New"/>
              </w:rPr>
              <w:t>H  sequence           …  peptide_abundance_s</w:t>
            </w:r>
            <w:r>
              <w:rPr>
                <w:rFonts w:cs="Courier New"/>
              </w:rPr>
              <w:t>tudy_variable</w:t>
            </w:r>
            <w:r w:rsidRPr="00E92C27">
              <w:rPr>
                <w:rFonts w:cs="Courier New"/>
              </w:rPr>
              <w:t xml:space="preserve">[1]  …  </w:t>
            </w:r>
            <w:r w:rsidRPr="00E92C27">
              <w:rPr>
                <w:rFonts w:cs="Courier New"/>
              </w:rPr>
              <w:br/>
              <w:t>PEP  KVPQVSTPTLVEVSR    …  0.4                                            …</w:t>
            </w:r>
          </w:p>
        </w:tc>
      </w:tr>
    </w:tbl>
    <w:p w14:paraId="44FBBBF9" w14:textId="77777777" w:rsidR="007A1183" w:rsidRDefault="007A1183" w:rsidP="007A1183">
      <w:pPr>
        <w:pStyle w:val="Heading3"/>
        <w:rPr>
          <w:lang w:val="en-GB"/>
        </w:rPr>
      </w:pPr>
      <w:r w:rsidRPr="00FC1CF4">
        <w:rPr>
          <w:lang w:val="en-GB"/>
        </w:rPr>
        <w:t>peptide_abundance_stdev_s</w:t>
      </w:r>
      <w:r w:rsidR="005F1D6B">
        <w:rPr>
          <w:lang w:val="en-GB"/>
        </w:rPr>
        <w:t>tudy_variable</w:t>
      </w:r>
      <w:r w:rsidRPr="00FC1CF4">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3DCED1" w14:textId="77777777" w:rsidTr="009366E7">
        <w:tc>
          <w:tcPr>
            <w:tcW w:w="1617" w:type="dxa"/>
            <w:vAlign w:val="center"/>
          </w:tcPr>
          <w:p w14:paraId="086724C4" w14:textId="77777777" w:rsidR="007A1183" w:rsidRPr="00EC2317" w:rsidRDefault="007A1183" w:rsidP="007A1183">
            <w:pPr>
              <w:rPr>
                <w:b/>
                <w:lang w:val="en-GB"/>
              </w:rPr>
            </w:pPr>
            <w:r w:rsidRPr="00EC2317">
              <w:rPr>
                <w:b/>
                <w:lang w:val="en-GB"/>
              </w:rPr>
              <w:t>Description:</w:t>
            </w:r>
          </w:p>
        </w:tc>
        <w:tc>
          <w:tcPr>
            <w:tcW w:w="8571" w:type="dxa"/>
          </w:tcPr>
          <w:p w14:paraId="77FA167E" w14:textId="77777777" w:rsidR="007A1183" w:rsidRPr="00EC2317" w:rsidRDefault="007A1183" w:rsidP="008E337B">
            <w:pPr>
              <w:rPr>
                <w:lang w:val="en-GB"/>
              </w:rPr>
            </w:pPr>
            <w:r w:rsidRPr="00EC2317">
              <w:rPr>
                <w:lang w:val="en-GB"/>
              </w:rPr>
              <w:t>The standard deviation of the peptide’s abundance</w:t>
            </w:r>
            <w:r w:rsidR="004211BC">
              <w:rPr>
                <w:lang w:val="en-GB"/>
              </w:rPr>
              <w:t xml:space="preserve"> for a given study variable</w:t>
            </w:r>
            <w:r w:rsidRPr="00EC2317">
              <w:rPr>
                <w:lang w:val="en-GB"/>
              </w:rPr>
              <w:t xml:space="preserve">. </w:t>
            </w:r>
          </w:p>
        </w:tc>
      </w:tr>
      <w:tr w:rsidR="007A1183" w14:paraId="7AB500FA" w14:textId="77777777" w:rsidTr="009366E7">
        <w:tc>
          <w:tcPr>
            <w:tcW w:w="1617" w:type="dxa"/>
            <w:vAlign w:val="center"/>
          </w:tcPr>
          <w:p w14:paraId="6E340941" w14:textId="77777777" w:rsidR="007A1183" w:rsidRPr="00EC2317" w:rsidRDefault="007A1183" w:rsidP="007A1183">
            <w:pPr>
              <w:rPr>
                <w:b/>
                <w:lang w:val="en-GB"/>
              </w:rPr>
            </w:pPr>
            <w:r w:rsidRPr="00EC2317">
              <w:rPr>
                <w:b/>
                <w:lang w:val="en-GB"/>
              </w:rPr>
              <w:t>Type:</w:t>
            </w:r>
          </w:p>
        </w:tc>
        <w:tc>
          <w:tcPr>
            <w:tcW w:w="8571" w:type="dxa"/>
          </w:tcPr>
          <w:p w14:paraId="5D5400F1" w14:textId="77777777" w:rsidR="007A1183" w:rsidRPr="00EC2317" w:rsidRDefault="007A1183" w:rsidP="007A1183">
            <w:pPr>
              <w:rPr>
                <w:lang w:val="en-GB"/>
              </w:rPr>
            </w:pPr>
            <w:r w:rsidRPr="00EC2317">
              <w:rPr>
                <w:lang w:val="en-GB"/>
              </w:rPr>
              <w:t>Double</w:t>
            </w:r>
          </w:p>
        </w:tc>
      </w:tr>
      <w:tr w:rsidR="009366E7" w14:paraId="2614AD77" w14:textId="77777777" w:rsidTr="009366E7">
        <w:tc>
          <w:tcPr>
            <w:tcW w:w="1617" w:type="dxa"/>
            <w:vAlign w:val="center"/>
          </w:tcPr>
          <w:p w14:paraId="0CF37873"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204A40C2" w14:textId="77777777" w:rsidTr="004263CD">
              <w:tc>
                <w:tcPr>
                  <w:tcW w:w="0" w:type="auto"/>
                  <w:tcBorders>
                    <w:top w:val="nil"/>
                    <w:left w:val="nil"/>
                  </w:tcBorders>
                </w:tcPr>
                <w:p w14:paraId="7360908B" w14:textId="77777777" w:rsidR="009366E7" w:rsidRPr="00AB45A3" w:rsidRDefault="009366E7" w:rsidP="004263CD">
                  <w:pPr>
                    <w:jc w:val="center"/>
                    <w:rPr>
                      <w:sz w:val="16"/>
                      <w:szCs w:val="16"/>
                      <w:lang w:val="en-GB"/>
                    </w:rPr>
                  </w:pPr>
                </w:p>
              </w:tc>
              <w:tc>
                <w:tcPr>
                  <w:tcW w:w="0" w:type="auto"/>
                </w:tcPr>
                <w:p w14:paraId="5A960A3F"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49140680"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07C9D05" w14:textId="77777777" w:rsidTr="004263CD">
              <w:tc>
                <w:tcPr>
                  <w:tcW w:w="0" w:type="auto"/>
                </w:tcPr>
                <w:p w14:paraId="5BA3074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85BF0F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A38CF7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02401F0B" w14:textId="77777777" w:rsidTr="004263CD">
              <w:tc>
                <w:tcPr>
                  <w:tcW w:w="0" w:type="auto"/>
                </w:tcPr>
                <w:p w14:paraId="17A07B8C"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2B05C37"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2CE5FD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0F3A23D"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DA3F5AC" w14:textId="77777777" w:rsidR="00F27BEA" w:rsidRPr="00E92C27" w:rsidRDefault="00F27BEA" w:rsidP="007A1183">
            <w:pPr>
              <w:pStyle w:val="Code"/>
              <w:rPr>
                <w:rFonts w:cs="Courier New"/>
              </w:rPr>
            </w:pPr>
            <w:r w:rsidRPr="001419D1">
              <w:rPr>
                <w:rFonts w:ascii="Arial" w:hAnsi="Arial" w:cs="Arial"/>
                <w:sz w:val="18"/>
                <w:vertAlign w:val="superscript"/>
              </w:rPr>
              <w:t>2</w:t>
            </w:r>
            <w:r>
              <w:rPr>
                <w:rFonts w:ascii="Arial" w:hAnsi="Arial" w:cs="Arial"/>
              </w:rPr>
              <w:t xml:space="preserve">mandatory if </w:t>
            </w:r>
            <w:r w:rsidR="00EB09DB" w:rsidRPr="00EB09DB">
              <w:rPr>
                <w:rFonts w:ascii="Arial" w:hAnsi="Arial" w:cs="Arial"/>
                <w:lang w:val="en-US"/>
              </w:rPr>
              <w:t>peptide_abundance_study_variable</w:t>
            </w:r>
            <w:r>
              <w:rPr>
                <w:rFonts w:ascii="Arial" w:hAnsi="Arial" w:cs="Arial"/>
              </w:rPr>
              <w:t xml:space="preserve"> reported</w:t>
            </w:r>
          </w:p>
        </w:tc>
      </w:tr>
      <w:tr w:rsidR="009366E7" w14:paraId="2450FB13" w14:textId="77777777" w:rsidTr="009366E7">
        <w:tc>
          <w:tcPr>
            <w:tcW w:w="1617" w:type="dxa"/>
            <w:vAlign w:val="center"/>
          </w:tcPr>
          <w:p w14:paraId="024F69E1" w14:textId="77777777" w:rsidR="009366E7" w:rsidRPr="00EC2317" w:rsidRDefault="009366E7" w:rsidP="007A1183">
            <w:pPr>
              <w:rPr>
                <w:b/>
                <w:lang w:val="en-GB"/>
              </w:rPr>
            </w:pPr>
            <w:r w:rsidRPr="00EC2317">
              <w:rPr>
                <w:b/>
                <w:lang w:val="en-GB"/>
              </w:rPr>
              <w:t>Example:</w:t>
            </w:r>
          </w:p>
        </w:tc>
        <w:tc>
          <w:tcPr>
            <w:tcW w:w="8571" w:type="dxa"/>
          </w:tcPr>
          <w:p w14:paraId="3B9D8054"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w:t>
            </w:r>
            <w:r w:rsidR="005562FE" w:rsidRPr="00FC1CF4">
              <w:t>s</w:t>
            </w:r>
            <w:r w:rsidR="005562FE">
              <w:t>tudy_variable</w:t>
            </w:r>
            <w:r w:rsidR="005562FE" w:rsidRPr="00E92C27" w:rsidDel="005562FE">
              <w:rPr>
                <w:rFonts w:cs="Courier New"/>
              </w:rPr>
              <w:t xml:space="preserve"> </w:t>
            </w:r>
            <w:r w:rsidRPr="00E92C27">
              <w:rPr>
                <w:rFonts w:cs="Courier New"/>
              </w:rPr>
              <w:t>[1]  peptide_abundance_stdev_</w:t>
            </w:r>
            <w:r w:rsidR="005562FE" w:rsidRPr="00FC1CF4">
              <w:t>s</w:t>
            </w:r>
            <w:r w:rsidR="005562FE">
              <w:t>tudy_variable</w:t>
            </w:r>
            <w:r w:rsidRPr="00E92C27">
              <w:rPr>
                <w:rFonts w:cs="Courier New"/>
              </w:rPr>
              <w:t>[1] …</w:t>
            </w:r>
            <w:r w:rsidRPr="00E92C27">
              <w:rPr>
                <w:rFonts w:cs="Courier New"/>
              </w:rPr>
              <w:br/>
              <w:t>PEP  KVPQVSTPTLVEVSR    …  0.4                       0.2                            …</w:t>
            </w:r>
          </w:p>
        </w:tc>
      </w:tr>
    </w:tbl>
    <w:p w14:paraId="51BCC93D" w14:textId="77777777" w:rsidR="007A1183" w:rsidRDefault="007A1183" w:rsidP="007A1183">
      <w:pPr>
        <w:pStyle w:val="Heading3"/>
        <w:rPr>
          <w:lang w:val="en-GB"/>
        </w:rPr>
      </w:pPr>
      <w:r w:rsidRPr="001C17A7">
        <w:rPr>
          <w:lang w:val="en-GB"/>
        </w:rPr>
        <w:t>peptide_abundance_std_error_</w:t>
      </w:r>
      <w:r w:rsidR="005562FE" w:rsidRPr="00FC1CF4">
        <w:rPr>
          <w:lang w:val="en-GB"/>
        </w:rPr>
        <w:t>s</w:t>
      </w:r>
      <w:r w:rsidR="005562FE">
        <w:rPr>
          <w:lang w:val="en-GB"/>
        </w:rPr>
        <w:t>tudy_variable</w:t>
      </w:r>
      <w:r w:rsidRPr="001C17A7">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059A202" w14:textId="77777777">
        <w:tc>
          <w:tcPr>
            <w:tcW w:w="1617" w:type="dxa"/>
            <w:vAlign w:val="center"/>
          </w:tcPr>
          <w:p w14:paraId="528111FC" w14:textId="77777777" w:rsidR="007A1183" w:rsidRPr="00EC2317" w:rsidRDefault="007A1183" w:rsidP="007A1183">
            <w:pPr>
              <w:rPr>
                <w:b/>
                <w:lang w:val="en-GB"/>
              </w:rPr>
            </w:pPr>
            <w:r w:rsidRPr="00EC2317">
              <w:rPr>
                <w:b/>
                <w:lang w:val="en-GB"/>
              </w:rPr>
              <w:t>Description:</w:t>
            </w:r>
          </w:p>
        </w:tc>
        <w:tc>
          <w:tcPr>
            <w:tcW w:w="8571" w:type="dxa"/>
          </w:tcPr>
          <w:p w14:paraId="3C9BCECF" w14:textId="77777777" w:rsidR="007A1183" w:rsidRPr="00EC2317" w:rsidRDefault="007A1183" w:rsidP="008E337B">
            <w:pPr>
              <w:rPr>
                <w:lang w:val="en-GB"/>
              </w:rPr>
            </w:pPr>
            <w:r w:rsidRPr="00EC2317">
              <w:rPr>
                <w:lang w:val="en-GB"/>
              </w:rPr>
              <w:t>The standard error of the peptide’s abundance</w:t>
            </w:r>
            <w:r w:rsidR="002223FD">
              <w:rPr>
                <w:lang w:val="en-GB"/>
              </w:rPr>
              <w:t xml:space="preserve"> for a given study variable</w:t>
            </w:r>
            <w:r w:rsidR="002223FD" w:rsidRPr="00EC2317">
              <w:rPr>
                <w:lang w:val="en-GB"/>
              </w:rPr>
              <w:t>.</w:t>
            </w:r>
          </w:p>
        </w:tc>
      </w:tr>
      <w:tr w:rsidR="007A1183" w14:paraId="16E4014C" w14:textId="77777777">
        <w:tc>
          <w:tcPr>
            <w:tcW w:w="1617" w:type="dxa"/>
            <w:vAlign w:val="center"/>
          </w:tcPr>
          <w:p w14:paraId="49A8F327" w14:textId="77777777" w:rsidR="007A1183" w:rsidRPr="00EC2317" w:rsidRDefault="007A1183" w:rsidP="007A1183">
            <w:pPr>
              <w:rPr>
                <w:b/>
                <w:lang w:val="en-GB"/>
              </w:rPr>
            </w:pPr>
            <w:r w:rsidRPr="00EC2317">
              <w:rPr>
                <w:b/>
                <w:lang w:val="en-GB"/>
              </w:rPr>
              <w:t>Type:</w:t>
            </w:r>
          </w:p>
        </w:tc>
        <w:tc>
          <w:tcPr>
            <w:tcW w:w="8571" w:type="dxa"/>
          </w:tcPr>
          <w:p w14:paraId="7185037F" w14:textId="77777777" w:rsidR="007A1183" w:rsidRPr="00EC2317" w:rsidRDefault="007A1183" w:rsidP="007A1183">
            <w:pPr>
              <w:rPr>
                <w:lang w:val="en-GB"/>
              </w:rPr>
            </w:pPr>
            <w:r w:rsidRPr="00EC2317">
              <w:rPr>
                <w:lang w:val="en-GB"/>
              </w:rPr>
              <w:t>Double</w:t>
            </w:r>
          </w:p>
        </w:tc>
      </w:tr>
      <w:tr w:rsidR="009366E7" w14:paraId="4E7FCF0F" w14:textId="77777777">
        <w:tc>
          <w:tcPr>
            <w:tcW w:w="1617" w:type="dxa"/>
            <w:vAlign w:val="center"/>
          </w:tcPr>
          <w:p w14:paraId="44127249"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1EC5BDCE" w14:textId="77777777" w:rsidTr="004263CD">
              <w:tc>
                <w:tcPr>
                  <w:tcW w:w="0" w:type="auto"/>
                  <w:tcBorders>
                    <w:top w:val="nil"/>
                    <w:left w:val="nil"/>
                  </w:tcBorders>
                </w:tcPr>
                <w:p w14:paraId="12B744C5" w14:textId="77777777" w:rsidR="009366E7" w:rsidRPr="00AB45A3" w:rsidRDefault="009366E7" w:rsidP="004263CD">
                  <w:pPr>
                    <w:jc w:val="center"/>
                    <w:rPr>
                      <w:sz w:val="16"/>
                      <w:szCs w:val="16"/>
                      <w:lang w:val="en-GB"/>
                    </w:rPr>
                  </w:pPr>
                </w:p>
              </w:tc>
              <w:tc>
                <w:tcPr>
                  <w:tcW w:w="0" w:type="auto"/>
                </w:tcPr>
                <w:p w14:paraId="1BD602C6"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7C352B29"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0FD51B52" w14:textId="77777777" w:rsidTr="004263CD">
              <w:tc>
                <w:tcPr>
                  <w:tcW w:w="0" w:type="auto"/>
                </w:tcPr>
                <w:p w14:paraId="230F4FB2"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D711A8F"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714B0F3"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262B35CC" w14:textId="77777777" w:rsidTr="004263CD">
              <w:tc>
                <w:tcPr>
                  <w:tcW w:w="0" w:type="auto"/>
                </w:tcPr>
                <w:p w14:paraId="7D85BF60"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F0BB49F"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c>
                <w:tcPr>
                  <w:tcW w:w="0" w:type="auto"/>
                </w:tcPr>
                <w:p w14:paraId="4F1CFD38"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r>
          </w:tbl>
          <w:p w14:paraId="62BB8E87"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5057AC74" w14:textId="77777777" w:rsidR="00F27BEA" w:rsidRPr="00E92C27" w:rsidRDefault="00EB09DB" w:rsidP="007A1183">
            <w:pPr>
              <w:pStyle w:val="Code"/>
              <w:rPr>
                <w:rFonts w:cs="Courier New"/>
              </w:rPr>
            </w:pPr>
            <w:r w:rsidRPr="007465C4">
              <w:rPr>
                <w:rFonts w:ascii="Arial" w:hAnsi="Arial" w:cs="Arial"/>
                <w:vertAlign w:val="superscript"/>
              </w:rPr>
              <w:t>2</w:t>
            </w:r>
            <w:r>
              <w:rPr>
                <w:rFonts w:ascii="Arial" w:hAnsi="Arial" w:cs="Arial"/>
              </w:rPr>
              <w:t xml:space="preserve">mandatory if </w:t>
            </w:r>
            <w:r w:rsidRPr="00EB09DB">
              <w:rPr>
                <w:rFonts w:ascii="Arial" w:hAnsi="Arial" w:cs="Arial"/>
                <w:lang w:val="en-US"/>
              </w:rPr>
              <w:t>peptide_abundance_study_variable</w:t>
            </w:r>
            <w:r>
              <w:rPr>
                <w:rFonts w:ascii="Arial" w:hAnsi="Arial" w:cs="Arial"/>
              </w:rPr>
              <w:t xml:space="preserve"> reported</w:t>
            </w:r>
          </w:p>
        </w:tc>
      </w:tr>
      <w:tr w:rsidR="009366E7" w14:paraId="061969F5" w14:textId="77777777">
        <w:tc>
          <w:tcPr>
            <w:tcW w:w="1617" w:type="dxa"/>
            <w:vAlign w:val="center"/>
          </w:tcPr>
          <w:p w14:paraId="18374207" w14:textId="77777777" w:rsidR="009366E7" w:rsidRPr="00EC2317" w:rsidRDefault="009366E7" w:rsidP="007A1183">
            <w:pPr>
              <w:rPr>
                <w:b/>
                <w:lang w:val="en-GB"/>
              </w:rPr>
            </w:pPr>
            <w:r w:rsidRPr="00EC2317">
              <w:rPr>
                <w:b/>
                <w:lang w:val="en-GB"/>
              </w:rPr>
              <w:t>Example:</w:t>
            </w:r>
          </w:p>
        </w:tc>
        <w:tc>
          <w:tcPr>
            <w:tcW w:w="8571" w:type="dxa"/>
          </w:tcPr>
          <w:p w14:paraId="1AECB646"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s</w:t>
            </w:r>
            <w:r w:rsidR="005562FE">
              <w:rPr>
                <w:rFonts w:cs="Courier New"/>
              </w:rPr>
              <w:t>tudy_variable</w:t>
            </w:r>
            <w:r w:rsidRPr="00E92C27">
              <w:rPr>
                <w:rFonts w:cs="Courier New"/>
              </w:rPr>
              <w:t>[1] … peptide_abundance_std_error_</w:t>
            </w:r>
            <w:r w:rsidR="005562FE">
              <w:rPr>
                <w:rFonts w:cs="Courier New"/>
              </w:rPr>
              <w:t>study_variable</w:t>
            </w:r>
            <w:r w:rsidRPr="00E92C27">
              <w:rPr>
                <w:rFonts w:cs="Courier New"/>
              </w:rPr>
              <w:t>[1] …</w:t>
            </w:r>
            <w:r w:rsidRPr="00E92C27">
              <w:rPr>
                <w:rFonts w:cs="Courier New"/>
              </w:rPr>
              <w:br/>
              <w:t>PEP  KVPQVSTPTLVEVSR …  0.4                      … 0.2                                …</w:t>
            </w:r>
          </w:p>
        </w:tc>
      </w:tr>
    </w:tbl>
    <w:p w14:paraId="18029D45"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A160E" w14:paraId="338CC650" w14:textId="77777777" w:rsidTr="00DA6B7F">
        <w:tc>
          <w:tcPr>
            <w:tcW w:w="1617" w:type="dxa"/>
            <w:vAlign w:val="center"/>
          </w:tcPr>
          <w:p w14:paraId="37581B8F" w14:textId="77777777" w:rsidR="006A160E" w:rsidRPr="00EC2317" w:rsidRDefault="006A160E" w:rsidP="006A2BC1">
            <w:pPr>
              <w:rPr>
                <w:b/>
                <w:lang w:val="en-GB"/>
              </w:rPr>
            </w:pPr>
            <w:r w:rsidRPr="00EC2317">
              <w:rPr>
                <w:b/>
                <w:lang w:val="en-GB"/>
              </w:rPr>
              <w:t>Description:</w:t>
            </w:r>
          </w:p>
        </w:tc>
        <w:tc>
          <w:tcPr>
            <w:tcW w:w="8571" w:type="dxa"/>
          </w:tcPr>
          <w:p w14:paraId="4A261F54" w14:textId="77777777" w:rsidR="006A160E" w:rsidRPr="00EC2317" w:rsidRDefault="006A160E" w:rsidP="00747FF0">
            <w:pPr>
              <w:rPr>
                <w:lang w:val="en-GB"/>
              </w:rPr>
            </w:pPr>
            <w:r w:rsidRPr="00EC2317">
              <w:rPr>
                <w:lang w:val="en-GB"/>
              </w:rPr>
              <w:t>Additional columns can be</w:t>
            </w:r>
            <w:r w:rsidR="00E32BB9">
              <w:rPr>
                <w:lang w:val="en-GB"/>
              </w:rPr>
              <w:t xml:space="preserve"> added to the end of the peptide</w:t>
            </w:r>
            <w:r w:rsidRPr="00EC2317">
              <w:rPr>
                <w:lang w:val="en-GB"/>
              </w:rPr>
              <w:t xml:space="preserve">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w:t>
            </w:r>
            <w:r w:rsidR="00E47462">
              <w:rPr>
                <w:lang w:val="en-GB"/>
              </w:rPr>
              <w:t xml:space="preserve"> (if the value relates to </w:t>
            </w:r>
            <w:r>
              <w:rPr>
                <w:lang w:val="en-GB"/>
              </w:rPr>
              <w:t>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sidR="001C7440">
              <w:rPr>
                <w:lang w:val="en-GB"/>
              </w:rPr>
              <w:t>{</w:t>
            </w:r>
            <w:r w:rsidR="00747FF0">
              <w:rPr>
                <w:lang w:val="en-GB"/>
              </w:rPr>
              <w:t>identifier</w:t>
            </w:r>
            <w:r w:rsidR="001C7440">
              <w:rPr>
                <w:lang w:val="en-GB"/>
              </w:rPr>
              <w:t>}</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6A160E" w14:paraId="1E7817AE" w14:textId="77777777" w:rsidTr="00DA6B7F">
        <w:tc>
          <w:tcPr>
            <w:tcW w:w="1617" w:type="dxa"/>
            <w:vAlign w:val="center"/>
          </w:tcPr>
          <w:p w14:paraId="3AA0BB03" w14:textId="77777777" w:rsidR="006A160E" w:rsidRPr="00EC2317" w:rsidRDefault="006A160E" w:rsidP="006A2BC1">
            <w:pPr>
              <w:rPr>
                <w:b/>
                <w:lang w:val="en-GB"/>
              </w:rPr>
            </w:pPr>
            <w:r w:rsidRPr="00EC2317">
              <w:rPr>
                <w:b/>
                <w:lang w:val="en-GB"/>
              </w:rPr>
              <w:t>Type:</w:t>
            </w:r>
          </w:p>
        </w:tc>
        <w:tc>
          <w:tcPr>
            <w:tcW w:w="8571" w:type="dxa"/>
          </w:tcPr>
          <w:p w14:paraId="433334A9" w14:textId="77777777" w:rsidR="006A160E" w:rsidRPr="00EC2317" w:rsidRDefault="006A160E" w:rsidP="006A2BC1">
            <w:pPr>
              <w:rPr>
                <w:lang w:val="en-GB"/>
              </w:rPr>
            </w:pPr>
            <w:r w:rsidRPr="00EC2317">
              <w:rPr>
                <w:lang w:val="en-GB"/>
              </w:rPr>
              <w:t>Column</w:t>
            </w:r>
          </w:p>
        </w:tc>
      </w:tr>
      <w:tr w:rsidR="00DA6B7F" w14:paraId="49B05825" w14:textId="77777777" w:rsidTr="00DA6B7F">
        <w:tc>
          <w:tcPr>
            <w:tcW w:w="1617" w:type="dxa"/>
            <w:vAlign w:val="center"/>
          </w:tcPr>
          <w:p w14:paraId="0031315A" w14:textId="77777777" w:rsidR="00DA6B7F" w:rsidRPr="00EC2317" w:rsidRDefault="00DA6B7F" w:rsidP="006A2BC1">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A6B7F" w:rsidRPr="00AB45A3" w14:paraId="06765AAE" w14:textId="77777777" w:rsidTr="004263CD">
              <w:tc>
                <w:tcPr>
                  <w:tcW w:w="0" w:type="auto"/>
                  <w:tcBorders>
                    <w:top w:val="nil"/>
                    <w:left w:val="nil"/>
                  </w:tcBorders>
                </w:tcPr>
                <w:p w14:paraId="7A3EF394" w14:textId="77777777" w:rsidR="00DA6B7F" w:rsidRPr="00AB45A3" w:rsidRDefault="00DA6B7F" w:rsidP="004263CD">
                  <w:pPr>
                    <w:jc w:val="center"/>
                    <w:rPr>
                      <w:sz w:val="16"/>
                      <w:szCs w:val="16"/>
                      <w:lang w:val="en-GB"/>
                    </w:rPr>
                  </w:pPr>
                </w:p>
              </w:tc>
              <w:tc>
                <w:tcPr>
                  <w:tcW w:w="0" w:type="auto"/>
                </w:tcPr>
                <w:p w14:paraId="5C136336" w14:textId="77777777" w:rsidR="00DA6B7F" w:rsidRPr="00AB45A3" w:rsidRDefault="00DA6B7F" w:rsidP="004263CD">
                  <w:pPr>
                    <w:jc w:val="center"/>
                    <w:rPr>
                      <w:sz w:val="16"/>
                      <w:szCs w:val="16"/>
                      <w:lang w:val="en-GB"/>
                    </w:rPr>
                  </w:pPr>
                  <w:r w:rsidRPr="00AB45A3">
                    <w:rPr>
                      <w:sz w:val="16"/>
                      <w:szCs w:val="16"/>
                      <w:lang w:val="en-GB"/>
                    </w:rPr>
                    <w:t>Summary</w:t>
                  </w:r>
                </w:p>
              </w:tc>
              <w:tc>
                <w:tcPr>
                  <w:tcW w:w="0" w:type="auto"/>
                </w:tcPr>
                <w:p w14:paraId="6ED1ECCD" w14:textId="77777777" w:rsidR="00DA6B7F" w:rsidRPr="00AB45A3" w:rsidRDefault="00DA6B7F" w:rsidP="004263CD">
                  <w:pPr>
                    <w:jc w:val="center"/>
                    <w:rPr>
                      <w:sz w:val="16"/>
                      <w:szCs w:val="16"/>
                      <w:lang w:val="en-GB"/>
                    </w:rPr>
                  </w:pPr>
                  <w:r w:rsidRPr="00AB45A3">
                    <w:rPr>
                      <w:sz w:val="16"/>
                      <w:szCs w:val="16"/>
                      <w:lang w:val="en-GB"/>
                    </w:rPr>
                    <w:t>Complete</w:t>
                  </w:r>
                </w:p>
              </w:tc>
            </w:tr>
            <w:tr w:rsidR="00DA6B7F" w:rsidRPr="00AB45A3" w14:paraId="38173DE5" w14:textId="77777777" w:rsidTr="004263CD">
              <w:tc>
                <w:tcPr>
                  <w:tcW w:w="0" w:type="auto"/>
                </w:tcPr>
                <w:p w14:paraId="05816F66" w14:textId="77777777" w:rsidR="00DA6B7F" w:rsidRPr="00AB45A3" w:rsidRDefault="00DA6B7F" w:rsidP="004263CD">
                  <w:pPr>
                    <w:rPr>
                      <w:sz w:val="16"/>
                      <w:szCs w:val="16"/>
                      <w:lang w:val="en-GB"/>
                    </w:rPr>
                  </w:pPr>
                  <w:r w:rsidRPr="00AB45A3">
                    <w:rPr>
                      <w:sz w:val="16"/>
                      <w:szCs w:val="16"/>
                      <w:lang w:val="en-GB"/>
                    </w:rPr>
                    <w:t>Quantification</w:t>
                  </w:r>
                </w:p>
              </w:tc>
              <w:tc>
                <w:tcPr>
                  <w:tcW w:w="0" w:type="auto"/>
                </w:tcPr>
                <w:p w14:paraId="519B59A5" w14:textId="77777777" w:rsidR="00DA6B7F" w:rsidRPr="00AB45A3" w:rsidRDefault="00DA6B7F" w:rsidP="004263CD">
                  <w:pPr>
                    <w:jc w:val="center"/>
                    <w:rPr>
                      <w:sz w:val="16"/>
                      <w:szCs w:val="16"/>
                      <w:lang w:val="en-GB"/>
                    </w:rPr>
                  </w:pPr>
                </w:p>
              </w:tc>
              <w:tc>
                <w:tcPr>
                  <w:tcW w:w="0" w:type="auto"/>
                </w:tcPr>
                <w:p w14:paraId="4FCAF49E" w14:textId="77777777" w:rsidR="00DA6B7F" w:rsidRPr="00AB45A3" w:rsidRDefault="00DA6B7F" w:rsidP="004263CD">
                  <w:pPr>
                    <w:jc w:val="center"/>
                    <w:rPr>
                      <w:sz w:val="16"/>
                      <w:szCs w:val="16"/>
                      <w:lang w:val="en-GB"/>
                    </w:rPr>
                  </w:pPr>
                </w:p>
              </w:tc>
            </w:tr>
            <w:tr w:rsidR="00DA6B7F" w:rsidRPr="00AB45A3" w14:paraId="6E3B611E" w14:textId="77777777" w:rsidTr="004263CD">
              <w:tc>
                <w:tcPr>
                  <w:tcW w:w="0" w:type="auto"/>
                </w:tcPr>
                <w:p w14:paraId="6EAE54A1" w14:textId="77777777" w:rsidR="00DA6B7F" w:rsidRPr="00AB45A3" w:rsidRDefault="00DA6B7F" w:rsidP="004263CD">
                  <w:pPr>
                    <w:rPr>
                      <w:sz w:val="16"/>
                      <w:szCs w:val="16"/>
                      <w:lang w:val="en-GB"/>
                    </w:rPr>
                  </w:pPr>
                  <w:r w:rsidRPr="00AB45A3">
                    <w:rPr>
                      <w:sz w:val="16"/>
                      <w:szCs w:val="16"/>
                      <w:lang w:val="en-GB"/>
                    </w:rPr>
                    <w:t>Identification</w:t>
                  </w:r>
                </w:p>
              </w:tc>
              <w:tc>
                <w:tcPr>
                  <w:tcW w:w="0" w:type="auto"/>
                </w:tcPr>
                <w:p w14:paraId="30F1878B"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3CE9BE6E"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r>
          </w:tbl>
          <w:p w14:paraId="7709AFF6" w14:textId="77777777" w:rsidR="00DA6B7F" w:rsidRPr="00E92C27" w:rsidRDefault="00DA6B7F"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DA6B7F" w14:paraId="79FFC63D" w14:textId="77777777" w:rsidTr="00DA6B7F">
        <w:tc>
          <w:tcPr>
            <w:tcW w:w="1617" w:type="dxa"/>
            <w:vAlign w:val="center"/>
          </w:tcPr>
          <w:p w14:paraId="0D324CF3" w14:textId="77777777" w:rsidR="00DA6B7F" w:rsidRPr="00EC2317" w:rsidRDefault="00DA6B7F" w:rsidP="006A2BC1">
            <w:pPr>
              <w:rPr>
                <w:b/>
                <w:lang w:val="en-GB"/>
              </w:rPr>
            </w:pPr>
            <w:r w:rsidRPr="00EC2317">
              <w:rPr>
                <w:b/>
                <w:lang w:val="en-GB"/>
              </w:rPr>
              <w:t>Example:</w:t>
            </w:r>
          </w:p>
        </w:tc>
        <w:tc>
          <w:tcPr>
            <w:tcW w:w="8571" w:type="dxa"/>
          </w:tcPr>
          <w:p w14:paraId="5DBEC105" w14:textId="77777777" w:rsidR="00DA6B7F" w:rsidRPr="00E92C27" w:rsidRDefault="00DA6B7F" w:rsidP="006A2BC1">
            <w:pPr>
              <w:pStyle w:val="Code"/>
              <w:rPr>
                <w:rFonts w:cs="Courier New"/>
              </w:rPr>
            </w:pPr>
            <w:r w:rsidRPr="00E92C27">
              <w:rPr>
                <w:rFonts w:cs="Courier New"/>
              </w:rPr>
              <w:t>PRT  accession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PRH  P12345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646501CD" w14:textId="77777777" w:rsidR="00545E5E" w:rsidRDefault="00545E5E" w:rsidP="007A1183">
      <w:pPr>
        <w:pStyle w:val="Heading2"/>
        <w:rPr>
          <w:lang w:val="en-GB"/>
        </w:rPr>
      </w:pPr>
      <w:bookmarkStart w:id="157" w:name="_Toc356304554"/>
      <w:bookmarkStart w:id="158" w:name="_Toc356304648"/>
      <w:bookmarkStart w:id="159" w:name="_Toc359328081"/>
      <w:bookmarkStart w:id="160" w:name="_Toc359328180"/>
      <w:bookmarkStart w:id="161" w:name="_Toc264879027"/>
      <w:bookmarkEnd w:id="157"/>
      <w:bookmarkEnd w:id="158"/>
      <w:bookmarkEnd w:id="159"/>
      <w:bookmarkEnd w:id="160"/>
      <w:r>
        <w:rPr>
          <w:lang w:val="en-GB"/>
        </w:rPr>
        <w:t>PSM Section</w:t>
      </w:r>
      <w:bookmarkEnd w:id="161"/>
    </w:p>
    <w:p w14:paraId="12030831" w14:textId="77777777" w:rsidR="00D959A2" w:rsidRDefault="00545E5E" w:rsidP="007E40A6">
      <w:pPr>
        <w:pStyle w:val="nobreak"/>
        <w:rPr>
          <w:lang w:val="en-GB"/>
        </w:rPr>
      </w:pPr>
      <w:r>
        <w:rPr>
          <w:lang w:val="en-GB"/>
        </w:rPr>
        <w:t xml:space="preserve">The PSM section is table-based. The </w:t>
      </w:r>
      <w:r w:rsidR="002C52BE">
        <w:rPr>
          <w:lang w:val="en-GB"/>
        </w:rPr>
        <w:t xml:space="preserve">PSM </w:t>
      </w:r>
      <w:r>
        <w:rPr>
          <w:lang w:val="en-GB"/>
        </w:rPr>
        <w:t xml:space="preserve">section MUST always come after the metadata section, peptide section and or protein section if they are present in the file. All table columns MUST be </w:t>
      </w:r>
      <w:r w:rsidR="007E40A6">
        <w:rPr>
          <w:lang w:val="en-GB"/>
        </w:rPr>
        <w:t>t</w:t>
      </w:r>
      <w:r>
        <w:rPr>
          <w:lang w:val="en-GB"/>
        </w:rPr>
        <w:t xml:space="preserve">ab separated. </w:t>
      </w:r>
      <w:r w:rsidR="007E40A6">
        <w:rPr>
          <w:lang w:val="en-GB"/>
        </w:rPr>
        <w:t>Missing values MUST be reported using “null”. Most columns are mandatory. The order of columns is not specified although for ease of human interpretation, it is RECOMMENDED to follow the order specified below.</w:t>
      </w:r>
    </w:p>
    <w:p w14:paraId="195DF6CD" w14:textId="77777777" w:rsidR="00545E5E" w:rsidRDefault="00545E5E" w:rsidP="00545E5E">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D9A2D85" w14:textId="77777777">
        <w:tc>
          <w:tcPr>
            <w:tcW w:w="1617" w:type="dxa"/>
            <w:vAlign w:val="center"/>
          </w:tcPr>
          <w:p w14:paraId="44D1D663" w14:textId="77777777" w:rsidR="00545E5E" w:rsidRPr="00EC2317" w:rsidRDefault="00545E5E" w:rsidP="006A2BC1">
            <w:pPr>
              <w:rPr>
                <w:b/>
                <w:lang w:val="en-GB"/>
              </w:rPr>
            </w:pPr>
            <w:r w:rsidRPr="00EC2317">
              <w:rPr>
                <w:b/>
                <w:lang w:val="en-GB"/>
              </w:rPr>
              <w:t>Description:</w:t>
            </w:r>
          </w:p>
        </w:tc>
        <w:tc>
          <w:tcPr>
            <w:tcW w:w="8571" w:type="dxa"/>
          </w:tcPr>
          <w:p w14:paraId="411A6B7B" w14:textId="77777777" w:rsidR="00545E5E" w:rsidRPr="00EC2317" w:rsidRDefault="00545E5E" w:rsidP="006A2BC1">
            <w:pPr>
              <w:rPr>
                <w:lang w:val="en-GB"/>
              </w:rPr>
            </w:pPr>
            <w:r w:rsidRPr="00EC2317">
              <w:rPr>
                <w:lang w:val="en-GB"/>
              </w:rPr>
              <w:t>The peptide's sequence</w:t>
            </w:r>
            <w:r w:rsidR="00C72BE2">
              <w:rPr>
                <w:lang w:val="en-GB"/>
              </w:rPr>
              <w:t xml:space="preserve"> corresponding to the PSM</w:t>
            </w:r>
            <w:r w:rsidRPr="00EC2317">
              <w:rPr>
                <w:lang w:val="en-GB"/>
              </w:rPr>
              <w:t xml:space="preserve"> </w:t>
            </w:r>
          </w:p>
        </w:tc>
      </w:tr>
      <w:tr w:rsidR="00545E5E" w14:paraId="0C5BC171" w14:textId="77777777">
        <w:tc>
          <w:tcPr>
            <w:tcW w:w="1617" w:type="dxa"/>
            <w:vAlign w:val="center"/>
          </w:tcPr>
          <w:p w14:paraId="0ED10702" w14:textId="77777777" w:rsidR="00545E5E" w:rsidRPr="00EC2317" w:rsidRDefault="00545E5E" w:rsidP="006A2BC1">
            <w:pPr>
              <w:rPr>
                <w:b/>
                <w:lang w:val="en-GB"/>
              </w:rPr>
            </w:pPr>
            <w:r w:rsidRPr="00EC2317">
              <w:rPr>
                <w:b/>
                <w:lang w:val="en-GB"/>
              </w:rPr>
              <w:t>Type:</w:t>
            </w:r>
          </w:p>
        </w:tc>
        <w:tc>
          <w:tcPr>
            <w:tcW w:w="8571" w:type="dxa"/>
          </w:tcPr>
          <w:p w14:paraId="04069A58" w14:textId="77777777" w:rsidR="00545E5E" w:rsidRPr="00EC2317" w:rsidRDefault="00545E5E" w:rsidP="006A2BC1">
            <w:pPr>
              <w:rPr>
                <w:lang w:val="en-GB"/>
              </w:rPr>
            </w:pPr>
            <w:r w:rsidRPr="00EC2317">
              <w:rPr>
                <w:lang w:val="en-GB"/>
              </w:rPr>
              <w:t>String</w:t>
            </w:r>
          </w:p>
        </w:tc>
      </w:tr>
      <w:tr w:rsidR="00E62C59" w14:paraId="5710C136" w14:textId="77777777">
        <w:tc>
          <w:tcPr>
            <w:tcW w:w="1617" w:type="dxa"/>
            <w:vAlign w:val="center"/>
          </w:tcPr>
          <w:p w14:paraId="3718CA9E"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41F47F86" w14:textId="77777777" w:rsidTr="004263CD">
              <w:tc>
                <w:tcPr>
                  <w:tcW w:w="0" w:type="auto"/>
                  <w:tcBorders>
                    <w:top w:val="nil"/>
                    <w:left w:val="nil"/>
                  </w:tcBorders>
                </w:tcPr>
                <w:p w14:paraId="4D21DC93" w14:textId="77777777" w:rsidR="00E62C59" w:rsidRPr="00AB45A3" w:rsidRDefault="00E62C59" w:rsidP="004263CD">
                  <w:pPr>
                    <w:jc w:val="center"/>
                    <w:rPr>
                      <w:sz w:val="16"/>
                      <w:szCs w:val="16"/>
                      <w:lang w:val="en-GB"/>
                    </w:rPr>
                  </w:pPr>
                </w:p>
              </w:tc>
              <w:tc>
                <w:tcPr>
                  <w:tcW w:w="0" w:type="auto"/>
                </w:tcPr>
                <w:p w14:paraId="2717D0B1"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57ADCF3F"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7AD8FA67" w14:textId="77777777" w:rsidTr="004263CD">
              <w:tc>
                <w:tcPr>
                  <w:tcW w:w="0" w:type="auto"/>
                </w:tcPr>
                <w:p w14:paraId="5BCD1723"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FD834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9A2851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3D20534" w14:textId="77777777" w:rsidTr="004263CD">
              <w:tc>
                <w:tcPr>
                  <w:tcW w:w="0" w:type="auto"/>
                </w:tcPr>
                <w:p w14:paraId="710B37F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66E734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648D9A2" w14:textId="77777777" w:rsidR="007E40A6" w:rsidRPr="00AB45A3" w:rsidRDefault="007E40A6" w:rsidP="004263CD">
                  <w:pPr>
                    <w:jc w:val="center"/>
                    <w:rPr>
                      <w:sz w:val="16"/>
                      <w:szCs w:val="16"/>
                      <w:lang w:val="en-GB"/>
                    </w:rPr>
                  </w:pPr>
                  <w:r>
                    <w:rPr>
                      <w:sz w:val="16"/>
                      <w:szCs w:val="16"/>
                      <w:lang w:val="en-GB"/>
                    </w:rPr>
                    <w:sym w:font="Wingdings" w:char="F0FC"/>
                  </w:r>
                </w:p>
              </w:tc>
            </w:tr>
          </w:tbl>
          <w:p w14:paraId="7B1E5E33" w14:textId="77777777" w:rsidR="00E62C59" w:rsidRDefault="00E62C59" w:rsidP="006A2BC1">
            <w:pPr>
              <w:pStyle w:val="Code"/>
              <w:rPr>
                <w:rFonts w:cs="Courier New"/>
              </w:rPr>
            </w:pPr>
          </w:p>
        </w:tc>
      </w:tr>
      <w:tr w:rsidR="00E62C59" w14:paraId="61287F80" w14:textId="77777777">
        <w:tc>
          <w:tcPr>
            <w:tcW w:w="1617" w:type="dxa"/>
            <w:vAlign w:val="center"/>
          </w:tcPr>
          <w:p w14:paraId="38D12A08" w14:textId="77777777" w:rsidR="00E62C59" w:rsidRPr="00EC2317" w:rsidRDefault="00E62C59" w:rsidP="006A2BC1">
            <w:pPr>
              <w:rPr>
                <w:b/>
                <w:lang w:val="en-GB"/>
              </w:rPr>
            </w:pPr>
            <w:r w:rsidRPr="00EC2317">
              <w:rPr>
                <w:b/>
                <w:lang w:val="en-GB"/>
              </w:rPr>
              <w:t>Example:</w:t>
            </w:r>
          </w:p>
        </w:tc>
        <w:tc>
          <w:tcPr>
            <w:tcW w:w="8571" w:type="dxa"/>
          </w:tcPr>
          <w:p w14:paraId="4B464095" w14:textId="77777777" w:rsidR="00E62C59" w:rsidRPr="00E92C27" w:rsidRDefault="00E62C59" w:rsidP="006A2BC1">
            <w:pPr>
              <w:pStyle w:val="Code"/>
              <w:rPr>
                <w:rFonts w:cs="Courier New"/>
              </w:rPr>
            </w:pPr>
            <w:r>
              <w:rPr>
                <w:rFonts w:cs="Courier New"/>
              </w:rPr>
              <w:t>PS</w:t>
            </w:r>
            <w:r w:rsidRPr="00E92C27">
              <w:rPr>
                <w:rFonts w:cs="Courier New"/>
              </w:rPr>
              <w:t>H  sequence                    …</w:t>
            </w:r>
            <w:r w:rsidRPr="00E92C27">
              <w:rPr>
                <w:rFonts w:cs="Courier New"/>
              </w:rPr>
              <w:br/>
            </w:r>
            <w:r>
              <w:rPr>
                <w:rFonts w:cs="Courier New"/>
              </w:rPr>
              <w:t>PSM</w:t>
            </w:r>
            <w:r w:rsidRPr="00E92C27">
              <w:rPr>
                <w:rFonts w:cs="Courier New"/>
              </w:rPr>
              <w:t xml:space="preserve">  K</w:t>
            </w:r>
            <w:r>
              <w:rPr>
                <w:rFonts w:cs="Courier New"/>
              </w:rPr>
              <w:t>VPQVSTPTLVEVSR             …</w:t>
            </w:r>
            <w:r>
              <w:rPr>
                <w:rFonts w:cs="Courier New"/>
              </w:rPr>
              <w:br/>
              <w:t>PSM</w:t>
            </w:r>
            <w:r w:rsidRPr="00E92C27">
              <w:rPr>
                <w:rFonts w:cs="Courier New"/>
              </w:rPr>
              <w:t xml:space="preserve">  EIEILACEIR …</w:t>
            </w:r>
          </w:p>
        </w:tc>
      </w:tr>
    </w:tbl>
    <w:p w14:paraId="69B03680" w14:textId="77777777" w:rsidR="00B342D1" w:rsidRDefault="00B342D1" w:rsidP="00B342D1">
      <w:pPr>
        <w:pStyle w:val="Heading3"/>
        <w:rPr>
          <w:lang w:val="en-GB"/>
        </w:rPr>
      </w:pPr>
      <w:r>
        <w:rPr>
          <w:lang w:val="en-GB"/>
        </w:rPr>
        <w:t>PSM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42D1" w:rsidRPr="00820668" w14:paraId="4099BA83" w14:textId="77777777" w:rsidTr="00E62C59">
        <w:tc>
          <w:tcPr>
            <w:tcW w:w="1617" w:type="dxa"/>
            <w:vAlign w:val="center"/>
          </w:tcPr>
          <w:p w14:paraId="2827C702" w14:textId="77777777" w:rsidR="00B342D1" w:rsidRPr="00EC2317" w:rsidRDefault="00B342D1" w:rsidP="006A2BC1">
            <w:pPr>
              <w:rPr>
                <w:b/>
                <w:lang w:val="en-GB"/>
              </w:rPr>
            </w:pPr>
            <w:r w:rsidRPr="00EC2317">
              <w:rPr>
                <w:b/>
                <w:lang w:val="en-GB"/>
              </w:rPr>
              <w:t>Description:</w:t>
            </w:r>
          </w:p>
        </w:tc>
        <w:tc>
          <w:tcPr>
            <w:tcW w:w="8571" w:type="dxa"/>
          </w:tcPr>
          <w:p w14:paraId="190A70E5" w14:textId="77777777" w:rsidR="00B342D1" w:rsidRPr="00EC2317" w:rsidRDefault="006C7F14" w:rsidP="006A2BC1">
            <w:pPr>
              <w:rPr>
                <w:lang w:val="en-GB"/>
              </w:rPr>
            </w:pPr>
            <w:r>
              <w:rPr>
                <w:lang w:val="en-GB"/>
              </w:rPr>
              <w:t xml:space="preserve">A unique identifier for a PSM within the file. </w:t>
            </w:r>
            <w:r w:rsidR="003218E7">
              <w:rPr>
                <w:lang w:val="en-GB"/>
              </w:rPr>
              <w:t>If a PSM can be matched to multiple proteins, the same PSM should be represented on multiple rows with different accessions and the same PSM_ID.</w:t>
            </w:r>
            <w:r>
              <w:rPr>
                <w:lang w:val="en-GB"/>
              </w:rPr>
              <w:t xml:space="preserve"> </w:t>
            </w:r>
            <w:r w:rsidR="00B342D1">
              <w:rPr>
                <w:lang w:val="en-GB"/>
              </w:rPr>
              <w:t xml:space="preserve"> </w:t>
            </w:r>
          </w:p>
        </w:tc>
      </w:tr>
      <w:tr w:rsidR="00B342D1" w14:paraId="1C84CAC2" w14:textId="77777777" w:rsidTr="00E62C59">
        <w:tc>
          <w:tcPr>
            <w:tcW w:w="1617" w:type="dxa"/>
            <w:vAlign w:val="center"/>
          </w:tcPr>
          <w:p w14:paraId="64950BB4" w14:textId="77777777" w:rsidR="00B342D1" w:rsidRPr="00EC2317" w:rsidRDefault="00B342D1" w:rsidP="006A2BC1">
            <w:pPr>
              <w:rPr>
                <w:b/>
                <w:lang w:val="en-GB"/>
              </w:rPr>
            </w:pPr>
            <w:r w:rsidRPr="00EC2317">
              <w:rPr>
                <w:b/>
                <w:lang w:val="en-GB"/>
              </w:rPr>
              <w:t>Type:</w:t>
            </w:r>
          </w:p>
        </w:tc>
        <w:tc>
          <w:tcPr>
            <w:tcW w:w="8571" w:type="dxa"/>
          </w:tcPr>
          <w:p w14:paraId="44EEE99B" w14:textId="77777777" w:rsidR="00B342D1" w:rsidRPr="00EC2317" w:rsidRDefault="006C7F14" w:rsidP="006A2BC1">
            <w:pPr>
              <w:rPr>
                <w:lang w:val="en-GB"/>
              </w:rPr>
            </w:pPr>
            <w:r>
              <w:rPr>
                <w:lang w:val="en-GB"/>
              </w:rPr>
              <w:t>Integer</w:t>
            </w:r>
          </w:p>
        </w:tc>
      </w:tr>
      <w:tr w:rsidR="00E62C59" w14:paraId="1E85F38B" w14:textId="77777777" w:rsidTr="00E62C59">
        <w:tc>
          <w:tcPr>
            <w:tcW w:w="1617" w:type="dxa"/>
            <w:vAlign w:val="center"/>
          </w:tcPr>
          <w:p w14:paraId="2D633A16"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2FE6B059" w14:textId="77777777" w:rsidTr="004263CD">
              <w:tc>
                <w:tcPr>
                  <w:tcW w:w="0" w:type="auto"/>
                  <w:tcBorders>
                    <w:top w:val="nil"/>
                    <w:left w:val="nil"/>
                  </w:tcBorders>
                </w:tcPr>
                <w:p w14:paraId="52B82E04" w14:textId="77777777" w:rsidR="00E62C59" w:rsidRPr="00AB45A3" w:rsidRDefault="00E62C59" w:rsidP="004263CD">
                  <w:pPr>
                    <w:jc w:val="center"/>
                    <w:rPr>
                      <w:sz w:val="16"/>
                      <w:szCs w:val="16"/>
                      <w:lang w:val="en-GB"/>
                    </w:rPr>
                  </w:pPr>
                </w:p>
              </w:tc>
              <w:tc>
                <w:tcPr>
                  <w:tcW w:w="0" w:type="auto"/>
                </w:tcPr>
                <w:p w14:paraId="7ECA28FD"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2C937470"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2803AEB1" w14:textId="77777777" w:rsidTr="004263CD">
              <w:tc>
                <w:tcPr>
                  <w:tcW w:w="0" w:type="auto"/>
                </w:tcPr>
                <w:p w14:paraId="400820FF"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E6A8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5D0D838"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834D32B" w14:textId="77777777" w:rsidTr="004263CD">
              <w:tc>
                <w:tcPr>
                  <w:tcW w:w="0" w:type="auto"/>
                </w:tcPr>
                <w:p w14:paraId="305187AE"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42CEEDB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822E3F" w14:textId="77777777" w:rsidR="007E40A6" w:rsidRPr="00AB45A3" w:rsidRDefault="007E40A6" w:rsidP="004263CD">
                  <w:pPr>
                    <w:jc w:val="center"/>
                    <w:rPr>
                      <w:sz w:val="16"/>
                      <w:szCs w:val="16"/>
                      <w:lang w:val="en-GB"/>
                    </w:rPr>
                  </w:pPr>
                  <w:r>
                    <w:rPr>
                      <w:sz w:val="16"/>
                      <w:szCs w:val="16"/>
                      <w:lang w:val="en-GB"/>
                    </w:rPr>
                    <w:sym w:font="Wingdings" w:char="F0FC"/>
                  </w:r>
                </w:p>
              </w:tc>
            </w:tr>
          </w:tbl>
          <w:p w14:paraId="1D95FFE0" w14:textId="77777777" w:rsidR="00E62C59" w:rsidRDefault="00E62C59" w:rsidP="00931D46">
            <w:pPr>
              <w:pStyle w:val="Code"/>
              <w:rPr>
                <w:rFonts w:cs="Courier New"/>
              </w:rPr>
            </w:pPr>
          </w:p>
        </w:tc>
      </w:tr>
      <w:tr w:rsidR="00E62C59" w14:paraId="0414773C" w14:textId="77777777" w:rsidTr="00E62C59">
        <w:tc>
          <w:tcPr>
            <w:tcW w:w="1617" w:type="dxa"/>
            <w:vAlign w:val="center"/>
          </w:tcPr>
          <w:p w14:paraId="13DCD3B2" w14:textId="77777777" w:rsidR="00E62C59" w:rsidRPr="00EC2317" w:rsidRDefault="00E62C59" w:rsidP="006A2BC1">
            <w:pPr>
              <w:rPr>
                <w:b/>
                <w:lang w:val="en-GB"/>
              </w:rPr>
            </w:pPr>
            <w:r w:rsidRPr="00EC2317">
              <w:rPr>
                <w:b/>
                <w:lang w:val="en-GB"/>
              </w:rPr>
              <w:t>Example:</w:t>
            </w:r>
          </w:p>
        </w:tc>
        <w:tc>
          <w:tcPr>
            <w:tcW w:w="8571" w:type="dxa"/>
          </w:tcPr>
          <w:p w14:paraId="19B20FFC" w14:textId="77777777" w:rsidR="00E62C59" w:rsidRDefault="00E62C59" w:rsidP="00931D46">
            <w:pPr>
              <w:pStyle w:val="Code"/>
              <w:rPr>
                <w:rFonts w:cs="Courier New"/>
              </w:rPr>
            </w:pPr>
            <w:r>
              <w:rPr>
                <w:rFonts w:cs="Courier New"/>
              </w:rPr>
              <w:t>PSH</w:t>
            </w:r>
            <w:r w:rsidRPr="00E92C27">
              <w:rPr>
                <w:rFonts w:cs="Courier New"/>
              </w:rPr>
              <w:t xml:space="preserve">  sequence         </w:t>
            </w:r>
            <w:r>
              <w:rPr>
                <w:rFonts w:cs="Courier New"/>
              </w:rPr>
              <w:t>PSM_ID</w:t>
            </w:r>
            <w:r w:rsidRPr="00E92C27">
              <w:rPr>
                <w:rFonts w:cs="Courier New"/>
              </w:rPr>
              <w:t xml:space="preserve">  </w:t>
            </w:r>
            <w:r>
              <w:rPr>
                <w:rFonts w:cs="Courier New"/>
              </w:rPr>
              <w:t>accession…</w:t>
            </w:r>
            <w:r>
              <w:rPr>
                <w:rFonts w:cs="Courier New"/>
              </w:rPr>
              <w:br/>
              <w:t>PSM</w:t>
            </w:r>
            <w:r w:rsidRPr="00E92C27">
              <w:rPr>
                <w:rFonts w:cs="Courier New"/>
              </w:rPr>
              <w:t xml:space="preserve">  KVPQVSTPTLVEVSR  </w:t>
            </w:r>
            <w:r>
              <w:rPr>
                <w:rFonts w:cs="Courier New"/>
              </w:rPr>
              <w:t>1</w:t>
            </w:r>
            <w:r w:rsidRPr="00E92C27">
              <w:rPr>
                <w:rFonts w:cs="Courier New"/>
              </w:rPr>
              <w:t xml:space="preserve">     P02768     …</w:t>
            </w:r>
          </w:p>
          <w:p w14:paraId="5F1BF27D" w14:textId="77777777" w:rsidR="00E62C59"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7</w:t>
            </w:r>
            <w:r w:rsidRPr="00E92C27">
              <w:rPr>
                <w:rFonts w:cs="Courier New"/>
              </w:rPr>
              <w:t xml:space="preserve">     …</w:t>
            </w:r>
          </w:p>
          <w:p w14:paraId="4E328B3D" w14:textId="77777777" w:rsidR="00E62C59" w:rsidRPr="00E92C27"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8</w:t>
            </w:r>
            <w:r w:rsidRPr="00E92C27">
              <w:rPr>
                <w:rFonts w:cs="Courier New"/>
              </w:rPr>
              <w:t xml:space="preserve">     …</w:t>
            </w:r>
          </w:p>
        </w:tc>
      </w:tr>
    </w:tbl>
    <w:p w14:paraId="202EE4A2" w14:textId="77777777" w:rsidR="00545E5E" w:rsidRDefault="00545E5E" w:rsidP="00545E5E">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54F89449" w14:textId="77777777" w:rsidTr="00E62C59">
        <w:tc>
          <w:tcPr>
            <w:tcW w:w="1617" w:type="dxa"/>
            <w:vAlign w:val="center"/>
          </w:tcPr>
          <w:p w14:paraId="4205D84B" w14:textId="77777777" w:rsidR="00545E5E" w:rsidRPr="00EC2317" w:rsidRDefault="00545E5E" w:rsidP="006A2BC1">
            <w:pPr>
              <w:rPr>
                <w:b/>
                <w:lang w:val="en-GB"/>
              </w:rPr>
            </w:pPr>
            <w:r w:rsidRPr="00EC2317">
              <w:rPr>
                <w:b/>
                <w:lang w:val="en-GB"/>
              </w:rPr>
              <w:t>Description:</w:t>
            </w:r>
          </w:p>
        </w:tc>
        <w:tc>
          <w:tcPr>
            <w:tcW w:w="8571" w:type="dxa"/>
          </w:tcPr>
          <w:p w14:paraId="75478CFC" w14:textId="77777777" w:rsidR="00B55F6C" w:rsidRDefault="00545E5E">
            <w:pPr>
              <w:rPr>
                <w:lang w:val="en-GB"/>
              </w:rPr>
            </w:pPr>
            <w:r w:rsidRPr="00EC2317">
              <w:rPr>
                <w:lang w:val="en-GB"/>
              </w:rPr>
              <w:t xml:space="preserve">The protein's accession the </w:t>
            </w:r>
            <w:r w:rsidR="00C72BE2">
              <w:rPr>
                <w:lang w:val="en-GB"/>
              </w:rPr>
              <w:t>corresponding peptide sequence (coming from the PSM)</w:t>
            </w:r>
            <w:r w:rsidRPr="00EC2317">
              <w:rPr>
                <w:lang w:val="en-GB"/>
              </w:rPr>
              <w:t xml:space="preserve"> is associated with. In case no protein section is present in the file or the peptide was not assigned to a protein the field should be filled with “</w:t>
            </w:r>
            <w:r>
              <w:rPr>
                <w:lang w:val="en-GB"/>
              </w:rPr>
              <w:t>null</w:t>
            </w:r>
            <w:r w:rsidRPr="00EC2317">
              <w:rPr>
                <w:lang w:val="en-GB"/>
              </w:rPr>
              <w:t>”.</w:t>
            </w:r>
            <w:r>
              <w:rPr>
                <w:lang w:val="en-GB"/>
              </w:rPr>
              <w:t xml:space="preserve"> If the </w:t>
            </w:r>
            <w:r w:rsidR="00C72BE2">
              <w:rPr>
                <w:lang w:val="en-GB"/>
              </w:rPr>
              <w:t>PSM</w:t>
            </w:r>
            <w:r>
              <w:rPr>
                <w:lang w:val="en-GB"/>
              </w:rPr>
              <w:t xml:space="preserve"> can be assigned to more than one protein</w:t>
            </w:r>
            <w:r w:rsidR="0067495A">
              <w:rPr>
                <w:lang w:val="en-GB"/>
              </w:rPr>
              <w:t>, the same PSM should be represented on multiple rows with the same unique identifier</w:t>
            </w:r>
            <w:r>
              <w:rPr>
                <w:lang w:val="en-GB"/>
              </w:rPr>
              <w:t xml:space="preserve">. </w:t>
            </w:r>
          </w:p>
        </w:tc>
      </w:tr>
      <w:tr w:rsidR="00545E5E" w14:paraId="4B073F1C" w14:textId="77777777" w:rsidTr="00E62C59">
        <w:tc>
          <w:tcPr>
            <w:tcW w:w="1617" w:type="dxa"/>
            <w:vAlign w:val="center"/>
          </w:tcPr>
          <w:p w14:paraId="5F5D8E5B" w14:textId="77777777" w:rsidR="00545E5E" w:rsidRPr="00EC2317" w:rsidRDefault="00545E5E" w:rsidP="006A2BC1">
            <w:pPr>
              <w:rPr>
                <w:b/>
                <w:lang w:val="en-GB"/>
              </w:rPr>
            </w:pPr>
            <w:r w:rsidRPr="00EC2317">
              <w:rPr>
                <w:b/>
                <w:lang w:val="en-GB"/>
              </w:rPr>
              <w:t>Type:</w:t>
            </w:r>
          </w:p>
        </w:tc>
        <w:tc>
          <w:tcPr>
            <w:tcW w:w="8571" w:type="dxa"/>
          </w:tcPr>
          <w:p w14:paraId="232B3119" w14:textId="77777777" w:rsidR="00545E5E" w:rsidRPr="00EC2317" w:rsidRDefault="00545E5E" w:rsidP="006A2BC1">
            <w:pPr>
              <w:rPr>
                <w:lang w:val="en-GB"/>
              </w:rPr>
            </w:pPr>
            <w:r w:rsidRPr="00EC2317">
              <w:rPr>
                <w:lang w:val="en-GB"/>
              </w:rPr>
              <w:t>String</w:t>
            </w:r>
          </w:p>
        </w:tc>
      </w:tr>
      <w:tr w:rsidR="00E62C59" w14:paraId="20AFAFD5" w14:textId="77777777" w:rsidTr="00E62C59">
        <w:tc>
          <w:tcPr>
            <w:tcW w:w="1617" w:type="dxa"/>
            <w:vAlign w:val="center"/>
          </w:tcPr>
          <w:p w14:paraId="700CE365"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63D1A8FE" w14:textId="77777777" w:rsidTr="004263CD">
              <w:tc>
                <w:tcPr>
                  <w:tcW w:w="0" w:type="auto"/>
                  <w:tcBorders>
                    <w:top w:val="nil"/>
                    <w:left w:val="nil"/>
                  </w:tcBorders>
                </w:tcPr>
                <w:p w14:paraId="397C8BCF" w14:textId="77777777" w:rsidR="00E62C59" w:rsidRPr="00AB45A3" w:rsidRDefault="00E62C59" w:rsidP="004263CD">
                  <w:pPr>
                    <w:jc w:val="center"/>
                    <w:rPr>
                      <w:sz w:val="16"/>
                      <w:szCs w:val="16"/>
                      <w:lang w:val="en-GB"/>
                    </w:rPr>
                  </w:pPr>
                </w:p>
              </w:tc>
              <w:tc>
                <w:tcPr>
                  <w:tcW w:w="0" w:type="auto"/>
                </w:tcPr>
                <w:p w14:paraId="7A0C5040"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456F8F1A"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0CFCC96A" w14:textId="77777777" w:rsidTr="004263CD">
              <w:tc>
                <w:tcPr>
                  <w:tcW w:w="0" w:type="auto"/>
                </w:tcPr>
                <w:p w14:paraId="7D4CFC3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D7522C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1C2E5F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1217062" w14:textId="77777777" w:rsidTr="004263CD">
              <w:tc>
                <w:tcPr>
                  <w:tcW w:w="0" w:type="auto"/>
                </w:tcPr>
                <w:p w14:paraId="58C7A01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D54FE6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0B1694C" w14:textId="77777777" w:rsidR="007E40A6" w:rsidRPr="00AB45A3" w:rsidRDefault="007E40A6" w:rsidP="004263CD">
                  <w:pPr>
                    <w:jc w:val="center"/>
                    <w:rPr>
                      <w:sz w:val="16"/>
                      <w:szCs w:val="16"/>
                      <w:lang w:val="en-GB"/>
                    </w:rPr>
                  </w:pPr>
                  <w:r>
                    <w:rPr>
                      <w:sz w:val="16"/>
                      <w:szCs w:val="16"/>
                      <w:lang w:val="en-GB"/>
                    </w:rPr>
                    <w:sym w:font="Wingdings" w:char="F0FC"/>
                  </w:r>
                </w:p>
              </w:tc>
            </w:tr>
          </w:tbl>
          <w:p w14:paraId="2AE14F65" w14:textId="77777777" w:rsidR="00E62C59" w:rsidRDefault="00E62C59" w:rsidP="006A2BC1">
            <w:pPr>
              <w:pStyle w:val="Code"/>
              <w:rPr>
                <w:rFonts w:cs="Courier New"/>
              </w:rPr>
            </w:pPr>
          </w:p>
        </w:tc>
      </w:tr>
      <w:tr w:rsidR="00E62C59" w14:paraId="55072A11" w14:textId="77777777" w:rsidTr="00E62C59">
        <w:tc>
          <w:tcPr>
            <w:tcW w:w="1617" w:type="dxa"/>
            <w:vAlign w:val="center"/>
          </w:tcPr>
          <w:p w14:paraId="0EF94590" w14:textId="77777777" w:rsidR="00E62C59" w:rsidRPr="00EC2317" w:rsidRDefault="00E62C59" w:rsidP="006A2BC1">
            <w:pPr>
              <w:rPr>
                <w:b/>
                <w:lang w:val="en-GB"/>
              </w:rPr>
            </w:pPr>
            <w:r w:rsidRPr="00EC2317">
              <w:rPr>
                <w:b/>
                <w:lang w:val="en-GB"/>
              </w:rPr>
              <w:t>Example:</w:t>
            </w:r>
          </w:p>
        </w:tc>
        <w:tc>
          <w:tcPr>
            <w:tcW w:w="8571" w:type="dxa"/>
          </w:tcPr>
          <w:p w14:paraId="0BEE6E39" w14:textId="77777777" w:rsidR="00E62C59" w:rsidRPr="00E92C27" w:rsidRDefault="00E62C59" w:rsidP="006A2BC1">
            <w:pPr>
              <w:pStyle w:val="Code"/>
              <w:rPr>
                <w:rFonts w:cs="Courier New"/>
              </w:rPr>
            </w:pPr>
            <w:r>
              <w:rPr>
                <w:rFonts w:cs="Courier New"/>
              </w:rPr>
              <w:t>PSH</w:t>
            </w:r>
            <w:r w:rsidRPr="00E92C27">
              <w:rPr>
                <w:rFonts w:cs="Courier New"/>
              </w:rPr>
              <w:t xml:space="preserve">  s</w:t>
            </w:r>
            <w:r>
              <w:rPr>
                <w:rFonts w:cs="Courier New"/>
              </w:rPr>
              <w:t>equence         accession  …</w:t>
            </w:r>
            <w:r>
              <w:rPr>
                <w:rFonts w:cs="Courier New"/>
              </w:rPr>
              <w:br/>
              <w:t>PSM</w:t>
            </w:r>
            <w:r w:rsidRPr="00E92C27">
              <w:rPr>
                <w:rFonts w:cs="Courier New"/>
              </w:rPr>
              <w:t xml:space="preserve">  KVPQVSTPTLVEVSR  P02768     …</w:t>
            </w:r>
          </w:p>
        </w:tc>
      </w:tr>
    </w:tbl>
    <w:p w14:paraId="0EE5B235" w14:textId="77777777" w:rsidR="00545E5E" w:rsidRDefault="00545E5E" w:rsidP="00545E5E">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77C33F40" w14:textId="77777777" w:rsidTr="00D063A5">
        <w:tc>
          <w:tcPr>
            <w:tcW w:w="1617" w:type="dxa"/>
            <w:vAlign w:val="center"/>
          </w:tcPr>
          <w:p w14:paraId="1CF2618A" w14:textId="77777777" w:rsidR="00545E5E" w:rsidRPr="00EC2317" w:rsidRDefault="00545E5E" w:rsidP="006A2BC1">
            <w:pPr>
              <w:rPr>
                <w:b/>
                <w:lang w:val="en-GB"/>
              </w:rPr>
            </w:pPr>
            <w:r w:rsidRPr="00EC2317">
              <w:rPr>
                <w:b/>
                <w:lang w:val="en-GB"/>
              </w:rPr>
              <w:t>Description:</w:t>
            </w:r>
          </w:p>
        </w:tc>
        <w:tc>
          <w:tcPr>
            <w:tcW w:w="8571" w:type="dxa"/>
          </w:tcPr>
          <w:p w14:paraId="1994AD26" w14:textId="77777777" w:rsidR="00545E5E" w:rsidRPr="00EC2317" w:rsidRDefault="00545E5E" w:rsidP="006A2BC1">
            <w:pPr>
              <w:rPr>
                <w:lang w:val="en-GB"/>
              </w:rPr>
            </w:pPr>
            <w:r w:rsidRPr="00EC2317">
              <w:rPr>
                <w:lang w:val="en-GB"/>
              </w:rPr>
              <w:t>Indicates whether the peptide</w:t>
            </w:r>
            <w:r w:rsidR="00C72BE2">
              <w:rPr>
                <w:lang w:val="en-GB"/>
              </w:rPr>
              <w:t xml:space="preserve"> sequence (coming from the PSM)</w:t>
            </w:r>
            <w:r w:rsidRPr="00EC2317">
              <w:rPr>
                <w:lang w:val="en-GB"/>
              </w:rPr>
              <w:t xml:space="preserve"> is unique for this protein in respect to the searched database.</w:t>
            </w:r>
          </w:p>
        </w:tc>
      </w:tr>
      <w:tr w:rsidR="00545E5E" w14:paraId="15E0A584" w14:textId="77777777" w:rsidTr="00D063A5">
        <w:tc>
          <w:tcPr>
            <w:tcW w:w="1617" w:type="dxa"/>
            <w:vAlign w:val="center"/>
          </w:tcPr>
          <w:p w14:paraId="185E8026" w14:textId="77777777" w:rsidR="00545E5E" w:rsidRPr="00EC2317" w:rsidRDefault="00545E5E" w:rsidP="006A2BC1">
            <w:pPr>
              <w:rPr>
                <w:b/>
                <w:lang w:val="en-GB"/>
              </w:rPr>
            </w:pPr>
            <w:r w:rsidRPr="00EC2317">
              <w:rPr>
                <w:b/>
                <w:lang w:val="en-GB"/>
              </w:rPr>
              <w:t>Type:</w:t>
            </w:r>
          </w:p>
        </w:tc>
        <w:tc>
          <w:tcPr>
            <w:tcW w:w="8571" w:type="dxa"/>
          </w:tcPr>
          <w:p w14:paraId="7C66FC0E" w14:textId="77777777" w:rsidR="00545E5E" w:rsidRPr="00EC2317" w:rsidRDefault="00545E5E" w:rsidP="006A2BC1">
            <w:pPr>
              <w:rPr>
                <w:lang w:val="en-GB"/>
              </w:rPr>
            </w:pPr>
            <w:r w:rsidRPr="00EC2317">
              <w:rPr>
                <w:lang w:val="en-GB"/>
              </w:rPr>
              <w:t>Boolean</w:t>
            </w:r>
            <w:r>
              <w:rPr>
                <w:lang w:val="en-GB"/>
              </w:rPr>
              <w:t xml:space="preserve"> (0/1)</w:t>
            </w:r>
          </w:p>
        </w:tc>
      </w:tr>
      <w:tr w:rsidR="00D063A5" w14:paraId="10A8CCF9" w14:textId="77777777" w:rsidTr="00D063A5">
        <w:tc>
          <w:tcPr>
            <w:tcW w:w="1617" w:type="dxa"/>
            <w:vAlign w:val="center"/>
          </w:tcPr>
          <w:p w14:paraId="663A795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07AA9D8" w14:textId="77777777" w:rsidTr="004263CD">
              <w:tc>
                <w:tcPr>
                  <w:tcW w:w="0" w:type="auto"/>
                  <w:tcBorders>
                    <w:top w:val="nil"/>
                    <w:left w:val="nil"/>
                  </w:tcBorders>
                </w:tcPr>
                <w:p w14:paraId="6C4CF363" w14:textId="77777777" w:rsidR="00D063A5" w:rsidRPr="00AB45A3" w:rsidRDefault="00D063A5" w:rsidP="004263CD">
                  <w:pPr>
                    <w:jc w:val="center"/>
                    <w:rPr>
                      <w:sz w:val="16"/>
                      <w:szCs w:val="16"/>
                      <w:lang w:val="en-GB"/>
                    </w:rPr>
                  </w:pPr>
                </w:p>
              </w:tc>
              <w:tc>
                <w:tcPr>
                  <w:tcW w:w="0" w:type="auto"/>
                </w:tcPr>
                <w:p w14:paraId="5F220A6F"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7F72CB3"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F546DBD" w14:textId="77777777" w:rsidTr="004263CD">
              <w:tc>
                <w:tcPr>
                  <w:tcW w:w="0" w:type="auto"/>
                </w:tcPr>
                <w:p w14:paraId="1CD27CA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520469C2"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5A0A93"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D8FF36A" w14:textId="77777777" w:rsidTr="004263CD">
              <w:tc>
                <w:tcPr>
                  <w:tcW w:w="0" w:type="auto"/>
                </w:tcPr>
                <w:p w14:paraId="5502B850"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465A7E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AE8519E" w14:textId="77777777" w:rsidR="007E40A6" w:rsidRPr="00AB45A3" w:rsidRDefault="007E40A6" w:rsidP="004263CD">
                  <w:pPr>
                    <w:jc w:val="center"/>
                    <w:rPr>
                      <w:sz w:val="16"/>
                      <w:szCs w:val="16"/>
                      <w:lang w:val="en-GB"/>
                    </w:rPr>
                  </w:pPr>
                  <w:r>
                    <w:rPr>
                      <w:sz w:val="16"/>
                      <w:szCs w:val="16"/>
                      <w:lang w:val="en-GB"/>
                    </w:rPr>
                    <w:sym w:font="Wingdings" w:char="F0FC"/>
                  </w:r>
                </w:p>
              </w:tc>
            </w:tr>
          </w:tbl>
          <w:p w14:paraId="0679FB42" w14:textId="77777777" w:rsidR="00D063A5" w:rsidRDefault="00D063A5" w:rsidP="006A2BC1">
            <w:pPr>
              <w:pStyle w:val="Code"/>
              <w:rPr>
                <w:rFonts w:cs="Courier New"/>
              </w:rPr>
            </w:pPr>
          </w:p>
        </w:tc>
      </w:tr>
      <w:tr w:rsidR="00D063A5" w14:paraId="250EFD82" w14:textId="77777777" w:rsidTr="00D063A5">
        <w:tc>
          <w:tcPr>
            <w:tcW w:w="1617" w:type="dxa"/>
            <w:vAlign w:val="center"/>
          </w:tcPr>
          <w:p w14:paraId="36CC3690" w14:textId="77777777" w:rsidR="00D063A5" w:rsidRPr="00EC2317" w:rsidRDefault="00D063A5" w:rsidP="006A2BC1">
            <w:pPr>
              <w:rPr>
                <w:b/>
                <w:lang w:val="en-GB"/>
              </w:rPr>
            </w:pPr>
            <w:r w:rsidRPr="00EC2317">
              <w:rPr>
                <w:b/>
                <w:lang w:val="en-GB"/>
              </w:rPr>
              <w:lastRenderedPageBreak/>
              <w:t>Example:</w:t>
            </w:r>
          </w:p>
        </w:tc>
        <w:tc>
          <w:tcPr>
            <w:tcW w:w="8571" w:type="dxa"/>
          </w:tcPr>
          <w:p w14:paraId="5355FE70"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w:t>
            </w:r>
            <w:r>
              <w:rPr>
                <w:rFonts w:cs="Courier New"/>
              </w:rPr>
              <w:t>ssion       unique  …</w:t>
            </w:r>
            <w:r>
              <w:rPr>
                <w:rFonts w:cs="Courier New"/>
              </w:rPr>
              <w:br/>
              <w:t>PSM</w:t>
            </w:r>
            <w:r w:rsidRPr="00E92C27">
              <w:rPr>
                <w:rFonts w:cs="Courier New"/>
              </w:rPr>
              <w:t xml:space="preserve">  KVPQVSTPTLVEVSR    P027</w:t>
            </w:r>
            <w:r>
              <w:rPr>
                <w:rFonts w:cs="Courier New"/>
              </w:rPr>
              <w:t>68       0       …</w:t>
            </w:r>
            <w:r>
              <w:rPr>
                <w:rFonts w:cs="Courier New"/>
              </w:rPr>
              <w:br/>
              <w:t>PSM</w:t>
            </w:r>
            <w:r w:rsidRPr="00E92C27">
              <w:rPr>
                <w:rFonts w:cs="Courier New"/>
              </w:rPr>
              <w:t xml:space="preserve">  VFDEFKPLVEEPQNLIK  P02768       1       …</w:t>
            </w:r>
          </w:p>
        </w:tc>
      </w:tr>
    </w:tbl>
    <w:p w14:paraId="4B203081" w14:textId="77777777" w:rsidR="00545E5E" w:rsidRDefault="00545E5E" w:rsidP="00545E5E">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D5A053C" w14:textId="77777777" w:rsidTr="00D063A5">
        <w:tc>
          <w:tcPr>
            <w:tcW w:w="1617" w:type="dxa"/>
            <w:vAlign w:val="center"/>
          </w:tcPr>
          <w:p w14:paraId="2CF19B42" w14:textId="77777777" w:rsidR="00545E5E" w:rsidRPr="00EC2317" w:rsidRDefault="00545E5E" w:rsidP="006A2BC1">
            <w:pPr>
              <w:rPr>
                <w:b/>
                <w:lang w:val="en-GB"/>
              </w:rPr>
            </w:pPr>
            <w:r w:rsidRPr="00EC2317">
              <w:rPr>
                <w:b/>
                <w:lang w:val="en-GB"/>
              </w:rPr>
              <w:t>Description:</w:t>
            </w:r>
          </w:p>
        </w:tc>
        <w:tc>
          <w:tcPr>
            <w:tcW w:w="8571" w:type="dxa"/>
          </w:tcPr>
          <w:p w14:paraId="4BDDF703" w14:textId="77777777" w:rsidR="00545E5E" w:rsidRPr="00EC2317" w:rsidRDefault="00545E5E" w:rsidP="006A2BC1">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545E5E" w14:paraId="79900BF2" w14:textId="77777777" w:rsidTr="00D063A5">
        <w:tc>
          <w:tcPr>
            <w:tcW w:w="1617" w:type="dxa"/>
            <w:vAlign w:val="center"/>
          </w:tcPr>
          <w:p w14:paraId="21878BCA" w14:textId="77777777" w:rsidR="00545E5E" w:rsidRPr="00EC2317" w:rsidRDefault="00545E5E" w:rsidP="006A2BC1">
            <w:pPr>
              <w:rPr>
                <w:b/>
                <w:lang w:val="en-GB"/>
              </w:rPr>
            </w:pPr>
            <w:r w:rsidRPr="00EC2317">
              <w:rPr>
                <w:b/>
                <w:lang w:val="en-GB"/>
              </w:rPr>
              <w:t>Type:</w:t>
            </w:r>
          </w:p>
        </w:tc>
        <w:tc>
          <w:tcPr>
            <w:tcW w:w="8571" w:type="dxa"/>
          </w:tcPr>
          <w:p w14:paraId="680A98AD" w14:textId="77777777" w:rsidR="00545E5E" w:rsidRPr="00EC2317" w:rsidRDefault="00545E5E" w:rsidP="006A2BC1">
            <w:pPr>
              <w:rPr>
                <w:lang w:val="en-GB"/>
              </w:rPr>
            </w:pPr>
            <w:r w:rsidRPr="00EC2317">
              <w:rPr>
                <w:lang w:val="en-GB"/>
              </w:rPr>
              <w:t>String</w:t>
            </w:r>
          </w:p>
        </w:tc>
      </w:tr>
      <w:tr w:rsidR="00D063A5" w14:paraId="2E8729AE" w14:textId="77777777" w:rsidTr="00D063A5">
        <w:tc>
          <w:tcPr>
            <w:tcW w:w="1617" w:type="dxa"/>
            <w:vAlign w:val="center"/>
          </w:tcPr>
          <w:p w14:paraId="262740B8"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4549097" w14:textId="77777777" w:rsidTr="004263CD">
              <w:tc>
                <w:tcPr>
                  <w:tcW w:w="0" w:type="auto"/>
                  <w:tcBorders>
                    <w:top w:val="nil"/>
                    <w:left w:val="nil"/>
                  </w:tcBorders>
                </w:tcPr>
                <w:p w14:paraId="4AEAABC9" w14:textId="77777777" w:rsidR="00D063A5" w:rsidRPr="00AB45A3" w:rsidRDefault="00D063A5" w:rsidP="004263CD">
                  <w:pPr>
                    <w:jc w:val="center"/>
                    <w:rPr>
                      <w:sz w:val="16"/>
                      <w:szCs w:val="16"/>
                      <w:lang w:val="en-GB"/>
                    </w:rPr>
                  </w:pPr>
                </w:p>
              </w:tc>
              <w:tc>
                <w:tcPr>
                  <w:tcW w:w="0" w:type="auto"/>
                </w:tcPr>
                <w:p w14:paraId="27CD08CD"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D75E96"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E3DC2" w14:textId="77777777" w:rsidTr="004263CD">
              <w:tc>
                <w:tcPr>
                  <w:tcW w:w="0" w:type="auto"/>
                </w:tcPr>
                <w:p w14:paraId="3B3B9A2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8953423"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FE137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B57DD35" w14:textId="77777777" w:rsidTr="004263CD">
              <w:tc>
                <w:tcPr>
                  <w:tcW w:w="0" w:type="auto"/>
                </w:tcPr>
                <w:p w14:paraId="22D420C8"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EFA625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69A5FBF" w14:textId="77777777" w:rsidR="007E40A6" w:rsidRPr="00AB45A3" w:rsidRDefault="007E40A6" w:rsidP="004263CD">
                  <w:pPr>
                    <w:jc w:val="center"/>
                    <w:rPr>
                      <w:sz w:val="16"/>
                      <w:szCs w:val="16"/>
                      <w:lang w:val="en-GB"/>
                    </w:rPr>
                  </w:pPr>
                  <w:r>
                    <w:rPr>
                      <w:sz w:val="16"/>
                      <w:szCs w:val="16"/>
                      <w:lang w:val="en-GB"/>
                    </w:rPr>
                    <w:sym w:font="Wingdings" w:char="F0FC"/>
                  </w:r>
                </w:p>
              </w:tc>
            </w:tr>
          </w:tbl>
          <w:p w14:paraId="44CE0448" w14:textId="77777777" w:rsidR="00D063A5" w:rsidRDefault="00D063A5" w:rsidP="006A2BC1">
            <w:pPr>
              <w:pStyle w:val="Code"/>
              <w:rPr>
                <w:rFonts w:cs="Courier New"/>
              </w:rPr>
            </w:pPr>
          </w:p>
        </w:tc>
      </w:tr>
      <w:tr w:rsidR="00D063A5" w14:paraId="0F16DB70" w14:textId="77777777" w:rsidTr="00D063A5">
        <w:tc>
          <w:tcPr>
            <w:tcW w:w="1617" w:type="dxa"/>
            <w:vAlign w:val="center"/>
          </w:tcPr>
          <w:p w14:paraId="1256C4CA" w14:textId="77777777" w:rsidR="00D063A5" w:rsidRPr="00EC2317" w:rsidRDefault="00D063A5" w:rsidP="006A2BC1">
            <w:pPr>
              <w:rPr>
                <w:b/>
                <w:lang w:val="en-GB"/>
              </w:rPr>
            </w:pPr>
            <w:r w:rsidRPr="00EC2317">
              <w:rPr>
                <w:b/>
                <w:lang w:val="en-GB"/>
              </w:rPr>
              <w:t>Example:</w:t>
            </w:r>
          </w:p>
        </w:tc>
        <w:tc>
          <w:tcPr>
            <w:tcW w:w="8571" w:type="dxa"/>
          </w:tcPr>
          <w:p w14:paraId="25C84549"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w:t>
            </w:r>
            <w:r>
              <w:rPr>
                <w:rFonts w:cs="Courier New"/>
              </w:rPr>
              <w:t xml:space="preserve">     unique  database   …</w:t>
            </w:r>
            <w:r>
              <w:rPr>
                <w:rFonts w:cs="Courier New"/>
              </w:rPr>
              <w:br/>
              <w:t>PSM</w:t>
            </w:r>
            <w:r w:rsidRPr="00E92C27">
              <w:rPr>
                <w:rFonts w:cs="Courier New"/>
              </w:rPr>
              <w:t xml:space="preserve">  KVPQVSTPTLVEVSR    P02768       0       UniPr</w:t>
            </w:r>
            <w:r>
              <w:rPr>
                <w:rFonts w:cs="Courier New"/>
              </w:rPr>
              <w:t>otKB  …</w:t>
            </w:r>
            <w:r>
              <w:rPr>
                <w:rFonts w:cs="Courier New"/>
              </w:rPr>
              <w:br/>
              <w:t>PSM</w:t>
            </w:r>
            <w:r w:rsidRPr="00E92C27">
              <w:rPr>
                <w:rFonts w:cs="Courier New"/>
              </w:rPr>
              <w:t xml:space="preserve">  VFDEFKPLVEEPQNLIK  P02768       1       UniProtKB  …</w:t>
            </w:r>
          </w:p>
        </w:tc>
      </w:tr>
    </w:tbl>
    <w:p w14:paraId="7AED09F6" w14:textId="77777777" w:rsidR="00545E5E" w:rsidRDefault="00545E5E" w:rsidP="00545E5E">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381A8FBC" w14:textId="77777777" w:rsidTr="00D063A5">
        <w:tc>
          <w:tcPr>
            <w:tcW w:w="1617" w:type="dxa"/>
            <w:vAlign w:val="center"/>
          </w:tcPr>
          <w:p w14:paraId="72A41DFF" w14:textId="77777777" w:rsidR="00545E5E" w:rsidRPr="00EC2317" w:rsidRDefault="00545E5E" w:rsidP="006A2BC1">
            <w:pPr>
              <w:rPr>
                <w:b/>
                <w:lang w:val="en-GB"/>
              </w:rPr>
            </w:pPr>
            <w:r w:rsidRPr="00EC2317">
              <w:rPr>
                <w:b/>
                <w:lang w:val="en-GB"/>
              </w:rPr>
              <w:t>Description:</w:t>
            </w:r>
          </w:p>
        </w:tc>
        <w:tc>
          <w:tcPr>
            <w:tcW w:w="8571" w:type="dxa"/>
          </w:tcPr>
          <w:p w14:paraId="1D1FB4C1" w14:textId="77777777" w:rsidR="00545E5E" w:rsidRPr="00EC2317" w:rsidRDefault="00545E5E" w:rsidP="006A2BC1">
            <w:pPr>
              <w:rPr>
                <w:lang w:val="en-GB"/>
              </w:rPr>
            </w:pPr>
            <w:r w:rsidRPr="00EC2317">
              <w:rPr>
                <w:lang w:val="en-GB"/>
              </w:rPr>
              <w:t>The protein database's version – in case there is no version available (custom build) the creation / download (e.g., for NCBI nr) date should be given.</w:t>
            </w:r>
          </w:p>
          <w:p w14:paraId="6465FFFE" w14:textId="77777777" w:rsidR="00545E5E" w:rsidRPr="00EC2317" w:rsidRDefault="00545E5E" w:rsidP="006A2BC1">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545E5E" w14:paraId="4B469C43" w14:textId="77777777" w:rsidTr="00D063A5">
        <w:tc>
          <w:tcPr>
            <w:tcW w:w="1617" w:type="dxa"/>
            <w:vAlign w:val="center"/>
          </w:tcPr>
          <w:p w14:paraId="6E08FEAE" w14:textId="77777777" w:rsidR="00545E5E" w:rsidRPr="00EC2317" w:rsidRDefault="00545E5E" w:rsidP="006A2BC1">
            <w:pPr>
              <w:rPr>
                <w:b/>
                <w:lang w:val="en-GB"/>
              </w:rPr>
            </w:pPr>
            <w:r w:rsidRPr="00EC2317">
              <w:rPr>
                <w:b/>
                <w:lang w:val="en-GB"/>
              </w:rPr>
              <w:t>Type:</w:t>
            </w:r>
          </w:p>
        </w:tc>
        <w:tc>
          <w:tcPr>
            <w:tcW w:w="8571" w:type="dxa"/>
          </w:tcPr>
          <w:p w14:paraId="6A1F3BD0" w14:textId="77777777" w:rsidR="00545E5E" w:rsidRPr="00EC2317" w:rsidRDefault="00545E5E" w:rsidP="006A2BC1">
            <w:pPr>
              <w:rPr>
                <w:lang w:val="en-GB"/>
              </w:rPr>
            </w:pPr>
            <w:r w:rsidRPr="00EC2317">
              <w:rPr>
                <w:lang w:val="en-GB"/>
              </w:rPr>
              <w:t>String</w:t>
            </w:r>
          </w:p>
        </w:tc>
      </w:tr>
      <w:tr w:rsidR="00D063A5" w14:paraId="000B92D8" w14:textId="77777777" w:rsidTr="00D063A5">
        <w:tc>
          <w:tcPr>
            <w:tcW w:w="1617" w:type="dxa"/>
            <w:vAlign w:val="center"/>
          </w:tcPr>
          <w:p w14:paraId="6EE5A04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2DFB06C" w14:textId="77777777" w:rsidTr="004263CD">
              <w:tc>
                <w:tcPr>
                  <w:tcW w:w="0" w:type="auto"/>
                  <w:tcBorders>
                    <w:top w:val="nil"/>
                    <w:left w:val="nil"/>
                  </w:tcBorders>
                </w:tcPr>
                <w:p w14:paraId="7A430A93" w14:textId="77777777" w:rsidR="00D063A5" w:rsidRPr="00AB45A3" w:rsidRDefault="00D063A5" w:rsidP="004263CD">
                  <w:pPr>
                    <w:jc w:val="center"/>
                    <w:rPr>
                      <w:sz w:val="16"/>
                      <w:szCs w:val="16"/>
                      <w:lang w:val="en-GB"/>
                    </w:rPr>
                  </w:pPr>
                </w:p>
              </w:tc>
              <w:tc>
                <w:tcPr>
                  <w:tcW w:w="0" w:type="auto"/>
                </w:tcPr>
                <w:p w14:paraId="78F9A58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1C51380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0301A77" w14:textId="77777777" w:rsidTr="004263CD">
              <w:tc>
                <w:tcPr>
                  <w:tcW w:w="0" w:type="auto"/>
                </w:tcPr>
                <w:p w14:paraId="0A800271"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BEA6F6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BC0D821"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CB59716" w14:textId="77777777" w:rsidTr="004263CD">
              <w:tc>
                <w:tcPr>
                  <w:tcW w:w="0" w:type="auto"/>
                </w:tcPr>
                <w:p w14:paraId="60743513"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524FEA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74B3ED0" w14:textId="77777777" w:rsidR="007E40A6" w:rsidRPr="00AB45A3" w:rsidRDefault="007E40A6" w:rsidP="004263CD">
                  <w:pPr>
                    <w:jc w:val="center"/>
                    <w:rPr>
                      <w:sz w:val="16"/>
                      <w:szCs w:val="16"/>
                      <w:lang w:val="en-GB"/>
                    </w:rPr>
                  </w:pPr>
                  <w:r>
                    <w:rPr>
                      <w:sz w:val="16"/>
                      <w:szCs w:val="16"/>
                      <w:lang w:val="en-GB"/>
                    </w:rPr>
                    <w:sym w:font="Wingdings" w:char="F0FC"/>
                  </w:r>
                </w:p>
              </w:tc>
            </w:tr>
          </w:tbl>
          <w:p w14:paraId="5D722BEA" w14:textId="77777777" w:rsidR="00D063A5" w:rsidRDefault="00D063A5" w:rsidP="006A2BC1">
            <w:pPr>
              <w:pStyle w:val="Code"/>
              <w:rPr>
                <w:rFonts w:cs="Courier New"/>
              </w:rPr>
            </w:pPr>
          </w:p>
        </w:tc>
      </w:tr>
      <w:tr w:rsidR="00D063A5" w14:paraId="2FB91ACF" w14:textId="77777777" w:rsidTr="00D063A5">
        <w:tc>
          <w:tcPr>
            <w:tcW w:w="1617" w:type="dxa"/>
            <w:vAlign w:val="center"/>
          </w:tcPr>
          <w:p w14:paraId="570D0BFC" w14:textId="77777777" w:rsidR="00D063A5" w:rsidRPr="00EC2317" w:rsidRDefault="00D063A5" w:rsidP="006A2BC1">
            <w:pPr>
              <w:rPr>
                <w:b/>
                <w:lang w:val="en-GB"/>
              </w:rPr>
            </w:pPr>
            <w:r w:rsidRPr="00EC2317">
              <w:rPr>
                <w:b/>
                <w:lang w:val="en-GB"/>
              </w:rPr>
              <w:t>Example:</w:t>
            </w:r>
          </w:p>
        </w:tc>
        <w:tc>
          <w:tcPr>
            <w:tcW w:w="8571" w:type="dxa"/>
          </w:tcPr>
          <w:p w14:paraId="2A91A023"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unique  da</w:t>
            </w:r>
            <w:r>
              <w:rPr>
                <w:rFonts w:cs="Courier New"/>
              </w:rPr>
              <w:t>tabase   database_version  …</w:t>
            </w:r>
            <w:r>
              <w:rPr>
                <w:rFonts w:cs="Courier New"/>
              </w:rPr>
              <w:br/>
              <w:t>PSM</w:t>
            </w:r>
            <w:r w:rsidRPr="00E92C27">
              <w:rPr>
                <w:rFonts w:cs="Courier New"/>
              </w:rPr>
              <w:t xml:space="preserve">  KVPQVSTPTLVEVSR    P02768       0       Un</w:t>
            </w:r>
            <w:r>
              <w:rPr>
                <w:rFonts w:cs="Courier New"/>
              </w:rPr>
              <w:t>iProtKB  2011_11           …</w:t>
            </w:r>
            <w:r>
              <w:rPr>
                <w:rFonts w:cs="Courier New"/>
              </w:rPr>
              <w:br/>
              <w:t>PSM</w:t>
            </w:r>
            <w:r w:rsidRPr="00E92C27">
              <w:rPr>
                <w:rFonts w:cs="Courier New"/>
              </w:rPr>
              <w:t xml:space="preserve">  VFDEFKPLVEEPQNLIK  P02768       1       UniProtKB  2011_11           …</w:t>
            </w:r>
          </w:p>
        </w:tc>
      </w:tr>
    </w:tbl>
    <w:p w14:paraId="6B464499" w14:textId="77777777" w:rsidR="00545E5E" w:rsidRDefault="00545E5E" w:rsidP="00545E5E">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E9F23" w14:textId="77777777" w:rsidTr="00D063A5">
        <w:tc>
          <w:tcPr>
            <w:tcW w:w="1617" w:type="dxa"/>
            <w:vAlign w:val="center"/>
          </w:tcPr>
          <w:p w14:paraId="01C293C7" w14:textId="77777777" w:rsidR="00545E5E" w:rsidRPr="00EC2317" w:rsidRDefault="00545E5E" w:rsidP="006A2BC1">
            <w:pPr>
              <w:rPr>
                <w:b/>
                <w:lang w:val="en-GB"/>
              </w:rPr>
            </w:pPr>
            <w:r w:rsidRPr="00EC2317">
              <w:rPr>
                <w:b/>
                <w:lang w:val="en-GB"/>
              </w:rPr>
              <w:t>Description:</w:t>
            </w:r>
          </w:p>
        </w:tc>
        <w:tc>
          <w:tcPr>
            <w:tcW w:w="8571" w:type="dxa"/>
          </w:tcPr>
          <w:p w14:paraId="20ABE5E1" w14:textId="77777777" w:rsidR="00545E5E" w:rsidRPr="00EC2317" w:rsidRDefault="00545E5E">
            <w:pPr>
              <w:rPr>
                <w:lang w:val="en-GB"/>
              </w:rPr>
            </w:pPr>
            <w:r w:rsidRPr="00EC2317">
              <w:rPr>
                <w:lang w:val="en-GB"/>
              </w:rPr>
              <w:t xml:space="preserve">A “|” delimited list of search engine(s) </w:t>
            </w:r>
            <w:r w:rsidR="00D93CA0">
              <w:rPr>
                <w:lang w:val="en-GB"/>
              </w:rPr>
              <w:t>that identified</w:t>
            </w:r>
            <w:r w:rsidR="009341EE">
              <w:rPr>
                <w:lang w:val="en-GB"/>
              </w:rPr>
              <w:t xml:space="preserve"> the PSM</w:t>
            </w:r>
            <w:r w:rsidRPr="00EC2317">
              <w:rPr>
                <w:lang w:val="en-GB"/>
              </w:rPr>
              <w:t>. Search engines must be supplied as parameters.</w:t>
            </w:r>
          </w:p>
        </w:tc>
      </w:tr>
      <w:tr w:rsidR="00545E5E" w14:paraId="48B77504" w14:textId="77777777" w:rsidTr="00D063A5">
        <w:tc>
          <w:tcPr>
            <w:tcW w:w="1617" w:type="dxa"/>
            <w:vAlign w:val="center"/>
          </w:tcPr>
          <w:p w14:paraId="494BED9D" w14:textId="77777777" w:rsidR="00545E5E" w:rsidRPr="00EC2317" w:rsidRDefault="00545E5E" w:rsidP="006A2BC1">
            <w:pPr>
              <w:rPr>
                <w:b/>
                <w:lang w:val="en-GB"/>
              </w:rPr>
            </w:pPr>
            <w:r w:rsidRPr="00EC2317">
              <w:rPr>
                <w:b/>
                <w:lang w:val="en-GB"/>
              </w:rPr>
              <w:t>Type:</w:t>
            </w:r>
          </w:p>
        </w:tc>
        <w:tc>
          <w:tcPr>
            <w:tcW w:w="8571" w:type="dxa"/>
          </w:tcPr>
          <w:p w14:paraId="00E76918" w14:textId="77777777" w:rsidR="00545E5E" w:rsidRPr="00EC2317" w:rsidRDefault="00545E5E" w:rsidP="006A2BC1">
            <w:pPr>
              <w:rPr>
                <w:lang w:val="en-GB"/>
              </w:rPr>
            </w:pPr>
            <w:r w:rsidRPr="00EC2317">
              <w:rPr>
                <w:lang w:val="en-GB"/>
              </w:rPr>
              <w:t>Parameter List</w:t>
            </w:r>
          </w:p>
        </w:tc>
      </w:tr>
      <w:tr w:rsidR="00D063A5" w14:paraId="0E714BAA" w14:textId="77777777" w:rsidTr="00D063A5">
        <w:tc>
          <w:tcPr>
            <w:tcW w:w="1617" w:type="dxa"/>
            <w:vAlign w:val="center"/>
          </w:tcPr>
          <w:p w14:paraId="4110F63E"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6D47BB8B" w14:textId="77777777" w:rsidTr="004263CD">
              <w:tc>
                <w:tcPr>
                  <w:tcW w:w="0" w:type="auto"/>
                  <w:tcBorders>
                    <w:top w:val="nil"/>
                    <w:left w:val="nil"/>
                  </w:tcBorders>
                </w:tcPr>
                <w:p w14:paraId="42C37B05" w14:textId="77777777" w:rsidR="00D063A5" w:rsidRPr="00AB45A3" w:rsidRDefault="00D063A5" w:rsidP="004263CD">
                  <w:pPr>
                    <w:jc w:val="center"/>
                    <w:rPr>
                      <w:sz w:val="16"/>
                      <w:szCs w:val="16"/>
                      <w:lang w:val="en-GB"/>
                    </w:rPr>
                  </w:pPr>
                </w:p>
              </w:tc>
              <w:tc>
                <w:tcPr>
                  <w:tcW w:w="0" w:type="auto"/>
                </w:tcPr>
                <w:p w14:paraId="6053482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03079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759649BC" w14:textId="77777777" w:rsidTr="004263CD">
              <w:tc>
                <w:tcPr>
                  <w:tcW w:w="0" w:type="auto"/>
                </w:tcPr>
                <w:p w14:paraId="73F2B59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12E141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FC577E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DFCE77F" w14:textId="77777777" w:rsidTr="004263CD">
              <w:tc>
                <w:tcPr>
                  <w:tcW w:w="0" w:type="auto"/>
                </w:tcPr>
                <w:p w14:paraId="2197A98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2509AF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95571D5" w14:textId="77777777" w:rsidR="007E40A6" w:rsidRPr="00AB45A3" w:rsidRDefault="007E40A6" w:rsidP="004263CD">
                  <w:pPr>
                    <w:jc w:val="center"/>
                    <w:rPr>
                      <w:sz w:val="16"/>
                      <w:szCs w:val="16"/>
                      <w:lang w:val="en-GB"/>
                    </w:rPr>
                  </w:pPr>
                  <w:r>
                    <w:rPr>
                      <w:sz w:val="16"/>
                      <w:szCs w:val="16"/>
                      <w:lang w:val="en-GB"/>
                    </w:rPr>
                    <w:sym w:font="Wingdings" w:char="F0FC"/>
                  </w:r>
                </w:p>
              </w:tc>
            </w:tr>
          </w:tbl>
          <w:p w14:paraId="4A49DB5D" w14:textId="77777777" w:rsidR="00D063A5" w:rsidRDefault="00D063A5" w:rsidP="006A2BC1">
            <w:pPr>
              <w:pStyle w:val="Code"/>
              <w:rPr>
                <w:rFonts w:cs="Courier New"/>
              </w:rPr>
            </w:pPr>
          </w:p>
        </w:tc>
      </w:tr>
      <w:tr w:rsidR="00D063A5" w14:paraId="6ED47E7C" w14:textId="77777777" w:rsidTr="00D063A5">
        <w:tc>
          <w:tcPr>
            <w:tcW w:w="1617" w:type="dxa"/>
            <w:vAlign w:val="center"/>
          </w:tcPr>
          <w:p w14:paraId="2B707A2C" w14:textId="77777777" w:rsidR="00D063A5" w:rsidRPr="00EC2317" w:rsidRDefault="00D063A5" w:rsidP="006A2BC1">
            <w:pPr>
              <w:rPr>
                <w:b/>
                <w:lang w:val="en-GB"/>
              </w:rPr>
            </w:pPr>
            <w:r w:rsidRPr="00EC2317">
              <w:rPr>
                <w:b/>
                <w:lang w:val="en-GB"/>
              </w:rPr>
              <w:t>Example:</w:t>
            </w:r>
          </w:p>
        </w:tc>
        <w:tc>
          <w:tcPr>
            <w:tcW w:w="8571" w:type="dxa"/>
          </w:tcPr>
          <w:p w14:paraId="150BB36B" w14:textId="77777777" w:rsidR="00D93CA0" w:rsidRDefault="00D93CA0" w:rsidP="006A2BC1">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CEEC3A5" w14:textId="77777777" w:rsidR="00D063A5" w:rsidRPr="00E92C27" w:rsidRDefault="00D063A5" w:rsidP="006A2BC1">
            <w:pPr>
              <w:pStyle w:val="Code"/>
              <w:rPr>
                <w:rFonts w:cs="Courier New"/>
              </w:rPr>
            </w:pPr>
            <w:r>
              <w:rPr>
                <w:rFonts w:cs="Courier New"/>
              </w:rPr>
              <w:t>PSH</w:t>
            </w:r>
            <w:r w:rsidRPr="00E92C27">
              <w:rPr>
                <w:rFonts w:cs="Courier New"/>
              </w:rPr>
              <w:t xml:space="preserve">  sequence           …   search_engine          </w:t>
            </w:r>
            <w:r>
              <w:rPr>
                <w:rFonts w:cs="Courier New"/>
              </w:rPr>
              <w:t xml:space="preserve">                           …</w:t>
            </w:r>
            <w:r>
              <w:rPr>
                <w:rFonts w:cs="Courier New"/>
              </w:rPr>
              <w:br/>
              <w:t>PSM</w:t>
            </w:r>
            <w:r w:rsidRPr="00E92C27">
              <w:rPr>
                <w:rFonts w:cs="Courier New"/>
              </w:rPr>
              <w:t xml:space="preserve">  KVPQVSTPTLVEVSR    …   [MS,MS:1001207,Mascot,]|[</w:t>
            </w:r>
            <w:r w:rsidR="007069EB" w:rsidRPr="00E92C27">
              <w:rPr>
                <w:rFonts w:cs="Courier New"/>
              </w:rPr>
              <w:t>MS,</w:t>
            </w:r>
            <w:r w:rsidR="007069EB" w:rsidRPr="009349C7">
              <w:rPr>
                <w:rFonts w:cs="Courier New"/>
              </w:rPr>
              <w:t>MS:1001476</w:t>
            </w:r>
            <w:r w:rsidR="007069EB" w:rsidRPr="00E92C27">
              <w:rPr>
                <w:rFonts w:cs="Courier New"/>
              </w:rPr>
              <w:t>,</w:t>
            </w:r>
            <w:r w:rsidR="007069EB">
              <w:rPr>
                <w:rFonts w:cs="Courier New"/>
              </w:rPr>
              <w:t>X!Tandem</w:t>
            </w:r>
            <w:r w:rsidRPr="00E92C27">
              <w:rPr>
                <w:rFonts w:cs="Courier New"/>
              </w:rPr>
              <w:t>,]  …</w:t>
            </w:r>
            <w:r w:rsidRPr="00E92C27">
              <w:rPr>
                <w:rFonts w:cs="Courier New"/>
              </w:rPr>
              <w:br/>
            </w:r>
            <w:r>
              <w:rPr>
                <w:rFonts w:cs="Courier New"/>
              </w:rPr>
              <w:t>PSM</w:t>
            </w:r>
            <w:r w:rsidRPr="00E92C27">
              <w:rPr>
                <w:rFonts w:cs="Courier New"/>
              </w:rPr>
              <w:t xml:space="preserve">  VFDEFKPLVEEPQNLIK  …   [MS,MS:1001207,Mascot,]                           …</w:t>
            </w:r>
          </w:p>
        </w:tc>
      </w:tr>
    </w:tbl>
    <w:p w14:paraId="69054A77" w14:textId="77777777" w:rsidR="00545E5E" w:rsidRDefault="00545E5E" w:rsidP="00545E5E">
      <w:pPr>
        <w:pStyle w:val="Heading3"/>
        <w:rPr>
          <w:lang w:val="en-GB"/>
        </w:rPr>
      </w:pPr>
      <w:r w:rsidRPr="00D114D1">
        <w:rPr>
          <w:lang w:val="en-GB"/>
        </w:rPr>
        <w:t>search_engine_score</w:t>
      </w:r>
      <w:r w:rsidR="002834D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53D24052" w14:textId="77777777">
        <w:tc>
          <w:tcPr>
            <w:tcW w:w="1617" w:type="dxa"/>
            <w:vAlign w:val="center"/>
          </w:tcPr>
          <w:p w14:paraId="0B0694F8" w14:textId="77777777" w:rsidR="00545E5E" w:rsidRPr="00EC2317" w:rsidRDefault="00545E5E" w:rsidP="006A2BC1">
            <w:pPr>
              <w:rPr>
                <w:b/>
                <w:lang w:val="en-GB"/>
              </w:rPr>
            </w:pPr>
            <w:r w:rsidRPr="00EC2317">
              <w:rPr>
                <w:b/>
                <w:lang w:val="en-GB"/>
              </w:rPr>
              <w:t>Description:</w:t>
            </w:r>
          </w:p>
        </w:tc>
        <w:tc>
          <w:tcPr>
            <w:tcW w:w="8571" w:type="dxa"/>
          </w:tcPr>
          <w:p w14:paraId="168DAA7D" w14:textId="77777777" w:rsidR="00545E5E" w:rsidRPr="00DD3C2C" w:rsidRDefault="002834DE" w:rsidP="00DD3C2C">
            <w:r>
              <w:rPr>
                <w:lang w:val="en-GB"/>
              </w:rPr>
              <w:t>The search engine score for the given PSM</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545E5E" w14:paraId="45FB11CE" w14:textId="77777777">
        <w:tc>
          <w:tcPr>
            <w:tcW w:w="1617" w:type="dxa"/>
            <w:vAlign w:val="center"/>
          </w:tcPr>
          <w:p w14:paraId="43FA6B7F" w14:textId="77777777" w:rsidR="00545E5E" w:rsidRPr="00EC2317" w:rsidRDefault="00545E5E" w:rsidP="006A2BC1">
            <w:pPr>
              <w:rPr>
                <w:b/>
                <w:lang w:val="en-GB"/>
              </w:rPr>
            </w:pPr>
            <w:r w:rsidRPr="00EC2317">
              <w:rPr>
                <w:b/>
                <w:lang w:val="en-GB"/>
              </w:rPr>
              <w:t>Type:</w:t>
            </w:r>
          </w:p>
        </w:tc>
        <w:tc>
          <w:tcPr>
            <w:tcW w:w="8571" w:type="dxa"/>
          </w:tcPr>
          <w:p w14:paraId="78FABB94" w14:textId="77777777" w:rsidR="00545E5E" w:rsidRPr="00EC2317" w:rsidRDefault="002834DE" w:rsidP="006A2BC1">
            <w:pPr>
              <w:rPr>
                <w:lang w:val="en-GB"/>
              </w:rPr>
            </w:pPr>
            <w:r>
              <w:rPr>
                <w:lang w:val="en-GB"/>
              </w:rPr>
              <w:t>Double</w:t>
            </w:r>
          </w:p>
        </w:tc>
      </w:tr>
      <w:tr w:rsidR="00D063A5" w14:paraId="521ECDAF" w14:textId="77777777">
        <w:tc>
          <w:tcPr>
            <w:tcW w:w="1617" w:type="dxa"/>
            <w:vAlign w:val="center"/>
          </w:tcPr>
          <w:p w14:paraId="4BE6DB2F"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26B8426" w14:textId="77777777" w:rsidTr="004263CD">
              <w:tc>
                <w:tcPr>
                  <w:tcW w:w="0" w:type="auto"/>
                  <w:tcBorders>
                    <w:top w:val="nil"/>
                    <w:left w:val="nil"/>
                  </w:tcBorders>
                </w:tcPr>
                <w:p w14:paraId="7273819F" w14:textId="77777777" w:rsidR="00D063A5" w:rsidRPr="00AB45A3" w:rsidRDefault="00D063A5" w:rsidP="004263CD">
                  <w:pPr>
                    <w:jc w:val="center"/>
                    <w:rPr>
                      <w:sz w:val="16"/>
                      <w:szCs w:val="16"/>
                      <w:lang w:val="en-GB"/>
                    </w:rPr>
                  </w:pPr>
                </w:p>
              </w:tc>
              <w:tc>
                <w:tcPr>
                  <w:tcW w:w="0" w:type="auto"/>
                </w:tcPr>
                <w:p w14:paraId="5440B203"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FA03A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DC8C570" w14:textId="77777777" w:rsidTr="004263CD">
              <w:tc>
                <w:tcPr>
                  <w:tcW w:w="0" w:type="auto"/>
                </w:tcPr>
                <w:p w14:paraId="11B97528"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D040B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A4FADB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3F78FFB5" w14:textId="77777777" w:rsidTr="004263CD">
              <w:tc>
                <w:tcPr>
                  <w:tcW w:w="0" w:type="auto"/>
                </w:tcPr>
                <w:p w14:paraId="5A4B1FB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F0DB5D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C0679BD" w14:textId="77777777" w:rsidR="007E40A6" w:rsidRPr="00AB45A3" w:rsidRDefault="007E40A6" w:rsidP="004263CD">
                  <w:pPr>
                    <w:jc w:val="center"/>
                    <w:rPr>
                      <w:sz w:val="16"/>
                      <w:szCs w:val="16"/>
                      <w:lang w:val="en-GB"/>
                    </w:rPr>
                  </w:pPr>
                  <w:r>
                    <w:rPr>
                      <w:sz w:val="16"/>
                      <w:szCs w:val="16"/>
                      <w:lang w:val="en-GB"/>
                    </w:rPr>
                    <w:sym w:font="Wingdings" w:char="F0FC"/>
                  </w:r>
                </w:p>
              </w:tc>
            </w:tr>
          </w:tbl>
          <w:p w14:paraId="1FF69780" w14:textId="77777777" w:rsidR="00D063A5" w:rsidRPr="00E92C27" w:rsidRDefault="00D063A5" w:rsidP="006A2BC1">
            <w:pPr>
              <w:pStyle w:val="Code"/>
              <w:rPr>
                <w:rFonts w:cs="Courier New"/>
              </w:rPr>
            </w:pPr>
          </w:p>
        </w:tc>
      </w:tr>
      <w:tr w:rsidR="00D063A5" w14:paraId="05C4FB8B" w14:textId="77777777">
        <w:tc>
          <w:tcPr>
            <w:tcW w:w="1617" w:type="dxa"/>
            <w:vAlign w:val="center"/>
          </w:tcPr>
          <w:p w14:paraId="02C597A8" w14:textId="77777777" w:rsidR="00D063A5" w:rsidRPr="00EC2317" w:rsidRDefault="00D063A5" w:rsidP="006A2BC1">
            <w:pPr>
              <w:rPr>
                <w:b/>
                <w:lang w:val="en-GB"/>
              </w:rPr>
            </w:pPr>
            <w:r w:rsidRPr="00EC2317">
              <w:rPr>
                <w:b/>
                <w:lang w:val="en-GB"/>
              </w:rPr>
              <w:t>Example:</w:t>
            </w:r>
          </w:p>
        </w:tc>
        <w:tc>
          <w:tcPr>
            <w:tcW w:w="8571" w:type="dxa"/>
          </w:tcPr>
          <w:p w14:paraId="7157BCC7"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 xml:space="preserve">search_engine_score[1]  </w:t>
            </w:r>
            <w:r w:rsidRPr="00E92C27">
              <w:rPr>
                <w:rFonts w:cs="Courier New"/>
              </w:rPr>
              <w:t>[MS,MS:1001171,Mascot score,</w:t>
            </w:r>
            <w:r>
              <w:rPr>
                <w:rFonts w:cs="Courier New"/>
              </w:rPr>
              <w:t>]</w:t>
            </w:r>
          </w:p>
          <w:p w14:paraId="4DF219B4"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search_engine_score[2]  [MS,</w:t>
            </w:r>
            <w:r w:rsidRPr="00034D45">
              <w:rPr>
                <w:rFonts w:cs="Courier New"/>
              </w:rPr>
              <w:t>MS:1001330</w:t>
            </w:r>
            <w:r>
              <w:rPr>
                <w:rFonts w:cs="Courier New"/>
              </w:rPr>
              <w:t>,X!Tandem:expect,]</w:t>
            </w:r>
          </w:p>
          <w:p w14:paraId="5BD0DF16" w14:textId="77777777" w:rsidR="002834DE" w:rsidRDefault="002834DE" w:rsidP="002834DE">
            <w:pPr>
              <w:pStyle w:val="Code"/>
              <w:rPr>
                <w:rFonts w:cs="Courier New"/>
              </w:rPr>
            </w:pPr>
            <w:r w:rsidRPr="00E92C27">
              <w:rPr>
                <w:rFonts w:cs="Courier New"/>
              </w:rPr>
              <w:t>…</w:t>
            </w:r>
          </w:p>
          <w:p w14:paraId="770B40E1" w14:textId="77777777" w:rsidR="00D063A5" w:rsidRPr="00E92C27" w:rsidRDefault="002834DE" w:rsidP="006A2BC1">
            <w:pPr>
              <w:pStyle w:val="Code"/>
              <w:rPr>
                <w:rFonts w:cs="Courier New"/>
              </w:rPr>
            </w:pPr>
            <w:r>
              <w:rPr>
                <w:rFonts w:cs="Courier New"/>
              </w:rPr>
              <w:t>PSH</w:t>
            </w:r>
            <w:r w:rsidRPr="00E92C27">
              <w:rPr>
                <w:rFonts w:cs="Courier New"/>
              </w:rPr>
              <w:t xml:space="preserve">  sequence           …   search_engine_score</w:t>
            </w:r>
            <w:r>
              <w:rPr>
                <w:rFonts w:cs="Courier New"/>
              </w:rPr>
              <w:t>[1]</w:t>
            </w:r>
            <w:r w:rsidRPr="00E92C27">
              <w:rPr>
                <w:rFonts w:cs="Courier New"/>
              </w:rPr>
              <w:t xml:space="preserve"> </w:t>
            </w:r>
            <w:r>
              <w:rPr>
                <w:rFonts w:cs="Courier New"/>
              </w:rPr>
              <w:t xml:space="preserve"> </w:t>
            </w:r>
            <w:r w:rsidRPr="00E92C27">
              <w:rPr>
                <w:rFonts w:cs="Courier New"/>
              </w:rPr>
              <w:t>search_engine_score</w:t>
            </w:r>
            <w:r>
              <w:rPr>
                <w:rFonts w:cs="Courier New"/>
              </w:rPr>
              <w:t xml:space="preserve">[2]  </w:t>
            </w:r>
            <w:r w:rsidRPr="00E92C27">
              <w:rPr>
                <w:rFonts w:cs="Courier New"/>
              </w:rPr>
              <w:t>…</w:t>
            </w:r>
            <w:r w:rsidRPr="00E92C27">
              <w:rPr>
                <w:rFonts w:cs="Courier New"/>
              </w:rPr>
              <w:br/>
              <w:t>P</w:t>
            </w:r>
            <w:r>
              <w:rPr>
                <w:rFonts w:cs="Courier New"/>
              </w:rPr>
              <w:t>SM</w:t>
            </w:r>
            <w:r w:rsidRPr="00E92C27">
              <w:rPr>
                <w:rFonts w:cs="Courier New"/>
              </w:rPr>
              <w:t xml:space="preserve">  KVPQVSTPTLVEVSR    …   </w:t>
            </w:r>
            <w:r>
              <w:rPr>
                <w:rFonts w:cs="Courier New"/>
              </w:rPr>
              <w:t>47</w:t>
            </w:r>
            <w:r w:rsidRPr="00E92C27">
              <w:rPr>
                <w:rFonts w:cs="Courier New"/>
              </w:rPr>
              <w:t xml:space="preserve">    </w:t>
            </w:r>
            <w:r>
              <w:rPr>
                <w:rFonts w:cs="Courier New"/>
              </w:rPr>
              <w:t xml:space="preserve">                  0.001                   </w:t>
            </w:r>
            <w:r w:rsidRPr="00E92C27">
              <w:rPr>
                <w:rFonts w:cs="Courier New"/>
              </w:rPr>
              <w:t>…</w:t>
            </w:r>
            <w:r w:rsidRPr="00E92C27">
              <w:rPr>
                <w:rFonts w:cs="Courier New"/>
              </w:rPr>
              <w:br/>
              <w:t>P</w:t>
            </w:r>
            <w:r>
              <w:rPr>
                <w:rFonts w:cs="Courier New"/>
              </w:rPr>
              <w:t>SM</w:t>
            </w:r>
            <w:r w:rsidRPr="00E92C27">
              <w:rPr>
                <w:rFonts w:cs="Courier New"/>
              </w:rPr>
              <w:t xml:space="preserve">  VFDEFKPLVEEPQNLIK  …   </w:t>
            </w:r>
            <w:r>
              <w:rPr>
                <w:rFonts w:cs="Courier New"/>
              </w:rPr>
              <w:t>29                      null</w:t>
            </w:r>
            <w:r w:rsidRPr="00E92C27">
              <w:rPr>
                <w:rFonts w:cs="Courier New"/>
              </w:rPr>
              <w:t xml:space="preserve"> </w:t>
            </w:r>
            <w:r>
              <w:rPr>
                <w:rFonts w:cs="Courier New"/>
              </w:rPr>
              <w:t xml:space="preserve">                  </w:t>
            </w:r>
            <w:r w:rsidRPr="00E92C27">
              <w:rPr>
                <w:rFonts w:cs="Courier New"/>
              </w:rPr>
              <w:t xml:space="preserve"> …</w:t>
            </w:r>
          </w:p>
        </w:tc>
      </w:tr>
    </w:tbl>
    <w:p w14:paraId="70F2A416" w14:textId="77777777" w:rsidR="00545E5E" w:rsidRDefault="00545E5E" w:rsidP="00545E5E">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F5A3A46" w14:textId="77777777" w:rsidTr="00D063A5">
        <w:tc>
          <w:tcPr>
            <w:tcW w:w="1617" w:type="dxa"/>
            <w:vAlign w:val="center"/>
          </w:tcPr>
          <w:p w14:paraId="278DE0B9" w14:textId="77777777" w:rsidR="00545E5E" w:rsidRPr="00EC2317" w:rsidRDefault="00545E5E" w:rsidP="006A2BC1">
            <w:pPr>
              <w:rPr>
                <w:b/>
                <w:lang w:val="en-GB"/>
              </w:rPr>
            </w:pPr>
            <w:r w:rsidRPr="00EC2317">
              <w:rPr>
                <w:b/>
                <w:lang w:val="en-GB"/>
              </w:rPr>
              <w:t>Description:</w:t>
            </w:r>
          </w:p>
        </w:tc>
        <w:tc>
          <w:tcPr>
            <w:tcW w:w="8571" w:type="dxa"/>
          </w:tcPr>
          <w:p w14:paraId="08F2CF16" w14:textId="77777777" w:rsidR="00545E5E" w:rsidRPr="00EC2317" w:rsidRDefault="00545E5E" w:rsidP="006A2BC1">
            <w:pPr>
              <w:rPr>
                <w:lang w:val="en-GB"/>
              </w:rPr>
            </w:pPr>
            <w:r w:rsidRPr="00EC2317">
              <w:rPr>
                <w:lang w:val="en-GB"/>
              </w:rPr>
              <w:t xml:space="preserve">The reliability of the given </w:t>
            </w:r>
            <w:r w:rsidR="00B6678B">
              <w:rPr>
                <w:lang w:val="en-GB"/>
              </w:rPr>
              <w:t>PSM</w:t>
            </w:r>
            <w:r w:rsidRPr="00EC2317">
              <w:rPr>
                <w:lang w:val="en-GB"/>
              </w:rPr>
              <w:t xml:space="preserve">. This must be supplied by the resource and has to be one of the following values: </w:t>
            </w:r>
          </w:p>
          <w:p w14:paraId="65FF231B" w14:textId="77777777" w:rsidR="00545E5E" w:rsidRPr="00EC2317" w:rsidRDefault="00545E5E" w:rsidP="006A2BC1">
            <w:pPr>
              <w:ind w:firstLine="720"/>
              <w:jc w:val="both"/>
              <w:rPr>
                <w:lang w:val="en-GB"/>
              </w:rPr>
            </w:pPr>
            <w:r w:rsidRPr="00EC2317">
              <w:rPr>
                <w:lang w:val="en-GB"/>
              </w:rPr>
              <w:lastRenderedPageBreak/>
              <w:t>1: high reliability</w:t>
            </w:r>
          </w:p>
          <w:p w14:paraId="07F2B1C8" w14:textId="77777777" w:rsidR="00545E5E" w:rsidRPr="00EC2317" w:rsidRDefault="00545E5E" w:rsidP="006A2BC1">
            <w:pPr>
              <w:ind w:firstLine="720"/>
              <w:jc w:val="both"/>
              <w:rPr>
                <w:lang w:val="en-GB"/>
              </w:rPr>
            </w:pPr>
            <w:r w:rsidRPr="00EC2317">
              <w:rPr>
                <w:lang w:val="en-GB"/>
              </w:rPr>
              <w:t>2: medium reliability</w:t>
            </w:r>
          </w:p>
          <w:p w14:paraId="049AF983" w14:textId="77777777" w:rsidR="00545E5E" w:rsidRPr="00EC2317" w:rsidRDefault="00545E5E" w:rsidP="006A2BC1">
            <w:pPr>
              <w:ind w:firstLine="720"/>
              <w:jc w:val="both"/>
              <w:rPr>
                <w:lang w:val="en-GB"/>
              </w:rPr>
            </w:pPr>
            <w:r w:rsidRPr="00EC2317">
              <w:rPr>
                <w:lang w:val="en-GB"/>
              </w:rPr>
              <w:t>3: poor reliability</w:t>
            </w:r>
          </w:p>
          <w:p w14:paraId="4862BE60" w14:textId="77777777" w:rsidR="00545E5E" w:rsidRPr="00EC2317" w:rsidRDefault="00545E5E" w:rsidP="006A2BC1">
            <w:pPr>
              <w:rPr>
                <w:lang w:val="en-GB"/>
              </w:rPr>
            </w:pPr>
          </w:p>
          <w:p w14:paraId="0F2E5407" w14:textId="77777777" w:rsidR="00545E5E" w:rsidRPr="00EC2317" w:rsidRDefault="00545E5E" w:rsidP="006A2BC1">
            <w:pPr>
              <w:rPr>
                <w:lang w:val="en-GB"/>
              </w:rPr>
            </w:pPr>
            <w:r w:rsidRPr="00EC2317">
              <w:rPr>
                <w:lang w:val="en-GB"/>
              </w:rPr>
              <w:t>Important: An identification's reliability is resource dependent.</w:t>
            </w:r>
          </w:p>
        </w:tc>
      </w:tr>
      <w:tr w:rsidR="00545E5E" w14:paraId="7772BD56" w14:textId="77777777" w:rsidTr="00D063A5">
        <w:tc>
          <w:tcPr>
            <w:tcW w:w="1617" w:type="dxa"/>
            <w:vAlign w:val="center"/>
          </w:tcPr>
          <w:p w14:paraId="437A964D" w14:textId="77777777" w:rsidR="00545E5E" w:rsidRPr="00EC2317" w:rsidRDefault="00545E5E" w:rsidP="006A2BC1">
            <w:pPr>
              <w:rPr>
                <w:b/>
                <w:lang w:val="en-GB"/>
              </w:rPr>
            </w:pPr>
            <w:r w:rsidRPr="00EC2317">
              <w:rPr>
                <w:b/>
                <w:lang w:val="en-GB"/>
              </w:rPr>
              <w:lastRenderedPageBreak/>
              <w:t>Type:</w:t>
            </w:r>
          </w:p>
        </w:tc>
        <w:tc>
          <w:tcPr>
            <w:tcW w:w="8571" w:type="dxa"/>
          </w:tcPr>
          <w:p w14:paraId="50E4E003" w14:textId="77777777" w:rsidR="00545E5E" w:rsidRPr="00EC2317" w:rsidRDefault="00545E5E" w:rsidP="006A2BC1">
            <w:pPr>
              <w:rPr>
                <w:lang w:val="en-GB"/>
              </w:rPr>
            </w:pPr>
            <w:r w:rsidRPr="00EC2317">
              <w:rPr>
                <w:lang w:val="en-GB"/>
              </w:rPr>
              <w:t>Integer</w:t>
            </w:r>
          </w:p>
        </w:tc>
      </w:tr>
      <w:tr w:rsidR="00D063A5" w14:paraId="3AE3001B" w14:textId="77777777" w:rsidTr="00D063A5">
        <w:tc>
          <w:tcPr>
            <w:tcW w:w="1617" w:type="dxa"/>
            <w:vAlign w:val="center"/>
          </w:tcPr>
          <w:p w14:paraId="07D67BD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1410620F" w14:textId="77777777" w:rsidTr="004263CD">
              <w:tc>
                <w:tcPr>
                  <w:tcW w:w="0" w:type="auto"/>
                  <w:tcBorders>
                    <w:top w:val="nil"/>
                    <w:left w:val="nil"/>
                  </w:tcBorders>
                </w:tcPr>
                <w:p w14:paraId="4A589FDF" w14:textId="77777777" w:rsidR="00D063A5" w:rsidRPr="00AB45A3" w:rsidRDefault="00D063A5" w:rsidP="004263CD">
                  <w:pPr>
                    <w:jc w:val="center"/>
                    <w:rPr>
                      <w:sz w:val="16"/>
                      <w:szCs w:val="16"/>
                      <w:lang w:val="en-GB"/>
                    </w:rPr>
                  </w:pPr>
                </w:p>
              </w:tc>
              <w:tc>
                <w:tcPr>
                  <w:tcW w:w="0" w:type="auto"/>
                </w:tcPr>
                <w:p w14:paraId="44FA0886"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25E6B4"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2E9BADED" w14:textId="77777777" w:rsidTr="004263CD">
              <w:tc>
                <w:tcPr>
                  <w:tcW w:w="0" w:type="auto"/>
                </w:tcPr>
                <w:p w14:paraId="538E84A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1D84FFFF" w14:textId="77777777" w:rsidR="00D063A5" w:rsidRPr="00AB45A3" w:rsidRDefault="00D063A5" w:rsidP="004263CD">
                  <w:pPr>
                    <w:jc w:val="center"/>
                    <w:rPr>
                      <w:sz w:val="16"/>
                      <w:szCs w:val="16"/>
                      <w:lang w:val="en-GB"/>
                    </w:rPr>
                  </w:pPr>
                </w:p>
              </w:tc>
              <w:tc>
                <w:tcPr>
                  <w:tcW w:w="0" w:type="auto"/>
                </w:tcPr>
                <w:p w14:paraId="125DABFC" w14:textId="77777777" w:rsidR="00D063A5" w:rsidRPr="00AB45A3" w:rsidRDefault="00D063A5" w:rsidP="004263CD">
                  <w:pPr>
                    <w:jc w:val="center"/>
                    <w:rPr>
                      <w:sz w:val="16"/>
                      <w:szCs w:val="16"/>
                      <w:lang w:val="en-GB"/>
                    </w:rPr>
                  </w:pPr>
                </w:p>
              </w:tc>
            </w:tr>
            <w:tr w:rsidR="00D063A5" w:rsidRPr="00AB45A3" w14:paraId="5CE2924E" w14:textId="77777777" w:rsidTr="004263CD">
              <w:tc>
                <w:tcPr>
                  <w:tcW w:w="0" w:type="auto"/>
                </w:tcPr>
                <w:p w14:paraId="256C2C99"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1F7B8B5" w14:textId="77777777" w:rsidR="00D063A5" w:rsidRPr="00AB45A3" w:rsidRDefault="00D063A5" w:rsidP="004263CD">
                  <w:pPr>
                    <w:jc w:val="center"/>
                    <w:rPr>
                      <w:sz w:val="16"/>
                      <w:szCs w:val="16"/>
                      <w:lang w:val="en-GB"/>
                    </w:rPr>
                  </w:pPr>
                </w:p>
              </w:tc>
              <w:tc>
                <w:tcPr>
                  <w:tcW w:w="0" w:type="auto"/>
                </w:tcPr>
                <w:p w14:paraId="5775CA66" w14:textId="77777777" w:rsidR="00D063A5" w:rsidRPr="00AB45A3" w:rsidRDefault="00D063A5" w:rsidP="004263CD">
                  <w:pPr>
                    <w:jc w:val="center"/>
                    <w:rPr>
                      <w:sz w:val="16"/>
                      <w:szCs w:val="16"/>
                      <w:lang w:val="en-GB"/>
                    </w:rPr>
                  </w:pPr>
                </w:p>
              </w:tc>
            </w:tr>
          </w:tbl>
          <w:p w14:paraId="7B139FB6" w14:textId="77777777" w:rsidR="00D063A5" w:rsidRPr="00E92C27" w:rsidRDefault="00D063A5" w:rsidP="006A2BC1">
            <w:pPr>
              <w:pStyle w:val="Code"/>
              <w:rPr>
                <w:rFonts w:cs="Courier New"/>
              </w:rPr>
            </w:pPr>
          </w:p>
        </w:tc>
      </w:tr>
      <w:tr w:rsidR="00D063A5" w14:paraId="4CCFF143" w14:textId="77777777" w:rsidTr="00D063A5">
        <w:tc>
          <w:tcPr>
            <w:tcW w:w="1617" w:type="dxa"/>
            <w:vAlign w:val="center"/>
          </w:tcPr>
          <w:p w14:paraId="3187D05F" w14:textId="77777777" w:rsidR="00D063A5" w:rsidRPr="00EC2317" w:rsidRDefault="00D063A5" w:rsidP="006A2BC1">
            <w:pPr>
              <w:rPr>
                <w:b/>
                <w:lang w:val="en-GB"/>
              </w:rPr>
            </w:pPr>
            <w:r w:rsidRPr="00EC2317">
              <w:rPr>
                <w:b/>
                <w:lang w:val="en-GB"/>
              </w:rPr>
              <w:t>Example:</w:t>
            </w:r>
          </w:p>
        </w:tc>
        <w:tc>
          <w:tcPr>
            <w:tcW w:w="8571" w:type="dxa"/>
          </w:tcPr>
          <w:p w14:paraId="425187B5"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liability   …</w:t>
            </w:r>
            <w:r>
              <w:rPr>
                <w:rFonts w:cs="Courier New"/>
              </w:rPr>
              <w:br/>
              <w:t>PSM</w:t>
            </w:r>
            <w:r w:rsidRPr="00E92C27">
              <w:rPr>
                <w:rFonts w:cs="Courier New"/>
              </w:rPr>
              <w:t xml:space="preserve">  KVPQVSTPTL</w:t>
            </w:r>
            <w:r>
              <w:rPr>
                <w:rFonts w:cs="Courier New"/>
              </w:rPr>
              <w:t>VEVSR    …   3             …</w:t>
            </w:r>
            <w:r>
              <w:rPr>
                <w:rFonts w:cs="Courier New"/>
              </w:rPr>
              <w:br/>
              <w:t>PSM</w:t>
            </w:r>
            <w:r w:rsidRPr="00E92C27">
              <w:rPr>
                <w:rFonts w:cs="Courier New"/>
              </w:rPr>
              <w:t xml:space="preserve">  VFDEFKPLVEEPQNLIK  …   1             …</w:t>
            </w:r>
          </w:p>
        </w:tc>
      </w:tr>
    </w:tbl>
    <w:p w14:paraId="60676E41" w14:textId="77777777" w:rsidR="00545E5E" w:rsidRDefault="00545E5E" w:rsidP="00545E5E">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627AD" w14:textId="77777777" w:rsidTr="00D063A5">
        <w:tc>
          <w:tcPr>
            <w:tcW w:w="1617" w:type="dxa"/>
            <w:vAlign w:val="center"/>
          </w:tcPr>
          <w:p w14:paraId="7AFDA86C" w14:textId="77777777" w:rsidR="00545E5E" w:rsidRPr="00EC2317" w:rsidRDefault="00545E5E" w:rsidP="006A2BC1">
            <w:pPr>
              <w:rPr>
                <w:b/>
                <w:lang w:val="en-GB"/>
              </w:rPr>
            </w:pPr>
            <w:r w:rsidRPr="00EC2317">
              <w:rPr>
                <w:b/>
                <w:lang w:val="en-GB"/>
              </w:rPr>
              <w:t>Description:</w:t>
            </w:r>
          </w:p>
        </w:tc>
        <w:tc>
          <w:tcPr>
            <w:tcW w:w="8571" w:type="dxa"/>
          </w:tcPr>
          <w:p w14:paraId="70333E41" w14:textId="77777777" w:rsidR="00545E5E" w:rsidRDefault="00545E5E" w:rsidP="006A2BC1">
            <w:pPr>
              <w:rPr>
                <w:lang w:val="en-GB"/>
              </w:rPr>
            </w:pPr>
            <w:r w:rsidRPr="00EC2317">
              <w:rPr>
                <w:lang w:val="en-GB"/>
              </w:rPr>
              <w:t xml:space="preserve">The peptide's </w:t>
            </w:r>
            <w:r w:rsidR="00C72BE2">
              <w:rPr>
                <w:lang w:val="en-GB"/>
              </w:rPr>
              <w:t xml:space="preserve">(coming from the PSM) </w:t>
            </w:r>
            <w:r w:rsidRPr="00EC2317">
              <w:rPr>
                <w:lang w:val="en-GB"/>
              </w:rPr>
              <w:t>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Pr>
                <w:lang w:val="en-GB"/>
              </w:rPr>
              <w:t xml:space="preserve"> If substitutions are reported, the “sequence” column MUST contain the original, unaltered sequence.</w:t>
            </w:r>
          </w:p>
          <w:p w14:paraId="78E829BD" w14:textId="77777777" w:rsidR="00D431E0" w:rsidRPr="00EC2317" w:rsidRDefault="00D431E0">
            <w:pPr>
              <w:rPr>
                <w:lang w:val="en-GB"/>
              </w:rPr>
            </w:pPr>
            <w:r>
              <w:rPr>
                <w:lang w:val="en-GB"/>
              </w:rPr>
              <w:t xml:space="preserve">Note that in contrast to the PRT and PEP section all modifications (variable and fixed modifications, including those induced by quantification reagents) </w:t>
            </w:r>
            <w:r w:rsidR="00B267B3">
              <w:rPr>
                <w:lang w:val="en-GB"/>
              </w:rPr>
              <w:t>MUST</w:t>
            </w:r>
            <w:r>
              <w:rPr>
                <w:lang w:val="en-GB"/>
              </w:rPr>
              <w:t xml:space="preserve"> BE reported in the PSM section.</w:t>
            </w:r>
          </w:p>
        </w:tc>
      </w:tr>
      <w:tr w:rsidR="00545E5E" w14:paraId="32CD98E2" w14:textId="77777777" w:rsidTr="00D063A5">
        <w:tc>
          <w:tcPr>
            <w:tcW w:w="1617" w:type="dxa"/>
            <w:vAlign w:val="center"/>
          </w:tcPr>
          <w:p w14:paraId="047D06F8" w14:textId="77777777" w:rsidR="00545E5E" w:rsidRPr="00EC2317" w:rsidRDefault="00545E5E" w:rsidP="006A2BC1">
            <w:pPr>
              <w:rPr>
                <w:b/>
                <w:lang w:val="en-GB"/>
              </w:rPr>
            </w:pPr>
            <w:r w:rsidRPr="00EC2317">
              <w:rPr>
                <w:b/>
                <w:lang w:val="en-GB"/>
              </w:rPr>
              <w:t>Type:</w:t>
            </w:r>
          </w:p>
        </w:tc>
        <w:tc>
          <w:tcPr>
            <w:tcW w:w="8571" w:type="dxa"/>
          </w:tcPr>
          <w:p w14:paraId="4B8119F5" w14:textId="77777777" w:rsidR="00545E5E" w:rsidRPr="00EC2317" w:rsidRDefault="00545E5E" w:rsidP="006A2BC1">
            <w:pPr>
              <w:rPr>
                <w:lang w:val="en-GB"/>
              </w:rPr>
            </w:pPr>
            <w:r w:rsidRPr="00EC2317">
              <w:rPr>
                <w:lang w:val="en-GB"/>
              </w:rPr>
              <w:t>String</w:t>
            </w:r>
          </w:p>
        </w:tc>
      </w:tr>
      <w:tr w:rsidR="00D063A5" w14:paraId="275B925A" w14:textId="77777777" w:rsidTr="00D063A5">
        <w:tc>
          <w:tcPr>
            <w:tcW w:w="1617" w:type="dxa"/>
            <w:vAlign w:val="center"/>
          </w:tcPr>
          <w:p w14:paraId="146ED78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F40C708" w14:textId="77777777" w:rsidTr="004263CD">
              <w:tc>
                <w:tcPr>
                  <w:tcW w:w="0" w:type="auto"/>
                  <w:tcBorders>
                    <w:top w:val="nil"/>
                    <w:left w:val="nil"/>
                  </w:tcBorders>
                </w:tcPr>
                <w:p w14:paraId="7B4EAC61" w14:textId="77777777" w:rsidR="00D063A5" w:rsidRPr="00AB45A3" w:rsidRDefault="00D063A5" w:rsidP="004263CD">
                  <w:pPr>
                    <w:jc w:val="center"/>
                    <w:rPr>
                      <w:sz w:val="16"/>
                      <w:szCs w:val="16"/>
                      <w:lang w:val="en-GB"/>
                    </w:rPr>
                  </w:pPr>
                </w:p>
              </w:tc>
              <w:tc>
                <w:tcPr>
                  <w:tcW w:w="0" w:type="auto"/>
                </w:tcPr>
                <w:p w14:paraId="143805B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4411148"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E25A3CE" w14:textId="77777777" w:rsidTr="004263CD">
              <w:tc>
                <w:tcPr>
                  <w:tcW w:w="0" w:type="auto"/>
                </w:tcPr>
                <w:p w14:paraId="43204982"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8B0E4A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53FDD9D"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88F9B0" w14:textId="77777777" w:rsidTr="004263CD">
              <w:tc>
                <w:tcPr>
                  <w:tcW w:w="0" w:type="auto"/>
                </w:tcPr>
                <w:p w14:paraId="4509F28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29A9CC9B"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21B2C8C" w14:textId="77777777" w:rsidR="007E40A6" w:rsidRPr="00AB45A3" w:rsidRDefault="007E40A6" w:rsidP="004263CD">
                  <w:pPr>
                    <w:jc w:val="center"/>
                    <w:rPr>
                      <w:sz w:val="16"/>
                      <w:szCs w:val="16"/>
                      <w:lang w:val="en-GB"/>
                    </w:rPr>
                  </w:pPr>
                  <w:r>
                    <w:rPr>
                      <w:sz w:val="16"/>
                      <w:szCs w:val="16"/>
                      <w:lang w:val="en-GB"/>
                    </w:rPr>
                    <w:sym w:font="Wingdings" w:char="F0FC"/>
                  </w:r>
                </w:p>
              </w:tc>
            </w:tr>
          </w:tbl>
          <w:p w14:paraId="7CDF8E1B" w14:textId="77777777" w:rsidR="00D063A5" w:rsidRPr="00E92C27" w:rsidRDefault="00D063A5" w:rsidP="003C7B20">
            <w:pPr>
              <w:pStyle w:val="Code"/>
              <w:rPr>
                <w:rFonts w:cs="Courier New"/>
              </w:rPr>
            </w:pPr>
          </w:p>
        </w:tc>
      </w:tr>
      <w:tr w:rsidR="00D063A5" w14:paraId="09421737" w14:textId="77777777" w:rsidTr="00D063A5">
        <w:tc>
          <w:tcPr>
            <w:tcW w:w="1617" w:type="dxa"/>
            <w:vAlign w:val="center"/>
          </w:tcPr>
          <w:p w14:paraId="7F0A59F0" w14:textId="77777777" w:rsidR="00D063A5" w:rsidRPr="00EC2317" w:rsidRDefault="00D063A5" w:rsidP="006A2BC1">
            <w:pPr>
              <w:rPr>
                <w:b/>
                <w:lang w:val="en-GB"/>
              </w:rPr>
            </w:pPr>
            <w:r w:rsidRPr="00EC2317">
              <w:rPr>
                <w:b/>
                <w:lang w:val="en-GB"/>
              </w:rPr>
              <w:t>Example:</w:t>
            </w:r>
          </w:p>
        </w:tc>
        <w:tc>
          <w:tcPr>
            <w:tcW w:w="8571" w:type="dxa"/>
          </w:tcPr>
          <w:p w14:paraId="4B2944D2"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modifications      …</w:t>
            </w:r>
            <w:r>
              <w:rPr>
                <w:rFonts w:cs="Courier New"/>
              </w:rPr>
              <w:br/>
              <w:t>PSM</w:t>
            </w:r>
            <w:r w:rsidRPr="00E92C27">
              <w:rPr>
                <w:rFonts w:cs="Courier New"/>
              </w:rPr>
              <w:t xml:space="preserve">  KVPQVSTPTLVEVSR    …   10</w:t>
            </w:r>
            <w:r w:rsidRPr="00D5687B">
              <w:rPr>
                <w:rFonts w:cs="Courier New"/>
              </w:rPr>
              <w:t>[MS,MS:100</w:t>
            </w:r>
            <w:r w:rsidR="001005B0">
              <w:rPr>
                <w:rFonts w:cs="Courier New"/>
              </w:rPr>
              <w:t>1876</w:t>
            </w:r>
            <w:r w:rsidRPr="00D5687B">
              <w:rPr>
                <w:rFonts w:cs="Courier New"/>
              </w:rPr>
              <w:t>,</w:t>
            </w:r>
            <w:r w:rsidR="001005B0">
              <w:rPr>
                <w:rFonts w:cs="Courier New"/>
              </w:rPr>
              <w:t xml:space="preserve"> modification probability</w:t>
            </w:r>
            <w:r w:rsidRPr="00D5687B">
              <w:rPr>
                <w:rFonts w:cs="Courier New"/>
              </w:rPr>
              <w:t>,</w:t>
            </w:r>
            <w:r w:rsidR="001005B0">
              <w:rPr>
                <w:rFonts w:cs="Courier New"/>
              </w:rPr>
              <w:t xml:space="preserve"> </w:t>
            </w:r>
            <w:r w:rsidRPr="00D5687B">
              <w:rPr>
                <w:rFonts w:cs="Courier New"/>
              </w:rPr>
              <w:t>0.8]</w:t>
            </w:r>
            <w:r>
              <w:rPr>
                <w:rFonts w:cs="Courier New"/>
              </w:rPr>
              <w:t>-MOD:00412  …</w:t>
            </w:r>
            <w:r>
              <w:rPr>
                <w:rFonts w:cs="Courier New"/>
              </w:rPr>
              <w:br/>
              <w:t>PSM</w:t>
            </w:r>
            <w:r w:rsidRPr="00E92C27">
              <w:rPr>
                <w:rFonts w:cs="Courier New"/>
              </w:rPr>
              <w:t xml:space="preserve">  VFDEFKPLVEEPQNLIK  …   </w:t>
            </w:r>
            <w:r>
              <w:rPr>
                <w:rFonts w:cs="Courier New"/>
              </w:rPr>
              <w:t>NULL</w:t>
            </w:r>
            <w:r w:rsidRPr="00E92C27">
              <w:rPr>
                <w:rFonts w:cs="Courier New"/>
              </w:rPr>
              <w:t xml:space="preserve">                 …</w:t>
            </w:r>
          </w:p>
        </w:tc>
      </w:tr>
    </w:tbl>
    <w:p w14:paraId="4781542C" w14:textId="77777777" w:rsidR="00545E5E" w:rsidRDefault="00545E5E" w:rsidP="00545E5E">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39266C6" w14:textId="77777777" w:rsidTr="00D063A5">
        <w:tc>
          <w:tcPr>
            <w:tcW w:w="1617" w:type="dxa"/>
            <w:vAlign w:val="center"/>
          </w:tcPr>
          <w:p w14:paraId="478708DB" w14:textId="77777777" w:rsidR="00545E5E" w:rsidRPr="00EC2317" w:rsidRDefault="00545E5E" w:rsidP="006A2BC1">
            <w:pPr>
              <w:rPr>
                <w:b/>
                <w:lang w:val="en-GB"/>
              </w:rPr>
            </w:pPr>
            <w:r w:rsidRPr="00EC2317">
              <w:rPr>
                <w:b/>
                <w:lang w:val="en-GB"/>
              </w:rPr>
              <w:t>Description:</w:t>
            </w:r>
          </w:p>
        </w:tc>
        <w:tc>
          <w:tcPr>
            <w:tcW w:w="8571" w:type="dxa"/>
          </w:tcPr>
          <w:p w14:paraId="226B907A" w14:textId="77777777" w:rsidR="00545E5E" w:rsidRPr="0016484B" w:rsidRDefault="0098205B" w:rsidP="0098205B">
            <w:pPr>
              <w:rPr>
                <w:sz w:val="16"/>
                <w:szCs w:val="16"/>
              </w:rPr>
            </w:pPr>
            <w:r>
              <w:rPr>
                <w:lang w:val="en-GB"/>
              </w:rPr>
              <w:t xml:space="preserve">The retention time of the spectrum. </w:t>
            </w:r>
            <w:r w:rsidR="00545E5E" w:rsidRPr="00EC2317">
              <w:rPr>
                <w:lang w:val="en-GB"/>
              </w:rPr>
              <w:t xml:space="preserve">A </w:t>
            </w:r>
            <w:r w:rsidR="00545E5E">
              <w:rPr>
                <w:lang w:val="en-GB"/>
              </w:rPr>
              <w:t>‘|’</w:t>
            </w:r>
            <w:r w:rsidR="00545E5E" w:rsidRPr="00EC2317">
              <w:rPr>
                <w:lang w:val="en-GB"/>
              </w:rPr>
              <w:t xml:space="preserve">-separated list of </w:t>
            </w:r>
            <w:r>
              <w:rPr>
                <w:lang w:val="en-GB"/>
              </w:rPr>
              <w:t xml:space="preserve">multiple </w:t>
            </w:r>
            <w:r w:rsidR="00545E5E" w:rsidRPr="00EC2317">
              <w:rPr>
                <w:lang w:val="en-GB"/>
              </w:rPr>
              <w:t>time points</w:t>
            </w:r>
            <w:r>
              <w:rPr>
                <w:lang w:val="en-GB"/>
              </w:rPr>
              <w:t xml:space="preserve"> is allowed in case </w:t>
            </w:r>
            <w:r w:rsidR="00D526DA" w:rsidRPr="0016484B">
              <w:rPr>
                <w:lang w:val="en-GB"/>
              </w:rPr>
              <w:t>multiple spectra were combined by the search engine to make the PSM. It MUST be reported in seconds. Otherwise, the unit</w:t>
            </w:r>
            <w:r w:rsidR="00690A10">
              <w:rPr>
                <w:lang w:val="en-GB"/>
              </w:rPr>
              <w:t xml:space="preserve">s </w:t>
            </w:r>
            <w:r w:rsidR="00D526DA" w:rsidRPr="0016484B">
              <w:rPr>
                <w:lang w:val="en-GB"/>
              </w:rPr>
              <w:t>MUST be reported in the Metadata Section (‘</w:t>
            </w:r>
            <w:r w:rsidR="00D526DA" w:rsidRPr="0016484B">
              <w:t>columnit_psm’</w:t>
            </w:r>
            <w:r w:rsidR="00D526DA" w:rsidRPr="0016484B">
              <w:rPr>
                <w:lang w:val="en-GB"/>
              </w:rPr>
              <w:t>)</w:t>
            </w:r>
            <w:r w:rsidR="00690A10">
              <w:rPr>
                <w:lang w:val="en-GB"/>
              </w:rPr>
              <w:t>.</w:t>
            </w:r>
          </w:p>
        </w:tc>
      </w:tr>
      <w:tr w:rsidR="00545E5E" w14:paraId="2FB4DFA8" w14:textId="77777777" w:rsidTr="00D063A5">
        <w:tc>
          <w:tcPr>
            <w:tcW w:w="1617" w:type="dxa"/>
            <w:vAlign w:val="center"/>
          </w:tcPr>
          <w:p w14:paraId="727D7439" w14:textId="77777777" w:rsidR="00545E5E" w:rsidRPr="00EC2317" w:rsidRDefault="00545E5E" w:rsidP="006A2BC1">
            <w:pPr>
              <w:rPr>
                <w:b/>
                <w:lang w:val="en-GB"/>
              </w:rPr>
            </w:pPr>
            <w:r w:rsidRPr="00EC2317">
              <w:rPr>
                <w:b/>
                <w:lang w:val="en-GB"/>
              </w:rPr>
              <w:t>Type:</w:t>
            </w:r>
          </w:p>
        </w:tc>
        <w:tc>
          <w:tcPr>
            <w:tcW w:w="8571" w:type="dxa"/>
          </w:tcPr>
          <w:p w14:paraId="51E094AF" w14:textId="77777777" w:rsidR="00545E5E" w:rsidRPr="00EC2317" w:rsidRDefault="00545E5E" w:rsidP="006A2BC1">
            <w:pPr>
              <w:rPr>
                <w:lang w:val="en-GB"/>
              </w:rPr>
            </w:pPr>
            <w:r w:rsidRPr="00EC2317">
              <w:rPr>
                <w:lang w:val="en-GB"/>
              </w:rPr>
              <w:t>Double List</w:t>
            </w:r>
          </w:p>
        </w:tc>
      </w:tr>
      <w:tr w:rsidR="00D063A5" w14:paraId="384D0EC7" w14:textId="77777777" w:rsidTr="00D063A5">
        <w:tc>
          <w:tcPr>
            <w:tcW w:w="1617" w:type="dxa"/>
            <w:vAlign w:val="center"/>
          </w:tcPr>
          <w:p w14:paraId="48F500F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5FBB9AA" w14:textId="77777777" w:rsidTr="004263CD">
              <w:tc>
                <w:tcPr>
                  <w:tcW w:w="0" w:type="auto"/>
                  <w:tcBorders>
                    <w:top w:val="nil"/>
                    <w:left w:val="nil"/>
                  </w:tcBorders>
                </w:tcPr>
                <w:p w14:paraId="7A327112" w14:textId="77777777" w:rsidR="00D063A5" w:rsidRPr="00AB45A3" w:rsidRDefault="00D063A5" w:rsidP="004263CD">
                  <w:pPr>
                    <w:jc w:val="center"/>
                    <w:rPr>
                      <w:sz w:val="16"/>
                      <w:szCs w:val="16"/>
                      <w:lang w:val="en-GB"/>
                    </w:rPr>
                  </w:pPr>
                </w:p>
              </w:tc>
              <w:tc>
                <w:tcPr>
                  <w:tcW w:w="0" w:type="auto"/>
                </w:tcPr>
                <w:p w14:paraId="7C28B6F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1005CF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FACE9" w14:textId="77777777" w:rsidTr="004263CD">
              <w:tc>
                <w:tcPr>
                  <w:tcW w:w="0" w:type="auto"/>
                </w:tcPr>
                <w:p w14:paraId="650E763D"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6DAE6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6DA6AC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C81ACD" w14:textId="77777777" w:rsidTr="004263CD">
              <w:tc>
                <w:tcPr>
                  <w:tcW w:w="0" w:type="auto"/>
                </w:tcPr>
                <w:p w14:paraId="59D9453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F40BE9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1DBC958" w14:textId="77777777" w:rsidR="007E40A6" w:rsidRPr="00AB45A3" w:rsidRDefault="007E40A6" w:rsidP="004263CD">
                  <w:pPr>
                    <w:jc w:val="center"/>
                    <w:rPr>
                      <w:sz w:val="16"/>
                      <w:szCs w:val="16"/>
                      <w:lang w:val="en-GB"/>
                    </w:rPr>
                  </w:pPr>
                  <w:r>
                    <w:rPr>
                      <w:sz w:val="16"/>
                      <w:szCs w:val="16"/>
                      <w:lang w:val="en-GB"/>
                    </w:rPr>
                    <w:sym w:font="Wingdings" w:char="F0FC"/>
                  </w:r>
                </w:p>
              </w:tc>
            </w:tr>
          </w:tbl>
          <w:p w14:paraId="72B8D840" w14:textId="77777777" w:rsidR="00D063A5" w:rsidRPr="00E92C27" w:rsidRDefault="00D063A5" w:rsidP="006A2BC1">
            <w:pPr>
              <w:pStyle w:val="Code"/>
              <w:rPr>
                <w:rFonts w:cs="Courier New"/>
              </w:rPr>
            </w:pPr>
          </w:p>
        </w:tc>
      </w:tr>
      <w:tr w:rsidR="00D063A5" w14:paraId="0F3B2AFA" w14:textId="77777777" w:rsidTr="00D063A5">
        <w:tc>
          <w:tcPr>
            <w:tcW w:w="1617" w:type="dxa"/>
            <w:vAlign w:val="center"/>
          </w:tcPr>
          <w:p w14:paraId="7F3CC81F" w14:textId="77777777" w:rsidR="00D063A5" w:rsidRPr="00EC2317" w:rsidRDefault="00D063A5" w:rsidP="006A2BC1">
            <w:pPr>
              <w:rPr>
                <w:b/>
                <w:lang w:val="en-GB"/>
              </w:rPr>
            </w:pPr>
            <w:r w:rsidRPr="00EC2317">
              <w:rPr>
                <w:b/>
                <w:lang w:val="en-GB"/>
              </w:rPr>
              <w:t>Example:</w:t>
            </w:r>
          </w:p>
        </w:tc>
        <w:tc>
          <w:tcPr>
            <w:tcW w:w="8571" w:type="dxa"/>
          </w:tcPr>
          <w:p w14:paraId="59D659AD"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tention_time    …</w:t>
            </w:r>
            <w:r>
              <w:rPr>
                <w:rFonts w:cs="Courier New"/>
              </w:rPr>
              <w:br/>
              <w:t>PSM</w:t>
            </w:r>
            <w:r w:rsidRPr="00E92C27">
              <w:rPr>
                <w:rFonts w:cs="Courier New"/>
              </w:rPr>
              <w:t xml:space="preserve">  KVPQVSTPTLVEVSR    …   10.2            </w:t>
            </w:r>
            <w:r>
              <w:rPr>
                <w:rFonts w:cs="Courier New"/>
              </w:rPr>
              <w:t xml:space="preserve">                           …</w:t>
            </w:r>
            <w:r>
              <w:rPr>
                <w:rFonts w:cs="Courier New"/>
              </w:rPr>
              <w:br/>
              <w:t>PSM</w:t>
            </w:r>
            <w:r w:rsidRPr="00E92C27">
              <w:rPr>
                <w:rFonts w:cs="Courier New"/>
              </w:rPr>
              <w:t xml:space="preserve">  VFDEFKPLVEEPQNLIK  …   15.8                                       …</w:t>
            </w:r>
          </w:p>
        </w:tc>
      </w:tr>
    </w:tbl>
    <w:p w14:paraId="6BEC6639" w14:textId="77777777" w:rsidR="00545E5E" w:rsidRDefault="00545E5E" w:rsidP="00545E5E">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6DE83887" w14:textId="77777777" w:rsidTr="00D063A5">
        <w:tc>
          <w:tcPr>
            <w:tcW w:w="1617" w:type="dxa"/>
            <w:vAlign w:val="center"/>
          </w:tcPr>
          <w:p w14:paraId="671A9BC1" w14:textId="77777777" w:rsidR="00545E5E" w:rsidRPr="00EC2317" w:rsidRDefault="00545E5E" w:rsidP="006A2BC1">
            <w:pPr>
              <w:rPr>
                <w:b/>
                <w:lang w:val="en-GB"/>
              </w:rPr>
            </w:pPr>
            <w:r w:rsidRPr="00EC2317">
              <w:rPr>
                <w:b/>
                <w:lang w:val="en-GB"/>
              </w:rPr>
              <w:t>Description:</w:t>
            </w:r>
          </w:p>
        </w:tc>
        <w:tc>
          <w:tcPr>
            <w:tcW w:w="8571" w:type="dxa"/>
          </w:tcPr>
          <w:p w14:paraId="02D62F7B" w14:textId="77777777" w:rsidR="00545E5E" w:rsidRPr="00EC2317" w:rsidRDefault="00545E5E" w:rsidP="00A65834">
            <w:pPr>
              <w:rPr>
                <w:lang w:val="en-GB"/>
              </w:rPr>
            </w:pPr>
            <w:r w:rsidRPr="00EC2317">
              <w:rPr>
                <w:lang w:val="en-GB"/>
              </w:rPr>
              <w:t>The charge</w:t>
            </w:r>
            <w:r>
              <w:rPr>
                <w:lang w:val="en-GB"/>
              </w:rPr>
              <w:t xml:space="preserve"> assigned by the search engine/software</w:t>
            </w:r>
            <w:r w:rsidRPr="00EC2317">
              <w:rPr>
                <w:lang w:val="en-GB"/>
              </w:rPr>
              <w:t xml:space="preserve">. </w:t>
            </w:r>
          </w:p>
        </w:tc>
      </w:tr>
      <w:tr w:rsidR="00545E5E" w14:paraId="39E5DED3" w14:textId="77777777" w:rsidTr="00D063A5">
        <w:tc>
          <w:tcPr>
            <w:tcW w:w="1617" w:type="dxa"/>
            <w:vAlign w:val="center"/>
          </w:tcPr>
          <w:p w14:paraId="00CD91C1" w14:textId="77777777" w:rsidR="00545E5E" w:rsidRPr="00EC2317" w:rsidRDefault="00545E5E" w:rsidP="006A2BC1">
            <w:pPr>
              <w:rPr>
                <w:b/>
                <w:lang w:val="en-GB"/>
              </w:rPr>
            </w:pPr>
            <w:r w:rsidRPr="00EC2317">
              <w:rPr>
                <w:b/>
                <w:lang w:val="en-GB"/>
              </w:rPr>
              <w:t>Type:</w:t>
            </w:r>
          </w:p>
        </w:tc>
        <w:tc>
          <w:tcPr>
            <w:tcW w:w="8571" w:type="dxa"/>
          </w:tcPr>
          <w:p w14:paraId="695D4325" w14:textId="77777777" w:rsidR="00545E5E" w:rsidRPr="00EC2317" w:rsidRDefault="00545E5E" w:rsidP="006A2BC1">
            <w:pPr>
              <w:rPr>
                <w:lang w:val="en-GB"/>
              </w:rPr>
            </w:pPr>
            <w:r>
              <w:rPr>
                <w:lang w:val="en-GB"/>
              </w:rPr>
              <w:t>Integer</w:t>
            </w:r>
          </w:p>
        </w:tc>
      </w:tr>
      <w:tr w:rsidR="00D063A5" w14:paraId="7F3679AB" w14:textId="77777777" w:rsidTr="00D063A5">
        <w:tc>
          <w:tcPr>
            <w:tcW w:w="1617" w:type="dxa"/>
            <w:vAlign w:val="center"/>
          </w:tcPr>
          <w:p w14:paraId="42A217AC"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48756FD" w14:textId="77777777" w:rsidTr="004263CD">
              <w:tc>
                <w:tcPr>
                  <w:tcW w:w="0" w:type="auto"/>
                  <w:tcBorders>
                    <w:top w:val="nil"/>
                    <w:left w:val="nil"/>
                  </w:tcBorders>
                </w:tcPr>
                <w:p w14:paraId="5F730536" w14:textId="77777777" w:rsidR="00D063A5" w:rsidRPr="00AB45A3" w:rsidRDefault="00D063A5" w:rsidP="004263CD">
                  <w:pPr>
                    <w:jc w:val="center"/>
                    <w:rPr>
                      <w:sz w:val="16"/>
                      <w:szCs w:val="16"/>
                      <w:lang w:val="en-GB"/>
                    </w:rPr>
                  </w:pPr>
                </w:p>
              </w:tc>
              <w:tc>
                <w:tcPr>
                  <w:tcW w:w="0" w:type="auto"/>
                </w:tcPr>
                <w:p w14:paraId="5A9BDF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8E3C19C"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2829210" w14:textId="77777777" w:rsidTr="004263CD">
              <w:tc>
                <w:tcPr>
                  <w:tcW w:w="0" w:type="auto"/>
                </w:tcPr>
                <w:p w14:paraId="1720EF2B"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84147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1317B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805CCF7" w14:textId="77777777" w:rsidTr="004263CD">
              <w:tc>
                <w:tcPr>
                  <w:tcW w:w="0" w:type="auto"/>
                </w:tcPr>
                <w:p w14:paraId="762A58E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1A2C2F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C1E0DD6" w14:textId="77777777" w:rsidR="007E40A6" w:rsidRPr="00AB45A3" w:rsidRDefault="007E40A6" w:rsidP="004263CD">
                  <w:pPr>
                    <w:jc w:val="center"/>
                    <w:rPr>
                      <w:sz w:val="16"/>
                      <w:szCs w:val="16"/>
                      <w:lang w:val="en-GB"/>
                    </w:rPr>
                  </w:pPr>
                  <w:r>
                    <w:rPr>
                      <w:sz w:val="16"/>
                      <w:szCs w:val="16"/>
                      <w:lang w:val="en-GB"/>
                    </w:rPr>
                    <w:sym w:font="Wingdings" w:char="F0FC"/>
                  </w:r>
                </w:p>
              </w:tc>
            </w:tr>
          </w:tbl>
          <w:p w14:paraId="7195143E" w14:textId="77777777" w:rsidR="00D063A5" w:rsidRPr="00E92C27" w:rsidRDefault="00D063A5" w:rsidP="006A2BC1">
            <w:pPr>
              <w:pStyle w:val="Code"/>
              <w:rPr>
                <w:rFonts w:cs="Courier New"/>
              </w:rPr>
            </w:pPr>
          </w:p>
        </w:tc>
      </w:tr>
      <w:tr w:rsidR="00D063A5" w14:paraId="0AD8FFE9" w14:textId="77777777" w:rsidTr="00D063A5">
        <w:tc>
          <w:tcPr>
            <w:tcW w:w="1617" w:type="dxa"/>
            <w:vAlign w:val="center"/>
          </w:tcPr>
          <w:p w14:paraId="67E68BBB" w14:textId="77777777" w:rsidR="00D063A5" w:rsidRPr="00EC2317" w:rsidRDefault="00D063A5" w:rsidP="006A2BC1">
            <w:pPr>
              <w:rPr>
                <w:b/>
                <w:lang w:val="en-GB"/>
              </w:rPr>
            </w:pPr>
            <w:r w:rsidRPr="00EC2317">
              <w:rPr>
                <w:b/>
                <w:lang w:val="en-GB"/>
              </w:rPr>
              <w:t>Example:</w:t>
            </w:r>
          </w:p>
        </w:tc>
        <w:tc>
          <w:tcPr>
            <w:tcW w:w="8571" w:type="dxa"/>
          </w:tcPr>
          <w:p w14:paraId="128B7375" w14:textId="77777777" w:rsidR="00D063A5" w:rsidRPr="00E92C27" w:rsidRDefault="00D063A5" w:rsidP="006A2BC1">
            <w:pPr>
              <w:pStyle w:val="Code"/>
              <w:rPr>
                <w:rFonts w:cs="Courier New"/>
              </w:rPr>
            </w:pPr>
            <w:r w:rsidRPr="00E92C27">
              <w:rPr>
                <w:rFonts w:cs="Courier New"/>
              </w:rPr>
              <w:t>P</w:t>
            </w:r>
            <w:r>
              <w:rPr>
                <w:rFonts w:cs="Courier New"/>
              </w:rPr>
              <w:t>S</w:t>
            </w:r>
            <w:r w:rsidRPr="00E92C27">
              <w:rPr>
                <w:rFonts w:cs="Courier New"/>
              </w:rPr>
              <w:t>H  sequen</w:t>
            </w:r>
            <w:r>
              <w:rPr>
                <w:rFonts w:cs="Courier New"/>
              </w:rPr>
              <w:t>ce           …   charge     …</w:t>
            </w:r>
            <w:r>
              <w:rPr>
                <w:rFonts w:cs="Courier New"/>
              </w:rPr>
              <w:br/>
            </w:r>
            <w:r w:rsidRPr="00E92C27">
              <w:rPr>
                <w:rFonts w:cs="Courier New"/>
              </w:rPr>
              <w:t>P</w:t>
            </w:r>
            <w:r>
              <w:rPr>
                <w:rFonts w:cs="Courier New"/>
              </w:rPr>
              <w:t>SM</w:t>
            </w:r>
            <w:r w:rsidRPr="00E92C27">
              <w:rPr>
                <w:rFonts w:cs="Courier New"/>
              </w:rPr>
              <w:t xml:space="preserve">  KVPQVST</w:t>
            </w:r>
            <w:r>
              <w:rPr>
                <w:rFonts w:cs="Courier New"/>
              </w:rPr>
              <w:t>PTLVEVSR    …   2          …</w:t>
            </w:r>
            <w:r>
              <w:rPr>
                <w:rFonts w:cs="Courier New"/>
              </w:rPr>
              <w:br/>
              <w:t>PSM</w:t>
            </w:r>
            <w:r w:rsidRPr="00E92C27">
              <w:rPr>
                <w:rFonts w:cs="Courier New"/>
              </w:rPr>
              <w:t xml:space="preserve">  VFDEFKPLVEEPQNLIK  …   3          …</w:t>
            </w:r>
          </w:p>
        </w:tc>
      </w:tr>
    </w:tbl>
    <w:p w14:paraId="41DE4E28" w14:textId="77777777" w:rsidR="00545E5E" w:rsidRDefault="00A65834" w:rsidP="00545E5E">
      <w:pPr>
        <w:pStyle w:val="Heading3"/>
        <w:rPr>
          <w:lang w:val="en-GB"/>
        </w:rPr>
      </w:pPr>
      <w:r>
        <w:rPr>
          <w:lang w:val="en-GB"/>
        </w:rPr>
        <w:t>exp_</w:t>
      </w:r>
      <w:r w:rsidR="00545E5E"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0D03C7D" w14:textId="77777777">
        <w:tc>
          <w:tcPr>
            <w:tcW w:w="1617" w:type="dxa"/>
            <w:vAlign w:val="center"/>
          </w:tcPr>
          <w:p w14:paraId="08693D6F" w14:textId="77777777" w:rsidR="00545E5E" w:rsidRPr="00EC2317" w:rsidRDefault="00545E5E" w:rsidP="006A2BC1">
            <w:pPr>
              <w:rPr>
                <w:b/>
                <w:lang w:val="en-GB"/>
              </w:rPr>
            </w:pPr>
            <w:r w:rsidRPr="00EC2317">
              <w:rPr>
                <w:b/>
                <w:lang w:val="en-GB"/>
              </w:rPr>
              <w:t>Description:</w:t>
            </w:r>
          </w:p>
        </w:tc>
        <w:tc>
          <w:tcPr>
            <w:tcW w:w="8571" w:type="dxa"/>
          </w:tcPr>
          <w:p w14:paraId="48668A30" w14:textId="77777777" w:rsidR="00545E5E" w:rsidRPr="00EC2317" w:rsidRDefault="00545E5E" w:rsidP="00A65834">
            <w:pPr>
              <w:rPr>
                <w:lang w:val="en-GB"/>
              </w:rPr>
            </w:pPr>
            <w:r w:rsidRPr="00EC2317">
              <w:rPr>
                <w:lang w:val="en-GB"/>
              </w:rPr>
              <w:t xml:space="preserve">The </w:t>
            </w:r>
            <w:r w:rsidR="00A65834">
              <w:rPr>
                <w:lang w:val="en-GB"/>
              </w:rPr>
              <w:t>PSM</w:t>
            </w:r>
            <w:r w:rsidRPr="00EC2317">
              <w:rPr>
                <w:lang w:val="en-GB"/>
              </w:rPr>
              <w:t>’s experimental mass to charge (</w:t>
            </w:r>
            <w:r w:rsidRPr="00EC2317">
              <w:rPr>
                <w:i/>
                <w:lang w:val="en-GB"/>
              </w:rPr>
              <w:t>m/z</w:t>
            </w:r>
            <w:r w:rsidRPr="00EC2317">
              <w:rPr>
                <w:lang w:val="en-GB"/>
              </w:rPr>
              <w:t>).</w:t>
            </w:r>
            <w:r>
              <w:rPr>
                <w:lang w:val="en-GB"/>
              </w:rPr>
              <w:t xml:space="preserve"> </w:t>
            </w:r>
          </w:p>
        </w:tc>
      </w:tr>
      <w:tr w:rsidR="00545E5E" w14:paraId="60A62F26" w14:textId="77777777">
        <w:tc>
          <w:tcPr>
            <w:tcW w:w="1617" w:type="dxa"/>
            <w:vAlign w:val="center"/>
          </w:tcPr>
          <w:p w14:paraId="6FAD5436" w14:textId="77777777" w:rsidR="00545E5E" w:rsidRPr="00EC2317" w:rsidRDefault="00545E5E" w:rsidP="006A2BC1">
            <w:pPr>
              <w:rPr>
                <w:b/>
                <w:lang w:val="en-GB"/>
              </w:rPr>
            </w:pPr>
            <w:r w:rsidRPr="00EC2317">
              <w:rPr>
                <w:b/>
                <w:lang w:val="en-GB"/>
              </w:rPr>
              <w:t>Type:</w:t>
            </w:r>
          </w:p>
        </w:tc>
        <w:tc>
          <w:tcPr>
            <w:tcW w:w="8571" w:type="dxa"/>
          </w:tcPr>
          <w:p w14:paraId="67847C6C" w14:textId="77777777" w:rsidR="00545E5E" w:rsidRPr="00EC2317" w:rsidRDefault="00545E5E" w:rsidP="006A2BC1">
            <w:pPr>
              <w:rPr>
                <w:lang w:val="en-GB"/>
              </w:rPr>
            </w:pPr>
            <w:r w:rsidRPr="00EC2317">
              <w:rPr>
                <w:lang w:val="en-GB"/>
              </w:rPr>
              <w:t>Double</w:t>
            </w:r>
          </w:p>
        </w:tc>
      </w:tr>
      <w:tr w:rsidR="00D063A5" w14:paraId="6C57C322" w14:textId="77777777">
        <w:tc>
          <w:tcPr>
            <w:tcW w:w="1617" w:type="dxa"/>
            <w:vAlign w:val="center"/>
          </w:tcPr>
          <w:p w14:paraId="626B9E91" w14:textId="77777777" w:rsidR="00D063A5" w:rsidRPr="00EC2317" w:rsidRDefault="00D063A5" w:rsidP="006A2BC1">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5F845F09" w14:textId="77777777" w:rsidTr="004263CD">
              <w:tc>
                <w:tcPr>
                  <w:tcW w:w="0" w:type="auto"/>
                  <w:tcBorders>
                    <w:top w:val="nil"/>
                    <w:left w:val="nil"/>
                  </w:tcBorders>
                </w:tcPr>
                <w:p w14:paraId="55AF11BE" w14:textId="77777777" w:rsidR="00D063A5" w:rsidRPr="00AB45A3" w:rsidRDefault="00D063A5" w:rsidP="004263CD">
                  <w:pPr>
                    <w:jc w:val="center"/>
                    <w:rPr>
                      <w:sz w:val="16"/>
                      <w:szCs w:val="16"/>
                      <w:lang w:val="en-GB"/>
                    </w:rPr>
                  </w:pPr>
                </w:p>
              </w:tc>
              <w:tc>
                <w:tcPr>
                  <w:tcW w:w="0" w:type="auto"/>
                </w:tcPr>
                <w:p w14:paraId="3848838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EAEC9F"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B94DC66" w14:textId="77777777" w:rsidTr="004263CD">
              <w:tc>
                <w:tcPr>
                  <w:tcW w:w="0" w:type="auto"/>
                </w:tcPr>
                <w:p w14:paraId="743EBCD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25DFD63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296F0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ACA8CC9" w14:textId="77777777" w:rsidTr="004263CD">
              <w:tc>
                <w:tcPr>
                  <w:tcW w:w="0" w:type="auto"/>
                </w:tcPr>
                <w:p w14:paraId="08D7F6C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022A28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BC11EE2" w14:textId="77777777" w:rsidR="007E40A6" w:rsidRPr="00AB45A3" w:rsidRDefault="007E40A6" w:rsidP="004263CD">
                  <w:pPr>
                    <w:jc w:val="center"/>
                    <w:rPr>
                      <w:sz w:val="16"/>
                      <w:szCs w:val="16"/>
                      <w:lang w:val="en-GB"/>
                    </w:rPr>
                  </w:pPr>
                  <w:r>
                    <w:rPr>
                      <w:sz w:val="16"/>
                      <w:szCs w:val="16"/>
                      <w:lang w:val="en-GB"/>
                    </w:rPr>
                    <w:sym w:font="Wingdings" w:char="F0FC"/>
                  </w:r>
                </w:p>
              </w:tc>
            </w:tr>
          </w:tbl>
          <w:p w14:paraId="3787B5D7" w14:textId="77777777" w:rsidR="00D063A5" w:rsidRPr="00E92C27" w:rsidRDefault="00D063A5" w:rsidP="006A2BC1">
            <w:pPr>
              <w:pStyle w:val="Code"/>
              <w:rPr>
                <w:rFonts w:cs="Courier New"/>
              </w:rPr>
            </w:pPr>
          </w:p>
        </w:tc>
      </w:tr>
      <w:tr w:rsidR="00D063A5" w14:paraId="0E442F7E" w14:textId="77777777">
        <w:tc>
          <w:tcPr>
            <w:tcW w:w="1617" w:type="dxa"/>
            <w:vAlign w:val="center"/>
          </w:tcPr>
          <w:p w14:paraId="7DE5DADF" w14:textId="77777777" w:rsidR="00D063A5" w:rsidRPr="00EC2317" w:rsidRDefault="00D063A5" w:rsidP="006A2BC1">
            <w:pPr>
              <w:rPr>
                <w:b/>
                <w:lang w:val="en-GB"/>
              </w:rPr>
            </w:pPr>
            <w:r w:rsidRPr="00EC2317">
              <w:rPr>
                <w:b/>
                <w:lang w:val="en-GB"/>
              </w:rPr>
              <w:t>Example:</w:t>
            </w:r>
          </w:p>
        </w:tc>
        <w:tc>
          <w:tcPr>
            <w:tcW w:w="8571" w:type="dxa"/>
          </w:tcPr>
          <w:p w14:paraId="760A9006"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8DEAB3F" w14:textId="77777777" w:rsidR="00ED5296" w:rsidRDefault="00ED5296" w:rsidP="00ED5296">
      <w:pPr>
        <w:pStyle w:val="Heading3"/>
        <w:rPr>
          <w:lang w:val="en-GB"/>
        </w:rPr>
      </w:pPr>
      <w:r>
        <w:rPr>
          <w:lang w:val="en-GB"/>
        </w:rPr>
        <w:t>calc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D5296" w14:paraId="06A50CF7" w14:textId="77777777" w:rsidTr="00D063A5">
        <w:tc>
          <w:tcPr>
            <w:tcW w:w="1617" w:type="dxa"/>
            <w:vAlign w:val="center"/>
          </w:tcPr>
          <w:p w14:paraId="415C6BC0" w14:textId="77777777" w:rsidR="00ED5296" w:rsidRPr="00EC2317" w:rsidRDefault="00ED5296" w:rsidP="006A2BC1">
            <w:pPr>
              <w:rPr>
                <w:b/>
                <w:lang w:val="en-GB"/>
              </w:rPr>
            </w:pPr>
            <w:r w:rsidRPr="00EC2317">
              <w:rPr>
                <w:b/>
                <w:lang w:val="en-GB"/>
              </w:rPr>
              <w:t>Description:</w:t>
            </w:r>
          </w:p>
        </w:tc>
        <w:tc>
          <w:tcPr>
            <w:tcW w:w="8571" w:type="dxa"/>
          </w:tcPr>
          <w:p w14:paraId="119E72C1" w14:textId="77777777" w:rsidR="00ED5296" w:rsidRPr="00EC2317" w:rsidRDefault="00ED5296" w:rsidP="00ED5296">
            <w:pPr>
              <w:rPr>
                <w:lang w:val="en-GB"/>
              </w:rPr>
            </w:pPr>
            <w:r w:rsidRPr="00EC2317">
              <w:rPr>
                <w:lang w:val="en-GB"/>
              </w:rPr>
              <w:t xml:space="preserve">The </w:t>
            </w:r>
            <w:r>
              <w:rPr>
                <w:lang w:val="en-GB"/>
              </w:rPr>
              <w:t>PSM</w:t>
            </w:r>
            <w:r w:rsidRPr="00EC2317">
              <w:rPr>
                <w:lang w:val="en-GB"/>
              </w:rPr>
              <w:t xml:space="preserve">’s </w:t>
            </w:r>
            <w:r>
              <w:rPr>
                <w:lang w:val="en-GB"/>
              </w:rPr>
              <w:t xml:space="preserve">calculated (theoretical) </w:t>
            </w:r>
            <w:r w:rsidRPr="00EC2317">
              <w:rPr>
                <w:lang w:val="en-GB"/>
              </w:rPr>
              <w:t>mass to charge (</w:t>
            </w:r>
            <w:r w:rsidRPr="00EC2317">
              <w:rPr>
                <w:i/>
                <w:lang w:val="en-GB"/>
              </w:rPr>
              <w:t>m/z</w:t>
            </w:r>
            <w:r w:rsidRPr="00EC2317">
              <w:rPr>
                <w:lang w:val="en-GB"/>
              </w:rPr>
              <w:t>).</w:t>
            </w:r>
            <w:r>
              <w:rPr>
                <w:lang w:val="en-GB"/>
              </w:rPr>
              <w:t xml:space="preserve"> </w:t>
            </w:r>
          </w:p>
        </w:tc>
      </w:tr>
      <w:tr w:rsidR="00ED5296" w14:paraId="76C37CAC" w14:textId="77777777" w:rsidTr="00D063A5">
        <w:tc>
          <w:tcPr>
            <w:tcW w:w="1617" w:type="dxa"/>
            <w:vAlign w:val="center"/>
          </w:tcPr>
          <w:p w14:paraId="04EF11B6" w14:textId="77777777" w:rsidR="00ED5296" w:rsidRPr="00EC2317" w:rsidRDefault="00ED5296" w:rsidP="006A2BC1">
            <w:pPr>
              <w:rPr>
                <w:b/>
                <w:lang w:val="en-GB"/>
              </w:rPr>
            </w:pPr>
            <w:r w:rsidRPr="00EC2317">
              <w:rPr>
                <w:b/>
                <w:lang w:val="en-GB"/>
              </w:rPr>
              <w:t>Type:</w:t>
            </w:r>
          </w:p>
        </w:tc>
        <w:tc>
          <w:tcPr>
            <w:tcW w:w="8571" w:type="dxa"/>
          </w:tcPr>
          <w:p w14:paraId="62872C83" w14:textId="77777777" w:rsidR="00ED5296" w:rsidRPr="00EC2317" w:rsidRDefault="00ED5296" w:rsidP="006A2BC1">
            <w:pPr>
              <w:rPr>
                <w:lang w:val="en-GB"/>
              </w:rPr>
            </w:pPr>
            <w:r w:rsidRPr="00EC2317">
              <w:rPr>
                <w:lang w:val="en-GB"/>
              </w:rPr>
              <w:t>Double</w:t>
            </w:r>
          </w:p>
        </w:tc>
      </w:tr>
      <w:tr w:rsidR="00D063A5" w14:paraId="783AD447" w14:textId="77777777" w:rsidTr="00D063A5">
        <w:tc>
          <w:tcPr>
            <w:tcW w:w="1617" w:type="dxa"/>
            <w:vAlign w:val="center"/>
          </w:tcPr>
          <w:p w14:paraId="4492BF9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2C0994B" w14:textId="77777777" w:rsidTr="004263CD">
              <w:tc>
                <w:tcPr>
                  <w:tcW w:w="0" w:type="auto"/>
                  <w:tcBorders>
                    <w:top w:val="nil"/>
                    <w:left w:val="nil"/>
                  </w:tcBorders>
                </w:tcPr>
                <w:p w14:paraId="4CCC7C96" w14:textId="77777777" w:rsidR="00D063A5" w:rsidRPr="00AB45A3" w:rsidRDefault="00D063A5" w:rsidP="004263CD">
                  <w:pPr>
                    <w:jc w:val="center"/>
                    <w:rPr>
                      <w:sz w:val="16"/>
                      <w:szCs w:val="16"/>
                      <w:lang w:val="en-GB"/>
                    </w:rPr>
                  </w:pPr>
                </w:p>
              </w:tc>
              <w:tc>
                <w:tcPr>
                  <w:tcW w:w="0" w:type="auto"/>
                </w:tcPr>
                <w:p w14:paraId="5BD46EF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B0F554"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AD29E68" w14:textId="77777777" w:rsidTr="004263CD">
              <w:tc>
                <w:tcPr>
                  <w:tcW w:w="0" w:type="auto"/>
                </w:tcPr>
                <w:p w14:paraId="71C59CC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51D340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C62869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090CEB7" w14:textId="77777777" w:rsidTr="004263CD">
              <w:tc>
                <w:tcPr>
                  <w:tcW w:w="0" w:type="auto"/>
                </w:tcPr>
                <w:p w14:paraId="3D13DB2A"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DCBBCD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C19459F" w14:textId="77777777" w:rsidR="007E40A6" w:rsidRPr="00AB45A3" w:rsidRDefault="007E40A6" w:rsidP="004263CD">
                  <w:pPr>
                    <w:jc w:val="center"/>
                    <w:rPr>
                      <w:sz w:val="16"/>
                      <w:szCs w:val="16"/>
                      <w:lang w:val="en-GB"/>
                    </w:rPr>
                  </w:pPr>
                  <w:r>
                    <w:rPr>
                      <w:sz w:val="16"/>
                      <w:szCs w:val="16"/>
                      <w:lang w:val="en-GB"/>
                    </w:rPr>
                    <w:sym w:font="Wingdings" w:char="F0FC"/>
                  </w:r>
                </w:p>
              </w:tc>
            </w:tr>
          </w:tbl>
          <w:p w14:paraId="4E56EFD0" w14:textId="77777777" w:rsidR="00D063A5" w:rsidRPr="00E92C27" w:rsidRDefault="00D063A5" w:rsidP="006A2BC1">
            <w:pPr>
              <w:pStyle w:val="Code"/>
              <w:rPr>
                <w:rFonts w:cs="Courier New"/>
              </w:rPr>
            </w:pPr>
          </w:p>
        </w:tc>
      </w:tr>
      <w:tr w:rsidR="00D063A5" w14:paraId="0BF8FBBC" w14:textId="77777777" w:rsidTr="00D063A5">
        <w:tc>
          <w:tcPr>
            <w:tcW w:w="1617" w:type="dxa"/>
            <w:vAlign w:val="center"/>
          </w:tcPr>
          <w:p w14:paraId="03EEABAC" w14:textId="77777777" w:rsidR="00D063A5" w:rsidRPr="00EC2317" w:rsidRDefault="00D063A5" w:rsidP="006A2BC1">
            <w:pPr>
              <w:rPr>
                <w:b/>
                <w:lang w:val="en-GB"/>
              </w:rPr>
            </w:pPr>
            <w:r w:rsidRPr="00EC2317">
              <w:rPr>
                <w:b/>
                <w:lang w:val="en-GB"/>
              </w:rPr>
              <w:t>Example:</w:t>
            </w:r>
          </w:p>
        </w:tc>
        <w:tc>
          <w:tcPr>
            <w:tcW w:w="8571" w:type="dxa"/>
          </w:tcPr>
          <w:p w14:paraId="763C8CF8"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9DE15AA" w14:textId="77777777" w:rsidR="00545E5E" w:rsidRDefault="00545E5E" w:rsidP="00545E5E">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7AD0820" w14:textId="77777777" w:rsidTr="00D063A5">
        <w:tc>
          <w:tcPr>
            <w:tcW w:w="1617" w:type="dxa"/>
            <w:vAlign w:val="center"/>
          </w:tcPr>
          <w:p w14:paraId="07F207B5" w14:textId="77777777" w:rsidR="00545E5E" w:rsidRPr="00EC2317" w:rsidRDefault="00545E5E" w:rsidP="006A2BC1">
            <w:pPr>
              <w:rPr>
                <w:b/>
                <w:lang w:val="en-GB"/>
              </w:rPr>
            </w:pPr>
            <w:r w:rsidRPr="00EC2317">
              <w:rPr>
                <w:b/>
                <w:lang w:val="en-GB"/>
              </w:rPr>
              <w:t>Description:</w:t>
            </w:r>
          </w:p>
        </w:tc>
        <w:tc>
          <w:tcPr>
            <w:tcW w:w="8571" w:type="dxa"/>
          </w:tcPr>
          <w:p w14:paraId="6B1E6246" w14:textId="77777777" w:rsidR="00545E5E" w:rsidRPr="00EC2317" w:rsidRDefault="00545E5E" w:rsidP="003D4AFB">
            <w:pPr>
              <w:rPr>
                <w:lang w:val="en-GB"/>
              </w:rPr>
            </w:pPr>
            <w:r w:rsidRPr="00EC2317">
              <w:rPr>
                <w:lang w:val="en-GB"/>
              </w:rPr>
              <w:t xml:space="preserve">A URI pointing to the </w:t>
            </w:r>
            <w:r w:rsidR="003D4AFB">
              <w:rPr>
                <w:lang w:val="en-GB"/>
              </w:rPr>
              <w:t>PSM</w:t>
            </w:r>
            <w:r w:rsidRPr="00EC2317">
              <w:rPr>
                <w:lang w:val="en-GB"/>
              </w:rPr>
              <w:t>'s entry in the experiment it was identified in (e.g., the peptide’s PRIDE entry).</w:t>
            </w:r>
          </w:p>
        </w:tc>
      </w:tr>
      <w:tr w:rsidR="00545E5E" w14:paraId="1ED667CB" w14:textId="77777777" w:rsidTr="00D063A5">
        <w:tc>
          <w:tcPr>
            <w:tcW w:w="1617" w:type="dxa"/>
            <w:vAlign w:val="center"/>
          </w:tcPr>
          <w:p w14:paraId="141D6E4C" w14:textId="77777777" w:rsidR="00545E5E" w:rsidRPr="00EC2317" w:rsidRDefault="00545E5E" w:rsidP="006A2BC1">
            <w:pPr>
              <w:rPr>
                <w:b/>
                <w:lang w:val="en-GB"/>
              </w:rPr>
            </w:pPr>
            <w:r w:rsidRPr="00EC2317">
              <w:rPr>
                <w:b/>
                <w:lang w:val="en-GB"/>
              </w:rPr>
              <w:t>Type:</w:t>
            </w:r>
          </w:p>
        </w:tc>
        <w:tc>
          <w:tcPr>
            <w:tcW w:w="8571" w:type="dxa"/>
          </w:tcPr>
          <w:p w14:paraId="481D15B4" w14:textId="77777777" w:rsidR="00545E5E" w:rsidRPr="00EC2317" w:rsidRDefault="00545E5E" w:rsidP="006A2BC1">
            <w:pPr>
              <w:rPr>
                <w:lang w:val="en-GB"/>
              </w:rPr>
            </w:pPr>
            <w:r w:rsidRPr="00EC2317">
              <w:rPr>
                <w:lang w:val="en-GB"/>
              </w:rPr>
              <w:t>URI</w:t>
            </w:r>
          </w:p>
        </w:tc>
      </w:tr>
      <w:tr w:rsidR="00D063A5" w14:paraId="7228A52F" w14:textId="77777777" w:rsidTr="00D063A5">
        <w:tc>
          <w:tcPr>
            <w:tcW w:w="1617" w:type="dxa"/>
            <w:vAlign w:val="center"/>
          </w:tcPr>
          <w:p w14:paraId="2258A293"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00B8127" w14:textId="77777777" w:rsidTr="004263CD">
              <w:tc>
                <w:tcPr>
                  <w:tcW w:w="0" w:type="auto"/>
                  <w:tcBorders>
                    <w:top w:val="nil"/>
                    <w:left w:val="nil"/>
                  </w:tcBorders>
                </w:tcPr>
                <w:p w14:paraId="3D61B459" w14:textId="77777777" w:rsidR="00D063A5" w:rsidRPr="00AB45A3" w:rsidRDefault="00D063A5" w:rsidP="004263CD">
                  <w:pPr>
                    <w:jc w:val="center"/>
                    <w:rPr>
                      <w:sz w:val="16"/>
                      <w:szCs w:val="16"/>
                      <w:lang w:val="en-GB"/>
                    </w:rPr>
                  </w:pPr>
                </w:p>
              </w:tc>
              <w:tc>
                <w:tcPr>
                  <w:tcW w:w="0" w:type="auto"/>
                </w:tcPr>
                <w:p w14:paraId="68509717"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C1489C"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0D60F09C" w14:textId="77777777" w:rsidTr="004263CD">
              <w:tc>
                <w:tcPr>
                  <w:tcW w:w="0" w:type="auto"/>
                </w:tcPr>
                <w:p w14:paraId="0466B85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73BBCA15" w14:textId="77777777" w:rsidR="00D063A5" w:rsidRPr="00AB45A3" w:rsidRDefault="00D063A5" w:rsidP="004263CD">
                  <w:pPr>
                    <w:jc w:val="center"/>
                    <w:rPr>
                      <w:sz w:val="16"/>
                      <w:szCs w:val="16"/>
                      <w:lang w:val="en-GB"/>
                    </w:rPr>
                  </w:pPr>
                </w:p>
              </w:tc>
              <w:tc>
                <w:tcPr>
                  <w:tcW w:w="0" w:type="auto"/>
                </w:tcPr>
                <w:p w14:paraId="064482F7" w14:textId="77777777" w:rsidR="00D063A5" w:rsidRPr="00AB45A3" w:rsidRDefault="00D063A5" w:rsidP="004263CD">
                  <w:pPr>
                    <w:jc w:val="center"/>
                    <w:rPr>
                      <w:sz w:val="16"/>
                      <w:szCs w:val="16"/>
                      <w:lang w:val="en-GB"/>
                    </w:rPr>
                  </w:pPr>
                </w:p>
              </w:tc>
            </w:tr>
            <w:tr w:rsidR="00D063A5" w:rsidRPr="00AB45A3" w14:paraId="119ED305" w14:textId="77777777" w:rsidTr="004263CD">
              <w:tc>
                <w:tcPr>
                  <w:tcW w:w="0" w:type="auto"/>
                </w:tcPr>
                <w:p w14:paraId="5AFB50F6"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765DC15C" w14:textId="77777777" w:rsidR="00D063A5" w:rsidRPr="00AB45A3" w:rsidRDefault="00D063A5" w:rsidP="004263CD">
                  <w:pPr>
                    <w:jc w:val="center"/>
                    <w:rPr>
                      <w:sz w:val="16"/>
                      <w:szCs w:val="16"/>
                      <w:lang w:val="en-GB"/>
                    </w:rPr>
                  </w:pPr>
                </w:p>
              </w:tc>
              <w:tc>
                <w:tcPr>
                  <w:tcW w:w="0" w:type="auto"/>
                </w:tcPr>
                <w:p w14:paraId="05CFD804" w14:textId="77777777" w:rsidR="00D063A5" w:rsidRPr="00AB45A3" w:rsidRDefault="00D063A5" w:rsidP="004263CD">
                  <w:pPr>
                    <w:jc w:val="center"/>
                    <w:rPr>
                      <w:sz w:val="16"/>
                      <w:szCs w:val="16"/>
                      <w:lang w:val="en-GB"/>
                    </w:rPr>
                  </w:pPr>
                </w:p>
              </w:tc>
            </w:tr>
          </w:tbl>
          <w:p w14:paraId="151217D3" w14:textId="77777777" w:rsidR="00D063A5" w:rsidRPr="00E92C27" w:rsidRDefault="00D063A5" w:rsidP="006A2BC1">
            <w:pPr>
              <w:pStyle w:val="Code"/>
              <w:rPr>
                <w:rFonts w:cs="Courier New"/>
              </w:rPr>
            </w:pPr>
          </w:p>
        </w:tc>
      </w:tr>
      <w:tr w:rsidR="00D063A5" w14:paraId="38D42FC1" w14:textId="77777777" w:rsidTr="00D063A5">
        <w:tc>
          <w:tcPr>
            <w:tcW w:w="1617" w:type="dxa"/>
            <w:vAlign w:val="center"/>
          </w:tcPr>
          <w:p w14:paraId="1C55EA5F" w14:textId="77777777" w:rsidR="00D063A5" w:rsidRPr="00EC2317" w:rsidRDefault="00D063A5" w:rsidP="006A2BC1">
            <w:pPr>
              <w:rPr>
                <w:b/>
                <w:lang w:val="en-GB"/>
              </w:rPr>
            </w:pPr>
            <w:r w:rsidRPr="00EC2317">
              <w:rPr>
                <w:b/>
                <w:lang w:val="en-GB"/>
              </w:rPr>
              <w:t>Example:</w:t>
            </w:r>
          </w:p>
        </w:tc>
        <w:tc>
          <w:tcPr>
            <w:tcW w:w="8571" w:type="dxa"/>
          </w:tcPr>
          <w:p w14:paraId="270D0060"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uri              </w:t>
            </w:r>
            <w:r>
              <w:rPr>
                <w:rFonts w:cs="Courier New"/>
              </w:rPr>
              <w:t xml:space="preserve">                           …</w:t>
            </w:r>
            <w:r>
              <w:rPr>
                <w:rFonts w:cs="Courier New"/>
              </w:rPr>
              <w:br/>
              <w:t>PSM</w:t>
            </w:r>
            <w:r w:rsidRPr="00E92C27">
              <w:rPr>
                <w:rFonts w:cs="Courier New"/>
              </w:rPr>
              <w:t xml:space="preserve">  KVPQVSTPTLVEVSR    …   http://www.ebi.ac</w:t>
            </w:r>
            <w:r>
              <w:rPr>
                <w:rFonts w:cs="Courier New"/>
              </w:rPr>
              <w:t>.uk/pride/link/to/peptide  …</w:t>
            </w:r>
            <w:r>
              <w:rPr>
                <w:rFonts w:cs="Courier New"/>
              </w:rPr>
              <w:br/>
              <w:t>PSM</w:t>
            </w:r>
            <w:r w:rsidRPr="00E92C27">
              <w:rPr>
                <w:rFonts w:cs="Courier New"/>
              </w:rPr>
              <w:t xml:space="preserve">  VFDEFKPLVEEPQNLIK  …   http://www.ebi.ac.uk/pride/link/to/peptide  …</w:t>
            </w:r>
          </w:p>
        </w:tc>
      </w:tr>
    </w:tbl>
    <w:p w14:paraId="3F38C087" w14:textId="77777777" w:rsidR="00545E5E" w:rsidRDefault="00545E5E" w:rsidP="00545E5E">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9B5F658" w14:textId="77777777">
        <w:tc>
          <w:tcPr>
            <w:tcW w:w="1617" w:type="dxa"/>
            <w:vAlign w:val="center"/>
          </w:tcPr>
          <w:p w14:paraId="7F3EC478" w14:textId="77777777" w:rsidR="00545E5E" w:rsidRPr="00EC2317" w:rsidRDefault="00545E5E" w:rsidP="006A2BC1">
            <w:pPr>
              <w:rPr>
                <w:b/>
                <w:lang w:val="en-GB"/>
              </w:rPr>
            </w:pPr>
            <w:r w:rsidRPr="00EC2317">
              <w:rPr>
                <w:b/>
                <w:lang w:val="en-GB"/>
              </w:rPr>
              <w:t>Description:</w:t>
            </w:r>
          </w:p>
        </w:tc>
        <w:tc>
          <w:tcPr>
            <w:tcW w:w="8571" w:type="dxa"/>
          </w:tcPr>
          <w:p w14:paraId="26043019" w14:textId="77777777" w:rsidR="00545E5E" w:rsidRDefault="00545E5E" w:rsidP="00F41DC6">
            <w:pPr>
              <w:jc w:val="both"/>
              <w:rPr>
                <w:lang w:val="en-GB"/>
              </w:rPr>
            </w:pPr>
            <w:r w:rsidRPr="00EC2317">
              <w:rPr>
                <w:lang w:val="en-GB"/>
              </w:rPr>
              <w:t xml:space="preserve">Reference to a spectrum in a spectrum file. 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r w:rsidR="00C0533C">
              <w:rPr>
                <w:lang w:val="en-GB"/>
              </w:rPr>
              <w:t xml:space="preserve"> for the (rare) cases in which search engines have combined multiple spectra to make identifications</w:t>
            </w:r>
            <w:r w:rsidRPr="00EC2317">
              <w:rPr>
                <w:lang w:val="en-GB"/>
              </w:rPr>
              <w:t>.</w:t>
            </w:r>
            <w:r>
              <w:rPr>
                <w:lang w:val="en-GB"/>
              </w:rPr>
              <w:t xml:space="preserve"> </w:t>
            </w:r>
          </w:p>
        </w:tc>
      </w:tr>
      <w:tr w:rsidR="00545E5E" w14:paraId="764A15EC" w14:textId="77777777">
        <w:tc>
          <w:tcPr>
            <w:tcW w:w="1617" w:type="dxa"/>
            <w:vAlign w:val="center"/>
          </w:tcPr>
          <w:p w14:paraId="24B8377B" w14:textId="77777777" w:rsidR="00545E5E" w:rsidRPr="00EC2317" w:rsidRDefault="00545E5E" w:rsidP="006A2BC1">
            <w:pPr>
              <w:rPr>
                <w:b/>
                <w:lang w:val="en-GB"/>
              </w:rPr>
            </w:pPr>
            <w:r w:rsidRPr="00EC2317">
              <w:rPr>
                <w:b/>
                <w:lang w:val="en-GB"/>
              </w:rPr>
              <w:t>Type:</w:t>
            </w:r>
          </w:p>
        </w:tc>
        <w:tc>
          <w:tcPr>
            <w:tcW w:w="8571" w:type="dxa"/>
          </w:tcPr>
          <w:p w14:paraId="4A353549" w14:textId="77777777" w:rsidR="00545E5E" w:rsidRPr="00EC2317" w:rsidRDefault="00545E5E" w:rsidP="006A2BC1">
            <w:pPr>
              <w:rPr>
                <w:lang w:val="en-GB"/>
              </w:rPr>
            </w:pPr>
            <w:r w:rsidRPr="00EC2317">
              <w:rPr>
                <w:lang w:val="en-GB"/>
              </w:rPr>
              <w:t>String</w:t>
            </w:r>
          </w:p>
        </w:tc>
      </w:tr>
      <w:tr w:rsidR="00D063A5" w14:paraId="6689ACA5" w14:textId="77777777">
        <w:tc>
          <w:tcPr>
            <w:tcW w:w="1617" w:type="dxa"/>
            <w:vAlign w:val="center"/>
          </w:tcPr>
          <w:p w14:paraId="1337E7DD"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38673343" w14:textId="77777777" w:rsidTr="004263CD">
              <w:tc>
                <w:tcPr>
                  <w:tcW w:w="0" w:type="auto"/>
                  <w:tcBorders>
                    <w:top w:val="nil"/>
                    <w:left w:val="nil"/>
                  </w:tcBorders>
                </w:tcPr>
                <w:p w14:paraId="62C6B6C4" w14:textId="77777777" w:rsidR="00D063A5" w:rsidRPr="00AB45A3" w:rsidRDefault="00D063A5" w:rsidP="004263CD">
                  <w:pPr>
                    <w:jc w:val="center"/>
                    <w:rPr>
                      <w:sz w:val="16"/>
                      <w:szCs w:val="16"/>
                      <w:lang w:val="en-GB"/>
                    </w:rPr>
                  </w:pPr>
                </w:p>
              </w:tc>
              <w:tc>
                <w:tcPr>
                  <w:tcW w:w="0" w:type="auto"/>
                </w:tcPr>
                <w:p w14:paraId="7C5E60DB"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BB6A1BA"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76B8A3EB" w14:textId="77777777" w:rsidTr="004263CD">
              <w:tc>
                <w:tcPr>
                  <w:tcW w:w="0" w:type="auto"/>
                </w:tcPr>
                <w:p w14:paraId="6A26713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5FD36AE8"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4CB92B22" w14:textId="77777777" w:rsidR="00D063A5" w:rsidRPr="00AB45A3" w:rsidRDefault="00D063A5" w:rsidP="004263CD">
                  <w:pPr>
                    <w:jc w:val="center"/>
                    <w:rPr>
                      <w:sz w:val="16"/>
                      <w:szCs w:val="16"/>
                      <w:lang w:val="en-GB"/>
                    </w:rPr>
                  </w:pPr>
                  <w:r>
                    <w:rPr>
                      <w:sz w:val="16"/>
                      <w:szCs w:val="16"/>
                      <w:lang w:val="en-GB"/>
                    </w:rPr>
                    <w:sym w:font="Wingdings" w:char="F0FC"/>
                  </w:r>
                </w:p>
              </w:tc>
            </w:tr>
            <w:tr w:rsidR="00D063A5" w:rsidRPr="00AB45A3" w14:paraId="1F1FE0F4" w14:textId="77777777" w:rsidTr="004263CD">
              <w:tc>
                <w:tcPr>
                  <w:tcW w:w="0" w:type="auto"/>
                </w:tcPr>
                <w:p w14:paraId="24757625"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9422203"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091FAC41" w14:textId="77777777" w:rsidR="00D063A5" w:rsidRPr="00AB45A3" w:rsidRDefault="00D063A5" w:rsidP="004263CD">
                  <w:pPr>
                    <w:jc w:val="center"/>
                    <w:rPr>
                      <w:sz w:val="16"/>
                      <w:szCs w:val="16"/>
                      <w:lang w:val="en-GB"/>
                    </w:rPr>
                  </w:pPr>
                  <w:r>
                    <w:rPr>
                      <w:sz w:val="16"/>
                      <w:szCs w:val="16"/>
                      <w:lang w:val="en-GB"/>
                    </w:rPr>
                    <w:sym w:font="Wingdings" w:char="F0FC"/>
                  </w:r>
                </w:p>
              </w:tc>
            </w:tr>
          </w:tbl>
          <w:p w14:paraId="2505B1FB" w14:textId="77777777" w:rsidR="00D063A5" w:rsidRPr="00E92C27" w:rsidRDefault="00D063A5" w:rsidP="006A2BC1">
            <w:pPr>
              <w:pStyle w:val="Code"/>
              <w:rPr>
                <w:rFonts w:cs="Courier New"/>
              </w:rPr>
            </w:pPr>
          </w:p>
        </w:tc>
      </w:tr>
      <w:tr w:rsidR="00D063A5" w14:paraId="4BF30074" w14:textId="77777777">
        <w:tc>
          <w:tcPr>
            <w:tcW w:w="1617" w:type="dxa"/>
            <w:vAlign w:val="center"/>
          </w:tcPr>
          <w:p w14:paraId="4AB11433" w14:textId="77777777" w:rsidR="00D063A5" w:rsidRPr="00EC2317" w:rsidRDefault="00D063A5" w:rsidP="006A2BC1">
            <w:pPr>
              <w:rPr>
                <w:b/>
                <w:lang w:val="en-GB"/>
              </w:rPr>
            </w:pPr>
            <w:r w:rsidRPr="00EC2317">
              <w:rPr>
                <w:b/>
                <w:lang w:val="en-GB"/>
              </w:rPr>
              <w:t>Example:</w:t>
            </w:r>
          </w:p>
        </w:tc>
        <w:tc>
          <w:tcPr>
            <w:tcW w:w="8571" w:type="dxa"/>
          </w:tcPr>
          <w:p w14:paraId="0660D5B4"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spectra_ref    </w:t>
            </w:r>
            <w:r>
              <w:rPr>
                <w:rFonts w:cs="Courier New"/>
              </w:rPr>
              <w:t xml:space="preserve">                          …</w:t>
            </w:r>
            <w:r>
              <w:rPr>
                <w:rFonts w:cs="Courier New"/>
              </w:rPr>
              <w:br/>
              <w:t>PSM</w:t>
            </w:r>
            <w:r w:rsidRPr="00E92C27">
              <w:rPr>
                <w:rFonts w:cs="Courier New"/>
              </w:rPr>
              <w:t xml:space="preserve">  KVPQVSTPTLVEVSR    …   </w:t>
            </w:r>
            <w:r>
              <w:rPr>
                <w:rFonts w:cs="Courier New"/>
              </w:rPr>
              <w:t>ms_run</w:t>
            </w:r>
            <w:r w:rsidRPr="00E92C27">
              <w:rPr>
                <w:rFonts w:cs="Courier New"/>
              </w:rPr>
              <w:t xml:space="preserve">[1]:index=5       </w:t>
            </w:r>
            <w:r>
              <w:rPr>
                <w:rFonts w:cs="Courier New"/>
              </w:rPr>
              <w:t xml:space="preserve">                 …</w:t>
            </w:r>
            <w:r>
              <w:rPr>
                <w:rFonts w:cs="Courier New"/>
              </w:rPr>
              <w:br/>
              <w:t>PSM</w:t>
            </w:r>
            <w:r w:rsidRPr="00E92C27">
              <w:rPr>
                <w:rFonts w:cs="Courier New"/>
              </w:rPr>
              <w:t xml:space="preserve">  VFDEFKPLVEEPQNLIK  …   </w:t>
            </w:r>
            <w:r>
              <w:rPr>
                <w:rFonts w:cs="Courier New"/>
              </w:rPr>
              <w:t>ms_run</w:t>
            </w:r>
            <w:r w:rsidRPr="00E92C27">
              <w:rPr>
                <w:rFonts w:cs="Courier New"/>
              </w:rPr>
              <w:t>[2]:index=7|</w:t>
            </w:r>
            <w:r>
              <w:rPr>
                <w:rFonts w:cs="Courier New"/>
              </w:rPr>
              <w:t>ms_run</w:t>
            </w:r>
            <w:r w:rsidRPr="00E92C27">
              <w:rPr>
                <w:rFonts w:cs="Courier New"/>
              </w:rPr>
              <w:t xml:space="preserve">[2]:index=9   </w:t>
            </w:r>
            <w:r w:rsidR="001005B0">
              <w:rPr>
                <w:rFonts w:cs="Courier New"/>
              </w:rPr>
              <w:t xml:space="preserve"> </w:t>
            </w:r>
            <w:r w:rsidRPr="00E92C27">
              <w:rPr>
                <w:rFonts w:cs="Courier New"/>
              </w:rPr>
              <w:t xml:space="preserve">  …</w:t>
            </w:r>
          </w:p>
        </w:tc>
      </w:tr>
    </w:tbl>
    <w:p w14:paraId="44654678" w14:textId="77777777" w:rsidR="00396602" w:rsidRDefault="00396602" w:rsidP="00396602">
      <w:pPr>
        <w:pStyle w:val="Heading3"/>
        <w:rPr>
          <w:lang w:val="en-GB"/>
        </w:rPr>
      </w:pPr>
      <w:r>
        <w:rPr>
          <w:lang w:val="en-GB"/>
        </w:rPr>
        <w:t>p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44A05BF7" w14:textId="77777777">
        <w:tc>
          <w:tcPr>
            <w:tcW w:w="1617" w:type="dxa"/>
            <w:vAlign w:val="center"/>
          </w:tcPr>
          <w:p w14:paraId="7C4D4BBF" w14:textId="77777777" w:rsidR="00396602" w:rsidRPr="00EC2317" w:rsidRDefault="00396602" w:rsidP="006A2BC1">
            <w:pPr>
              <w:rPr>
                <w:b/>
                <w:lang w:val="en-GB"/>
              </w:rPr>
            </w:pPr>
            <w:r w:rsidRPr="00EC2317">
              <w:rPr>
                <w:b/>
                <w:lang w:val="en-GB"/>
              </w:rPr>
              <w:t>Description:</w:t>
            </w:r>
          </w:p>
        </w:tc>
        <w:tc>
          <w:tcPr>
            <w:tcW w:w="8571" w:type="dxa"/>
          </w:tcPr>
          <w:p w14:paraId="3C5FDCA4" w14:textId="77777777" w:rsidR="00396602" w:rsidRDefault="00396602" w:rsidP="00BA19E9">
            <w:pPr>
              <w:jc w:val="both"/>
              <w:rPr>
                <w:lang w:val="en-GB"/>
              </w:rPr>
            </w:pPr>
            <w:r>
              <w:rPr>
                <w:lang w:val="en-GB"/>
              </w:rPr>
              <w:t>Amino acid preceding the peptide</w:t>
            </w:r>
            <w:r w:rsidR="00C72BE2">
              <w:rPr>
                <w:lang w:val="en-GB"/>
              </w:rPr>
              <w:t xml:space="preserve"> (coming from the PSM)</w:t>
            </w:r>
            <w:r>
              <w:rPr>
                <w:lang w:val="en-GB"/>
              </w:rPr>
              <w:t xml:space="preserve"> in the protein sequence. If unknown “null” MUST be used, if the peptide is N-terminal “-“ </w:t>
            </w:r>
            <w:r w:rsidR="00BA19E9">
              <w:rPr>
                <w:lang w:val="en-GB"/>
              </w:rPr>
              <w:t xml:space="preserve">MUST </w:t>
            </w:r>
            <w:r>
              <w:rPr>
                <w:lang w:val="en-GB"/>
              </w:rPr>
              <w:t xml:space="preserve">be used. </w:t>
            </w:r>
          </w:p>
        </w:tc>
      </w:tr>
      <w:tr w:rsidR="00396602" w14:paraId="1A7E3996" w14:textId="77777777">
        <w:tc>
          <w:tcPr>
            <w:tcW w:w="1617" w:type="dxa"/>
            <w:vAlign w:val="center"/>
          </w:tcPr>
          <w:p w14:paraId="56F4EB25" w14:textId="77777777" w:rsidR="00396602" w:rsidRPr="00EC2317" w:rsidRDefault="00396602" w:rsidP="006A2BC1">
            <w:pPr>
              <w:rPr>
                <w:b/>
                <w:lang w:val="en-GB"/>
              </w:rPr>
            </w:pPr>
            <w:r w:rsidRPr="00EC2317">
              <w:rPr>
                <w:b/>
                <w:lang w:val="en-GB"/>
              </w:rPr>
              <w:t>Type:</w:t>
            </w:r>
          </w:p>
        </w:tc>
        <w:tc>
          <w:tcPr>
            <w:tcW w:w="8571" w:type="dxa"/>
          </w:tcPr>
          <w:p w14:paraId="0CEDD12C" w14:textId="77777777" w:rsidR="00396602" w:rsidRPr="00EC2317" w:rsidRDefault="00396602" w:rsidP="006A2BC1">
            <w:pPr>
              <w:rPr>
                <w:lang w:val="en-GB"/>
              </w:rPr>
            </w:pPr>
            <w:r w:rsidRPr="00EC2317">
              <w:rPr>
                <w:lang w:val="en-GB"/>
              </w:rPr>
              <w:t>String</w:t>
            </w:r>
          </w:p>
        </w:tc>
      </w:tr>
      <w:tr w:rsidR="00D063A5" w14:paraId="3B3EFA4E" w14:textId="77777777" w:rsidTr="004263CD">
        <w:tc>
          <w:tcPr>
            <w:tcW w:w="1617" w:type="dxa"/>
            <w:vAlign w:val="center"/>
          </w:tcPr>
          <w:p w14:paraId="7773F699" w14:textId="77777777" w:rsidR="00D063A5" w:rsidRPr="00EC2317" w:rsidRDefault="00D063A5"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9DECDD8" w14:textId="77777777" w:rsidTr="004263CD">
              <w:tc>
                <w:tcPr>
                  <w:tcW w:w="0" w:type="auto"/>
                  <w:tcBorders>
                    <w:top w:val="nil"/>
                    <w:left w:val="nil"/>
                  </w:tcBorders>
                </w:tcPr>
                <w:p w14:paraId="36C833E2" w14:textId="77777777" w:rsidR="00D063A5" w:rsidRPr="00AB45A3" w:rsidRDefault="00D063A5" w:rsidP="004263CD">
                  <w:pPr>
                    <w:jc w:val="center"/>
                    <w:rPr>
                      <w:sz w:val="16"/>
                      <w:szCs w:val="16"/>
                      <w:lang w:val="en-GB"/>
                    </w:rPr>
                  </w:pPr>
                </w:p>
              </w:tc>
              <w:tc>
                <w:tcPr>
                  <w:tcW w:w="0" w:type="auto"/>
                </w:tcPr>
                <w:p w14:paraId="397B38F2"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447F92"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4B8F16D" w14:textId="77777777" w:rsidTr="004263CD">
              <w:tc>
                <w:tcPr>
                  <w:tcW w:w="0" w:type="auto"/>
                </w:tcPr>
                <w:p w14:paraId="638BAE16"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0A25A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F874D9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22F9D9F" w14:textId="77777777" w:rsidTr="004263CD">
              <w:tc>
                <w:tcPr>
                  <w:tcW w:w="0" w:type="auto"/>
                </w:tcPr>
                <w:p w14:paraId="3612B7F1"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7276E1F"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B85F60" w14:textId="77777777" w:rsidR="007E40A6" w:rsidRPr="00AB45A3" w:rsidRDefault="007E40A6" w:rsidP="004263CD">
                  <w:pPr>
                    <w:jc w:val="center"/>
                    <w:rPr>
                      <w:sz w:val="16"/>
                      <w:szCs w:val="16"/>
                      <w:lang w:val="en-GB"/>
                    </w:rPr>
                  </w:pPr>
                  <w:r>
                    <w:rPr>
                      <w:sz w:val="16"/>
                      <w:szCs w:val="16"/>
                      <w:lang w:val="en-GB"/>
                    </w:rPr>
                    <w:sym w:font="Wingdings" w:char="F0FC"/>
                  </w:r>
                </w:p>
              </w:tc>
            </w:tr>
          </w:tbl>
          <w:p w14:paraId="07BEBC00" w14:textId="77777777" w:rsidR="00D063A5" w:rsidRPr="00E92C27" w:rsidRDefault="00D063A5" w:rsidP="004263CD">
            <w:pPr>
              <w:pStyle w:val="Code"/>
              <w:rPr>
                <w:rFonts w:cs="Courier New"/>
              </w:rPr>
            </w:pPr>
          </w:p>
        </w:tc>
      </w:tr>
      <w:tr w:rsidR="00396602" w14:paraId="1BFBEAFF" w14:textId="77777777">
        <w:tc>
          <w:tcPr>
            <w:tcW w:w="1617" w:type="dxa"/>
            <w:vAlign w:val="center"/>
          </w:tcPr>
          <w:p w14:paraId="7A1565EA" w14:textId="77777777" w:rsidR="00396602" w:rsidRPr="00EC2317" w:rsidRDefault="00396602" w:rsidP="006A2BC1">
            <w:pPr>
              <w:rPr>
                <w:b/>
                <w:lang w:val="en-GB"/>
              </w:rPr>
            </w:pPr>
            <w:r w:rsidRPr="00EC2317">
              <w:rPr>
                <w:b/>
                <w:lang w:val="en-GB"/>
              </w:rPr>
              <w:t>Example:</w:t>
            </w:r>
          </w:p>
        </w:tc>
        <w:tc>
          <w:tcPr>
            <w:tcW w:w="8571" w:type="dxa"/>
          </w:tcPr>
          <w:p w14:paraId="21F3AB36" w14:textId="77777777" w:rsidR="00396602" w:rsidRPr="00E92C27" w:rsidRDefault="00396602" w:rsidP="001005B0">
            <w:pPr>
              <w:pStyle w:val="Code"/>
              <w:rPr>
                <w:rFonts w:cs="Courier New"/>
              </w:rPr>
            </w:pPr>
            <w:r w:rsidRPr="00E92C27">
              <w:rPr>
                <w:rFonts w:cs="Courier New"/>
              </w:rPr>
              <w:t>P</w:t>
            </w:r>
            <w:r>
              <w:rPr>
                <w:rFonts w:cs="Courier New"/>
              </w:rPr>
              <w:t>SH</w:t>
            </w:r>
            <w:r w:rsidRPr="00E92C27">
              <w:rPr>
                <w:rFonts w:cs="Courier New"/>
              </w:rPr>
              <w:t xml:space="preserve">  sequence           …   </w:t>
            </w:r>
            <w:r w:rsidR="006A1FFA">
              <w:rPr>
                <w:rFonts w:cs="Courier New"/>
              </w:rPr>
              <w:t>pre    post</w:t>
            </w:r>
            <w:r w:rsidRPr="00E92C27">
              <w:rPr>
                <w:rFonts w:cs="Courier New"/>
              </w:rPr>
              <w:t xml:space="preserve">  </w:t>
            </w:r>
            <w:r>
              <w:rPr>
                <w:rFonts w:cs="Courier New"/>
              </w:rPr>
              <w:t xml:space="preserve">   …</w:t>
            </w:r>
            <w:r>
              <w:rPr>
                <w:rFonts w:cs="Courier New"/>
              </w:rPr>
              <w:br/>
              <w:t>PSM</w:t>
            </w:r>
            <w:r w:rsidR="006A1FFA">
              <w:rPr>
                <w:rFonts w:cs="Courier New"/>
              </w:rPr>
              <w:t xml:space="preserve">  KVPQVSTPTLVEVSR    …   K</w:t>
            </w:r>
            <w:r>
              <w:rPr>
                <w:rFonts w:cs="Courier New"/>
              </w:rPr>
              <w:t xml:space="preserve"> </w:t>
            </w:r>
            <w:r w:rsidR="006A1FFA">
              <w:rPr>
                <w:rFonts w:cs="Courier New"/>
              </w:rPr>
              <w:t xml:space="preserve">     D</w:t>
            </w:r>
            <w:r w:rsidR="009F121E">
              <w:rPr>
                <w:rFonts w:cs="Courier New"/>
              </w:rPr>
              <w:t xml:space="preserve">   </w:t>
            </w:r>
            <w:r w:rsidR="001005B0">
              <w:rPr>
                <w:rFonts w:cs="Courier New"/>
              </w:rPr>
              <w:t xml:space="preserve">     </w:t>
            </w:r>
            <w:r>
              <w:rPr>
                <w:rFonts w:cs="Courier New"/>
              </w:rPr>
              <w:t>…</w:t>
            </w:r>
            <w:r>
              <w:rPr>
                <w:rFonts w:cs="Courier New"/>
              </w:rPr>
              <w:br/>
              <w:t>PSM</w:t>
            </w:r>
            <w:r w:rsidRPr="00E92C27">
              <w:rPr>
                <w:rFonts w:cs="Courier New"/>
              </w:rPr>
              <w:t xml:space="preserve">  VFDEFKPLVEEPQNLIK  …   </w:t>
            </w:r>
            <w:r w:rsidR="006A1FFA">
              <w:rPr>
                <w:rFonts w:cs="Courier New"/>
              </w:rPr>
              <w:t xml:space="preserve">R  </w:t>
            </w:r>
            <w:r w:rsidR="009F121E">
              <w:rPr>
                <w:rFonts w:cs="Courier New"/>
              </w:rPr>
              <w:t xml:space="preserve">    L  </w:t>
            </w:r>
            <w:r w:rsidR="001005B0">
              <w:rPr>
                <w:rFonts w:cs="Courier New"/>
              </w:rPr>
              <w:t xml:space="preserve">   </w:t>
            </w:r>
            <w:r w:rsidR="009F121E">
              <w:rPr>
                <w:rFonts w:cs="Courier New"/>
              </w:rPr>
              <w:t xml:space="preserve"> </w:t>
            </w:r>
            <w:r w:rsidR="001005B0">
              <w:rPr>
                <w:rFonts w:cs="Courier New"/>
              </w:rPr>
              <w:t xml:space="preserve">  </w:t>
            </w:r>
            <w:r w:rsidRPr="00E92C27">
              <w:rPr>
                <w:rFonts w:cs="Courier New"/>
              </w:rPr>
              <w:t>…</w:t>
            </w:r>
          </w:p>
        </w:tc>
      </w:tr>
    </w:tbl>
    <w:p w14:paraId="2A72EAD7" w14:textId="77777777" w:rsidR="00396602" w:rsidRDefault="007A5D32" w:rsidP="00396602">
      <w:pPr>
        <w:pStyle w:val="Heading3"/>
        <w:rPr>
          <w:lang w:val="en-GB"/>
        </w:rPr>
      </w:pPr>
      <w:r>
        <w:rPr>
          <w:lang w:val="en-GB"/>
        </w:rPr>
        <w:t>pos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32B82CB8" w14:textId="77777777">
        <w:tc>
          <w:tcPr>
            <w:tcW w:w="1617" w:type="dxa"/>
            <w:vAlign w:val="center"/>
          </w:tcPr>
          <w:p w14:paraId="15A80869" w14:textId="77777777" w:rsidR="00396602" w:rsidRPr="00EC2317" w:rsidRDefault="00396602" w:rsidP="006A2BC1">
            <w:pPr>
              <w:rPr>
                <w:b/>
                <w:lang w:val="en-GB"/>
              </w:rPr>
            </w:pPr>
            <w:r w:rsidRPr="00EC2317">
              <w:rPr>
                <w:b/>
                <w:lang w:val="en-GB"/>
              </w:rPr>
              <w:t>Description:</w:t>
            </w:r>
          </w:p>
        </w:tc>
        <w:tc>
          <w:tcPr>
            <w:tcW w:w="8571" w:type="dxa"/>
          </w:tcPr>
          <w:p w14:paraId="6A575080" w14:textId="77777777" w:rsidR="00396602" w:rsidRDefault="007839F3" w:rsidP="00BA19E9">
            <w:pPr>
              <w:jc w:val="both"/>
              <w:rPr>
                <w:lang w:val="en-GB"/>
              </w:rPr>
            </w:pPr>
            <w:r>
              <w:rPr>
                <w:lang w:val="en-GB"/>
              </w:rPr>
              <w:t>Amino acid following the peptide</w:t>
            </w:r>
            <w:r w:rsidR="00C72BE2">
              <w:rPr>
                <w:lang w:val="en-GB"/>
              </w:rPr>
              <w:t xml:space="preserve"> (coming from the PSM)</w:t>
            </w:r>
            <w:r>
              <w:rPr>
                <w:lang w:val="en-GB"/>
              </w:rPr>
              <w:t xml:space="preserve"> in the protein sequence. If unknown “null” MUST be used, if the peptide is </w:t>
            </w:r>
            <w:r w:rsidR="00BA19E9">
              <w:rPr>
                <w:lang w:val="en-GB"/>
              </w:rPr>
              <w:t>C</w:t>
            </w:r>
            <w:r>
              <w:rPr>
                <w:lang w:val="en-GB"/>
              </w:rPr>
              <w:t>-terminal “-“</w:t>
            </w:r>
            <w:r w:rsidR="00BA19E9">
              <w:rPr>
                <w:lang w:val="en-GB"/>
              </w:rPr>
              <w:t xml:space="preserve"> MUST</w:t>
            </w:r>
            <w:r>
              <w:rPr>
                <w:lang w:val="en-GB"/>
              </w:rPr>
              <w:t xml:space="preserve"> be used.</w:t>
            </w:r>
          </w:p>
        </w:tc>
      </w:tr>
      <w:tr w:rsidR="00396602" w14:paraId="4B93E474" w14:textId="77777777">
        <w:tc>
          <w:tcPr>
            <w:tcW w:w="1617" w:type="dxa"/>
            <w:vAlign w:val="center"/>
          </w:tcPr>
          <w:p w14:paraId="5E987019" w14:textId="77777777" w:rsidR="00396602" w:rsidRPr="00EC2317" w:rsidRDefault="00396602" w:rsidP="006A2BC1">
            <w:pPr>
              <w:rPr>
                <w:b/>
                <w:lang w:val="en-GB"/>
              </w:rPr>
            </w:pPr>
            <w:r w:rsidRPr="00EC2317">
              <w:rPr>
                <w:b/>
                <w:lang w:val="en-GB"/>
              </w:rPr>
              <w:t>Type:</w:t>
            </w:r>
          </w:p>
        </w:tc>
        <w:tc>
          <w:tcPr>
            <w:tcW w:w="8571" w:type="dxa"/>
          </w:tcPr>
          <w:p w14:paraId="19116672" w14:textId="77777777" w:rsidR="00396602" w:rsidRPr="00EC2317" w:rsidRDefault="00396602" w:rsidP="006A2BC1">
            <w:pPr>
              <w:rPr>
                <w:lang w:val="en-GB"/>
              </w:rPr>
            </w:pPr>
            <w:r w:rsidRPr="00EC2317">
              <w:rPr>
                <w:lang w:val="en-GB"/>
              </w:rPr>
              <w:t>String</w:t>
            </w:r>
          </w:p>
        </w:tc>
      </w:tr>
      <w:tr w:rsidR="00D063A5" w14:paraId="2F98D9AD" w14:textId="77777777">
        <w:tc>
          <w:tcPr>
            <w:tcW w:w="1617" w:type="dxa"/>
            <w:vAlign w:val="center"/>
          </w:tcPr>
          <w:p w14:paraId="03B00319" w14:textId="77777777" w:rsidR="00D063A5" w:rsidRPr="00EC2317" w:rsidRDefault="00D063A5" w:rsidP="006A2BC1">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A4EA427" w14:textId="77777777" w:rsidTr="004263CD">
              <w:tc>
                <w:tcPr>
                  <w:tcW w:w="0" w:type="auto"/>
                  <w:tcBorders>
                    <w:top w:val="nil"/>
                    <w:left w:val="nil"/>
                  </w:tcBorders>
                </w:tcPr>
                <w:p w14:paraId="1273781A" w14:textId="77777777" w:rsidR="00D063A5" w:rsidRPr="00AB45A3" w:rsidRDefault="00D063A5" w:rsidP="004263CD">
                  <w:pPr>
                    <w:jc w:val="center"/>
                    <w:rPr>
                      <w:sz w:val="16"/>
                      <w:szCs w:val="16"/>
                      <w:lang w:val="en-GB"/>
                    </w:rPr>
                  </w:pPr>
                </w:p>
              </w:tc>
              <w:tc>
                <w:tcPr>
                  <w:tcW w:w="0" w:type="auto"/>
                </w:tcPr>
                <w:p w14:paraId="72D342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DB4C0A1"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6219340D" w14:textId="77777777" w:rsidTr="004263CD">
              <w:tc>
                <w:tcPr>
                  <w:tcW w:w="0" w:type="auto"/>
                </w:tcPr>
                <w:p w14:paraId="05FC207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4766D3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E47C33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E91FEF8" w14:textId="77777777" w:rsidTr="004263CD">
              <w:tc>
                <w:tcPr>
                  <w:tcW w:w="0" w:type="auto"/>
                </w:tcPr>
                <w:p w14:paraId="7BEEC87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128D4CB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1C57122" w14:textId="77777777" w:rsidR="007E40A6" w:rsidRPr="00AB45A3" w:rsidRDefault="007E40A6" w:rsidP="004263CD">
                  <w:pPr>
                    <w:jc w:val="center"/>
                    <w:rPr>
                      <w:sz w:val="16"/>
                      <w:szCs w:val="16"/>
                      <w:lang w:val="en-GB"/>
                    </w:rPr>
                  </w:pPr>
                  <w:r>
                    <w:rPr>
                      <w:sz w:val="16"/>
                      <w:szCs w:val="16"/>
                      <w:lang w:val="en-GB"/>
                    </w:rPr>
                    <w:sym w:font="Wingdings" w:char="F0FC"/>
                  </w:r>
                </w:p>
              </w:tc>
            </w:tr>
          </w:tbl>
          <w:p w14:paraId="61EF2CDC" w14:textId="77777777" w:rsidR="00D063A5" w:rsidRPr="00E92C27" w:rsidRDefault="00D063A5" w:rsidP="006A2BC1">
            <w:pPr>
              <w:pStyle w:val="Code"/>
              <w:rPr>
                <w:rFonts w:cs="Courier New"/>
              </w:rPr>
            </w:pPr>
          </w:p>
        </w:tc>
      </w:tr>
      <w:tr w:rsidR="00D063A5" w14:paraId="6D0868A5" w14:textId="77777777">
        <w:tc>
          <w:tcPr>
            <w:tcW w:w="1617" w:type="dxa"/>
            <w:vAlign w:val="center"/>
          </w:tcPr>
          <w:p w14:paraId="15E38EF4" w14:textId="77777777" w:rsidR="00D063A5" w:rsidRPr="00EC2317" w:rsidRDefault="00D063A5" w:rsidP="006A2BC1">
            <w:pPr>
              <w:rPr>
                <w:b/>
                <w:lang w:val="en-GB"/>
              </w:rPr>
            </w:pPr>
            <w:r w:rsidRPr="00EC2317">
              <w:rPr>
                <w:b/>
                <w:lang w:val="en-GB"/>
              </w:rPr>
              <w:t>Example:</w:t>
            </w:r>
          </w:p>
        </w:tc>
        <w:tc>
          <w:tcPr>
            <w:tcW w:w="8571" w:type="dxa"/>
          </w:tcPr>
          <w:p w14:paraId="55EFD698"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w:t>
            </w:r>
            <w:r>
              <w:rPr>
                <w:rFonts w:cs="Courier New"/>
              </w:rPr>
              <w:t>pre    post</w:t>
            </w:r>
            <w:r w:rsidRPr="00E92C27">
              <w:rPr>
                <w:rFonts w:cs="Courier New"/>
              </w:rPr>
              <w:t xml:space="preserve">    </w:t>
            </w:r>
            <w:r>
              <w:rPr>
                <w:rFonts w:cs="Courier New"/>
              </w:rPr>
              <w:t xml:space="preserve"> …</w:t>
            </w:r>
            <w:r>
              <w:rPr>
                <w:rFonts w:cs="Courier New"/>
              </w:rPr>
              <w:br/>
              <w:t xml:space="preserve">PSM  KVPQVSTPTLVEVSR    …   K      D  </w:t>
            </w:r>
            <w:r w:rsidR="001005B0">
              <w:rPr>
                <w:rFonts w:cs="Courier New"/>
              </w:rPr>
              <w:t xml:space="preserve">     </w:t>
            </w:r>
            <w:r>
              <w:rPr>
                <w:rFonts w:cs="Courier New"/>
              </w:rPr>
              <w:t xml:space="preserve"> …</w:t>
            </w:r>
            <w:r>
              <w:rPr>
                <w:rFonts w:cs="Courier New"/>
              </w:rPr>
              <w:br/>
              <w:t>PSM</w:t>
            </w:r>
            <w:r w:rsidRPr="00E92C27">
              <w:rPr>
                <w:rFonts w:cs="Courier New"/>
              </w:rPr>
              <w:t xml:space="preserve">  VFDEFKPLVEEPQNLIK  …   </w:t>
            </w:r>
            <w:r>
              <w:rPr>
                <w:rFonts w:cs="Courier New"/>
              </w:rPr>
              <w:t xml:space="preserve">R      L   </w:t>
            </w:r>
            <w:r w:rsidR="001005B0">
              <w:rPr>
                <w:rFonts w:cs="Courier New"/>
              </w:rPr>
              <w:t xml:space="preserve">     </w:t>
            </w:r>
            <w:r w:rsidRPr="00E92C27">
              <w:rPr>
                <w:rFonts w:cs="Courier New"/>
              </w:rPr>
              <w:t>…</w:t>
            </w:r>
          </w:p>
        </w:tc>
      </w:tr>
    </w:tbl>
    <w:p w14:paraId="76A38390" w14:textId="77777777" w:rsidR="00396602" w:rsidRDefault="008A05D6" w:rsidP="00396602">
      <w:pPr>
        <w:pStyle w:val="Heading3"/>
        <w:rPr>
          <w:lang w:val="en-GB"/>
        </w:rPr>
      </w:pPr>
      <w:r>
        <w:rPr>
          <w:lang w:val="en-GB"/>
        </w:rPr>
        <w:t>star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00C455E8" w14:textId="77777777">
        <w:tc>
          <w:tcPr>
            <w:tcW w:w="1617" w:type="dxa"/>
            <w:vAlign w:val="center"/>
          </w:tcPr>
          <w:p w14:paraId="79FB34CD" w14:textId="77777777" w:rsidR="00396602" w:rsidRPr="00EC2317" w:rsidRDefault="00396602" w:rsidP="006A2BC1">
            <w:pPr>
              <w:rPr>
                <w:b/>
                <w:lang w:val="en-GB"/>
              </w:rPr>
            </w:pPr>
            <w:r w:rsidRPr="00EC2317">
              <w:rPr>
                <w:b/>
                <w:lang w:val="en-GB"/>
              </w:rPr>
              <w:t>Description:</w:t>
            </w:r>
          </w:p>
        </w:tc>
        <w:tc>
          <w:tcPr>
            <w:tcW w:w="8571" w:type="dxa"/>
          </w:tcPr>
          <w:p w14:paraId="3525A8AA" w14:textId="77777777" w:rsidR="00396602" w:rsidRDefault="008A05D6" w:rsidP="006A2BC1">
            <w:pPr>
              <w:jc w:val="both"/>
              <w:rPr>
                <w:lang w:val="en-GB"/>
              </w:rPr>
            </w:pPr>
            <w:r>
              <w:rPr>
                <w:lang w:val="en-GB"/>
              </w:rPr>
              <w:t>T</w:t>
            </w:r>
            <w:r w:rsidR="00714E85">
              <w:rPr>
                <w:lang w:val="en-GB"/>
              </w:rPr>
              <w:t xml:space="preserve">he </w:t>
            </w:r>
            <w:r w:rsidR="00375CB3">
              <w:rPr>
                <w:lang w:val="en-GB"/>
              </w:rPr>
              <w:t>start</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r w:rsidR="00396602">
              <w:rPr>
                <w:lang w:val="en-GB"/>
              </w:rPr>
              <w:t xml:space="preserve"> </w:t>
            </w:r>
          </w:p>
        </w:tc>
      </w:tr>
      <w:tr w:rsidR="00396602" w14:paraId="7205C9AD" w14:textId="77777777">
        <w:tc>
          <w:tcPr>
            <w:tcW w:w="1617" w:type="dxa"/>
            <w:vAlign w:val="center"/>
          </w:tcPr>
          <w:p w14:paraId="07205816" w14:textId="77777777" w:rsidR="00396602" w:rsidRPr="00EC2317" w:rsidRDefault="00396602" w:rsidP="006A2BC1">
            <w:pPr>
              <w:rPr>
                <w:b/>
                <w:lang w:val="en-GB"/>
              </w:rPr>
            </w:pPr>
            <w:r w:rsidRPr="00EC2317">
              <w:rPr>
                <w:b/>
                <w:lang w:val="en-GB"/>
              </w:rPr>
              <w:t>Type:</w:t>
            </w:r>
          </w:p>
        </w:tc>
        <w:tc>
          <w:tcPr>
            <w:tcW w:w="8571" w:type="dxa"/>
          </w:tcPr>
          <w:p w14:paraId="7EDFFD4F" w14:textId="77777777" w:rsidR="00396602" w:rsidRPr="00EC2317" w:rsidRDefault="00357FFC" w:rsidP="006A2BC1">
            <w:pPr>
              <w:rPr>
                <w:lang w:val="en-GB"/>
              </w:rPr>
            </w:pPr>
            <w:r>
              <w:rPr>
                <w:lang w:val="en-GB"/>
              </w:rPr>
              <w:t>Integer</w:t>
            </w:r>
          </w:p>
        </w:tc>
      </w:tr>
      <w:tr w:rsidR="00D063A5" w14:paraId="5003ED47" w14:textId="77777777">
        <w:tc>
          <w:tcPr>
            <w:tcW w:w="1617" w:type="dxa"/>
            <w:vAlign w:val="center"/>
          </w:tcPr>
          <w:p w14:paraId="6316F1C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A5C300B" w14:textId="77777777" w:rsidTr="004263CD">
              <w:tc>
                <w:tcPr>
                  <w:tcW w:w="0" w:type="auto"/>
                  <w:tcBorders>
                    <w:top w:val="nil"/>
                    <w:left w:val="nil"/>
                  </w:tcBorders>
                </w:tcPr>
                <w:p w14:paraId="02452EFE" w14:textId="77777777" w:rsidR="00D063A5" w:rsidRPr="00AB45A3" w:rsidRDefault="00D063A5" w:rsidP="004263CD">
                  <w:pPr>
                    <w:jc w:val="center"/>
                    <w:rPr>
                      <w:sz w:val="16"/>
                      <w:szCs w:val="16"/>
                      <w:lang w:val="en-GB"/>
                    </w:rPr>
                  </w:pPr>
                </w:p>
              </w:tc>
              <w:tc>
                <w:tcPr>
                  <w:tcW w:w="0" w:type="auto"/>
                </w:tcPr>
                <w:p w14:paraId="33286A64"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08646F0"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1B7529D" w14:textId="77777777" w:rsidTr="004263CD">
              <w:tc>
                <w:tcPr>
                  <w:tcW w:w="0" w:type="auto"/>
                </w:tcPr>
                <w:p w14:paraId="2DABDB15"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5007A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E5E462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464188A" w14:textId="77777777" w:rsidTr="004263CD">
              <w:tc>
                <w:tcPr>
                  <w:tcW w:w="0" w:type="auto"/>
                </w:tcPr>
                <w:p w14:paraId="60E92D4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C7AA0E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77BD340" w14:textId="77777777" w:rsidR="007E40A6" w:rsidRPr="00AB45A3" w:rsidRDefault="007E40A6" w:rsidP="004263CD">
                  <w:pPr>
                    <w:jc w:val="center"/>
                    <w:rPr>
                      <w:sz w:val="16"/>
                      <w:szCs w:val="16"/>
                      <w:lang w:val="en-GB"/>
                    </w:rPr>
                  </w:pPr>
                  <w:r>
                    <w:rPr>
                      <w:sz w:val="16"/>
                      <w:szCs w:val="16"/>
                      <w:lang w:val="en-GB"/>
                    </w:rPr>
                    <w:sym w:font="Wingdings" w:char="F0FC"/>
                  </w:r>
                </w:p>
              </w:tc>
            </w:tr>
          </w:tbl>
          <w:p w14:paraId="2F0E3B41" w14:textId="77777777" w:rsidR="00D063A5" w:rsidRPr="00E92C27" w:rsidRDefault="00D063A5" w:rsidP="001C0B66">
            <w:pPr>
              <w:pStyle w:val="Code"/>
              <w:rPr>
                <w:rFonts w:cs="Courier New"/>
              </w:rPr>
            </w:pPr>
          </w:p>
        </w:tc>
      </w:tr>
      <w:tr w:rsidR="00D063A5" w14:paraId="78BEB7BC" w14:textId="77777777">
        <w:tc>
          <w:tcPr>
            <w:tcW w:w="1617" w:type="dxa"/>
            <w:vAlign w:val="center"/>
          </w:tcPr>
          <w:p w14:paraId="41B28D44" w14:textId="77777777" w:rsidR="00D063A5" w:rsidRPr="00EC2317" w:rsidRDefault="00D063A5" w:rsidP="006A2BC1">
            <w:pPr>
              <w:rPr>
                <w:b/>
                <w:lang w:val="en-GB"/>
              </w:rPr>
            </w:pPr>
            <w:r w:rsidRPr="00EC2317">
              <w:rPr>
                <w:b/>
                <w:lang w:val="en-GB"/>
              </w:rPr>
              <w:t>Example:</w:t>
            </w:r>
          </w:p>
        </w:tc>
        <w:tc>
          <w:tcPr>
            <w:tcW w:w="8571" w:type="dxa"/>
          </w:tcPr>
          <w:p w14:paraId="79E246B0"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79B936B" w14:textId="77777777" w:rsidR="00375CB3" w:rsidRDefault="00375CB3" w:rsidP="00375CB3">
      <w:pPr>
        <w:pStyle w:val="Heading3"/>
        <w:rPr>
          <w:lang w:val="en-GB"/>
        </w:rPr>
      </w:pPr>
      <w:r>
        <w:rPr>
          <w:lang w:val="en-GB"/>
        </w:rPr>
        <w:t>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75CB3" w14:paraId="5FF5F4A6" w14:textId="77777777">
        <w:tc>
          <w:tcPr>
            <w:tcW w:w="1617" w:type="dxa"/>
            <w:vAlign w:val="center"/>
          </w:tcPr>
          <w:p w14:paraId="36734DE8" w14:textId="77777777" w:rsidR="00375CB3" w:rsidRPr="00EC2317" w:rsidRDefault="00375CB3" w:rsidP="006A2BC1">
            <w:pPr>
              <w:rPr>
                <w:b/>
                <w:lang w:val="en-GB"/>
              </w:rPr>
            </w:pPr>
            <w:r w:rsidRPr="00EC2317">
              <w:rPr>
                <w:b/>
                <w:lang w:val="en-GB"/>
              </w:rPr>
              <w:t>Description:</w:t>
            </w:r>
          </w:p>
        </w:tc>
        <w:tc>
          <w:tcPr>
            <w:tcW w:w="8571" w:type="dxa"/>
          </w:tcPr>
          <w:p w14:paraId="0080958D" w14:textId="77777777" w:rsidR="00375CB3" w:rsidRDefault="00375CB3" w:rsidP="006A2BC1">
            <w:pPr>
              <w:jc w:val="both"/>
              <w:rPr>
                <w:lang w:val="en-GB"/>
              </w:rPr>
            </w:pPr>
            <w:r>
              <w:rPr>
                <w:lang w:val="en-GB"/>
              </w:rPr>
              <w:t xml:space="preserve">The </w:t>
            </w:r>
            <w:r w:rsidR="009B7D6A">
              <w:rPr>
                <w:lang w:val="en-GB"/>
              </w:rPr>
              <w:t>end</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p>
        </w:tc>
      </w:tr>
      <w:tr w:rsidR="00375CB3" w14:paraId="18034979" w14:textId="77777777">
        <w:tc>
          <w:tcPr>
            <w:tcW w:w="1617" w:type="dxa"/>
            <w:vAlign w:val="center"/>
          </w:tcPr>
          <w:p w14:paraId="79B76782" w14:textId="77777777" w:rsidR="00375CB3" w:rsidRPr="00EC2317" w:rsidRDefault="00375CB3" w:rsidP="006A2BC1">
            <w:pPr>
              <w:rPr>
                <w:b/>
                <w:lang w:val="en-GB"/>
              </w:rPr>
            </w:pPr>
            <w:r w:rsidRPr="00EC2317">
              <w:rPr>
                <w:b/>
                <w:lang w:val="en-GB"/>
              </w:rPr>
              <w:t>Type:</w:t>
            </w:r>
          </w:p>
        </w:tc>
        <w:tc>
          <w:tcPr>
            <w:tcW w:w="8571" w:type="dxa"/>
          </w:tcPr>
          <w:p w14:paraId="0C0ADE6A" w14:textId="77777777" w:rsidR="00375CB3" w:rsidRPr="00EC2317" w:rsidRDefault="00357FFC" w:rsidP="006A2BC1">
            <w:pPr>
              <w:rPr>
                <w:lang w:val="en-GB"/>
              </w:rPr>
            </w:pPr>
            <w:r>
              <w:rPr>
                <w:lang w:val="en-GB"/>
              </w:rPr>
              <w:t>Integer</w:t>
            </w:r>
          </w:p>
        </w:tc>
      </w:tr>
      <w:tr w:rsidR="00D063A5" w14:paraId="3FD5768E" w14:textId="77777777">
        <w:tc>
          <w:tcPr>
            <w:tcW w:w="1617" w:type="dxa"/>
            <w:vAlign w:val="center"/>
          </w:tcPr>
          <w:p w14:paraId="51266CF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1969877" w14:textId="77777777" w:rsidTr="004263CD">
              <w:tc>
                <w:tcPr>
                  <w:tcW w:w="0" w:type="auto"/>
                  <w:tcBorders>
                    <w:top w:val="nil"/>
                    <w:left w:val="nil"/>
                  </w:tcBorders>
                </w:tcPr>
                <w:p w14:paraId="4A2E260D" w14:textId="77777777" w:rsidR="00D063A5" w:rsidRPr="00AB45A3" w:rsidRDefault="00D063A5" w:rsidP="004263CD">
                  <w:pPr>
                    <w:jc w:val="center"/>
                    <w:rPr>
                      <w:sz w:val="16"/>
                      <w:szCs w:val="16"/>
                      <w:lang w:val="en-GB"/>
                    </w:rPr>
                  </w:pPr>
                </w:p>
              </w:tc>
              <w:tc>
                <w:tcPr>
                  <w:tcW w:w="0" w:type="auto"/>
                </w:tcPr>
                <w:p w14:paraId="6776AC05"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EB219D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6B0045F" w14:textId="77777777" w:rsidTr="004263CD">
              <w:tc>
                <w:tcPr>
                  <w:tcW w:w="0" w:type="auto"/>
                </w:tcPr>
                <w:p w14:paraId="2963BFA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2BC733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29DB18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4ADC39B3" w14:textId="77777777" w:rsidTr="004263CD">
              <w:tc>
                <w:tcPr>
                  <w:tcW w:w="0" w:type="auto"/>
                </w:tcPr>
                <w:p w14:paraId="19A48E2D"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8EF09C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556B7F6" w14:textId="77777777" w:rsidR="007E40A6" w:rsidRPr="00AB45A3" w:rsidRDefault="007E40A6" w:rsidP="004263CD">
                  <w:pPr>
                    <w:jc w:val="center"/>
                    <w:rPr>
                      <w:sz w:val="16"/>
                      <w:szCs w:val="16"/>
                      <w:lang w:val="en-GB"/>
                    </w:rPr>
                  </w:pPr>
                  <w:r>
                    <w:rPr>
                      <w:sz w:val="16"/>
                      <w:szCs w:val="16"/>
                      <w:lang w:val="en-GB"/>
                    </w:rPr>
                    <w:sym w:font="Wingdings" w:char="F0FC"/>
                  </w:r>
                </w:p>
              </w:tc>
            </w:tr>
          </w:tbl>
          <w:p w14:paraId="7D9E5FFD" w14:textId="77777777" w:rsidR="00D063A5" w:rsidRPr="00E92C27" w:rsidRDefault="00D063A5" w:rsidP="006A2BC1">
            <w:pPr>
              <w:pStyle w:val="Code"/>
              <w:rPr>
                <w:rFonts w:cs="Courier New"/>
              </w:rPr>
            </w:pPr>
          </w:p>
        </w:tc>
      </w:tr>
      <w:tr w:rsidR="00D063A5" w14:paraId="2B53E89B" w14:textId="77777777">
        <w:tc>
          <w:tcPr>
            <w:tcW w:w="1617" w:type="dxa"/>
            <w:vAlign w:val="center"/>
          </w:tcPr>
          <w:p w14:paraId="7B31F2FC" w14:textId="77777777" w:rsidR="00D063A5" w:rsidRPr="00EC2317" w:rsidRDefault="00D063A5" w:rsidP="006A2BC1">
            <w:pPr>
              <w:rPr>
                <w:b/>
                <w:lang w:val="en-GB"/>
              </w:rPr>
            </w:pPr>
            <w:r w:rsidRPr="00EC2317">
              <w:rPr>
                <w:b/>
                <w:lang w:val="en-GB"/>
              </w:rPr>
              <w:t>Example:</w:t>
            </w:r>
          </w:p>
        </w:tc>
        <w:tc>
          <w:tcPr>
            <w:tcW w:w="8571" w:type="dxa"/>
          </w:tcPr>
          <w:p w14:paraId="46439FBD"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D0F5F12"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06864" w14:paraId="1369F041" w14:textId="77777777" w:rsidTr="00756591">
        <w:tc>
          <w:tcPr>
            <w:tcW w:w="1617" w:type="dxa"/>
            <w:vAlign w:val="center"/>
          </w:tcPr>
          <w:p w14:paraId="61BF0A6E" w14:textId="77777777" w:rsidR="00306864" w:rsidRPr="00EC2317" w:rsidRDefault="00306864" w:rsidP="006A2BC1">
            <w:pPr>
              <w:rPr>
                <w:b/>
                <w:lang w:val="en-GB"/>
              </w:rPr>
            </w:pPr>
            <w:r w:rsidRPr="00EC2317">
              <w:rPr>
                <w:b/>
                <w:lang w:val="en-GB"/>
              </w:rPr>
              <w:t>Description:</w:t>
            </w:r>
          </w:p>
        </w:tc>
        <w:tc>
          <w:tcPr>
            <w:tcW w:w="8571" w:type="dxa"/>
          </w:tcPr>
          <w:p w14:paraId="79001671" w14:textId="77777777" w:rsidR="00306864" w:rsidRPr="00EC2317" w:rsidRDefault="00306864" w:rsidP="00747FF0">
            <w:pPr>
              <w:rPr>
                <w:lang w:val="en-GB"/>
              </w:rPr>
            </w:pPr>
            <w:r w:rsidRPr="00EC2317">
              <w:rPr>
                <w:lang w:val="en-GB"/>
              </w:rPr>
              <w:t xml:space="preserve">Additional columns can be added to the end of the </w:t>
            </w:r>
            <w:r w:rsidR="00DE713F">
              <w:rPr>
                <w:lang w:val="en-GB"/>
              </w:rPr>
              <w:t>PSM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w:t>
            </w:r>
            <w:r w:rsidR="00747FF0">
              <w:rPr>
                <w:lang w:val="en-GB"/>
              </w:rPr>
              <w:t>identifier</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06864" w14:paraId="035F97E0" w14:textId="77777777" w:rsidTr="00756591">
        <w:tc>
          <w:tcPr>
            <w:tcW w:w="1617" w:type="dxa"/>
            <w:vAlign w:val="center"/>
          </w:tcPr>
          <w:p w14:paraId="6232A32F" w14:textId="77777777" w:rsidR="00306864" w:rsidRPr="00EC2317" w:rsidRDefault="00306864" w:rsidP="006A2BC1">
            <w:pPr>
              <w:rPr>
                <w:b/>
                <w:lang w:val="en-GB"/>
              </w:rPr>
            </w:pPr>
            <w:r w:rsidRPr="00EC2317">
              <w:rPr>
                <w:b/>
                <w:lang w:val="en-GB"/>
              </w:rPr>
              <w:t>Type:</w:t>
            </w:r>
          </w:p>
        </w:tc>
        <w:tc>
          <w:tcPr>
            <w:tcW w:w="8571" w:type="dxa"/>
          </w:tcPr>
          <w:p w14:paraId="4BAB3D68" w14:textId="77777777" w:rsidR="00306864" w:rsidRPr="00EC2317" w:rsidRDefault="00306864" w:rsidP="006A2BC1">
            <w:pPr>
              <w:rPr>
                <w:lang w:val="en-GB"/>
              </w:rPr>
            </w:pPr>
            <w:r w:rsidRPr="00EC2317">
              <w:rPr>
                <w:lang w:val="en-GB"/>
              </w:rPr>
              <w:t>Column</w:t>
            </w:r>
          </w:p>
        </w:tc>
      </w:tr>
      <w:tr w:rsidR="00756591" w14:paraId="36E4A05E" w14:textId="77777777" w:rsidTr="00756591">
        <w:tc>
          <w:tcPr>
            <w:tcW w:w="1617" w:type="dxa"/>
            <w:vAlign w:val="center"/>
          </w:tcPr>
          <w:p w14:paraId="05521EBB" w14:textId="77777777" w:rsidR="00756591" w:rsidRPr="00EC2317" w:rsidRDefault="00756591"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56591" w:rsidRPr="00AB45A3" w14:paraId="78046723" w14:textId="77777777" w:rsidTr="004263CD">
              <w:tc>
                <w:tcPr>
                  <w:tcW w:w="0" w:type="auto"/>
                  <w:tcBorders>
                    <w:top w:val="nil"/>
                    <w:left w:val="nil"/>
                  </w:tcBorders>
                </w:tcPr>
                <w:p w14:paraId="3A71A1CF" w14:textId="77777777" w:rsidR="00756591" w:rsidRPr="00AB45A3" w:rsidRDefault="00756591" w:rsidP="004263CD">
                  <w:pPr>
                    <w:jc w:val="center"/>
                    <w:rPr>
                      <w:sz w:val="16"/>
                      <w:szCs w:val="16"/>
                      <w:lang w:val="en-GB"/>
                    </w:rPr>
                  </w:pPr>
                </w:p>
              </w:tc>
              <w:tc>
                <w:tcPr>
                  <w:tcW w:w="0" w:type="auto"/>
                </w:tcPr>
                <w:p w14:paraId="34594CAE" w14:textId="77777777" w:rsidR="00756591" w:rsidRPr="00AB45A3" w:rsidRDefault="00756591" w:rsidP="004263CD">
                  <w:pPr>
                    <w:jc w:val="center"/>
                    <w:rPr>
                      <w:sz w:val="16"/>
                      <w:szCs w:val="16"/>
                      <w:lang w:val="en-GB"/>
                    </w:rPr>
                  </w:pPr>
                  <w:r w:rsidRPr="00AB45A3">
                    <w:rPr>
                      <w:sz w:val="16"/>
                      <w:szCs w:val="16"/>
                      <w:lang w:val="en-GB"/>
                    </w:rPr>
                    <w:t>Summary</w:t>
                  </w:r>
                </w:p>
              </w:tc>
              <w:tc>
                <w:tcPr>
                  <w:tcW w:w="0" w:type="auto"/>
                </w:tcPr>
                <w:p w14:paraId="60DF77D1" w14:textId="77777777" w:rsidR="00756591" w:rsidRPr="00AB45A3" w:rsidRDefault="00756591" w:rsidP="004263CD">
                  <w:pPr>
                    <w:jc w:val="center"/>
                    <w:rPr>
                      <w:sz w:val="16"/>
                      <w:szCs w:val="16"/>
                      <w:lang w:val="en-GB"/>
                    </w:rPr>
                  </w:pPr>
                  <w:r w:rsidRPr="00AB45A3">
                    <w:rPr>
                      <w:sz w:val="16"/>
                      <w:szCs w:val="16"/>
                      <w:lang w:val="en-GB"/>
                    </w:rPr>
                    <w:t>Complete</w:t>
                  </w:r>
                </w:p>
              </w:tc>
            </w:tr>
            <w:tr w:rsidR="00756591" w:rsidRPr="00AB45A3" w14:paraId="0B2FAF9A" w14:textId="77777777" w:rsidTr="004263CD">
              <w:tc>
                <w:tcPr>
                  <w:tcW w:w="0" w:type="auto"/>
                </w:tcPr>
                <w:p w14:paraId="5BF59E3A" w14:textId="77777777" w:rsidR="00756591" w:rsidRPr="00AB45A3" w:rsidRDefault="00756591" w:rsidP="004263CD">
                  <w:pPr>
                    <w:rPr>
                      <w:sz w:val="16"/>
                      <w:szCs w:val="16"/>
                      <w:lang w:val="en-GB"/>
                    </w:rPr>
                  </w:pPr>
                  <w:r w:rsidRPr="00AB45A3">
                    <w:rPr>
                      <w:sz w:val="16"/>
                      <w:szCs w:val="16"/>
                      <w:lang w:val="en-GB"/>
                    </w:rPr>
                    <w:t>Quantification</w:t>
                  </w:r>
                </w:p>
              </w:tc>
              <w:tc>
                <w:tcPr>
                  <w:tcW w:w="0" w:type="auto"/>
                </w:tcPr>
                <w:p w14:paraId="78C4024A" w14:textId="77777777" w:rsidR="00756591" w:rsidRPr="00AB45A3" w:rsidRDefault="00756591" w:rsidP="004263CD">
                  <w:pPr>
                    <w:jc w:val="center"/>
                    <w:rPr>
                      <w:sz w:val="16"/>
                      <w:szCs w:val="16"/>
                      <w:lang w:val="en-GB"/>
                    </w:rPr>
                  </w:pPr>
                </w:p>
              </w:tc>
              <w:tc>
                <w:tcPr>
                  <w:tcW w:w="0" w:type="auto"/>
                </w:tcPr>
                <w:p w14:paraId="1298CE51" w14:textId="77777777" w:rsidR="00756591" w:rsidRPr="00AB45A3" w:rsidRDefault="00756591" w:rsidP="004263CD">
                  <w:pPr>
                    <w:jc w:val="center"/>
                    <w:rPr>
                      <w:sz w:val="16"/>
                      <w:szCs w:val="16"/>
                      <w:lang w:val="en-GB"/>
                    </w:rPr>
                  </w:pPr>
                </w:p>
              </w:tc>
            </w:tr>
            <w:tr w:rsidR="00756591" w:rsidRPr="00AB45A3" w14:paraId="17CFB193" w14:textId="77777777" w:rsidTr="004263CD">
              <w:tc>
                <w:tcPr>
                  <w:tcW w:w="0" w:type="auto"/>
                </w:tcPr>
                <w:p w14:paraId="3F7066EF" w14:textId="77777777" w:rsidR="00756591" w:rsidRPr="00AB45A3" w:rsidRDefault="00756591" w:rsidP="004263CD">
                  <w:pPr>
                    <w:rPr>
                      <w:sz w:val="16"/>
                      <w:szCs w:val="16"/>
                      <w:lang w:val="en-GB"/>
                    </w:rPr>
                  </w:pPr>
                  <w:r w:rsidRPr="00AB45A3">
                    <w:rPr>
                      <w:sz w:val="16"/>
                      <w:szCs w:val="16"/>
                      <w:lang w:val="en-GB"/>
                    </w:rPr>
                    <w:t>Identification</w:t>
                  </w:r>
                </w:p>
              </w:tc>
              <w:tc>
                <w:tcPr>
                  <w:tcW w:w="0" w:type="auto"/>
                </w:tcPr>
                <w:p w14:paraId="5629BD4F" w14:textId="77777777" w:rsidR="00756591" w:rsidRPr="00AB45A3" w:rsidRDefault="00756591" w:rsidP="004263CD">
                  <w:pPr>
                    <w:jc w:val="center"/>
                    <w:rPr>
                      <w:sz w:val="16"/>
                      <w:szCs w:val="16"/>
                      <w:lang w:val="en-GB"/>
                    </w:rPr>
                  </w:pPr>
                </w:p>
              </w:tc>
              <w:tc>
                <w:tcPr>
                  <w:tcW w:w="0" w:type="auto"/>
                </w:tcPr>
                <w:p w14:paraId="1A505B6A" w14:textId="77777777" w:rsidR="00756591" w:rsidRPr="00AB45A3" w:rsidRDefault="00756591" w:rsidP="004263CD">
                  <w:pPr>
                    <w:jc w:val="center"/>
                    <w:rPr>
                      <w:sz w:val="16"/>
                      <w:szCs w:val="16"/>
                      <w:lang w:val="en-GB"/>
                    </w:rPr>
                  </w:pPr>
                </w:p>
              </w:tc>
            </w:tr>
          </w:tbl>
          <w:p w14:paraId="15DC137F" w14:textId="77777777" w:rsidR="00756591" w:rsidRDefault="00756591" w:rsidP="000D098B">
            <w:pPr>
              <w:pStyle w:val="Code"/>
              <w:rPr>
                <w:rFonts w:cs="Courier New"/>
              </w:rPr>
            </w:pPr>
          </w:p>
        </w:tc>
      </w:tr>
      <w:tr w:rsidR="00756591" w14:paraId="0824AAAA" w14:textId="77777777" w:rsidTr="00756591">
        <w:tc>
          <w:tcPr>
            <w:tcW w:w="1617" w:type="dxa"/>
            <w:vAlign w:val="center"/>
          </w:tcPr>
          <w:p w14:paraId="7BE8F695" w14:textId="77777777" w:rsidR="00756591" w:rsidRPr="00EC2317" w:rsidRDefault="00756591" w:rsidP="006A2BC1">
            <w:pPr>
              <w:rPr>
                <w:b/>
                <w:lang w:val="en-GB"/>
              </w:rPr>
            </w:pPr>
            <w:r w:rsidRPr="00EC2317">
              <w:rPr>
                <w:b/>
                <w:lang w:val="en-GB"/>
              </w:rPr>
              <w:t>Example:</w:t>
            </w:r>
          </w:p>
        </w:tc>
        <w:tc>
          <w:tcPr>
            <w:tcW w:w="8571" w:type="dxa"/>
          </w:tcPr>
          <w:p w14:paraId="3348BA6D" w14:textId="77777777" w:rsidR="00756591" w:rsidRPr="00E92C27" w:rsidRDefault="00756591" w:rsidP="001005B0">
            <w:pPr>
              <w:pStyle w:val="Code"/>
              <w:rPr>
                <w:rFonts w:cs="Courier New"/>
              </w:rPr>
            </w:pPr>
            <w:r>
              <w:rPr>
                <w:rFonts w:cs="Courier New"/>
              </w:rPr>
              <w:t>PSH</w:t>
            </w:r>
            <w:r w:rsidRPr="00E92C27">
              <w:rPr>
                <w:rFonts w:cs="Courier New"/>
              </w:rPr>
              <w:t xml:space="preserve">  </w:t>
            </w:r>
            <w:r>
              <w:rPr>
                <w:rFonts w:cs="Courier New"/>
              </w:rPr>
              <w:t>sequence</w:t>
            </w:r>
            <w:r w:rsidRPr="00E92C27">
              <w:rPr>
                <w:rFonts w:cs="Courier New"/>
              </w:rPr>
              <w:t xml:space="preserve">   …  opt_</w:t>
            </w:r>
            <w:r>
              <w:rPr>
                <w:rFonts w:cs="Courier New"/>
              </w:rPr>
              <w:t>assay[1]_</w:t>
            </w:r>
            <w:r w:rsidRPr="00E92C27">
              <w:rPr>
                <w:rFonts w:cs="Courier New"/>
              </w:rPr>
              <w:t xml:space="preserve">my_value  </w:t>
            </w:r>
            <w:r w:rsidR="001005B0">
              <w:rPr>
                <w:rFonts w:cs="Courier New"/>
              </w:rPr>
              <w:t xml:space="preserve">   </w:t>
            </w:r>
            <w:r w:rsidRPr="00E92C27">
              <w:rPr>
                <w:rFonts w:cs="Courier New"/>
              </w:rPr>
              <w:t>opt_</w:t>
            </w:r>
            <w:r>
              <w:rPr>
                <w:rFonts w:cs="Courier New"/>
              </w:rPr>
              <w:t>global_another_value</w:t>
            </w:r>
            <w:r>
              <w:rPr>
                <w:rFonts w:cs="Courier New"/>
              </w:rPr>
              <w:br/>
              <w:t>PSM  PEPTIDER</w:t>
            </w:r>
            <w:r w:rsidRPr="00E92C27">
              <w:rPr>
                <w:rFonts w:cs="Courier New"/>
              </w:rPr>
              <w:t xml:space="preserve">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4CA9588A" w14:textId="77777777" w:rsidR="00397059" w:rsidRDefault="00397059" w:rsidP="00397059">
      <w:pPr>
        <w:pStyle w:val="Heading2"/>
        <w:numPr>
          <w:ilvl w:val="0"/>
          <w:numId w:val="0"/>
        </w:numPr>
        <w:rPr>
          <w:lang w:val="en-GB"/>
        </w:rPr>
      </w:pPr>
      <w:bookmarkStart w:id="162" w:name="_Toc264879028"/>
    </w:p>
    <w:p w14:paraId="17B6855F" w14:textId="77777777" w:rsidR="00397059" w:rsidRDefault="00397059" w:rsidP="00397059">
      <w:pPr>
        <w:pStyle w:val="Heading2"/>
        <w:numPr>
          <w:ilvl w:val="0"/>
          <w:numId w:val="0"/>
        </w:numPr>
        <w:rPr>
          <w:lang w:val="en-GB"/>
        </w:rPr>
      </w:pPr>
    </w:p>
    <w:p w14:paraId="50273BD1" w14:textId="77777777" w:rsidR="00397059" w:rsidRDefault="00397059" w:rsidP="00397059">
      <w:pPr>
        <w:pStyle w:val="Heading2"/>
        <w:numPr>
          <w:ilvl w:val="0"/>
          <w:numId w:val="0"/>
        </w:numPr>
        <w:rPr>
          <w:lang w:val="en-GB"/>
        </w:rPr>
      </w:pPr>
    </w:p>
    <w:p w14:paraId="05959031" w14:textId="77777777" w:rsidR="00397059" w:rsidRDefault="00397059" w:rsidP="00397059">
      <w:pPr>
        <w:pStyle w:val="nobreak"/>
        <w:rPr>
          <w:lang w:val="en-GB"/>
        </w:rPr>
      </w:pPr>
    </w:p>
    <w:p w14:paraId="55C949AB" w14:textId="77777777" w:rsidR="00397059" w:rsidRDefault="00397059" w:rsidP="00397059">
      <w:pPr>
        <w:rPr>
          <w:lang w:val="en-GB"/>
        </w:rPr>
      </w:pPr>
    </w:p>
    <w:p w14:paraId="261C02DC" w14:textId="77777777" w:rsidR="00397059" w:rsidRDefault="00397059" w:rsidP="00397059">
      <w:pPr>
        <w:rPr>
          <w:lang w:val="en-GB"/>
        </w:rPr>
      </w:pPr>
    </w:p>
    <w:p w14:paraId="1BA66E51" w14:textId="77777777" w:rsidR="00397059" w:rsidRDefault="00397059" w:rsidP="00397059">
      <w:pPr>
        <w:rPr>
          <w:lang w:val="en-GB"/>
        </w:rPr>
      </w:pPr>
    </w:p>
    <w:p w14:paraId="5AE2DC56" w14:textId="77777777" w:rsidR="00397059" w:rsidRDefault="00397059" w:rsidP="00397059">
      <w:pPr>
        <w:rPr>
          <w:lang w:val="en-GB"/>
        </w:rPr>
      </w:pPr>
    </w:p>
    <w:p w14:paraId="4C2BB0F3" w14:textId="77777777" w:rsidR="00397059" w:rsidRDefault="00397059" w:rsidP="00397059">
      <w:pPr>
        <w:rPr>
          <w:lang w:val="en-GB"/>
        </w:rPr>
      </w:pPr>
    </w:p>
    <w:p w14:paraId="43302EB9" w14:textId="77777777" w:rsidR="00397059" w:rsidRDefault="00397059" w:rsidP="00397059">
      <w:pPr>
        <w:rPr>
          <w:lang w:val="en-GB"/>
        </w:rPr>
      </w:pPr>
    </w:p>
    <w:p w14:paraId="2A7D3DE2" w14:textId="77777777" w:rsidR="00397059" w:rsidRDefault="00397059" w:rsidP="00397059">
      <w:pPr>
        <w:rPr>
          <w:lang w:val="en-GB"/>
        </w:rPr>
      </w:pPr>
    </w:p>
    <w:p w14:paraId="21BBD64E" w14:textId="77777777" w:rsidR="00397059" w:rsidRDefault="00397059" w:rsidP="00397059">
      <w:pPr>
        <w:rPr>
          <w:lang w:val="en-GB"/>
        </w:rPr>
      </w:pPr>
    </w:p>
    <w:p w14:paraId="3E192196" w14:textId="77777777" w:rsidR="00397059" w:rsidRDefault="00397059" w:rsidP="00397059">
      <w:pPr>
        <w:rPr>
          <w:lang w:val="en-GB"/>
        </w:rPr>
      </w:pPr>
    </w:p>
    <w:p w14:paraId="652A5A9F" w14:textId="77777777" w:rsidR="00397059" w:rsidRDefault="00397059" w:rsidP="00397059">
      <w:pPr>
        <w:rPr>
          <w:lang w:val="en-GB"/>
        </w:rPr>
      </w:pPr>
    </w:p>
    <w:p w14:paraId="24E36B84" w14:textId="77777777" w:rsidR="00397059" w:rsidRDefault="00397059" w:rsidP="00397059">
      <w:pPr>
        <w:rPr>
          <w:lang w:val="en-GB"/>
        </w:rPr>
      </w:pPr>
    </w:p>
    <w:p w14:paraId="43A0740E" w14:textId="77777777" w:rsidR="00397059" w:rsidRDefault="00397059" w:rsidP="00397059">
      <w:pPr>
        <w:rPr>
          <w:lang w:val="en-GB"/>
        </w:rPr>
      </w:pPr>
    </w:p>
    <w:p w14:paraId="7D911366" w14:textId="77777777" w:rsidR="00397059" w:rsidRDefault="00397059" w:rsidP="00397059">
      <w:pPr>
        <w:rPr>
          <w:lang w:val="en-GB"/>
        </w:rPr>
      </w:pPr>
    </w:p>
    <w:p w14:paraId="41A239D9" w14:textId="77777777" w:rsidR="00397059" w:rsidRDefault="00397059" w:rsidP="00397059">
      <w:pPr>
        <w:rPr>
          <w:lang w:val="en-GB"/>
        </w:rPr>
      </w:pPr>
    </w:p>
    <w:p w14:paraId="0792152C" w14:textId="77777777" w:rsidR="00397059" w:rsidRDefault="00397059" w:rsidP="00397059">
      <w:pPr>
        <w:rPr>
          <w:lang w:val="en-GB"/>
        </w:rPr>
      </w:pPr>
    </w:p>
    <w:p w14:paraId="0A42FC93" w14:textId="77777777" w:rsidR="00397059" w:rsidRDefault="00397059" w:rsidP="00397059">
      <w:pPr>
        <w:rPr>
          <w:lang w:val="en-GB"/>
        </w:rPr>
      </w:pPr>
    </w:p>
    <w:p w14:paraId="46E040BC" w14:textId="77777777" w:rsidR="00397059" w:rsidRDefault="00397059" w:rsidP="00397059">
      <w:pPr>
        <w:rPr>
          <w:lang w:val="en-GB"/>
        </w:rPr>
      </w:pPr>
    </w:p>
    <w:p w14:paraId="24204204" w14:textId="77777777" w:rsidR="00397059" w:rsidRDefault="00397059" w:rsidP="00397059">
      <w:pPr>
        <w:rPr>
          <w:lang w:val="en-GB"/>
        </w:rPr>
      </w:pPr>
    </w:p>
    <w:p w14:paraId="04916581" w14:textId="77777777" w:rsidR="00397059" w:rsidRDefault="00397059" w:rsidP="00397059">
      <w:pPr>
        <w:rPr>
          <w:lang w:val="en-GB"/>
        </w:rPr>
      </w:pPr>
    </w:p>
    <w:p w14:paraId="58EFB55E" w14:textId="77777777" w:rsidR="00397059" w:rsidRDefault="00397059" w:rsidP="00397059">
      <w:pPr>
        <w:rPr>
          <w:lang w:val="en-GB"/>
        </w:rPr>
      </w:pPr>
    </w:p>
    <w:p w14:paraId="7F0DB721" w14:textId="77777777" w:rsidR="00397059" w:rsidRDefault="00397059" w:rsidP="00397059">
      <w:pPr>
        <w:rPr>
          <w:lang w:val="en-GB"/>
        </w:rPr>
      </w:pPr>
    </w:p>
    <w:p w14:paraId="4C3760FA" w14:textId="77777777" w:rsidR="00397059" w:rsidRDefault="00397059" w:rsidP="00397059">
      <w:pPr>
        <w:rPr>
          <w:lang w:val="en-GB"/>
        </w:rPr>
      </w:pPr>
    </w:p>
    <w:p w14:paraId="0390378F" w14:textId="77777777" w:rsidR="00397059" w:rsidRDefault="00397059" w:rsidP="00397059">
      <w:pPr>
        <w:rPr>
          <w:lang w:val="en-GB"/>
        </w:rPr>
      </w:pPr>
    </w:p>
    <w:p w14:paraId="4EB0092B" w14:textId="77777777" w:rsidR="00397059" w:rsidRDefault="00397059" w:rsidP="00397059">
      <w:pPr>
        <w:rPr>
          <w:lang w:val="en-GB"/>
        </w:rPr>
      </w:pPr>
    </w:p>
    <w:p w14:paraId="525C9481" w14:textId="77777777" w:rsidR="00397059" w:rsidRDefault="00397059" w:rsidP="00397059">
      <w:pPr>
        <w:rPr>
          <w:lang w:val="en-GB"/>
        </w:rPr>
      </w:pPr>
    </w:p>
    <w:p w14:paraId="44BA098E" w14:textId="77777777" w:rsidR="00397059" w:rsidRDefault="00397059" w:rsidP="00397059">
      <w:pPr>
        <w:rPr>
          <w:lang w:val="en-GB"/>
        </w:rPr>
      </w:pPr>
    </w:p>
    <w:p w14:paraId="300D6D9F" w14:textId="77777777" w:rsidR="00397059" w:rsidRDefault="00397059" w:rsidP="00397059">
      <w:pPr>
        <w:rPr>
          <w:lang w:val="en-GB"/>
        </w:rPr>
      </w:pPr>
    </w:p>
    <w:p w14:paraId="0E3328DC" w14:textId="77777777" w:rsidR="00397059" w:rsidRDefault="00397059" w:rsidP="00397059">
      <w:pPr>
        <w:rPr>
          <w:lang w:val="en-GB"/>
        </w:rPr>
      </w:pPr>
    </w:p>
    <w:p w14:paraId="5BB326F5" w14:textId="77777777" w:rsidR="00397059" w:rsidRDefault="00397059" w:rsidP="00397059">
      <w:pPr>
        <w:rPr>
          <w:lang w:val="en-GB"/>
        </w:rPr>
      </w:pPr>
    </w:p>
    <w:p w14:paraId="02EA7733" w14:textId="77777777" w:rsidR="00397059" w:rsidRDefault="00397059" w:rsidP="00397059">
      <w:pPr>
        <w:rPr>
          <w:lang w:val="en-GB"/>
        </w:rPr>
      </w:pPr>
    </w:p>
    <w:p w14:paraId="77EB8C1B" w14:textId="77777777" w:rsidR="00397059" w:rsidRDefault="00397059" w:rsidP="00397059">
      <w:pPr>
        <w:rPr>
          <w:lang w:val="en-GB"/>
        </w:rPr>
      </w:pPr>
    </w:p>
    <w:p w14:paraId="226AEAF0" w14:textId="77777777" w:rsidR="00397059" w:rsidRDefault="00397059" w:rsidP="00397059">
      <w:pPr>
        <w:rPr>
          <w:lang w:val="en-GB"/>
        </w:rPr>
      </w:pPr>
    </w:p>
    <w:p w14:paraId="7AC3BECB" w14:textId="77777777" w:rsidR="00397059" w:rsidRDefault="00397059" w:rsidP="00397059">
      <w:pPr>
        <w:rPr>
          <w:lang w:val="en-GB"/>
        </w:rPr>
      </w:pPr>
    </w:p>
    <w:p w14:paraId="427B6822" w14:textId="77777777" w:rsidR="00397059" w:rsidRDefault="00397059" w:rsidP="00397059">
      <w:pPr>
        <w:rPr>
          <w:lang w:val="en-GB"/>
        </w:rPr>
      </w:pPr>
    </w:p>
    <w:p w14:paraId="1356B9E5" w14:textId="77777777" w:rsidR="00397059" w:rsidRDefault="00397059" w:rsidP="00397059">
      <w:pPr>
        <w:rPr>
          <w:lang w:val="en-GB"/>
        </w:rPr>
      </w:pPr>
    </w:p>
    <w:p w14:paraId="01263BFE" w14:textId="77777777" w:rsidR="00397059" w:rsidRDefault="00397059" w:rsidP="00397059">
      <w:pPr>
        <w:rPr>
          <w:lang w:val="en-GB"/>
        </w:rPr>
      </w:pPr>
    </w:p>
    <w:p w14:paraId="32D842C9" w14:textId="77777777" w:rsidR="00397059" w:rsidRDefault="00397059" w:rsidP="00397059">
      <w:pPr>
        <w:rPr>
          <w:lang w:val="en-GB"/>
        </w:rPr>
      </w:pPr>
    </w:p>
    <w:p w14:paraId="2D86E5C0" w14:textId="77777777" w:rsidR="00397059" w:rsidRPr="00397059" w:rsidRDefault="00397059" w:rsidP="00397059">
      <w:pPr>
        <w:rPr>
          <w:lang w:val="en-GB"/>
        </w:rPr>
      </w:pPr>
    </w:p>
    <w:p w14:paraId="0C2EA482" w14:textId="4BCF7CE7" w:rsidR="00397059" w:rsidRDefault="00397059">
      <w:pPr>
        <w:rPr>
          <w:b/>
          <w:bCs/>
          <w:iCs/>
          <w:szCs w:val="28"/>
          <w:lang w:val="en-GB"/>
        </w:rPr>
      </w:pPr>
      <w:r>
        <w:rPr>
          <w:lang w:val="en-GB"/>
        </w:rPr>
        <w:br w:type="page"/>
      </w:r>
    </w:p>
    <w:p w14:paraId="71F7790A" w14:textId="3DEB6DA4" w:rsidR="00397059" w:rsidRDefault="00397059">
      <w:pPr>
        <w:rPr>
          <w:b/>
          <w:bCs/>
          <w:iCs/>
          <w:szCs w:val="28"/>
          <w:lang w:val="en-GB"/>
        </w:rPr>
      </w:pPr>
      <w:r>
        <w:rPr>
          <w:lang w:val="en-GB"/>
        </w:rPr>
        <w:lastRenderedPageBreak/>
        <w:br w:type="page"/>
      </w:r>
    </w:p>
    <w:p w14:paraId="0BDA13E8" w14:textId="483A7144" w:rsidR="00397059" w:rsidRDefault="00397059">
      <w:pPr>
        <w:rPr>
          <w:b/>
          <w:bCs/>
          <w:iCs/>
          <w:szCs w:val="28"/>
          <w:lang w:val="en-GB"/>
        </w:rPr>
      </w:pPr>
      <w:r>
        <w:rPr>
          <w:lang w:val="en-GB"/>
        </w:rPr>
        <w:lastRenderedPageBreak/>
        <w:br w:type="page"/>
      </w:r>
    </w:p>
    <w:p w14:paraId="05180A35" w14:textId="064C5831" w:rsidR="00397059" w:rsidRDefault="00397059">
      <w:pPr>
        <w:rPr>
          <w:b/>
          <w:bCs/>
          <w:iCs/>
          <w:szCs w:val="28"/>
          <w:lang w:val="en-GB"/>
        </w:rPr>
      </w:pPr>
      <w:r>
        <w:rPr>
          <w:lang w:val="en-GB"/>
        </w:rPr>
        <w:lastRenderedPageBreak/>
        <w:br w:type="page"/>
      </w:r>
    </w:p>
    <w:p w14:paraId="01B3DEAE" w14:textId="77777777" w:rsidR="007A1183" w:rsidRDefault="007A1183" w:rsidP="007A1183">
      <w:pPr>
        <w:pStyle w:val="Heading2"/>
        <w:rPr>
          <w:lang w:val="en-GB"/>
        </w:rPr>
      </w:pPr>
      <w:r>
        <w:rPr>
          <w:lang w:val="en-GB"/>
        </w:rPr>
        <w:lastRenderedPageBreak/>
        <w:t>Small Molecule Section</w:t>
      </w:r>
      <w:bookmarkEnd w:id="162"/>
    </w:p>
    <w:p w14:paraId="6C725F0C" w14:textId="77777777" w:rsidR="007A1183" w:rsidRDefault="007A1183" w:rsidP="007A1183">
      <w:pPr>
        <w:pStyle w:val="nobreak"/>
        <w:rPr>
          <w:lang w:val="en-GB"/>
        </w:rPr>
      </w:pPr>
      <w:r>
        <w:rPr>
          <w:lang w:val="en-GB"/>
        </w:rPr>
        <w:t xml:space="preserve">The small molecule section is table-based. The small molecule section MUST always come after the metadata section, </w:t>
      </w:r>
      <w:commentRangeStart w:id="163"/>
      <w:r>
        <w:rPr>
          <w:lang w:val="en-GB"/>
        </w:rPr>
        <w:t>peptide section and or protein section if they are present in the file</w:t>
      </w:r>
      <w:commentRangeEnd w:id="163"/>
      <w:r w:rsidR="00C64B97">
        <w:rPr>
          <w:rStyle w:val="CommentReference"/>
        </w:rPr>
        <w:commentReference w:id="163"/>
      </w:r>
      <w:r>
        <w:rPr>
          <w:lang w:val="en-GB"/>
        </w:rPr>
        <w:t>. All table columns MUST be Tab separated. There MUST NOT be any empty cells.</w:t>
      </w:r>
    </w:p>
    <w:p w14:paraId="7F596A7C" w14:textId="77777777" w:rsidR="008627E1" w:rsidRDefault="007738F4" w:rsidP="007A1183">
      <w:pPr>
        <w:rPr>
          <w:lang w:val="en-GB"/>
        </w:rPr>
      </w:pPr>
      <w:r>
        <w:rPr>
          <w:lang w:val="en-GB"/>
        </w:rPr>
        <w:t xml:space="preserve">Missing values MUST be reported using “null”.  </w:t>
      </w:r>
    </w:p>
    <w:p w14:paraId="3C49223E" w14:textId="77777777" w:rsidR="008627E1" w:rsidRDefault="008627E1" w:rsidP="007A1183">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6B92E5A6" w:rsidR="00695D92" w:rsidRPr="00EC2317" w:rsidRDefault="00695D92" w:rsidP="00F66A79">
            <w:pPr>
              <w:rPr>
                <w:lang w:val="en-GB"/>
              </w:rPr>
            </w:pPr>
            <w:r>
              <w:rPr>
                <w:lang w:val="en-GB"/>
              </w:rPr>
              <w:t>A within file unique identifier for the small molecule.</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0E68539F" w:rsidR="00695D92" w:rsidRPr="00EC2317" w:rsidRDefault="00695D92" w:rsidP="00602E80">
            <w:pPr>
              <w:rPr>
                <w:lang w:val="en-GB"/>
              </w:rPr>
            </w:pPr>
            <w:r>
              <w:rPr>
                <w:lang w:val="en-GB"/>
              </w:rPr>
              <w:t>Integer</w:t>
            </w:r>
          </w:p>
        </w:tc>
      </w:tr>
      <w:tr w:rsidR="0089670B" w14:paraId="7C093D0F" w14:textId="77777777" w:rsidTr="00602E80">
        <w:tc>
          <w:tcPr>
            <w:tcW w:w="1617" w:type="dxa"/>
            <w:vAlign w:val="center"/>
          </w:tcPr>
          <w:p w14:paraId="5D6BFE45" w14:textId="7D0D8224" w:rsidR="0089670B" w:rsidRDefault="0089670B" w:rsidP="00602E80">
            <w:pPr>
              <w:rPr>
                <w:b/>
                <w:lang w:val="en-GB"/>
              </w:rPr>
            </w:pPr>
            <w:commentRangeStart w:id="164"/>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commentRangeEnd w:id="164"/>
            <w:r w:rsidR="008A2A7C">
              <w:rPr>
                <w:rStyle w:val="CommentReference"/>
              </w:rPr>
              <w:commentReference w:id="164"/>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77777777" w:rsidR="003A6D81" w:rsidRPr="00AE0684" w:rsidRDefault="003A6D81" w:rsidP="00602E80">
            <w:pPr>
              <w:rPr>
                <w:lang w:val="en-GB"/>
              </w:rPr>
            </w:pPr>
            <w:r>
              <w:rPr>
                <w:lang w:val="en-GB"/>
              </w:rPr>
              <w:t>Integer (REF)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77777777" w:rsidR="007A1183" w:rsidRDefault="007A1183" w:rsidP="007A1183">
      <w:pPr>
        <w:pStyle w:val="Heading3"/>
        <w:rPr>
          <w:lang w:val="en-GB"/>
        </w:rPr>
      </w:pPr>
      <w:r>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5A41C8B7"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 xml:space="preserve">different identifier types for the same molecule. </w:t>
            </w:r>
            <w:commentRangeStart w:id="165"/>
            <w:r w:rsidR="004479FC">
              <w:rPr>
                <w:lang w:val="en-GB"/>
              </w:rPr>
              <w:t>Alternative identifier</w:t>
            </w:r>
            <w:r w:rsidR="00D20896">
              <w:rPr>
                <w:lang w:val="en-GB"/>
              </w:rPr>
              <w:t>s</w:t>
            </w:r>
            <w:r w:rsidR="004479FC">
              <w:rPr>
                <w:lang w:val="en-GB"/>
              </w:rPr>
              <w:t xml:space="preserve"> for the same molecule </w:t>
            </w:r>
            <w:r w:rsidR="00F66A79">
              <w:rPr>
                <w:lang w:val="en-GB"/>
              </w:rPr>
              <w:t>MAY</w:t>
            </w:r>
            <w:r w:rsidR="004479FC">
              <w:rPr>
                <w:lang w:val="en-GB"/>
              </w:rPr>
              <w:t xml:space="preserve"> be provided as optional colum</w:t>
            </w:r>
            <w:r w:rsidR="001D4C16">
              <w:rPr>
                <w:lang w:val="en-GB"/>
              </w:rPr>
              <w:t>ns.</w:t>
            </w:r>
            <w:commentRangeEnd w:id="165"/>
            <w:r w:rsidR="00562F47">
              <w:rPr>
                <w:rStyle w:val="CommentReference"/>
              </w:rPr>
              <w:commentReference w:id="165"/>
            </w:r>
          </w:p>
          <w:p w14:paraId="6A0C0B9F" w14:textId="77777777" w:rsidR="00761C75" w:rsidRPr="00EC2317" w:rsidRDefault="00761C75" w:rsidP="007A1183">
            <w:pPr>
              <w:rPr>
                <w:lang w:val="en-GB"/>
              </w:rPr>
            </w:pPr>
          </w:p>
          <w:p w14:paraId="7C1715EC" w14:textId="03F48F50" w:rsidR="007A1183" w:rsidRDefault="007A1183" w:rsidP="007A1183">
            <w:pPr>
              <w:rPr>
                <w:lang w:val="en-GB"/>
              </w:rPr>
            </w:pPr>
            <w:r w:rsidRPr="00EC2317">
              <w:rPr>
                <w:lang w:val="en-GB"/>
              </w:rPr>
              <w:t>The database identifier must be preceded by the resource d</w:t>
            </w:r>
            <w:r w:rsidR="00F66A79">
              <w:rPr>
                <w:lang w:val="en-GB"/>
              </w:rPr>
              <w:t>escription followed by a colon, as specified in the Metadata section</w:t>
            </w:r>
            <w:r w:rsidRPr="00EC2317">
              <w:rPr>
                <w:lang w:val="en-GB"/>
              </w:rPr>
              <w:t>.</w:t>
            </w:r>
          </w:p>
          <w:p w14:paraId="1CB0EFBB" w14:textId="77777777" w:rsidR="00713C99" w:rsidRDefault="00713C99" w:rsidP="007A1183">
            <w:pPr>
              <w:rPr>
                <w:lang w:val="en-GB"/>
              </w:rPr>
            </w:pPr>
          </w:p>
          <w:p w14:paraId="481F2B50" w14:textId="7EB7B784" w:rsidR="00713C99" w:rsidRPr="00EC2317" w:rsidRDefault="00713C99" w:rsidP="007A1183">
            <w:pPr>
              <w:rPr>
                <w:lang w:val="en-GB"/>
              </w:rPr>
            </w:pPr>
            <w:r>
              <w:rPr>
                <w:lang w:val="en-GB"/>
              </w:rPr>
              <w:t>A null value MAY be provided if the identification is sufficiently ambiguous as to be meaningless for reporting</w:t>
            </w:r>
            <w:r w:rsidR="00D40A9B">
              <w:rPr>
                <w:lang w:val="en-GB"/>
              </w:rPr>
              <w:t xml:space="preserve"> or the small molecule has not been identified</w:t>
            </w:r>
            <w:r>
              <w:rPr>
                <w:lang w:val="en-GB"/>
              </w:rPr>
              <w:t>.</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166"/>
            <w:r w:rsidRPr="00C976D0">
              <w:rPr>
                <w:rFonts w:cs="Courier New"/>
              </w:rPr>
              <w:t xml:space="preserve">CID:00027395    </w:t>
            </w:r>
            <w:commentRangeEnd w:id="166"/>
            <w:r>
              <w:rPr>
                <w:rStyle w:val="CommentReference"/>
                <w:rFonts w:ascii="Arial" w:hAnsi="Arial"/>
                <w:lang w:val="en-US"/>
              </w:rPr>
              <w:commentReference w:id="166"/>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164E5E68"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6D4B60">
              <w:rPr>
                <w:lang w:val="en-GB"/>
              </w:rPr>
              <w:t xml:space="preserve"> of the identified compound. The number of values provided MUST match the number of entities reported under “identifier”, even if this leads to redundant reporting of information</w:t>
            </w:r>
            <w:r w:rsidR="007354AF">
              <w:rPr>
                <w:lang w:val="en-GB"/>
              </w:rPr>
              <w:t xml:space="preserve"> (i.e. if ambiguity can be resolved in the Chemical formula)</w:t>
            </w:r>
            <w:r w:rsidR="00DF440C">
              <w:rPr>
                <w:lang w:val="en-GB"/>
              </w:rPr>
              <w:t xml:space="preserve">, </w:t>
            </w:r>
            <w:commentRangeStart w:id="167"/>
            <w:r w:rsidR="00DF440C">
              <w:rPr>
                <w:lang w:val="en-GB"/>
              </w:rPr>
              <w:t xml:space="preserve">or it MAY be </w:t>
            </w:r>
            <w:r w:rsidR="00453BB3">
              <w:rPr>
                <w:lang w:val="en-GB"/>
              </w:rPr>
              <w:t>null</w:t>
            </w:r>
            <w:r w:rsidR="00713C99" w:rsidRPr="009B641F">
              <w:rPr>
                <w:lang w:val="en-GB"/>
              </w:rPr>
              <w:t>.</w:t>
            </w:r>
            <w:commentRangeEnd w:id="167"/>
            <w:r w:rsidR="00DF440C">
              <w:rPr>
                <w:rStyle w:val="CommentReference"/>
              </w:rPr>
              <w:commentReference w:id="167"/>
            </w:r>
          </w:p>
          <w:p w14:paraId="054F4567" w14:textId="77777777" w:rsidR="009F3D7F" w:rsidRPr="00EC2317" w:rsidRDefault="009F3D7F" w:rsidP="007A1183">
            <w:pPr>
              <w:rPr>
                <w:lang w:val="en-GB"/>
              </w:rPr>
            </w:pPr>
          </w:p>
          <w:p w14:paraId="03C36227" w14:textId="77777777" w:rsidR="007A1183" w:rsidRPr="00EC2317" w:rsidRDefault="007A1183" w:rsidP="007A1183">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lastRenderedPageBreak/>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38D15118" w:rsidR="00395B9E" w:rsidRDefault="00713C99" w:rsidP="00285F13">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 structure</w:t>
            </w:r>
            <w:r>
              <w:rPr>
                <w:lang w:val="en-GB"/>
              </w:rPr>
              <w:t>s</w:t>
            </w:r>
            <w:r w:rsidR="007A1183" w:rsidRPr="00EC2317">
              <w:rPr>
                <w:lang w:val="en-GB"/>
              </w:rPr>
              <w:t xml:space="preserve"> in the simplified molecular-i</w:t>
            </w:r>
            <w:r>
              <w:rPr>
                <w:lang w:val="en-GB"/>
              </w:rPr>
              <w:t>nput line-entry system (SMILES) for the small molecule. The number of values provided MUST match the number of values provided in identifier</w:t>
            </w:r>
            <w:r w:rsidR="0038161A">
              <w:rPr>
                <w:lang w:val="en-GB"/>
              </w:rPr>
              <w:t xml:space="preserve"> or be reported as null</w:t>
            </w:r>
            <w:r>
              <w:rPr>
                <w:lang w:val="en-GB"/>
              </w:rPr>
              <w:t>.</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39B2AE68" w:rsidR="007A1183" w:rsidRDefault="007A1183" w:rsidP="007A1183">
      <w:pPr>
        <w:pStyle w:val="Heading3"/>
        <w:rPr>
          <w:lang w:val="en-GB"/>
        </w:rPr>
      </w:pPr>
      <w:commentRangeStart w:id="168"/>
      <w:r>
        <w:rPr>
          <w:lang w:val="en-GB"/>
        </w:rPr>
        <w:t>in</w:t>
      </w:r>
      <w:r w:rsidR="009E04E6">
        <w:rPr>
          <w:lang w:val="en-GB"/>
        </w:rPr>
        <w:t>chi</w:t>
      </w:r>
      <w:commentRangeEnd w:id="168"/>
      <w:r w:rsidR="00821B9A">
        <w:rPr>
          <w:rStyle w:val="CommentReference"/>
          <w:rFonts w:ascii="Arial" w:hAnsi="Arial"/>
          <w:b w:val="0"/>
          <w:bCs w:val="0"/>
        </w:rPr>
        <w:commentReference w:id="16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3094C046" w14:textId="12BB8918" w:rsidR="00395B9E" w:rsidRDefault="002C603C" w:rsidP="0025648A">
            <w:pPr>
              <w:jc w:val="both"/>
              <w:rPr>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r w:rsidR="007A1183">
              <w:rPr>
                <w:lang w:val="en-GB"/>
              </w:rPr>
              <w:t xml:space="preserve"> </w:t>
            </w:r>
            <w:r w:rsidR="00355D93">
              <w:rPr>
                <w:lang w:val="en-GB"/>
              </w:rPr>
              <w:t>The number of values provided MUST match the number of values provided in identifier or be reported as null, even if this leads to redundant information being reported (i.e. if ambiguity can be resolved in the InChi).</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644F9648"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w:t>
            </w:r>
            <w:r w:rsidR="00821B9A">
              <w:rPr>
                <w:rFonts w:cs="Courier New"/>
              </w:rPr>
              <w:t xml:space="preserve"> … chemical_formula  … inchi</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77777777" w:rsidR="007A1183" w:rsidRDefault="007A1183" w:rsidP="007A1183">
      <w:pPr>
        <w:pStyle w:val="Heading3"/>
        <w:rPr>
          <w:lang w:val="en-GB"/>
        </w:rPr>
      </w:pPr>
      <w:r w:rsidRPr="003468D1">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02207777" w:rsidR="007A1183" w:rsidRPr="00EC2317" w:rsidRDefault="009B1D61" w:rsidP="009B1D61">
            <w:pPr>
              <w:rPr>
                <w:lang w:val="en-GB"/>
              </w:rPr>
            </w:pPr>
            <w:r w:rsidRPr="00EC2317">
              <w:rPr>
                <w:lang w:val="en-GB"/>
              </w:rPr>
              <w:t xml:space="preserve">A list of “|” separated possible </w:t>
            </w:r>
            <w:r w:rsidR="007A1183" w:rsidRPr="00EC2317">
              <w:rPr>
                <w:lang w:val="en-GB"/>
              </w:rPr>
              <w:t>small molecule’s description</w:t>
            </w:r>
            <w:r w:rsidR="00F77C81">
              <w:rPr>
                <w:lang w:val="en-GB"/>
              </w:rPr>
              <w:t xml:space="preserve"> or</w:t>
            </w:r>
            <w:r w:rsidR="007A1183" w:rsidRPr="00EC2317">
              <w:rPr>
                <w:lang w:val="en-GB"/>
              </w:rPr>
              <w:t xml:space="preserve"> name.</w:t>
            </w:r>
            <w:r>
              <w:rPr>
                <w:lang w:val="en-GB"/>
              </w:rPr>
              <w:t xml:space="preserve"> Multiple names are only to demonstrate ambiguity in the identification. </w:t>
            </w:r>
            <w:commentRangeStart w:id="169"/>
            <w:r>
              <w:rPr>
                <w:lang w:val="en-GB"/>
              </w:rPr>
              <w:t>The number of values provided MUST match the number of values provided in identifier.</w:t>
            </w:r>
            <w:r w:rsidR="00E3475E">
              <w:rPr>
                <w:lang w:val="en-GB"/>
              </w:rPr>
              <w:t xml:space="preserve"> A null value MAY be provided if the small molecule cannot be identified with reasonable c</w:t>
            </w:r>
            <w:r w:rsidR="009A746D">
              <w:rPr>
                <w:lang w:val="en-GB"/>
              </w:rPr>
              <w:t>onfidence.</w:t>
            </w:r>
            <w:commentRangeEnd w:id="169"/>
            <w:r w:rsidR="007F0FF3">
              <w:rPr>
                <w:rStyle w:val="CommentReference"/>
              </w:rPr>
              <w:commentReference w:id="169"/>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6D185F43" w14:textId="13C3FD5B" w:rsidR="000440D3" w:rsidRDefault="0054734A" w:rsidP="000440D3">
      <w:pPr>
        <w:pStyle w:val="Heading3"/>
        <w:rPr>
          <w:lang w:val="en-GB"/>
        </w:rPr>
      </w:pPr>
      <w:r>
        <w:rPr>
          <w:lang w:val="en-GB"/>
        </w:rPr>
        <w:t>theoretical</w:t>
      </w:r>
      <w:r w:rsidR="000440D3">
        <w:rPr>
          <w:lang w:val="en-GB"/>
        </w:rPr>
        <w:t>_</w:t>
      </w:r>
      <w:r w:rsidR="008B1AF5">
        <w:rPr>
          <w:lang w:val="en-GB"/>
        </w:rPr>
        <w:t>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572D5376" w14:textId="77777777" w:rsidR="000440D3" w:rsidRPr="007354AF" w:rsidRDefault="000440D3" w:rsidP="008B1AF5">
            <w:pPr>
              <w:rPr>
                <w:lang w:val="en-GB"/>
              </w:rPr>
            </w:pPr>
            <w:r w:rsidRPr="007354AF">
              <w:rPr>
                <w:lang w:val="en-GB"/>
              </w:rPr>
              <w:t xml:space="preserve">The small molecule’s precursor’s calculated (theoretical) </w:t>
            </w:r>
            <w:r w:rsidR="008B1AF5" w:rsidRPr="007354AF">
              <w:rPr>
                <w:lang w:val="en-GB"/>
              </w:rPr>
              <w:t>neutral mass</w:t>
            </w:r>
            <w:r w:rsidRPr="007354AF">
              <w:rPr>
                <w:lang w:val="en-GB"/>
              </w:rPr>
              <w:t>.</w:t>
            </w:r>
            <w:r w:rsidR="004E5DDC" w:rsidRPr="007354AF">
              <w:rPr>
                <w:lang w:val="en-GB"/>
              </w:rPr>
              <w:t xml:space="preserve"> </w:t>
            </w:r>
          </w:p>
          <w:p w14:paraId="13F0A158" w14:textId="50D45170" w:rsidR="007354AF" w:rsidRDefault="007354AF" w:rsidP="008B1AF5">
            <w:pPr>
              <w:rPr>
                <w:lang w:val="en-GB"/>
              </w:rPr>
            </w:pPr>
            <w:r>
              <w:rPr>
                <w:lang w:val="en-GB"/>
              </w:rPr>
              <w:t xml:space="preserve">The number of values provided MUST match the number of values provided in identifier. </w:t>
            </w:r>
          </w:p>
          <w:p w14:paraId="61DDC64C" w14:textId="52D6A9BA" w:rsidR="004E5DDC" w:rsidRPr="007354AF" w:rsidRDefault="004E5DDC" w:rsidP="008B1AF5">
            <w:pPr>
              <w:rPr>
                <w:lang w:val="en-GB"/>
              </w:rPr>
            </w:pPr>
            <w:r w:rsidRPr="007354AF">
              <w:rPr>
                <w:lang w:val="en-GB"/>
              </w:rPr>
              <w:t>This MAY be null for unidentified small molecules.</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lastRenderedPageBreak/>
              <w:t>Type:</w:t>
            </w:r>
          </w:p>
        </w:tc>
        <w:tc>
          <w:tcPr>
            <w:tcW w:w="8571" w:type="dxa"/>
          </w:tcPr>
          <w:p w14:paraId="4B2408F2" w14:textId="039D8B2A" w:rsidR="000440D3" w:rsidRPr="007354AF" w:rsidRDefault="008B1AF5" w:rsidP="00FD3302">
            <w:pPr>
              <w:rPr>
                <w:lang w:val="en-GB"/>
              </w:rPr>
            </w:pPr>
            <w:commentRangeStart w:id="170"/>
            <w:r w:rsidRPr="007354AF">
              <w:rPr>
                <w:lang w:val="en-GB"/>
              </w:rPr>
              <w:t>Double List</w:t>
            </w:r>
            <w:commentRangeEnd w:id="170"/>
            <w:r w:rsidR="0054734A" w:rsidRPr="007354AF">
              <w:rPr>
                <w:rStyle w:val="CommentReference"/>
              </w:rPr>
              <w:commentReference w:id="170"/>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5CF5A7A5" w:rsidR="00AC6312" w:rsidRPr="00E92C27" w:rsidRDefault="004E5DDC" w:rsidP="00E3475E">
            <w:pPr>
              <w:pStyle w:val="Code"/>
              <w:rPr>
                <w:rFonts w:cs="Courier New"/>
              </w:rPr>
            </w:pPr>
            <w:r>
              <w:rPr>
                <w:rFonts w:ascii="Arial" w:hAnsi="Arial" w:cs="Arial"/>
                <w:b/>
                <w:sz w:val="24"/>
                <w:szCs w:val="24"/>
              </w:rPr>
              <w:t>TRU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110053">
        <w:tc>
          <w:tcPr>
            <w:tcW w:w="1617" w:type="dxa"/>
            <w:vAlign w:val="center"/>
          </w:tcPr>
          <w:p w14:paraId="517C3D87" w14:textId="77777777" w:rsidR="003A7F76" w:rsidRPr="00EC2317" w:rsidRDefault="003A7F76" w:rsidP="00110053">
            <w:pPr>
              <w:rPr>
                <w:b/>
                <w:lang w:val="en-GB"/>
              </w:rPr>
            </w:pPr>
            <w:r w:rsidRPr="00EC2317">
              <w:rPr>
                <w:b/>
                <w:lang w:val="en-GB"/>
              </w:rPr>
              <w:t>Description:</w:t>
            </w:r>
          </w:p>
        </w:tc>
        <w:tc>
          <w:tcPr>
            <w:tcW w:w="8571" w:type="dxa"/>
          </w:tcPr>
          <w:p w14:paraId="26513B69" w14:textId="2A75AAF3" w:rsidR="003A7F76" w:rsidRPr="00793764" w:rsidRDefault="003A7F76" w:rsidP="0063605E">
            <w:pPr>
              <w:rPr>
                <w:lang w:val="en-GB"/>
              </w:rPr>
            </w:pPr>
            <w:r w:rsidRPr="00793764">
              <w:rPr>
                <w:lang w:val="en-GB"/>
              </w:rPr>
              <w:t xml:space="preserve">The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w:t>
            </w:r>
            <w:r w:rsidR="004E5DDC">
              <w:rPr>
                <w:lang w:val="en-GB"/>
              </w:rPr>
              <w:t>eported adduct under the adduct</w:t>
            </w:r>
            <w:r w:rsidR="0063605E">
              <w:rPr>
                <w:lang w:val="en-GB"/>
              </w:rPr>
              <w:t xml:space="preserve"> </w:t>
            </w:r>
            <w:r w:rsidR="001F0896">
              <w:rPr>
                <w:lang w:val="en-GB"/>
              </w:rPr>
              <w:t>ions column</w:t>
            </w:r>
            <w:r w:rsidRPr="00793764">
              <w:rPr>
                <w:lang w:val="en-GB"/>
              </w:rPr>
              <w:t>.</w:t>
            </w:r>
            <w:r w:rsidR="007354AF">
              <w:rPr>
                <w:lang w:val="en-GB"/>
              </w:rPr>
              <w:t xml:space="preserve"> For GC-MS approaches, this MAY be the </w:t>
            </w:r>
            <w:r w:rsidR="00A35E69">
              <w:rPr>
                <w:lang w:val="en-GB"/>
              </w:rPr>
              <w:t xml:space="preserve">m/z of the </w:t>
            </w:r>
            <w:r w:rsidR="007354AF">
              <w:rPr>
                <w:lang w:val="en-GB"/>
              </w:rPr>
              <w:t>ion used for quantification.</w:t>
            </w:r>
          </w:p>
        </w:tc>
      </w:tr>
      <w:tr w:rsidR="003A7F76" w14:paraId="1B11FF08" w14:textId="77777777" w:rsidTr="00110053">
        <w:tc>
          <w:tcPr>
            <w:tcW w:w="1617" w:type="dxa"/>
            <w:vAlign w:val="center"/>
          </w:tcPr>
          <w:p w14:paraId="44D856ED" w14:textId="77777777" w:rsidR="003A7F76" w:rsidRPr="00EC2317" w:rsidRDefault="003A7F76" w:rsidP="00110053">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110053">
        <w:tc>
          <w:tcPr>
            <w:tcW w:w="1617" w:type="dxa"/>
            <w:vAlign w:val="center"/>
          </w:tcPr>
          <w:p w14:paraId="1C719752" w14:textId="77777777" w:rsidR="003A7F76" w:rsidRPr="00EC2317" w:rsidRDefault="003A7F76" w:rsidP="00110053">
            <w:pPr>
              <w:rPr>
                <w:b/>
                <w:lang w:val="en-GB"/>
              </w:rPr>
            </w:pPr>
            <w:r>
              <w:rPr>
                <w:b/>
                <w:lang w:val="en-GB"/>
              </w:rPr>
              <w:t>Is Nullable:</w:t>
            </w:r>
          </w:p>
        </w:tc>
        <w:tc>
          <w:tcPr>
            <w:tcW w:w="8571" w:type="dxa"/>
          </w:tcPr>
          <w:p w14:paraId="4CC6EE38" w14:textId="77777777" w:rsidR="003A7F76" w:rsidRPr="00E92C27" w:rsidRDefault="003A7F76" w:rsidP="00110053">
            <w:pPr>
              <w:pStyle w:val="Code"/>
              <w:rPr>
                <w:rFonts w:cs="Courier New"/>
              </w:rPr>
            </w:pPr>
            <w:r>
              <w:rPr>
                <w:rFonts w:ascii="Arial" w:hAnsi="Arial" w:cs="Arial"/>
                <w:b/>
                <w:sz w:val="24"/>
                <w:szCs w:val="24"/>
              </w:rPr>
              <w:t>FALSE</w:t>
            </w:r>
          </w:p>
        </w:tc>
      </w:tr>
      <w:tr w:rsidR="003A7F76" w14:paraId="7044B954" w14:textId="77777777" w:rsidTr="00110053">
        <w:tc>
          <w:tcPr>
            <w:tcW w:w="1617" w:type="dxa"/>
            <w:vAlign w:val="center"/>
          </w:tcPr>
          <w:p w14:paraId="50F1C03A" w14:textId="77777777" w:rsidR="003A7F76" w:rsidRPr="00EC2317" w:rsidRDefault="003A7F76" w:rsidP="00110053">
            <w:pPr>
              <w:rPr>
                <w:b/>
                <w:lang w:val="en-GB"/>
              </w:rPr>
            </w:pPr>
            <w:r w:rsidRPr="00EC2317">
              <w:rPr>
                <w:b/>
                <w:lang w:val="en-GB"/>
              </w:rPr>
              <w:t>Example:</w:t>
            </w:r>
          </w:p>
        </w:tc>
        <w:tc>
          <w:tcPr>
            <w:tcW w:w="8571" w:type="dxa"/>
          </w:tcPr>
          <w:p w14:paraId="65686056" w14:textId="58E36E38" w:rsidR="003A7F76" w:rsidRPr="00E92C27" w:rsidRDefault="00605D8B" w:rsidP="00A70AD2">
            <w:pPr>
              <w:pStyle w:val="Code"/>
              <w:rPr>
                <w:rFonts w:cs="Courier New"/>
              </w:rPr>
            </w:pPr>
            <w:r>
              <w:rPr>
                <w:rFonts w:cs="Courier New"/>
              </w:rPr>
              <w:t>SM</w:t>
            </w:r>
            <w:r w:rsidR="003A7F76" w:rsidRPr="00E92C27">
              <w:rPr>
                <w:rFonts w:cs="Courier New"/>
              </w:rPr>
              <w:t xml:space="preserve">H  </w:t>
            </w:r>
            <w:r w:rsidR="003A7F76">
              <w:rPr>
                <w:rFonts w:cs="Courier New"/>
              </w:rPr>
              <w:t>SML_ID</w:t>
            </w:r>
            <w:r w:rsidR="003A7F76" w:rsidRPr="00E92C27">
              <w:rPr>
                <w:rFonts w:cs="Courier New"/>
              </w:rPr>
              <w:t xml:space="preserve">     …  </w:t>
            </w:r>
            <w:r w:rsidR="00A70AD2" w:rsidRPr="00A70AD2">
              <w:rPr>
                <w:rFonts w:cs="Courier New"/>
              </w:rPr>
              <w:t>exp_mass_to_charge</w:t>
            </w:r>
            <w:r w:rsidR="00A70AD2">
              <w:rPr>
                <w:rFonts w:cs="Courier New"/>
              </w:rPr>
              <w:t xml:space="preserve">  </w:t>
            </w:r>
            <w:r>
              <w:rPr>
                <w:rFonts w:cs="Courier New"/>
              </w:rPr>
              <w:t>…</w:t>
            </w:r>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sidR="00A70AD2">
              <w:rPr>
                <w:rFonts w:cs="Courier New"/>
              </w:rPr>
              <w:t xml:space="preserve">       </w:t>
            </w:r>
            <w:r>
              <w:rPr>
                <w:rFonts w:cs="Courier New"/>
              </w:rPr>
              <w:t>348</w:t>
            </w:r>
            <w:r w:rsidR="00A70AD2">
              <w:rPr>
                <w:rFonts w:cs="Courier New"/>
              </w:rPr>
              <w:t>.65</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110053">
        <w:tc>
          <w:tcPr>
            <w:tcW w:w="1617" w:type="dxa"/>
            <w:vAlign w:val="center"/>
          </w:tcPr>
          <w:p w14:paraId="5FE68429" w14:textId="77777777" w:rsidR="00B7291C" w:rsidRPr="00EC2317" w:rsidRDefault="00B7291C" w:rsidP="00110053">
            <w:pPr>
              <w:rPr>
                <w:b/>
                <w:lang w:val="en-GB"/>
              </w:rPr>
            </w:pPr>
            <w:r w:rsidRPr="00EC2317">
              <w:rPr>
                <w:b/>
                <w:lang w:val="en-GB"/>
              </w:rPr>
              <w:t>Description:</w:t>
            </w:r>
          </w:p>
        </w:tc>
        <w:tc>
          <w:tcPr>
            <w:tcW w:w="8571" w:type="dxa"/>
          </w:tcPr>
          <w:p w14:paraId="296911F1" w14:textId="75911DC5" w:rsidR="00B7291C" w:rsidRPr="00793764" w:rsidRDefault="00B7291C" w:rsidP="00BC0BA6">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171"/>
            <w:r>
              <w:rPr>
                <w:lang w:val="en-GB"/>
              </w:rPr>
              <w:t>Master or aggregate MS run</w:t>
            </w:r>
            <w:commentRangeEnd w:id="171"/>
            <w:r>
              <w:rPr>
                <w:rStyle w:val="CommentReference"/>
              </w:rPr>
              <w:commentReference w:id="171"/>
            </w:r>
            <w:r>
              <w:rPr>
                <w:lang w:val="en-GB"/>
              </w:rPr>
              <w:t>. Retention time MUST be reported in seconds</w:t>
            </w:r>
            <w:r w:rsidR="00A70AD2">
              <w:rPr>
                <w:lang w:val="en-GB"/>
              </w:rPr>
              <w:t xml:space="preserve">, </w:t>
            </w:r>
            <w:commentRangeStart w:id="172"/>
            <w:r w:rsidR="00A70AD2" w:rsidRPr="00BC0BA6">
              <w:rPr>
                <w:highlight w:val="yellow"/>
                <w:lang w:val="en-GB"/>
              </w:rPr>
              <w:t>except</w:t>
            </w:r>
            <w:r w:rsidRPr="00BC0BA6">
              <w:rPr>
                <w:highlight w:val="yellow"/>
                <w:lang w:val="en-GB"/>
              </w:rPr>
              <w:t xml:space="preserve"> units MUST be reported in the Metadata Section</w:t>
            </w:r>
            <w:r>
              <w:rPr>
                <w:lang w:val="en-GB"/>
              </w:rPr>
              <w:t xml:space="preserve"> (“</w:t>
            </w:r>
            <w:r w:rsidRPr="001027BA">
              <w:rPr>
                <w:highlight w:val="yellow"/>
                <w:lang w:val="en-GB"/>
              </w:rPr>
              <w:t>XXXX</w:t>
            </w:r>
            <w:r>
              <w:rPr>
                <w:lang w:val="en-GB"/>
              </w:rPr>
              <w:t xml:space="preserve">”). </w:t>
            </w:r>
            <w:commentRangeEnd w:id="172"/>
            <w:r w:rsidR="00BC0BA6">
              <w:rPr>
                <w:rStyle w:val="CommentReference"/>
              </w:rPr>
              <w:commentReference w:id="172"/>
            </w:r>
            <w:r>
              <w:rPr>
                <w:lang w:val="en-GB"/>
              </w:rPr>
              <w:t xml:space="preserve">Retention time values for 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110053">
        <w:tc>
          <w:tcPr>
            <w:tcW w:w="1617" w:type="dxa"/>
            <w:vAlign w:val="center"/>
          </w:tcPr>
          <w:p w14:paraId="0441C603" w14:textId="77777777" w:rsidR="00B7291C" w:rsidRPr="00EC2317" w:rsidRDefault="00B7291C" w:rsidP="00110053">
            <w:pPr>
              <w:rPr>
                <w:b/>
                <w:lang w:val="en-GB"/>
              </w:rPr>
            </w:pPr>
            <w:r w:rsidRPr="00EC2317">
              <w:rPr>
                <w:b/>
                <w:lang w:val="en-GB"/>
              </w:rPr>
              <w:t>Type:</w:t>
            </w:r>
          </w:p>
        </w:tc>
        <w:tc>
          <w:tcPr>
            <w:tcW w:w="8571" w:type="dxa"/>
          </w:tcPr>
          <w:p w14:paraId="6A5620C7" w14:textId="77777777" w:rsidR="00B7291C" w:rsidRPr="00793764" w:rsidRDefault="00B7291C" w:rsidP="00110053">
            <w:pPr>
              <w:rPr>
                <w:lang w:val="en-GB"/>
              </w:rPr>
            </w:pPr>
            <w:r w:rsidRPr="00793764">
              <w:rPr>
                <w:lang w:val="en-GB"/>
              </w:rPr>
              <w:t xml:space="preserve">Double </w:t>
            </w:r>
          </w:p>
        </w:tc>
      </w:tr>
      <w:tr w:rsidR="00B7291C" w14:paraId="3DEA9139" w14:textId="77777777" w:rsidTr="00110053">
        <w:tc>
          <w:tcPr>
            <w:tcW w:w="1617" w:type="dxa"/>
            <w:vAlign w:val="center"/>
          </w:tcPr>
          <w:p w14:paraId="449E2BE6" w14:textId="77777777" w:rsidR="00B7291C" w:rsidRPr="00EC2317" w:rsidRDefault="00B7291C" w:rsidP="00110053">
            <w:pPr>
              <w:rPr>
                <w:b/>
                <w:lang w:val="en-GB"/>
              </w:rPr>
            </w:pPr>
            <w:r>
              <w:rPr>
                <w:b/>
                <w:lang w:val="en-GB"/>
              </w:rPr>
              <w:t>Is Nullable:</w:t>
            </w:r>
          </w:p>
        </w:tc>
        <w:tc>
          <w:tcPr>
            <w:tcW w:w="8571" w:type="dxa"/>
          </w:tcPr>
          <w:p w14:paraId="0306FB7D" w14:textId="5D721A59" w:rsidR="00B7291C" w:rsidRPr="00E92C27" w:rsidRDefault="00B7291C" w:rsidP="00110053">
            <w:pPr>
              <w:pStyle w:val="Code"/>
              <w:rPr>
                <w:rFonts w:cs="Courier New"/>
              </w:rPr>
            </w:pPr>
            <w:r>
              <w:rPr>
                <w:rFonts w:ascii="Arial" w:hAnsi="Arial" w:cs="Arial"/>
                <w:b/>
                <w:sz w:val="24"/>
                <w:szCs w:val="24"/>
              </w:rPr>
              <w:t>TRUE</w:t>
            </w:r>
          </w:p>
        </w:tc>
      </w:tr>
      <w:tr w:rsidR="00B7291C" w14:paraId="73462F23" w14:textId="77777777" w:rsidTr="00110053">
        <w:tc>
          <w:tcPr>
            <w:tcW w:w="1617" w:type="dxa"/>
            <w:vAlign w:val="center"/>
          </w:tcPr>
          <w:p w14:paraId="6AD214FE" w14:textId="77777777" w:rsidR="00B7291C" w:rsidRPr="00EC2317" w:rsidRDefault="00B7291C" w:rsidP="00110053">
            <w:pPr>
              <w:rPr>
                <w:b/>
                <w:lang w:val="en-GB"/>
              </w:rPr>
            </w:pPr>
            <w:r w:rsidRPr="00EC2317">
              <w:rPr>
                <w:b/>
                <w:lang w:val="en-GB"/>
              </w:rPr>
              <w:t>Example:</w:t>
            </w:r>
          </w:p>
        </w:tc>
        <w:tc>
          <w:tcPr>
            <w:tcW w:w="8571" w:type="dxa"/>
          </w:tcPr>
          <w:p w14:paraId="187C4A97" w14:textId="349CEE79" w:rsidR="00B7291C" w:rsidRPr="00E92C27" w:rsidRDefault="00B7291C" w:rsidP="0099579A">
            <w:pPr>
              <w:pStyle w:val="Code"/>
              <w:rPr>
                <w:rFonts w:cs="Courier New"/>
              </w:rPr>
            </w:pPr>
            <w:r w:rsidRPr="00E92C27">
              <w:rPr>
                <w:rFonts w:cs="Courier New"/>
              </w:rPr>
              <w:t xml:space="preserve">SMH  </w:t>
            </w:r>
            <w:r>
              <w:rPr>
                <w:rFonts w:cs="Courier New"/>
              </w:rPr>
              <w:t>SML_ID</w:t>
            </w:r>
            <w:r w:rsidRPr="00E92C27">
              <w:rPr>
                <w:rFonts w:cs="Courier New"/>
              </w:rPr>
              <w:t xml:space="preserve">     …  </w:t>
            </w:r>
            <w:r w:rsidR="0099579A">
              <w:rPr>
                <w:rFonts w:cs="Courier New"/>
              </w:rPr>
              <w:t>retention_time</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99579A">
              <w:rPr>
                <w:rFonts w:cs="Courier New"/>
              </w:rPr>
              <w:t>638</w:t>
            </w:r>
            <w:r w:rsidRPr="00E92C27">
              <w:rPr>
                <w:rFonts w:cs="Courier New"/>
              </w:rPr>
              <w:t xml:space="preserve">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110053">
        <w:tc>
          <w:tcPr>
            <w:tcW w:w="1617" w:type="dxa"/>
            <w:vAlign w:val="center"/>
          </w:tcPr>
          <w:p w14:paraId="71AFA7B8" w14:textId="77777777" w:rsidR="00793764" w:rsidRPr="00EC2317" w:rsidRDefault="00793764" w:rsidP="00110053">
            <w:pPr>
              <w:rPr>
                <w:b/>
                <w:lang w:val="en-GB"/>
              </w:rPr>
            </w:pPr>
            <w:r w:rsidRPr="00EC2317">
              <w:rPr>
                <w:b/>
                <w:lang w:val="en-GB"/>
              </w:rPr>
              <w:t>Description:</w:t>
            </w:r>
          </w:p>
        </w:tc>
        <w:tc>
          <w:tcPr>
            <w:tcW w:w="8571" w:type="dxa"/>
          </w:tcPr>
          <w:p w14:paraId="297AB571" w14:textId="3776B9DF" w:rsidR="00793764" w:rsidRPr="00EC2317" w:rsidRDefault="00793764" w:rsidP="00793764">
            <w:pPr>
              <w:rPr>
                <w:lang w:val="en-GB"/>
              </w:rPr>
            </w:pPr>
            <w:commentRangeStart w:id="173"/>
            <w:r w:rsidRPr="006C662D">
              <w:rPr>
                <w:highlight w:val="yellow"/>
                <w:lang w:val="en-GB"/>
              </w:rPr>
              <w:t xml:space="preserve">A “|” separated list of adducts that have been detected following </w:t>
            </w:r>
            <w:commentRangeStart w:id="174"/>
            <w:r w:rsidR="00404C6B" w:rsidRPr="006C662D">
              <w:rPr>
                <w:highlight w:val="yellow"/>
                <w:lang w:val="en-GB"/>
              </w:rPr>
              <w:t>XXX standard nomenclature</w:t>
            </w:r>
            <w:commentRangeEnd w:id="174"/>
            <w:r w:rsidR="0089547B" w:rsidRPr="006C662D">
              <w:rPr>
                <w:rStyle w:val="CommentReference"/>
                <w:highlight w:val="yellow"/>
              </w:rPr>
              <w:commentReference w:id="174"/>
            </w:r>
            <w:r w:rsidR="00404C6B" w:rsidRPr="006C662D">
              <w:rPr>
                <w:highlight w:val="yellow"/>
                <w:lang w:val="en-GB"/>
              </w:rPr>
              <w:t>. For the case of ambiguous adduct assignment based on identifications, then a representative set of adducts MAY be provided or it MAY be null.</w:t>
            </w:r>
            <w:commentRangeEnd w:id="173"/>
            <w:r w:rsidR="00551D83" w:rsidRPr="006C662D">
              <w:rPr>
                <w:rStyle w:val="CommentReference"/>
                <w:highlight w:val="yellow"/>
              </w:rPr>
              <w:commentReference w:id="173"/>
            </w:r>
          </w:p>
        </w:tc>
      </w:tr>
      <w:tr w:rsidR="00793764" w14:paraId="1F50440F" w14:textId="77777777" w:rsidTr="00110053">
        <w:tc>
          <w:tcPr>
            <w:tcW w:w="1617" w:type="dxa"/>
            <w:vAlign w:val="center"/>
          </w:tcPr>
          <w:p w14:paraId="109EF00F" w14:textId="77777777" w:rsidR="00793764" w:rsidRPr="00EC2317" w:rsidRDefault="00793764" w:rsidP="00110053">
            <w:pPr>
              <w:rPr>
                <w:b/>
                <w:lang w:val="en-GB"/>
              </w:rPr>
            </w:pPr>
            <w:r w:rsidRPr="00EC2317">
              <w:rPr>
                <w:b/>
                <w:lang w:val="en-GB"/>
              </w:rPr>
              <w:t>Type:</w:t>
            </w:r>
          </w:p>
        </w:tc>
        <w:tc>
          <w:tcPr>
            <w:tcW w:w="8571" w:type="dxa"/>
          </w:tcPr>
          <w:p w14:paraId="3C6C3C40" w14:textId="77777777" w:rsidR="00793764" w:rsidRPr="00EC2317" w:rsidRDefault="00793764" w:rsidP="00110053">
            <w:pPr>
              <w:rPr>
                <w:lang w:val="en-GB"/>
              </w:rPr>
            </w:pPr>
            <w:r w:rsidRPr="00EC2317">
              <w:rPr>
                <w:lang w:val="en-GB"/>
              </w:rPr>
              <w:t>String</w:t>
            </w:r>
            <w:r>
              <w:rPr>
                <w:lang w:val="en-GB"/>
              </w:rPr>
              <w:t xml:space="preserve"> List</w:t>
            </w:r>
          </w:p>
        </w:tc>
      </w:tr>
      <w:tr w:rsidR="00793764" w14:paraId="432687E8" w14:textId="77777777" w:rsidTr="00110053">
        <w:tc>
          <w:tcPr>
            <w:tcW w:w="1617" w:type="dxa"/>
            <w:vAlign w:val="center"/>
          </w:tcPr>
          <w:p w14:paraId="654FC100" w14:textId="77777777" w:rsidR="00793764" w:rsidRPr="00EC2317" w:rsidRDefault="00793764" w:rsidP="00110053">
            <w:pPr>
              <w:rPr>
                <w:b/>
                <w:lang w:val="en-GB"/>
              </w:rPr>
            </w:pPr>
            <w:r>
              <w:rPr>
                <w:b/>
                <w:lang w:val="en-GB"/>
              </w:rPr>
              <w:t>Is Nullable:</w:t>
            </w:r>
          </w:p>
        </w:tc>
        <w:tc>
          <w:tcPr>
            <w:tcW w:w="8571" w:type="dxa"/>
          </w:tcPr>
          <w:p w14:paraId="3FABF6C4" w14:textId="77777777" w:rsidR="00793764" w:rsidRPr="00E92C27" w:rsidRDefault="00793764" w:rsidP="00110053">
            <w:pPr>
              <w:pStyle w:val="Code"/>
              <w:rPr>
                <w:rFonts w:cs="Courier New"/>
              </w:rPr>
            </w:pPr>
            <w:r>
              <w:rPr>
                <w:rFonts w:ascii="Arial" w:hAnsi="Arial" w:cs="Arial"/>
                <w:b/>
                <w:sz w:val="24"/>
                <w:szCs w:val="24"/>
              </w:rPr>
              <w:t>TRUE</w:t>
            </w:r>
          </w:p>
        </w:tc>
      </w:tr>
      <w:tr w:rsidR="00793764" w14:paraId="33C87DDB" w14:textId="77777777" w:rsidTr="00110053">
        <w:tc>
          <w:tcPr>
            <w:tcW w:w="1617" w:type="dxa"/>
            <w:vAlign w:val="center"/>
          </w:tcPr>
          <w:p w14:paraId="3838ACCB" w14:textId="77777777" w:rsidR="00793764" w:rsidRPr="00EC2317" w:rsidRDefault="00793764" w:rsidP="00110053">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r w:rsidRPr="00E92C27">
              <w:rPr>
                <w:rFonts w:cs="Courier New"/>
              </w:rPr>
              <w:t xml:space="preserve">SMH  </w:t>
            </w:r>
            <w:r>
              <w:rPr>
                <w:rFonts w:cs="Courier New"/>
              </w:rPr>
              <w:t>SML_ID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1+ </w:t>
            </w:r>
            <w:r w:rsidRPr="00E92C27">
              <w:rPr>
                <w:rFonts w:cs="Courier New"/>
              </w:rPr>
              <w:t xml:space="preserve">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70731709" w:rsidR="005A54C5" w:rsidRPr="005A54C5" w:rsidRDefault="007A1183" w:rsidP="005A54C5">
            <w:commentRangeStart w:id="175"/>
            <w:r w:rsidRPr="00EC2317">
              <w:rPr>
                <w:lang w:val="en-GB"/>
              </w:rPr>
              <w:t xml:space="preserve">This must be supplied by the resource and </w:t>
            </w:r>
            <w:r w:rsidR="005A54C5">
              <w:t>MUST be</w:t>
            </w:r>
            <w:r w:rsidR="005A54C5" w:rsidRPr="005A54C5">
              <w:t xml:space="preserve"> </w:t>
            </w:r>
            <w:r w:rsidR="005A54C5">
              <w:t>reported as an integer between 1-4</w:t>
            </w:r>
            <w:r w:rsidR="0099579A">
              <w:t xml:space="preserve"> [</w:t>
            </w:r>
            <w:r w:rsidR="0099579A" w:rsidRPr="00C60C16">
              <w:rPr>
                <w:highlight w:val="yellow"/>
              </w:rPr>
              <w:t>PUT REFERENCE IN HERE</w:t>
            </w:r>
            <w:r w:rsidR="0099579A">
              <w:t>]</w:t>
            </w:r>
            <w:r w:rsidR="005A54C5" w:rsidRPr="005A54C5">
              <w:t>:</w:t>
            </w:r>
          </w:p>
          <w:p w14:paraId="498399DC" w14:textId="77777777" w:rsidR="005A54C5" w:rsidRPr="00A6768B" w:rsidRDefault="005A54C5" w:rsidP="005A54C5">
            <w:pPr>
              <w:ind w:left="708"/>
            </w:pPr>
            <w:r w:rsidRPr="00A6768B">
              <w:t>1: identified metabolites  </w:t>
            </w:r>
          </w:p>
          <w:p w14:paraId="58B26DA7" w14:textId="77777777" w:rsidR="005A54C5" w:rsidRPr="00A6768B" w:rsidRDefault="005A54C5" w:rsidP="005A54C5">
            <w:pPr>
              <w:ind w:firstLine="708"/>
            </w:pPr>
            <w:r w:rsidRPr="00A6768B">
              <w:t>2: putatively annotated compounds</w:t>
            </w:r>
          </w:p>
          <w:p w14:paraId="50258C9D" w14:textId="77777777" w:rsidR="005A54C5" w:rsidRPr="005A54C5" w:rsidRDefault="005A54C5" w:rsidP="005A54C5">
            <w:pPr>
              <w:ind w:firstLine="708"/>
            </w:pPr>
            <w:r w:rsidRPr="00A6768B">
              <w:t>3: putatively characteri</w:t>
            </w:r>
            <w:r>
              <w:t>z</w:t>
            </w:r>
            <w:r w:rsidRPr="005A54C5">
              <w:t>ed compound classes</w:t>
            </w:r>
          </w:p>
          <w:p w14:paraId="4B9040EC" w14:textId="77777777" w:rsidR="005A54C5" w:rsidRDefault="005A54C5" w:rsidP="005A54C5">
            <w:pPr>
              <w:ind w:firstLine="708"/>
            </w:pPr>
            <w:r w:rsidRPr="005A54C5">
              <w:t>4: unknown compounds</w:t>
            </w:r>
          </w:p>
          <w:p w14:paraId="0256DB95" w14:textId="77777777" w:rsidR="004066C5" w:rsidRDefault="004066C5" w:rsidP="005A54C5">
            <w:pPr>
              <w:ind w:firstLine="708"/>
            </w:pPr>
          </w:p>
          <w:p w14:paraId="7817680F" w14:textId="4973899D" w:rsidR="007A1183" w:rsidRPr="00EC2317" w:rsidRDefault="004066C5" w:rsidP="0099579A">
            <w:pPr>
              <w:rPr>
                <w:lang w:val="en-GB"/>
              </w:rPr>
            </w:pPr>
            <w:r>
              <w:t>These MAY be replaced using a suitable CV term in the Metadata section e.g. to use MSI recommendation levels.</w:t>
            </w:r>
            <w:commentRangeEnd w:id="175"/>
            <w:r w:rsidR="00551D83">
              <w:rPr>
                <w:rStyle w:val="CommentReference"/>
              </w:rPr>
              <w:commentReference w:id="175"/>
            </w: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lastRenderedPageBreak/>
              <w:t>Type:</w:t>
            </w:r>
          </w:p>
        </w:tc>
        <w:tc>
          <w:tcPr>
            <w:tcW w:w="8571" w:type="dxa"/>
          </w:tcPr>
          <w:p w14:paraId="4B846F5E" w14:textId="77777777" w:rsidR="007A1183" w:rsidRPr="00EC2317" w:rsidRDefault="007A1183" w:rsidP="007A1183">
            <w:pPr>
              <w:rPr>
                <w:lang w:val="en-GB"/>
              </w:rPr>
            </w:pPr>
            <w:commentRangeStart w:id="176"/>
            <w:r w:rsidRPr="00EC2317">
              <w:rPr>
                <w:lang w:val="en-GB"/>
              </w:rPr>
              <w:t>Integer</w:t>
            </w:r>
            <w:commentRangeEnd w:id="176"/>
            <w:r w:rsidR="00B61CB2">
              <w:rPr>
                <w:rStyle w:val="CommentReference"/>
              </w:rPr>
              <w:commentReference w:id="176"/>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9ABC478" w:rsidR="00B504E6" w:rsidRPr="00E92C27" w:rsidRDefault="00B504E6" w:rsidP="00B504E6">
            <w:pPr>
              <w:pStyle w:val="Code"/>
              <w:rPr>
                <w:rFonts w:cs="Courier New"/>
              </w:rPr>
            </w:pPr>
            <w:commentRangeStart w:id="177"/>
            <w:r>
              <w:rPr>
                <w:rFonts w:ascii="Arial" w:hAnsi="Arial" w:cs="Arial"/>
                <w:b/>
                <w:sz w:val="24"/>
                <w:szCs w:val="24"/>
              </w:rPr>
              <w:t>FALSE</w:t>
            </w:r>
            <w:commentRangeEnd w:id="177"/>
            <w:r w:rsidR="00693EA2">
              <w:rPr>
                <w:rStyle w:val="CommentReference"/>
                <w:rFonts w:ascii="Arial" w:hAnsi="Arial"/>
                <w:lang w:val="en-US"/>
              </w:rPr>
              <w:commentReference w:id="177"/>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508F0488"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w:t>
            </w:r>
            <w:r w:rsidR="00C60C16">
              <w:rPr>
                <w:rFonts w:cs="Courier New"/>
              </w:rPr>
              <w:t xml:space="preserve">    </w:t>
            </w:r>
            <w:r w:rsidRPr="00E92C27">
              <w:rPr>
                <w:rFonts w:cs="Courier New"/>
              </w:rPr>
              <w:t xml:space="preserve"> …  3             …</w:t>
            </w:r>
          </w:p>
        </w:tc>
      </w:tr>
    </w:tbl>
    <w:p w14:paraId="2FDA679E" w14:textId="77777777" w:rsidR="007A1183" w:rsidRDefault="007A1183" w:rsidP="007A118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4CA5CC2" w14:textId="77777777" w:rsidTr="004D169A">
        <w:tc>
          <w:tcPr>
            <w:tcW w:w="1617" w:type="dxa"/>
            <w:vAlign w:val="center"/>
          </w:tcPr>
          <w:p w14:paraId="68C5E3D9" w14:textId="77777777" w:rsidR="007A1183" w:rsidRPr="00EC2317" w:rsidRDefault="007A1183" w:rsidP="007A1183">
            <w:pPr>
              <w:rPr>
                <w:b/>
                <w:lang w:val="en-GB"/>
              </w:rPr>
            </w:pPr>
            <w:r w:rsidRPr="00EC2317">
              <w:rPr>
                <w:b/>
                <w:lang w:val="en-GB"/>
              </w:rPr>
              <w:t>Description:</w:t>
            </w:r>
          </w:p>
        </w:tc>
        <w:tc>
          <w:tcPr>
            <w:tcW w:w="8571" w:type="dxa"/>
          </w:tcPr>
          <w:p w14:paraId="0AC2F8AB" w14:textId="52CF9B70" w:rsidR="007A1183" w:rsidRPr="00EC2317" w:rsidRDefault="007A1183" w:rsidP="006C662D">
            <w:pPr>
              <w:rPr>
                <w:lang w:val="en-GB"/>
              </w:rPr>
            </w:pPr>
            <w:commentRangeStart w:id="178"/>
            <w:r w:rsidRPr="00EC2317">
              <w:rPr>
                <w:lang w:val="en-GB"/>
              </w:rPr>
              <w:t xml:space="preserve">A URI pointing to the small molecule’s entry in </w:t>
            </w:r>
            <w:r w:rsidR="00C60C16">
              <w:rPr>
                <w:lang w:val="en-GB"/>
              </w:rPr>
              <w:t>a reference database</w:t>
            </w:r>
            <w:r w:rsidRPr="00EC2317">
              <w:rPr>
                <w:lang w:val="en-GB"/>
              </w:rPr>
              <w:t xml:space="preserve"> (e.g., the small molecule’s </w:t>
            </w:r>
            <w:r w:rsidR="00C60C16">
              <w:rPr>
                <w:lang w:val="en-GB"/>
              </w:rPr>
              <w:t>HMDB</w:t>
            </w:r>
            <w:r w:rsidR="00B276F6">
              <w:rPr>
                <w:lang w:val="en-GB"/>
              </w:rPr>
              <w:t xml:space="preserve"> or KEGG</w:t>
            </w:r>
            <w:r w:rsidRPr="00EC2317">
              <w:rPr>
                <w:lang w:val="en-GB"/>
              </w:rPr>
              <w:t xml:space="preserve"> entry).</w:t>
            </w:r>
            <w:commentRangeEnd w:id="178"/>
            <w:r w:rsidR="00665ED6">
              <w:rPr>
                <w:rStyle w:val="CommentReference"/>
              </w:rPr>
              <w:commentReference w:id="178"/>
            </w:r>
            <w:r w:rsidR="006C662D">
              <w:rPr>
                <w:lang w:val="en-GB"/>
              </w:rPr>
              <w:t xml:space="preserve"> In the case of ambiguity of identification, the number of values provided MUST match the number of values provided in identifier.</w:t>
            </w:r>
          </w:p>
        </w:tc>
      </w:tr>
      <w:tr w:rsidR="007A1183" w14:paraId="1045D572" w14:textId="77777777" w:rsidTr="004D169A">
        <w:tc>
          <w:tcPr>
            <w:tcW w:w="1617" w:type="dxa"/>
            <w:vAlign w:val="center"/>
          </w:tcPr>
          <w:p w14:paraId="125577DD" w14:textId="77777777" w:rsidR="007A1183" w:rsidRPr="00EC2317" w:rsidRDefault="007A1183" w:rsidP="007A1183">
            <w:pPr>
              <w:rPr>
                <w:b/>
                <w:lang w:val="en-GB"/>
              </w:rPr>
            </w:pPr>
            <w:r w:rsidRPr="00EC2317">
              <w:rPr>
                <w:b/>
                <w:lang w:val="en-GB"/>
              </w:rPr>
              <w:t>Type:</w:t>
            </w:r>
          </w:p>
        </w:tc>
        <w:tc>
          <w:tcPr>
            <w:tcW w:w="8571" w:type="dxa"/>
          </w:tcPr>
          <w:p w14:paraId="73E416A6" w14:textId="700818BD" w:rsidR="007A1183" w:rsidRPr="00EC2317" w:rsidRDefault="007A1183" w:rsidP="007A1183">
            <w:pPr>
              <w:rPr>
                <w:lang w:val="en-GB"/>
              </w:rPr>
            </w:pPr>
            <w:r w:rsidRPr="00EC2317">
              <w:rPr>
                <w:lang w:val="en-GB"/>
              </w:rPr>
              <w:t>URI</w:t>
            </w:r>
            <w:r w:rsidR="006C662D">
              <w:rPr>
                <w:lang w:val="en-GB"/>
              </w:rPr>
              <w:t xml:space="preserve"> List</w:t>
            </w:r>
          </w:p>
        </w:tc>
      </w:tr>
      <w:tr w:rsidR="00B504E6" w14:paraId="668E7CDC" w14:textId="77777777" w:rsidTr="004D169A">
        <w:tc>
          <w:tcPr>
            <w:tcW w:w="1617" w:type="dxa"/>
            <w:vAlign w:val="center"/>
          </w:tcPr>
          <w:p w14:paraId="127C6780" w14:textId="1E32F5C6" w:rsidR="00B504E6" w:rsidRPr="00EC2317" w:rsidRDefault="00B504E6" w:rsidP="00B504E6">
            <w:pPr>
              <w:rPr>
                <w:b/>
                <w:lang w:val="en-GB"/>
              </w:rPr>
            </w:pPr>
            <w:r>
              <w:rPr>
                <w:b/>
                <w:lang w:val="en-GB"/>
              </w:rPr>
              <w:t>Is Nullable:</w:t>
            </w:r>
          </w:p>
        </w:tc>
        <w:tc>
          <w:tcPr>
            <w:tcW w:w="8571" w:type="dxa"/>
          </w:tcPr>
          <w:p w14:paraId="499B5165" w14:textId="2864F667" w:rsidR="00B504E6" w:rsidRPr="00E92C27" w:rsidRDefault="00BE5F14" w:rsidP="00B504E6">
            <w:pPr>
              <w:pStyle w:val="Code"/>
              <w:rPr>
                <w:rFonts w:cs="Courier New"/>
              </w:rPr>
            </w:pPr>
            <w:r>
              <w:rPr>
                <w:rFonts w:ascii="Arial" w:hAnsi="Arial" w:cs="Arial"/>
                <w:b/>
                <w:sz w:val="24"/>
                <w:szCs w:val="24"/>
              </w:rPr>
              <w:t>TRUE</w:t>
            </w:r>
          </w:p>
        </w:tc>
      </w:tr>
      <w:tr w:rsidR="00B504E6" w14:paraId="175EE014" w14:textId="77777777" w:rsidTr="004D169A">
        <w:tc>
          <w:tcPr>
            <w:tcW w:w="1617" w:type="dxa"/>
            <w:vAlign w:val="center"/>
          </w:tcPr>
          <w:p w14:paraId="2A1777FA" w14:textId="77777777" w:rsidR="00B504E6" w:rsidRPr="00EC2317" w:rsidRDefault="00B504E6" w:rsidP="00B504E6">
            <w:pPr>
              <w:rPr>
                <w:b/>
                <w:lang w:val="en-GB"/>
              </w:rPr>
            </w:pPr>
            <w:r w:rsidRPr="00EC2317">
              <w:rPr>
                <w:b/>
                <w:lang w:val="en-GB"/>
              </w:rPr>
              <w:t>Example:</w:t>
            </w:r>
          </w:p>
        </w:tc>
        <w:tc>
          <w:tcPr>
            <w:tcW w:w="8571" w:type="dxa"/>
          </w:tcPr>
          <w:p w14:paraId="616268E4" w14:textId="27861E13" w:rsidR="00B504E6" w:rsidRPr="00E92C27" w:rsidRDefault="005F5588" w:rsidP="00C60C16">
            <w:pPr>
              <w:pStyle w:val="Code"/>
              <w:rPr>
                <w:rFonts w:cs="Courier New"/>
              </w:rPr>
            </w:pPr>
            <w:r>
              <w:rPr>
                <w:rFonts w:cs="Courier New"/>
              </w:rPr>
              <w:t xml:space="preserve">SMH  SML_ID   </w:t>
            </w:r>
            <w:r w:rsidR="00B504E6" w:rsidRPr="00E92C27">
              <w:rPr>
                <w:rFonts w:cs="Courier New"/>
              </w:rPr>
              <w:t>…  uri                                                 …</w:t>
            </w:r>
            <w:r w:rsidR="00B504E6" w:rsidRPr="00E92C27">
              <w:rPr>
                <w:rFonts w:cs="Courier New"/>
              </w:rPr>
              <w:br/>
            </w:r>
            <w:r w:rsidR="00774547">
              <w:rPr>
                <w:rFonts w:cs="Courier New"/>
              </w:rPr>
              <w:t xml:space="preserve">SML  1         </w:t>
            </w:r>
            <w:r w:rsidR="00B504E6" w:rsidRPr="00E92C27">
              <w:rPr>
                <w:rFonts w:cs="Courier New"/>
              </w:rPr>
              <w:t xml:space="preserve">…  </w:t>
            </w:r>
            <w:r w:rsidR="00C60C16" w:rsidRPr="00B276F6">
              <w:rPr>
                <w:rFonts w:cs="Courier New"/>
                <w:highlight w:val="yellow"/>
              </w:rPr>
              <w:t>example_URL</w:t>
            </w:r>
            <w:r w:rsidR="00B504E6" w:rsidRPr="00E92C27">
              <w:rPr>
                <w:rFonts w:cs="Courier New"/>
              </w:rPr>
              <w:t xml:space="preserve">   …</w:t>
            </w:r>
          </w:p>
        </w:tc>
      </w:tr>
    </w:tbl>
    <w:p w14:paraId="55D30F3E" w14:textId="7DCFC264" w:rsidR="007A1183" w:rsidRDefault="00774547" w:rsidP="007A1183">
      <w:pPr>
        <w:pStyle w:val="Heading3"/>
        <w:rPr>
          <w:lang w:val="en-GB"/>
        </w:rPr>
      </w:pPr>
      <w:commentRangeStart w:id="179"/>
      <w:r>
        <w:rPr>
          <w:lang w:val="en-GB"/>
        </w:rPr>
        <w:t>best_</w:t>
      </w:r>
      <w:r w:rsidR="007A1183"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369DE8DF" w:rsidR="007A1183" w:rsidRPr="00EC2317" w:rsidRDefault="000413A5" w:rsidP="000413A5">
            <w:pPr>
              <w:rPr>
                <w:lang w:val="en-GB"/>
              </w:rPr>
            </w:pPr>
            <w:r>
              <w:rPr>
                <w:lang w:val="en-GB"/>
              </w:rPr>
              <w:t>The</w:t>
            </w:r>
            <w:r w:rsidR="00121EBC">
              <w:rPr>
                <w:lang w:val="en-GB"/>
              </w:rPr>
              <w:t xml:space="preserve"> search engine</w:t>
            </w:r>
            <w:r w:rsidR="007A1183" w:rsidRPr="00EC2317">
              <w:rPr>
                <w:lang w:val="en-GB"/>
              </w:rPr>
              <w:t xml:space="preserve">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31A69739"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Pr="00E92C27">
              <w:rPr>
                <w:rFonts w:cs="Courier New"/>
              </w:rPr>
              <w:t>search_engine                 …</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3388AD8D" w:rsidR="007A1183" w:rsidRDefault="00095911" w:rsidP="007A1183">
      <w:pPr>
        <w:pStyle w:val="Heading3"/>
        <w:rPr>
          <w:lang w:val="en-GB"/>
        </w:rPr>
      </w:pPr>
      <w:r>
        <w:rPr>
          <w:lang w:val="en-GB"/>
        </w:rPr>
        <w:t>best_</w:t>
      </w:r>
      <w:r w:rsidR="007A1183" w:rsidRPr="00D114D1">
        <w:rPr>
          <w:lang w:val="en-GB"/>
        </w:rPr>
        <w:t>search_engine_sco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9585FF8" w:rsidR="007A1183" w:rsidRPr="00DD3C2C" w:rsidRDefault="00C24241" w:rsidP="003C3B91">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 xml:space="preserve">small molecule across all </w:t>
            </w:r>
            <w:r w:rsidR="003C3B91">
              <w:rPr>
                <w:lang w:val="en-GB"/>
              </w:rPr>
              <w:t>assays</w:t>
            </w:r>
            <w:r>
              <w:rPr>
                <w:lang w:val="en-GB"/>
              </w:rPr>
              <w:t xml:space="preserve"> reported</w:t>
            </w:r>
            <w:r w:rsidRPr="00EC2317">
              <w:rPr>
                <w:lang w:val="en-GB"/>
              </w:rPr>
              <w:t xml:space="preserve">. </w:t>
            </w:r>
            <w:r>
              <w:rPr>
                <w:lang w:val="en-GB"/>
              </w:rPr>
              <w:t>The type of score MUST be defined in the metadata section. If the small molecule was not identified by the specified search engine, “null” MUST be reported.</w:t>
            </w:r>
          </w:p>
        </w:tc>
      </w:tr>
      <w:commentRangeEnd w:id="179"/>
      <w:tr w:rsidR="007A1183" w14:paraId="1AD5D67D" w14:textId="77777777">
        <w:tc>
          <w:tcPr>
            <w:tcW w:w="1617" w:type="dxa"/>
            <w:vAlign w:val="center"/>
          </w:tcPr>
          <w:p w14:paraId="38B22427" w14:textId="77777777" w:rsidR="007A1183" w:rsidRPr="00EC2317" w:rsidRDefault="00823186" w:rsidP="007A1183">
            <w:pPr>
              <w:rPr>
                <w:b/>
                <w:lang w:val="en-GB"/>
              </w:rPr>
            </w:pPr>
            <w:r>
              <w:rPr>
                <w:rStyle w:val="CommentReference"/>
              </w:rPr>
              <w:commentReference w:id="179"/>
            </w:r>
            <w:r w:rsidR="007A1183" w:rsidRPr="00EC2317">
              <w:rPr>
                <w:b/>
                <w:lang w:val="en-GB"/>
              </w:rPr>
              <w:t>Type:</w:t>
            </w:r>
          </w:p>
        </w:tc>
        <w:tc>
          <w:tcPr>
            <w:tcW w:w="8571" w:type="dxa"/>
          </w:tcPr>
          <w:p w14:paraId="2521C02A" w14:textId="58D74FF1" w:rsidR="007A1183" w:rsidRPr="00EC2317" w:rsidRDefault="000E0C77" w:rsidP="007A1183">
            <w:pPr>
              <w:rPr>
                <w:lang w:val="en-GB"/>
              </w:rPr>
            </w:pPr>
            <w:r>
              <w:rPr>
                <w:lang w:val="en-GB"/>
              </w:rPr>
              <w:t>Double</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3C4B0BC5" w14:textId="77777777" w:rsidR="000413A5" w:rsidRDefault="000413A5" w:rsidP="000413A5">
            <w:pPr>
              <w:pStyle w:val="Code"/>
              <w:rPr>
                <w:rFonts w:cs="Courier New"/>
              </w:rPr>
            </w:pPr>
            <w:r>
              <w:rPr>
                <w:rFonts w:cs="Courier New"/>
              </w:rPr>
              <w:t xml:space="preserve">MTD  smallmolecule_search_engine_score[1]  </w:t>
            </w:r>
            <w:r w:rsidRPr="00E92C27">
              <w:rPr>
                <w:rFonts w:cs="Courier New"/>
              </w:rPr>
              <w:t>[MS, MS:1001419, SpectraST:discriminant score F</w:t>
            </w:r>
            <w:r>
              <w:rPr>
                <w:rFonts w:cs="Courier New"/>
              </w:rPr>
              <w:t>,]</w:t>
            </w:r>
          </w:p>
          <w:p w14:paraId="260F4861" w14:textId="77777777" w:rsidR="000413A5" w:rsidRDefault="000413A5" w:rsidP="000413A5">
            <w:pPr>
              <w:pStyle w:val="Code"/>
              <w:rPr>
                <w:rFonts w:cs="Courier New"/>
              </w:rPr>
            </w:pPr>
            <w:r w:rsidRPr="00E92C27">
              <w:rPr>
                <w:rFonts w:cs="Courier New"/>
              </w:rPr>
              <w:t>…</w:t>
            </w:r>
          </w:p>
          <w:p w14:paraId="3358737A" w14:textId="025C043E"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Pr>
                <w:rFonts w:cs="Courier New"/>
              </w:rPr>
              <w:t>best_</w:t>
            </w:r>
            <w:r w:rsidRPr="00E92C27">
              <w:rPr>
                <w:rFonts w:cs="Courier New"/>
              </w:rPr>
              <w:t>search_engine_score</w:t>
            </w:r>
            <w:r>
              <w:rPr>
                <w:rFonts w:cs="Courier New"/>
              </w:rPr>
              <w:t>[1]</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77777777" w:rsidR="007A1183" w:rsidRDefault="007A1183" w:rsidP="007A1183">
      <w:pPr>
        <w:pStyle w:val="Heading3"/>
        <w:rPr>
          <w:lang w:val="en-GB"/>
        </w:rPr>
      </w:pPr>
      <w:r w:rsidRPr="004218F0">
        <w:rPr>
          <w:lang w:val="en-GB"/>
        </w:rPr>
        <w:t>smallmolecule_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commentRangeStart w:id="180"/>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commentRangeEnd w:id="180"/>
            <w:r w:rsidR="00A67D72">
              <w:rPr>
                <w:rStyle w:val="CommentReference"/>
              </w:rPr>
              <w:commentReference w:id="180"/>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77777777" w:rsidR="00B21566" w:rsidRDefault="00B21566" w:rsidP="00B21566">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532F5D7B" w:rsidR="00B21566" w:rsidRPr="00EC2317" w:rsidRDefault="00B21566" w:rsidP="003638F5">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003638F5">
              <w:rPr>
                <w:lang w:val="en-GB"/>
              </w:rPr>
              <w:t>, calculated using the method as described in the Metadata section (default = arithmetic mean across assays)</w:t>
            </w:r>
            <w:r w:rsidRPr="00EC2317">
              <w:rPr>
                <w:lang w:val="en-GB"/>
              </w:rPr>
              <w:t xml:space="preserve">. </w:t>
            </w:r>
            <w:r w:rsidR="003638F5">
              <w:rPr>
                <w:lang w:val="en-GB"/>
              </w:rPr>
              <w:t>Null or zero values may be reported as appropriate</w:t>
            </w:r>
            <w:r w:rsidR="003638F5" w:rsidRPr="00EC2317">
              <w:rPr>
                <w:lang w:val="en-GB"/>
              </w:rPr>
              <w:t>.</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2A9E063A" w:rsidR="007A1183" w:rsidRDefault="007A1183" w:rsidP="007A1183">
      <w:pPr>
        <w:pStyle w:val="Heading3"/>
        <w:rPr>
          <w:lang w:val="en-GB"/>
        </w:rPr>
      </w:pPr>
      <w:r w:rsidRPr="0031120E">
        <w:rPr>
          <w:lang w:val="en-GB"/>
        </w:rPr>
        <w:lastRenderedPageBreak/>
        <w:t>smallmolecule_abundance_</w:t>
      </w:r>
      <w:r w:rsidR="002863E0">
        <w:rPr>
          <w:lang w:val="en-GB"/>
        </w:rPr>
        <w:t>co</w:t>
      </w:r>
      <w:r w:rsidR="00020BCB">
        <w:rPr>
          <w:lang w:val="en-GB"/>
        </w:rPr>
        <w:t>eff</w:t>
      </w:r>
      <w:r w:rsidR="002863E0">
        <w:rPr>
          <w:lang w:val="en-GB"/>
        </w:rPr>
        <w:t>v</w:t>
      </w:r>
      <w:r w:rsidR="00020BCB">
        <w:rPr>
          <w:lang w:val="en-GB"/>
        </w:rPr>
        <w:t>ar</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764123E0" w:rsidR="007A1183" w:rsidRPr="00EC2317" w:rsidRDefault="007A1183" w:rsidP="008B0D27">
            <w:pPr>
              <w:rPr>
                <w:lang w:val="en-GB"/>
              </w:rPr>
            </w:pPr>
            <w:r w:rsidRPr="00EC2317">
              <w:rPr>
                <w:lang w:val="en-GB"/>
              </w:rPr>
              <w:t xml:space="preserve">The </w:t>
            </w:r>
            <w:commentRangeStart w:id="181"/>
            <w:r w:rsidR="002863E0">
              <w:rPr>
                <w:lang w:val="en-GB"/>
              </w:rPr>
              <w:t>co-efficient of varia</w:t>
            </w:r>
            <w:r w:rsidR="008B0D27">
              <w:rPr>
                <w:lang w:val="en-GB"/>
              </w:rPr>
              <w:t>tion</w:t>
            </w:r>
            <w:r w:rsidRPr="00EC2317">
              <w:rPr>
                <w:lang w:val="en-GB"/>
              </w:rPr>
              <w:t xml:space="preserve"> </w:t>
            </w:r>
            <w:commentRangeEnd w:id="181"/>
            <w:r w:rsidR="002863E0">
              <w:rPr>
                <w:rStyle w:val="CommentReference"/>
              </w:rPr>
              <w:commentReference w:id="181"/>
            </w:r>
            <w:r w:rsidRPr="00EC2317">
              <w:rPr>
                <w:lang w:val="en-GB"/>
              </w:rPr>
              <w:t>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FF2FC4B"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F14093">
              <w:t xml:space="preserve"> coeffvar</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w:t>
            </w:r>
            <w:commentRangeStart w:id="182"/>
            <w:r w:rsidR="007C4BDD" w:rsidRPr="00EC2317">
              <w:rPr>
                <w:lang w:val="en-GB"/>
              </w:rPr>
              <w:t xml:space="preserve">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commentRangeEnd w:id="182"/>
            <w:r w:rsidR="00F62896">
              <w:rPr>
                <w:rStyle w:val="CommentReference"/>
              </w:rPr>
              <w:commentReference w:id="182"/>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309FF372" w14:textId="77777777" w:rsidR="008C5C1E" w:rsidRDefault="008C5C1E" w:rsidP="00397059">
      <w:pPr>
        <w:rPr>
          <w:lang w:val="en-GB"/>
        </w:rPr>
      </w:pPr>
    </w:p>
    <w:p w14:paraId="034B1C42" w14:textId="77777777" w:rsidR="008C5C1E" w:rsidRDefault="008C5C1E" w:rsidP="00397059">
      <w:pPr>
        <w:rPr>
          <w:lang w:val="en-GB"/>
        </w:rPr>
      </w:pPr>
    </w:p>
    <w:p w14:paraId="7387BA29" w14:textId="067B7E4E" w:rsidR="00337F22" w:rsidRDefault="00337F22">
      <w:pPr>
        <w:rPr>
          <w:lang w:val="en-GB"/>
        </w:rPr>
      </w:pPr>
      <w:r>
        <w:rPr>
          <w:lang w:val="en-GB"/>
        </w:rPr>
        <w:br w:type="page"/>
      </w:r>
    </w:p>
    <w:p w14:paraId="4AA93619" w14:textId="588D4D06" w:rsidR="00337F22" w:rsidRDefault="00337F22">
      <w:pPr>
        <w:rPr>
          <w:lang w:val="en-GB"/>
        </w:rPr>
      </w:pPr>
      <w:r>
        <w:rPr>
          <w:lang w:val="en-GB"/>
        </w:rPr>
        <w:lastRenderedPageBreak/>
        <w:br w:type="page"/>
      </w:r>
    </w:p>
    <w:p w14:paraId="3FD0C741" w14:textId="4778EDEB" w:rsidR="00337F22" w:rsidRDefault="00337F22">
      <w:pPr>
        <w:rPr>
          <w:lang w:val="en-GB"/>
        </w:rPr>
      </w:pPr>
      <w:r>
        <w:rPr>
          <w:lang w:val="en-GB"/>
        </w:rPr>
        <w:lastRenderedPageBreak/>
        <w:br w:type="page"/>
      </w:r>
    </w:p>
    <w:p w14:paraId="054C1A08" w14:textId="538F4739" w:rsidR="00337F22" w:rsidRDefault="00337F22">
      <w:pPr>
        <w:rPr>
          <w:lang w:val="en-GB"/>
        </w:rPr>
      </w:pPr>
      <w:r>
        <w:rPr>
          <w:lang w:val="en-GB"/>
        </w:rPr>
        <w:lastRenderedPageBreak/>
        <w:br w:type="page"/>
      </w:r>
    </w:p>
    <w:p w14:paraId="3AAC36E4" w14:textId="7BC292DB" w:rsidR="00337F22" w:rsidRDefault="00337F22">
      <w:pPr>
        <w:rPr>
          <w:lang w:val="en-GB"/>
        </w:rPr>
      </w:pPr>
      <w:r>
        <w:rPr>
          <w:lang w:val="en-GB"/>
        </w:rPr>
        <w:lastRenderedPageBreak/>
        <w:br w:type="page"/>
      </w:r>
    </w:p>
    <w:p w14:paraId="7288C714" w14:textId="044A3D49" w:rsidR="00337F22" w:rsidRDefault="00337F22">
      <w:pPr>
        <w:rPr>
          <w:lang w:val="en-GB"/>
        </w:rPr>
      </w:pPr>
      <w:r>
        <w:rPr>
          <w:lang w:val="en-GB"/>
        </w:rPr>
        <w:lastRenderedPageBreak/>
        <w:br w:type="page"/>
      </w:r>
    </w:p>
    <w:p w14:paraId="2F1DC61A" w14:textId="77777777" w:rsidR="008C5C1E" w:rsidRDefault="008C5C1E" w:rsidP="00397059">
      <w:pPr>
        <w:rPr>
          <w:lang w:val="en-GB"/>
        </w:rPr>
      </w:pPr>
    </w:p>
    <w:p w14:paraId="16F6714F" w14:textId="7D22E02D" w:rsidR="00397059" w:rsidRDefault="00397059" w:rsidP="00397059">
      <w:pPr>
        <w:pStyle w:val="Heading2"/>
        <w:rPr>
          <w:lang w:val="en-GB"/>
        </w:rPr>
      </w:pPr>
      <w:r>
        <w:rPr>
          <w:lang w:val="en-GB"/>
        </w:rPr>
        <w:t>Small Molecule</w:t>
      </w:r>
      <w:r w:rsidR="0083747F">
        <w:rPr>
          <w:lang w:val="en-GB"/>
        </w:rPr>
        <w:t xml:space="preserve"> Feature (SMF)</w:t>
      </w:r>
      <w:r>
        <w:rPr>
          <w:lang w:val="en-GB"/>
        </w:rPr>
        <w:t xml:space="preserve"> Section</w:t>
      </w:r>
    </w:p>
    <w:p w14:paraId="2085B626" w14:textId="54F929F4" w:rsidR="00337F22"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xml:space="preserve">, representing individual MS features that have been measured/quantified – such as different adducts or derivatives of individual small molecules.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4C50AE2A" w:rsidR="00B37131" w:rsidRPr="00EC2317" w:rsidRDefault="00B37131" w:rsidP="006F6A66">
            <w:pPr>
              <w:rPr>
                <w:lang w:val="en-GB"/>
              </w:rPr>
            </w:pPr>
            <w:r>
              <w:rPr>
                <w:lang w:val="en-GB"/>
              </w:rPr>
              <w:t>A within file unique identifier for the small molecule</w:t>
            </w:r>
            <w:r w:rsidR="006F6A66">
              <w:rPr>
                <w:lang w:val="en-GB"/>
              </w:rPr>
              <w:t xml:space="preserve"> feature</w:t>
            </w:r>
            <w:r w:rsidR="003366FD">
              <w:rPr>
                <w:lang w:val="en-GB"/>
              </w:rPr>
              <w:t>.</w:t>
            </w:r>
            <w:r>
              <w:rPr>
                <w:lang w:val="en-GB"/>
              </w:rPr>
              <w:t xml:space="preserve"> </w:t>
            </w:r>
          </w:p>
        </w:tc>
      </w:tr>
      <w:tr w:rsidR="00B37131" w14:paraId="77F54D18" w14:textId="77777777" w:rsidTr="00110053">
        <w:trPr>
          <w:trHeight w:val="120"/>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77777777" w:rsidR="00B37131" w:rsidRPr="00EC2317" w:rsidRDefault="00B37131" w:rsidP="00602E80">
            <w:pPr>
              <w:rPr>
                <w:lang w:val="en-GB"/>
              </w:rPr>
            </w:pPr>
            <w:commentRangeStart w:id="183"/>
            <w:r>
              <w:rPr>
                <w:lang w:val="en-GB"/>
              </w:rPr>
              <w:t>Integer</w:t>
            </w:r>
            <w:commentRangeEnd w:id="183"/>
            <w:r w:rsidR="003366FD">
              <w:rPr>
                <w:rStyle w:val="CommentReference"/>
              </w:rPr>
              <w:commentReference w:id="183"/>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63B8EDB0" w14:textId="77777777" w:rsidR="00B37131" w:rsidRDefault="00B37131" w:rsidP="00B37131">
      <w:pPr>
        <w:rPr>
          <w:lang w:val="en-GB"/>
        </w:rPr>
      </w:pPr>
    </w:p>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4EF15770" w:rsidR="00AE0684" w:rsidRPr="00AE0684" w:rsidRDefault="00AE0684" w:rsidP="00602E80">
            <w:pPr>
              <w:rPr>
                <w:lang w:val="en-GB"/>
              </w:rPr>
            </w:pPr>
            <w:r>
              <w:rPr>
                <w:lang w:val="en-GB"/>
              </w:rPr>
              <w:t>References to the identification evidence (SME elements) via referencing SME_ID values</w:t>
            </w:r>
            <w:r w:rsidR="00B07BC1">
              <w:rPr>
                <w:lang w:val="en-GB"/>
              </w:rPr>
              <w:t xml:space="preserve">. </w:t>
            </w:r>
            <w:commentRangeStart w:id="184"/>
            <w:r w:rsidR="00B07BC1">
              <w:rPr>
                <w:lang w:val="en-GB"/>
              </w:rPr>
              <w:t>Multiple values MAY be provided as a “|” separated list to indicate ambiguity in the identification.</w:t>
            </w:r>
            <w:commentRangeEnd w:id="184"/>
            <w:r w:rsidR="00422652">
              <w:rPr>
                <w:rStyle w:val="CommentReference"/>
              </w:rPr>
              <w:commentReference w:id="184"/>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1ACBEDA3" w:rsidR="00AE0684" w:rsidRPr="00AE0684" w:rsidRDefault="00AE0684" w:rsidP="00602E80">
            <w:pPr>
              <w:rPr>
                <w:lang w:val="en-GB"/>
              </w:rPr>
            </w:pPr>
            <w:r>
              <w:rPr>
                <w:lang w:val="en-GB"/>
              </w:rPr>
              <w:t>Integer (REF)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36059189" w14:textId="399F7273" w:rsidR="004919C6" w:rsidRDefault="004919C6" w:rsidP="004919C6">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7CB82A70" w14:textId="77777777" w:rsidTr="00602E80">
        <w:tc>
          <w:tcPr>
            <w:tcW w:w="1617" w:type="dxa"/>
            <w:vAlign w:val="center"/>
          </w:tcPr>
          <w:p w14:paraId="0EACFAAE" w14:textId="77777777" w:rsidR="004919C6" w:rsidRPr="00EC2317" w:rsidRDefault="004919C6" w:rsidP="00602E80">
            <w:pPr>
              <w:rPr>
                <w:b/>
                <w:lang w:val="en-GB"/>
              </w:rPr>
            </w:pPr>
            <w:r w:rsidRPr="00EC2317">
              <w:rPr>
                <w:b/>
                <w:lang w:val="en-GB"/>
              </w:rPr>
              <w:t>Description:</w:t>
            </w:r>
          </w:p>
        </w:tc>
        <w:tc>
          <w:tcPr>
            <w:tcW w:w="8571" w:type="dxa"/>
          </w:tcPr>
          <w:p w14:paraId="1D19AABF" w14:textId="3C5CD6F4" w:rsidR="004919C6" w:rsidRPr="004919C6" w:rsidRDefault="004919C6" w:rsidP="004919C6">
            <w:pPr>
              <w:rPr>
                <w:lang w:val="en-GB"/>
              </w:rPr>
            </w:pPr>
            <w:r w:rsidRPr="004919C6">
              <w:rPr>
                <w:lang w:val="en-GB"/>
              </w:rPr>
              <w:t xml:space="preserve">The </w:t>
            </w:r>
            <w:r>
              <w:rPr>
                <w:lang w:val="en-GB"/>
              </w:rPr>
              <w:t>feature’s charge value</w:t>
            </w:r>
            <w:r w:rsidRPr="004919C6">
              <w:rPr>
                <w:lang w:val="en-GB"/>
              </w:rPr>
              <w:t>.</w:t>
            </w:r>
          </w:p>
        </w:tc>
      </w:tr>
      <w:tr w:rsidR="004919C6" w14:paraId="5A19460E" w14:textId="77777777" w:rsidTr="00602E80">
        <w:tc>
          <w:tcPr>
            <w:tcW w:w="1617" w:type="dxa"/>
            <w:vAlign w:val="center"/>
          </w:tcPr>
          <w:p w14:paraId="40410EB6" w14:textId="77777777" w:rsidR="004919C6" w:rsidRPr="00EC2317" w:rsidRDefault="004919C6" w:rsidP="00602E80">
            <w:pPr>
              <w:rPr>
                <w:b/>
                <w:lang w:val="en-GB"/>
              </w:rPr>
            </w:pPr>
            <w:r w:rsidRPr="00EC2317">
              <w:rPr>
                <w:b/>
                <w:lang w:val="en-GB"/>
              </w:rPr>
              <w:t>Type:</w:t>
            </w:r>
          </w:p>
        </w:tc>
        <w:tc>
          <w:tcPr>
            <w:tcW w:w="8571" w:type="dxa"/>
          </w:tcPr>
          <w:p w14:paraId="1ADE380F" w14:textId="6C8DF2E3" w:rsidR="004919C6" w:rsidRPr="004919C6" w:rsidRDefault="004919C6" w:rsidP="00602E80">
            <w:pPr>
              <w:rPr>
                <w:lang w:val="en-GB"/>
              </w:rPr>
            </w:pPr>
            <w:r>
              <w:rPr>
                <w:lang w:val="en-GB"/>
              </w:rPr>
              <w:t>Integer</w:t>
            </w:r>
          </w:p>
        </w:tc>
      </w:tr>
      <w:tr w:rsidR="004919C6" w14:paraId="622B7D0C" w14:textId="77777777" w:rsidTr="00602E80">
        <w:tc>
          <w:tcPr>
            <w:tcW w:w="1617" w:type="dxa"/>
            <w:vAlign w:val="center"/>
          </w:tcPr>
          <w:p w14:paraId="16A1602E" w14:textId="77777777" w:rsidR="004919C6" w:rsidRPr="00EC2317" w:rsidRDefault="004919C6" w:rsidP="00602E80">
            <w:pPr>
              <w:rPr>
                <w:b/>
                <w:lang w:val="en-GB"/>
              </w:rPr>
            </w:pPr>
            <w:r>
              <w:rPr>
                <w:b/>
                <w:lang w:val="en-GB"/>
              </w:rPr>
              <w:t>Is Nullable:</w:t>
            </w:r>
          </w:p>
        </w:tc>
        <w:tc>
          <w:tcPr>
            <w:tcW w:w="8571" w:type="dxa"/>
          </w:tcPr>
          <w:p w14:paraId="47F37710" w14:textId="77777777" w:rsidR="004919C6" w:rsidRPr="00E92C27" w:rsidRDefault="004919C6" w:rsidP="00602E80">
            <w:pPr>
              <w:pStyle w:val="Code"/>
              <w:rPr>
                <w:rFonts w:cs="Courier New"/>
              </w:rPr>
            </w:pPr>
            <w:r>
              <w:rPr>
                <w:rFonts w:ascii="Arial" w:hAnsi="Arial" w:cs="Arial"/>
                <w:b/>
                <w:sz w:val="24"/>
                <w:szCs w:val="24"/>
              </w:rPr>
              <w:t>FALSE</w:t>
            </w:r>
          </w:p>
        </w:tc>
      </w:tr>
      <w:tr w:rsidR="004919C6" w14:paraId="0E081F5B" w14:textId="77777777" w:rsidTr="00602E80">
        <w:tc>
          <w:tcPr>
            <w:tcW w:w="1617" w:type="dxa"/>
            <w:vAlign w:val="center"/>
          </w:tcPr>
          <w:p w14:paraId="39692634" w14:textId="77777777" w:rsidR="004919C6" w:rsidRPr="00EC2317" w:rsidRDefault="004919C6" w:rsidP="00602E80">
            <w:pPr>
              <w:rPr>
                <w:b/>
                <w:lang w:val="en-GB"/>
              </w:rPr>
            </w:pPr>
            <w:r w:rsidRPr="00EC2317">
              <w:rPr>
                <w:b/>
                <w:lang w:val="en-GB"/>
              </w:rPr>
              <w:t>Example:</w:t>
            </w:r>
          </w:p>
        </w:tc>
        <w:tc>
          <w:tcPr>
            <w:tcW w:w="8571" w:type="dxa"/>
          </w:tcPr>
          <w:p w14:paraId="11EB6180" w14:textId="5E6D0B99" w:rsidR="004919C6" w:rsidRPr="00E92C27" w:rsidRDefault="004919C6" w:rsidP="004919C6">
            <w:pPr>
              <w:pStyle w:val="Code"/>
              <w:rPr>
                <w:rFonts w:cs="Courier New"/>
              </w:rPr>
            </w:pPr>
            <w:r>
              <w:rPr>
                <w:rFonts w:cs="Courier New"/>
              </w:rPr>
              <w:t xml:space="preserve">SFH  SMF_ID    </w:t>
            </w:r>
            <w:r w:rsidRPr="00E92C27">
              <w:rPr>
                <w:rFonts w:cs="Courier New"/>
              </w:rPr>
              <w:t xml:space="preserve"> …  </w:t>
            </w:r>
            <w:r>
              <w:rPr>
                <w:rFonts w:cs="Courier New"/>
              </w:rPr>
              <w:t>charge</w:t>
            </w:r>
            <w:r w:rsidR="003A6D81">
              <w:rPr>
                <w:rFonts w:cs="Courier New"/>
              </w:rPr>
              <w:t xml:space="preserve">  …</w:t>
            </w:r>
            <w:r w:rsidR="003A6D81">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1155BEEE" w14:textId="7FAED034" w:rsidR="004919C6" w:rsidRDefault="004919C6" w:rsidP="004919C6">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14:paraId="44A82C2C" w14:textId="77777777" w:rsidTr="00602E80">
        <w:tc>
          <w:tcPr>
            <w:tcW w:w="1617" w:type="dxa"/>
            <w:vAlign w:val="center"/>
          </w:tcPr>
          <w:p w14:paraId="218A62AA" w14:textId="77777777" w:rsidR="004919C6" w:rsidRPr="00EC2317" w:rsidRDefault="004919C6" w:rsidP="00602E80">
            <w:pPr>
              <w:rPr>
                <w:b/>
                <w:lang w:val="en-GB"/>
              </w:rPr>
            </w:pPr>
            <w:r w:rsidRPr="00EC2317">
              <w:rPr>
                <w:b/>
                <w:lang w:val="en-GB"/>
              </w:rPr>
              <w:t>Description:</w:t>
            </w:r>
          </w:p>
        </w:tc>
        <w:tc>
          <w:tcPr>
            <w:tcW w:w="8571" w:type="dxa"/>
          </w:tcPr>
          <w:p w14:paraId="54F7E20F" w14:textId="08BC6C05" w:rsidR="004919C6" w:rsidRPr="00EC2317" w:rsidRDefault="004919C6" w:rsidP="004919C6">
            <w:pPr>
              <w:rPr>
                <w:lang w:val="en-GB"/>
              </w:rPr>
            </w:pPr>
            <w:r w:rsidRPr="00EC2317">
              <w:rPr>
                <w:lang w:val="en-GB"/>
              </w:rPr>
              <w:t>The small molecule’s modifications</w:t>
            </w:r>
            <w:r>
              <w:rPr>
                <w:lang w:val="en-GB"/>
              </w:rPr>
              <w:t xml:space="preserve"> or derivatives</w:t>
            </w:r>
            <w:r w:rsidRPr="00EC2317">
              <w:rPr>
                <w:lang w:val="en-GB"/>
              </w:rPr>
              <w:t xml:space="preserve">. </w:t>
            </w:r>
            <w:commentRangeStart w:id="185"/>
            <w:r w:rsidRPr="004919C6">
              <w:rPr>
                <w:highlight w:val="yellow"/>
                <w:lang w:val="en-GB"/>
              </w:rPr>
              <w:t>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commentRangeEnd w:id="185"/>
            <w:r>
              <w:rPr>
                <w:rStyle w:val="CommentReference"/>
              </w:rPr>
              <w:commentReference w:id="185"/>
            </w:r>
          </w:p>
        </w:tc>
      </w:tr>
      <w:tr w:rsidR="004919C6" w14:paraId="1A3448CA" w14:textId="77777777" w:rsidTr="00602E80">
        <w:tc>
          <w:tcPr>
            <w:tcW w:w="1617" w:type="dxa"/>
            <w:vAlign w:val="center"/>
          </w:tcPr>
          <w:p w14:paraId="02B35BD8" w14:textId="77777777" w:rsidR="004919C6" w:rsidRPr="00EC2317" w:rsidRDefault="004919C6" w:rsidP="00602E80">
            <w:pPr>
              <w:rPr>
                <w:b/>
                <w:lang w:val="en-GB"/>
              </w:rPr>
            </w:pPr>
            <w:r w:rsidRPr="00EC2317">
              <w:rPr>
                <w:b/>
                <w:lang w:val="en-GB"/>
              </w:rPr>
              <w:t>Type:</w:t>
            </w:r>
          </w:p>
        </w:tc>
        <w:tc>
          <w:tcPr>
            <w:tcW w:w="8571" w:type="dxa"/>
          </w:tcPr>
          <w:p w14:paraId="35D7285D" w14:textId="412F906D" w:rsidR="004919C6" w:rsidRPr="00EC2317" w:rsidRDefault="008546FF" w:rsidP="00602E80">
            <w:pPr>
              <w:rPr>
                <w:lang w:val="en-GB"/>
              </w:rPr>
            </w:pPr>
            <w:r>
              <w:rPr>
                <w:lang w:val="en-GB"/>
              </w:rPr>
              <w:t>Param</w:t>
            </w:r>
          </w:p>
        </w:tc>
      </w:tr>
      <w:tr w:rsidR="004919C6" w14:paraId="74184688" w14:textId="77777777" w:rsidTr="00602E80">
        <w:tc>
          <w:tcPr>
            <w:tcW w:w="1617" w:type="dxa"/>
            <w:vAlign w:val="center"/>
          </w:tcPr>
          <w:p w14:paraId="73C7E14E" w14:textId="5A1530B9" w:rsidR="004919C6" w:rsidRPr="00EC2317" w:rsidRDefault="004919C6" w:rsidP="004919C6">
            <w:pPr>
              <w:rPr>
                <w:b/>
                <w:lang w:val="en-GB"/>
              </w:rPr>
            </w:pPr>
            <w:r>
              <w:rPr>
                <w:b/>
                <w:lang w:val="en-GB"/>
              </w:rPr>
              <w:t>Is Nullable:</w:t>
            </w:r>
          </w:p>
        </w:tc>
        <w:tc>
          <w:tcPr>
            <w:tcW w:w="8571" w:type="dxa"/>
          </w:tcPr>
          <w:p w14:paraId="561B65AB" w14:textId="4EC608DE" w:rsidR="004919C6" w:rsidRPr="004919C6" w:rsidRDefault="004919C6" w:rsidP="004919C6">
            <w:pPr>
              <w:pStyle w:val="Code"/>
              <w:rPr>
                <w:rFonts w:cs="Courier New"/>
                <w:highlight w:val="yellow"/>
              </w:rPr>
            </w:pPr>
            <w:r>
              <w:rPr>
                <w:rFonts w:ascii="Arial" w:hAnsi="Arial" w:cs="Arial"/>
                <w:b/>
                <w:sz w:val="24"/>
                <w:szCs w:val="24"/>
              </w:rPr>
              <w:t>TRUE</w:t>
            </w:r>
          </w:p>
        </w:tc>
      </w:tr>
      <w:tr w:rsidR="004919C6" w14:paraId="612265F8" w14:textId="77777777" w:rsidTr="00602E80">
        <w:tc>
          <w:tcPr>
            <w:tcW w:w="1617" w:type="dxa"/>
            <w:vAlign w:val="center"/>
          </w:tcPr>
          <w:p w14:paraId="72F99D50" w14:textId="77777777" w:rsidR="004919C6" w:rsidRPr="00EC2317" w:rsidRDefault="004919C6" w:rsidP="004919C6">
            <w:pPr>
              <w:rPr>
                <w:b/>
                <w:lang w:val="en-GB"/>
              </w:rPr>
            </w:pPr>
            <w:r w:rsidRPr="00EC2317">
              <w:rPr>
                <w:b/>
                <w:lang w:val="en-GB"/>
              </w:rPr>
              <w:t>Example:</w:t>
            </w:r>
          </w:p>
        </w:tc>
        <w:tc>
          <w:tcPr>
            <w:tcW w:w="8571" w:type="dxa"/>
          </w:tcPr>
          <w:p w14:paraId="6D14EF7C" w14:textId="77777777" w:rsidR="004919C6" w:rsidRPr="004919C6" w:rsidRDefault="004919C6" w:rsidP="004919C6">
            <w:pPr>
              <w:pStyle w:val="Code"/>
              <w:rPr>
                <w:rFonts w:cs="Courier New"/>
                <w:highlight w:val="yellow"/>
              </w:rPr>
            </w:pPr>
            <w:r w:rsidRPr="004919C6">
              <w:rPr>
                <w:rFonts w:cs="Courier New"/>
                <w:highlight w:val="yellow"/>
              </w:rPr>
              <w:t>COM  example where an ammonium loss is found and the position is not</w:t>
            </w:r>
            <w:r w:rsidRPr="004919C6">
              <w:rPr>
                <w:rFonts w:cs="Courier New"/>
                <w:highlight w:val="yellow"/>
              </w:rPr>
              <w:br/>
              <w:t>COM  applicable in the given small molecule</w:t>
            </w:r>
            <w:r w:rsidRPr="004919C6">
              <w:rPr>
                <w:rFonts w:cs="Courier New"/>
                <w:highlight w:val="yellow"/>
              </w:rPr>
              <w:br/>
            </w:r>
            <w:r w:rsidRPr="004919C6">
              <w:rPr>
                <w:rFonts w:cs="Courier New"/>
                <w:highlight w:val="yellow"/>
              </w:rPr>
              <w:lastRenderedPageBreak/>
              <w:br/>
              <w:t>SMH  identifier    …  modifications   …</w:t>
            </w:r>
            <w:r w:rsidRPr="004919C6">
              <w:rPr>
                <w:rFonts w:cs="Courier New"/>
                <w:highlight w:val="yellow"/>
              </w:rPr>
              <w:br/>
              <w:t>SML  CID:00027395  …  CHEMMOD:-NH4    …</w:t>
            </w:r>
          </w:p>
          <w:p w14:paraId="573457C4" w14:textId="77777777" w:rsidR="004919C6" w:rsidRPr="004919C6" w:rsidRDefault="004919C6" w:rsidP="004919C6">
            <w:pPr>
              <w:pStyle w:val="Code"/>
              <w:rPr>
                <w:rFonts w:cs="Courier New"/>
                <w:highlight w:val="yellow"/>
              </w:rPr>
            </w:pPr>
          </w:p>
          <w:p w14:paraId="0E17CD74" w14:textId="77777777" w:rsidR="004919C6" w:rsidRPr="004919C6" w:rsidRDefault="004919C6" w:rsidP="004919C6">
            <w:pPr>
              <w:pStyle w:val="Code"/>
              <w:rPr>
                <w:rFonts w:cs="Courier New"/>
                <w:highlight w:val="yellow"/>
              </w:rPr>
            </w:pPr>
            <w:r w:rsidRPr="004919C6">
              <w:rPr>
                <w:rFonts w:cs="Courier New"/>
                <w:highlight w:val="yellow"/>
              </w:rPr>
              <w:t xml:space="preserve">COM  reporting adducts: sodiated glycine </w:t>
            </w:r>
          </w:p>
          <w:p w14:paraId="4231870C" w14:textId="77777777" w:rsidR="004919C6" w:rsidRPr="004919C6" w:rsidRDefault="004919C6" w:rsidP="004919C6">
            <w:pPr>
              <w:pStyle w:val="Code"/>
              <w:rPr>
                <w:rFonts w:cs="Courier New"/>
                <w:highlight w:val="yellow"/>
              </w:rPr>
            </w:pPr>
            <w:r w:rsidRPr="004919C6">
              <w:rPr>
                <w:highlight w:val="yellow"/>
              </w:rPr>
              <w:t>SMH  …  formula  …  charge  …  modifications</w:t>
            </w:r>
          </w:p>
          <w:p w14:paraId="0116C223" w14:textId="21B53203" w:rsidR="004919C6" w:rsidRPr="00E92C27" w:rsidRDefault="003A6D81" w:rsidP="004919C6">
            <w:pPr>
              <w:pStyle w:val="Code"/>
              <w:rPr>
                <w:rFonts w:cs="Courier New"/>
              </w:rPr>
            </w:pPr>
            <w:r>
              <w:rPr>
                <w:rFonts w:cs="Courier New"/>
                <w:highlight w:val="yellow"/>
              </w:rPr>
              <w:t>SMF</w:t>
            </w:r>
            <w:r w:rsidR="004919C6" w:rsidRPr="004919C6">
              <w:rPr>
                <w:rFonts w:cs="Courier New"/>
                <w:highlight w:val="yellow"/>
              </w:rPr>
              <w:t xml:space="preserve">  …  C2H5NO2  …       1  …  CHEMMOD:+Na-H</w:t>
            </w:r>
          </w:p>
        </w:tc>
      </w:tr>
    </w:tbl>
    <w:p w14:paraId="62D805ED" w14:textId="54965DBB" w:rsidR="004919C6" w:rsidRDefault="004919C6" w:rsidP="004919C6">
      <w:pPr>
        <w:pStyle w:val="Heading3"/>
        <w:rPr>
          <w:lang w:val="en-GB"/>
        </w:rPr>
      </w:pPr>
      <w:r>
        <w:rPr>
          <w:lang w:val="en-GB"/>
        </w:rPr>
        <w:lastRenderedPageBreak/>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033D55AD" w:rsidR="004919C6" w:rsidRPr="004919C6" w:rsidRDefault="004919C6" w:rsidP="008546FF">
            <w:pPr>
              <w:rPr>
                <w:lang w:val="en-GB"/>
              </w:rPr>
            </w:pPr>
            <w:r w:rsidRPr="004919C6">
              <w:rPr>
                <w:lang w:val="en-GB"/>
              </w:rPr>
              <w:t xml:space="preserve">The </w:t>
            </w:r>
            <w:r>
              <w:rPr>
                <w:lang w:val="en-GB"/>
              </w:rPr>
              <w:t xml:space="preserve">assumed adduct classification of this molecule, following the </w:t>
            </w:r>
            <w:commentRangeStart w:id="186"/>
            <w:r w:rsidRPr="008546FF">
              <w:rPr>
                <w:highlight w:val="yellow"/>
                <w:lang w:val="en-GB"/>
              </w:rPr>
              <w:t>XX nomenclature system</w:t>
            </w:r>
            <w:commentRangeEnd w:id="186"/>
            <w:r w:rsidR="00907A4F">
              <w:rPr>
                <w:rStyle w:val="CommentReference"/>
              </w:rPr>
              <w:commentReference w:id="186"/>
            </w:r>
            <w:r>
              <w:rPr>
                <w:lang w:val="en-GB"/>
              </w:rPr>
              <w:t xml:space="preserve">. If the adduct classification is ambiguous with regards to identification evidence it </w:t>
            </w:r>
            <w:r w:rsidR="008546FF">
              <w:rPr>
                <w:lang w:val="en-GB"/>
              </w:rPr>
              <w:t>SHOULD</w:t>
            </w:r>
            <w:r>
              <w:rPr>
                <w:lang w:val="en-GB"/>
              </w:rPr>
              <w:t xml:space="preserve"> be null.</w:t>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t>Type:</w:t>
            </w:r>
          </w:p>
        </w:tc>
        <w:tc>
          <w:tcPr>
            <w:tcW w:w="8571" w:type="dxa"/>
          </w:tcPr>
          <w:p w14:paraId="3D62BC7D" w14:textId="4CD69510" w:rsidR="004919C6" w:rsidRPr="004919C6" w:rsidRDefault="004919C6" w:rsidP="00602E80">
            <w:pPr>
              <w:rPr>
                <w:lang w:val="en-GB"/>
              </w:rPr>
            </w:pPr>
            <w:r>
              <w:rPr>
                <w:lang w:val="en-GB"/>
              </w:rPr>
              <w:t>String</w:t>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496A87EA" w:rsidR="00B37131" w:rsidRPr="004919C6" w:rsidRDefault="00B37131" w:rsidP="00646107">
            <w:pPr>
              <w:rPr>
                <w:lang w:val="en-GB"/>
              </w:rPr>
            </w:pPr>
            <w:r w:rsidRPr="004919C6">
              <w:rPr>
                <w:lang w:val="en-GB"/>
              </w:rPr>
              <w:t xml:space="preserve">The </w:t>
            </w:r>
            <w:r w:rsidR="00646107">
              <w:rPr>
                <w:lang w:val="en-GB"/>
              </w:rPr>
              <w:t>measured ma</w:t>
            </w:r>
            <w:r w:rsidR="005B5062">
              <w:rPr>
                <w:lang w:val="en-GB"/>
              </w:rPr>
              <w:t xml:space="preserve">ss/charge value for the feature, by default assumed to be the mean across assays. </w:t>
            </w:r>
            <w:r w:rsidR="005B5062" w:rsidRPr="005B5062">
              <w:rPr>
                <w:highlight w:val="yellow"/>
                <w:lang w:val="en-GB"/>
              </w:rPr>
              <w:t>CV term in metadata if we exporter wishes to do something different</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13989EF9" w:rsidR="00B37131" w:rsidRPr="00EC2317" w:rsidRDefault="00423D44" w:rsidP="00C46085">
            <w:pPr>
              <w:rPr>
                <w:lang w:val="en-GB"/>
              </w:rPr>
            </w:pPr>
            <w:r>
              <w:rPr>
                <w:lang w:val="en-GB"/>
              </w:rPr>
              <w:t xml:space="preserve">The </w:t>
            </w:r>
            <w:commentRangeStart w:id="187"/>
            <w:r>
              <w:rPr>
                <w:lang w:val="en-GB"/>
              </w:rPr>
              <w:t xml:space="preserve">apex of the feature </w:t>
            </w:r>
            <w:commentRangeEnd w:id="187"/>
            <w:r>
              <w:rPr>
                <w:rStyle w:val="CommentReference"/>
              </w:rPr>
              <w:commentReference w:id="187"/>
            </w:r>
            <w:r>
              <w:rPr>
                <w:lang w:val="en-GB"/>
              </w:rPr>
              <w:t>on the retention time axis</w:t>
            </w:r>
            <w:r w:rsidR="001027BA">
              <w:rPr>
                <w:lang w:val="en-GB"/>
              </w:rPr>
              <w:t xml:space="preserve">, </w:t>
            </w:r>
            <w:r w:rsidR="00970721">
              <w:rPr>
                <w:lang w:val="en-GB"/>
              </w:rPr>
              <w:t xml:space="preserve">in a </w:t>
            </w:r>
            <w:commentRangeStart w:id="188"/>
            <w:r w:rsidR="00970721">
              <w:rPr>
                <w:lang w:val="en-GB"/>
              </w:rPr>
              <w:t>Master or aggregate MS run</w:t>
            </w:r>
            <w:commentRangeEnd w:id="188"/>
            <w:r w:rsidR="00934700">
              <w:rPr>
                <w:rStyle w:val="CommentReference"/>
              </w:rPr>
              <w:commentReference w:id="188"/>
            </w:r>
            <w:r w:rsidR="00970721">
              <w:rPr>
                <w:lang w:val="en-GB"/>
              </w:rPr>
              <w:t>.</w:t>
            </w:r>
            <w:r>
              <w:rPr>
                <w:lang w:val="en-GB"/>
              </w:rPr>
              <w:t xml:space="preserve"> </w:t>
            </w:r>
            <w:r w:rsidR="001027BA">
              <w:rPr>
                <w:lang w:val="en-GB"/>
              </w:rPr>
              <w:t>Retention time MUST be reported in seconds</w:t>
            </w:r>
            <w:r w:rsidR="00C46085">
              <w:rPr>
                <w:lang w:val="en-GB"/>
              </w:rPr>
              <w:t xml:space="preserve">, except where </w:t>
            </w:r>
            <w:r w:rsidR="001027BA">
              <w:rPr>
                <w:lang w:val="en-GB"/>
              </w:rPr>
              <w:t xml:space="preserve">units </w:t>
            </w:r>
            <w:r w:rsidR="00C46085">
              <w:rPr>
                <w:lang w:val="en-GB"/>
              </w:rPr>
              <w:t>are</w:t>
            </w:r>
            <w:r w:rsidR="001027BA">
              <w:rPr>
                <w:lang w:val="en-GB"/>
              </w:rPr>
              <w:t xml:space="preserve"> reported in the Metadata Section (“</w:t>
            </w:r>
            <w:r w:rsidR="001027BA" w:rsidRPr="001027BA">
              <w:rPr>
                <w:highlight w:val="yellow"/>
                <w:lang w:val="en-GB"/>
              </w:rPr>
              <w:t>XXXX</w:t>
            </w:r>
            <w:r w:rsidR="001027BA">
              <w:rPr>
                <w:lang w:val="en-GB"/>
              </w:rPr>
              <w:t>”).</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w:t>
            </w:r>
            <w:r w:rsidR="00BD7EE5">
              <w:rPr>
                <w:lang w:val="en-GB"/>
              </w:rPr>
              <w:t>techniques</w:t>
            </w:r>
            <w:r w:rsidR="005319E7">
              <w:rPr>
                <w:lang w:val="en-GB"/>
              </w:rPr>
              <w:t xml:space="preserve"> where a retention time value is absent or unknown.</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commentRangeStart w:id="189"/>
      <w:r>
        <w:rPr>
          <w:lang w:val="en-GB"/>
        </w:rPr>
        <w:t>retention_time_start</w:t>
      </w:r>
      <w:commentRangeEnd w:id="189"/>
      <w:r w:rsidR="00C7182C">
        <w:rPr>
          <w:rStyle w:val="CommentReference"/>
          <w:rFonts w:ascii="Arial" w:hAnsi="Arial"/>
          <w:b w:val="0"/>
          <w:bCs w:val="0"/>
        </w:rPr>
        <w:commentReference w:id="18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1A23F75F" w:rsidR="00B37131" w:rsidRPr="00EC2317" w:rsidRDefault="00801534" w:rsidP="00602E80">
            <w:pPr>
              <w:rPr>
                <w:lang w:val="en-GB"/>
              </w:rPr>
            </w:pPr>
            <w:r>
              <w:rPr>
                <w:lang w:val="en-GB"/>
              </w:rPr>
              <w:t>The start time of the feature on the retention time axis, in a Master or aggregate MS run. Retention time MUST be reported in seconds. Otherwise, units MUST be reported in the Metadata Section (“</w:t>
            </w:r>
            <w:r w:rsidRPr="001027BA">
              <w:rPr>
                <w:highlight w:val="yellow"/>
                <w:lang w:val="en-GB"/>
              </w:rPr>
              <w:t>XXXX</w:t>
            </w:r>
            <w:r>
              <w:rPr>
                <w:lang w:val="en-GB"/>
              </w:rPr>
              <w:t>”).</w:t>
            </w:r>
            <w:r w:rsidR="005B5062">
              <w:rPr>
                <w:lang w:val="en-GB"/>
              </w:rPr>
              <w:t xml:space="preserve"> </w:t>
            </w:r>
            <w:r w:rsidR="005B5062">
              <w:rPr>
                <w:lang w:val="en-GB"/>
              </w:rPr>
              <w:t xml:space="preserve">Retention time </w:t>
            </w:r>
            <w:r w:rsidR="005B5062">
              <w:rPr>
                <w:lang w:val="en-GB"/>
              </w:rPr>
              <w:t xml:space="preserve">start and end </w:t>
            </w:r>
            <w:r w:rsidR="005B5062">
              <w:rPr>
                <w:lang w:val="en-GB"/>
              </w:rPr>
              <w:t>SHOULD only be null in the case of direct infusion MS or other techniques where a retention time value is absent or unknown.</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21F2F7A2"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Otherwise, units MUST be reported in the Metadata Section (“</w:t>
            </w:r>
            <w:r w:rsidRPr="001027BA">
              <w:rPr>
                <w:highlight w:val="yellow"/>
                <w:lang w:val="en-GB"/>
              </w:rPr>
              <w:t>XXXX</w:t>
            </w:r>
            <w:r>
              <w:rPr>
                <w:lang w:val="en-GB"/>
              </w:rPr>
              <w:t>”).</w:t>
            </w:r>
            <w:r w:rsidR="005B5062">
              <w:rPr>
                <w:lang w:val="en-GB"/>
              </w:rPr>
              <w:t xml:space="preserve"> </w:t>
            </w:r>
            <w:r w:rsidR="005B5062">
              <w:rPr>
                <w:lang w:val="en-GB"/>
              </w:rPr>
              <w:t xml:space="preserve">Retention time start and end SHOULD only be null in the case of direct infusion MS or other </w:t>
            </w:r>
            <w:r w:rsidR="005B5062">
              <w:rPr>
                <w:lang w:val="en-GB"/>
              </w:rPr>
              <w:lastRenderedPageBreak/>
              <w:t>techniques where a retention time value is absent or unknown.</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lastRenderedPageBreak/>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63C598EE" w:rsidR="00B37131" w:rsidRDefault="008C7C92" w:rsidP="00B37131">
      <w:pPr>
        <w:pStyle w:val="Heading3"/>
        <w:rPr>
          <w:lang w:val="en-GB"/>
        </w:rPr>
      </w:pPr>
      <w:r>
        <w:rPr>
          <w:lang w:val="en-GB"/>
        </w:rPr>
        <w:t>smf</w:t>
      </w:r>
      <w:r w:rsidR="00B37131" w:rsidRPr="004218F0">
        <w:rPr>
          <w:lang w:val="en-GB"/>
        </w:rPr>
        <w:t>_abundance_</w:t>
      </w:r>
      <w:r w:rsidR="00B37131">
        <w:rPr>
          <w:lang w:val="en-GB"/>
        </w:rPr>
        <w:t>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 xml:space="preserve">assay described in the metadata section MUST be reported. </w:t>
            </w:r>
            <w:commentRangeStart w:id="190"/>
            <w:r>
              <w:rPr>
                <w:lang w:val="en-GB"/>
              </w:rPr>
              <w:t>Null or zero values may be reported as appropriate</w:t>
            </w:r>
            <w:r w:rsidRPr="00EC2317">
              <w:rPr>
                <w:lang w:val="en-GB"/>
              </w:rPr>
              <w:t xml:space="preserve">. </w:t>
            </w:r>
            <w:commentRangeEnd w:id="190"/>
            <w:r w:rsidR="005B5062">
              <w:rPr>
                <w:rStyle w:val="CommentReference"/>
              </w:rPr>
              <w:commentReference w:id="190"/>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t>Example:</w:t>
            </w:r>
          </w:p>
        </w:tc>
        <w:tc>
          <w:tcPr>
            <w:tcW w:w="8571" w:type="dxa"/>
          </w:tcPr>
          <w:p w14:paraId="56F3FFA8" w14:textId="5CF895F9"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8C7C92">
              <w:rPr>
                <w:rFonts w:cs="Courier New"/>
              </w:rPr>
              <w:t>smf</w:t>
            </w:r>
            <w:r w:rsidRPr="00E92C27">
              <w:rPr>
                <w:rFonts w:cs="Courier New"/>
              </w:rPr>
              <w:t>_abundance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Pr="00E92C27">
              <w:rPr>
                <w:rFonts w:cs="Courier New"/>
              </w:rPr>
              <w:t>…  0.3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4B66CC26" w:rsidR="000573E4" w:rsidRPr="00F6528A" w:rsidRDefault="000573E4" w:rsidP="00602E80">
      <w:pPr>
        <w:pStyle w:val="ListParagraph"/>
        <w:numPr>
          <w:ilvl w:val="0"/>
          <w:numId w:val="55"/>
        </w:numPr>
        <w:rPr>
          <w:b/>
          <w:lang w:val="en-GB"/>
        </w:rPr>
      </w:pPr>
      <w:r>
        <w:rPr>
          <w:lang w:val="en-GB"/>
        </w:rPr>
        <w:t>Predicted retention time</w:t>
      </w:r>
    </w:p>
    <w:p w14:paraId="76F0D5CD" w14:textId="77777777" w:rsidR="00F6528A" w:rsidRDefault="00F6528A">
      <w:pPr>
        <w:rPr>
          <w:b/>
          <w:lang w:val="en-GB"/>
        </w:rPr>
      </w:pPr>
    </w:p>
    <w:p w14:paraId="10472225" w14:textId="77777777" w:rsidR="00F6528A" w:rsidRDefault="00F6528A">
      <w:pPr>
        <w:rPr>
          <w:b/>
          <w:lang w:val="en-GB"/>
        </w:rPr>
      </w:pPr>
    </w:p>
    <w:p w14:paraId="3CB3587C" w14:textId="77777777" w:rsidR="00F6528A" w:rsidRDefault="00F6528A">
      <w:pPr>
        <w:rPr>
          <w:b/>
          <w:lang w:val="en-GB"/>
        </w:rPr>
      </w:pPr>
    </w:p>
    <w:p w14:paraId="28E8563C" w14:textId="4BB36841" w:rsidR="00397059" w:rsidRDefault="00397059">
      <w:pPr>
        <w:rPr>
          <w:lang w:val="en-GB"/>
        </w:rPr>
      </w:pPr>
      <w:r>
        <w:rPr>
          <w:lang w:val="en-GB"/>
        </w:rPr>
        <w:br w:type="page"/>
      </w:r>
    </w:p>
    <w:p w14:paraId="53D080E4" w14:textId="00ED84A2" w:rsidR="00397059" w:rsidRDefault="00397059">
      <w:pPr>
        <w:rPr>
          <w:lang w:val="en-GB"/>
        </w:rPr>
      </w:pPr>
      <w:r>
        <w:rPr>
          <w:lang w:val="en-GB"/>
        </w:rPr>
        <w:lastRenderedPageBreak/>
        <w:br w:type="page"/>
      </w:r>
    </w:p>
    <w:p w14:paraId="3305F5E5" w14:textId="06B73121" w:rsidR="00397059" w:rsidRDefault="00397059">
      <w:pPr>
        <w:rPr>
          <w:lang w:val="en-GB"/>
        </w:rPr>
      </w:pPr>
      <w:r>
        <w:rPr>
          <w:lang w:val="en-GB"/>
        </w:rPr>
        <w:lastRenderedPageBreak/>
        <w:br w:type="page"/>
      </w:r>
    </w:p>
    <w:p w14:paraId="3CE48349" w14:textId="258D63DF" w:rsidR="00397059" w:rsidRDefault="00397059">
      <w:pPr>
        <w:rPr>
          <w:lang w:val="en-GB"/>
        </w:rPr>
      </w:pPr>
      <w:r>
        <w:rPr>
          <w:lang w:val="en-GB"/>
        </w:rPr>
        <w:lastRenderedPageBreak/>
        <w:br w:type="page"/>
      </w:r>
    </w:p>
    <w:p w14:paraId="3C3D23CD" w14:textId="10933562" w:rsidR="00397059" w:rsidRDefault="00397059">
      <w:pPr>
        <w:rPr>
          <w:lang w:val="en-GB"/>
        </w:rPr>
      </w:pPr>
      <w:r>
        <w:rPr>
          <w:lang w:val="en-GB"/>
        </w:rPr>
        <w:lastRenderedPageBreak/>
        <w:br w:type="page"/>
      </w:r>
    </w:p>
    <w:p w14:paraId="7A73B622" w14:textId="441F25C5" w:rsidR="00397059" w:rsidRDefault="00397059">
      <w:pPr>
        <w:rPr>
          <w:lang w:val="en-GB"/>
        </w:rPr>
      </w:pPr>
      <w:r>
        <w:rPr>
          <w:lang w:val="en-GB"/>
        </w:rPr>
        <w:lastRenderedPageBreak/>
        <w:br w:type="page"/>
      </w:r>
    </w:p>
    <w:p w14:paraId="79F8D44C" w14:textId="59F570BA" w:rsidR="00397059" w:rsidRDefault="00397059">
      <w:pPr>
        <w:rPr>
          <w:lang w:val="en-GB"/>
        </w:rPr>
      </w:pPr>
      <w:r>
        <w:rPr>
          <w:lang w:val="en-GB"/>
        </w:rPr>
        <w:lastRenderedPageBreak/>
        <w:br w:type="page"/>
      </w:r>
    </w:p>
    <w:p w14:paraId="37F278FF" w14:textId="6C1897EA" w:rsidR="00397059" w:rsidRDefault="00397059">
      <w:pPr>
        <w:rPr>
          <w:lang w:val="en-GB"/>
        </w:rPr>
      </w:pPr>
      <w:r>
        <w:rPr>
          <w:lang w:val="en-GB"/>
        </w:rPr>
        <w:lastRenderedPageBreak/>
        <w:br w:type="page"/>
      </w:r>
    </w:p>
    <w:p w14:paraId="0688DE94" w14:textId="77777777" w:rsidR="00397059" w:rsidRDefault="00397059" w:rsidP="00397059">
      <w:pPr>
        <w:rPr>
          <w:lang w:val="en-GB"/>
        </w:rPr>
      </w:pPr>
    </w:p>
    <w:p w14:paraId="45E851D1" w14:textId="70565CB6" w:rsidR="003A6D81" w:rsidRDefault="003A6D81" w:rsidP="003A6D81">
      <w:pPr>
        <w:pStyle w:val="Heading2"/>
        <w:rPr>
          <w:lang w:val="en-GB"/>
        </w:rPr>
      </w:pPr>
      <w:r>
        <w:rPr>
          <w:lang w:val="en-GB"/>
        </w:rPr>
        <w:t>Small Molecule Evidence (SME) Section</w:t>
      </w:r>
    </w:p>
    <w:p w14:paraId="7C97A5F3" w14:textId="60A442B3" w:rsidR="003A6D81" w:rsidRDefault="003A6D81" w:rsidP="003A6D81">
      <w:pPr>
        <w:pStyle w:val="nobreak"/>
        <w:rPr>
          <w:lang w:val="en-GB"/>
        </w:rPr>
      </w:pPr>
      <w:r>
        <w:rPr>
          <w:lang w:val="en-GB"/>
        </w:rPr>
        <w:t xml:space="preserve">The small molecule evidence section is table-based, representing evidence for identifications of small molecules/features.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5B41DC3E" w:rsidR="003A6D81" w:rsidRPr="00EC2317" w:rsidRDefault="003A6D81" w:rsidP="00BD7EE5">
            <w:pPr>
              <w:rPr>
                <w:lang w:val="en-GB"/>
              </w:rPr>
            </w:pPr>
            <w:r>
              <w:rPr>
                <w:lang w:val="en-GB"/>
              </w:rPr>
              <w:t xml:space="preserve">A within file unique identifier for the small molecule </w:t>
            </w:r>
            <w:r w:rsidR="00BD7EE5">
              <w:rPr>
                <w:lang w:val="en-GB"/>
              </w:rPr>
              <w:t>evidence.</w:t>
            </w:r>
            <w:r>
              <w:rPr>
                <w:lang w:val="en-GB"/>
              </w:rPr>
              <w:t xml:space="preserv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7777777" w:rsidR="003A6D81" w:rsidRPr="00EC2317" w:rsidRDefault="003A6D81" w:rsidP="00602E80">
            <w:pPr>
              <w:rPr>
                <w:lang w:val="en-GB"/>
              </w:rPr>
            </w:pPr>
            <w:r>
              <w:rPr>
                <w:lang w:val="en-GB"/>
              </w:rPr>
              <w:t>Integer</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3938B057" w14:textId="77777777" w:rsidR="001D4C16" w:rsidRDefault="001D4C16" w:rsidP="001D4C16">
      <w:pPr>
        <w:pStyle w:val="Heading3"/>
        <w:rPr>
          <w:lang w:val="en-GB"/>
        </w:rPr>
      </w:pPr>
      <w:r>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65CAB9A5"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677950">
              <w:rPr>
                <w:lang w:val="en-GB"/>
              </w:rPr>
              <w:t xml:space="preserve">. </w:t>
            </w:r>
            <w:r w:rsidR="00677950" w:rsidRPr="0085523B">
              <w:rPr>
                <w:highlight w:val="yellow"/>
                <w:lang w:val="en-GB"/>
              </w:rPr>
              <w:t>ADD REFERENCE TO METADATA FOR PREFIX SYSTEM</w:t>
            </w:r>
          </w:p>
          <w:p w14:paraId="1E20FCD6" w14:textId="5490A447" w:rsidR="001D4C16" w:rsidRPr="00EC2317" w:rsidRDefault="0025519A" w:rsidP="0025519A">
            <w:pPr>
              <w:rPr>
                <w:lang w:val="en-GB"/>
              </w:rPr>
            </w:pPr>
            <w:r>
              <w:rPr>
                <w:lang w:val="en-GB"/>
              </w:rPr>
              <w:t>This could include additionally a chemical class or an identifier to a spectral library entity, even if its actual identity is unknown.</w:t>
            </w: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510EEA51" w:rsidR="001D4C16" w:rsidRDefault="0085523B" w:rsidP="00602E80">
            <w:pPr>
              <w:rPr>
                <w:lang w:val="en-GB"/>
              </w:rPr>
            </w:pPr>
            <w:r>
              <w:rPr>
                <w:lang w:val="en-GB"/>
              </w:rPr>
              <w:t xml:space="preserve">The </w:t>
            </w:r>
            <w:r w:rsidR="001D4C16" w:rsidRPr="00EC2317">
              <w:rPr>
                <w:lang w:val="en-GB"/>
              </w:rPr>
              <w:t>chemical formula of the identified compound</w:t>
            </w:r>
            <w:r w:rsidR="001D4C16">
              <w:rPr>
                <w:lang w:val="en-GB"/>
              </w:rPr>
              <w:t xml:space="preserve"> – the number of values provided MUST match the number of values provided in identifier.</w:t>
            </w:r>
          </w:p>
          <w:p w14:paraId="38F76424" w14:textId="77777777" w:rsidR="001D4C16" w:rsidRPr="00EC2317" w:rsidRDefault="001D4C16" w:rsidP="00602E80">
            <w:pPr>
              <w:rPr>
                <w:lang w:val="en-GB"/>
              </w:rPr>
            </w:pPr>
          </w:p>
          <w:p w14:paraId="05C9976B" w14:textId="77777777" w:rsidR="001D4C16" w:rsidRPr="00EC2317" w:rsidRDefault="001D4C16" w:rsidP="00602E80">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21C28B49" w14:textId="77777777" w:rsidR="001D4C16" w:rsidRPr="00EC2317" w:rsidRDefault="001D4C16" w:rsidP="00602E80">
            <w:pPr>
              <w:rPr>
                <w:lang w:val="en-GB"/>
              </w:rPr>
            </w:pPr>
          </w:p>
          <w:p w14:paraId="5C9447B1" w14:textId="488814EB" w:rsidR="001D4C16" w:rsidRPr="00EC2317" w:rsidRDefault="001D4C16" w:rsidP="000E6CAA">
            <w:pPr>
              <w:rPr>
                <w:lang w:val="en-GB"/>
              </w:rPr>
            </w:pPr>
            <w:r w:rsidRPr="00EC2317">
              <w:rPr>
                <w:b/>
                <w:lang w:val="en-GB"/>
              </w:rPr>
              <w:t>Example:</w:t>
            </w:r>
            <w:r w:rsidRPr="00EC2317">
              <w:rPr>
                <w:lang w:val="en-GB"/>
              </w:rPr>
              <w:t xml:space="preserve"> N-acetylglucosamine would be encoded by the string “C8H15NO6”</w:t>
            </w: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lastRenderedPageBreak/>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4EFA0B04"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4061E6C7" w:rsidR="001D4C16" w:rsidRDefault="002007B5" w:rsidP="001D4C16">
      <w:pPr>
        <w:pStyle w:val="Heading3"/>
        <w:rPr>
          <w:lang w:val="en-GB"/>
        </w:rPr>
      </w:pPr>
      <w:r>
        <w:rPr>
          <w:lang w:val="en-GB"/>
        </w:rPr>
        <w:t>inch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EC099C6" w:rsidR="001D4C16" w:rsidRDefault="002007B5" w:rsidP="001640CB">
            <w:pPr>
              <w:jc w:val="both"/>
              <w:rPr>
                <w:lang w:val="en-GB"/>
              </w:rPr>
            </w:pPr>
            <w:r>
              <w:rPr>
                <w:lang w:val="en-GB"/>
              </w:rPr>
              <w:t>A</w:t>
            </w:r>
            <w:r w:rsidR="001D4C16">
              <w:rPr>
                <w:lang w:val="en-GB"/>
              </w:rPr>
              <w:t xml:space="preserve"> st</w:t>
            </w:r>
            <w:r w:rsidR="001D4C16" w:rsidRPr="00EC2317">
              <w:rPr>
                <w:lang w:val="en-GB"/>
              </w:rPr>
              <w:t>andard IUPAC International</w:t>
            </w:r>
            <w:r>
              <w:rPr>
                <w:lang w:val="en-GB"/>
              </w:rPr>
              <w:t xml:space="preserve"> Chemical Identifier (InChI) for</w:t>
            </w:r>
            <w:r w:rsidR="001D4C16" w:rsidRPr="00EC2317">
              <w:rPr>
                <w:lang w:val="en-GB"/>
              </w:rPr>
              <w:t xml:space="preserve"> the given substance.</w:t>
            </w:r>
            <w:r w:rsidR="001D4C16">
              <w:rPr>
                <w:lang w:val="en-GB"/>
              </w:rPr>
              <w:t xml:space="preserve"> </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25FB184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w:t>
            </w:r>
            <w:r w:rsidR="002007B5">
              <w:rPr>
                <w:rFonts w:cs="Courier New"/>
              </w:rPr>
              <w:t xml:space="preserve"> … chemical_formula  … inchi</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FB733E8" w:rsidR="001D4C16" w:rsidRDefault="0025519A" w:rsidP="001D4C16">
      <w:pPr>
        <w:pStyle w:val="Heading3"/>
        <w:rPr>
          <w:lang w:val="en-GB"/>
        </w:rPr>
      </w:pPr>
      <w:r>
        <w:rPr>
          <w:lang w:val="en-GB"/>
        </w:rPr>
        <w:t>c</w:t>
      </w:r>
      <w:r w:rsidR="00AA5BD2">
        <w:rPr>
          <w:lang w:val="en-GB"/>
        </w:rPr>
        <w:t>hemical_</w:t>
      </w:r>
      <w:r>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00AD1F2C" w:rsidR="001D4C16" w:rsidRPr="00EC2317" w:rsidRDefault="00FC02B2" w:rsidP="00AA5BD2">
            <w:pPr>
              <w:rPr>
                <w:lang w:val="en-GB"/>
              </w:rPr>
            </w:pPr>
            <w:r>
              <w:rPr>
                <w:lang w:val="en-GB"/>
              </w:rPr>
              <w:t>The</w:t>
            </w:r>
            <w:r w:rsidR="001D4C16" w:rsidRPr="00EC2317">
              <w:rPr>
                <w:lang w:val="en-GB"/>
              </w:rPr>
              <w:t xml:space="preserve"> small molecule’s </w:t>
            </w:r>
            <w:r w:rsidR="00AA5BD2">
              <w:rPr>
                <w:lang w:val="en-GB"/>
              </w:rPr>
              <w:t>chemical</w:t>
            </w:r>
            <w:r w:rsidR="009060A6">
              <w:rPr>
                <w:lang w:val="en-GB"/>
              </w:rPr>
              <w:t>/common</w:t>
            </w:r>
            <w:bookmarkStart w:id="191" w:name="_GoBack"/>
            <w:bookmarkEnd w:id="191"/>
            <w:r w:rsidR="00AA5BD2">
              <w:rPr>
                <w:lang w:val="en-GB"/>
              </w:rPr>
              <w:t xml:space="preserve"> name</w:t>
            </w:r>
            <w:r w:rsidR="001F6F5B">
              <w:rPr>
                <w:lang w:val="en-GB"/>
              </w:rPr>
              <w:t xml:space="preserve"> or general description if a chemical name is unavailabl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FA3E88A" w:rsidR="001D4C16" w:rsidRPr="00E92C27" w:rsidRDefault="00602E80" w:rsidP="00AA5BD2">
            <w:pPr>
              <w:pStyle w:val="Code"/>
              <w:rPr>
                <w:rFonts w:cs="Courier New"/>
              </w:rPr>
            </w:pPr>
            <w:r>
              <w:rPr>
                <w:rFonts w:cs="Courier New"/>
              </w:rPr>
              <w:t xml:space="preserve">SEH  SME_ID      </w:t>
            </w:r>
            <w:r w:rsidR="001D4C16" w:rsidRPr="00E92C27">
              <w:rPr>
                <w:rFonts w:cs="Courier New"/>
              </w:rPr>
              <w:t xml:space="preserve">… </w:t>
            </w:r>
            <w:r w:rsidR="00AA5BD2">
              <w:rPr>
                <w:rFonts w:cs="Courier New"/>
              </w:rPr>
              <w:t>chemical_name</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45E91D36" w14:textId="77777777" w:rsidR="003A6D81" w:rsidRDefault="003A6D81" w:rsidP="003A6D81">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77777777" w:rsidR="003A6D81" w:rsidRPr="00EC2317" w:rsidRDefault="003A6D81" w:rsidP="00602E80">
            <w:pPr>
              <w:rPr>
                <w:lang w:val="en-GB"/>
              </w:rPr>
            </w:pPr>
            <w:r w:rsidRPr="00EC2317">
              <w:rPr>
                <w:lang w:val="en-GB"/>
              </w:rPr>
              <w:t>The small molecule’s modifications</w:t>
            </w:r>
            <w:r>
              <w:rPr>
                <w:lang w:val="en-GB"/>
              </w:rPr>
              <w:t xml:space="preserve"> or derivatives</w:t>
            </w:r>
            <w:r w:rsidRPr="00EC2317">
              <w:rPr>
                <w:lang w:val="en-GB"/>
              </w:rPr>
              <w:t xml:space="preserve">. </w:t>
            </w:r>
            <w:commentRangeStart w:id="192"/>
            <w:r w:rsidRPr="004919C6">
              <w:rPr>
                <w:highlight w:val="yellow"/>
                <w:lang w:val="en-GB"/>
              </w:rPr>
              <w:t>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commentRangeEnd w:id="192"/>
            <w:r>
              <w:rPr>
                <w:rStyle w:val="CommentReference"/>
              </w:rPr>
              <w:commentReference w:id="192"/>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4C80C96B" w14:textId="77777777" w:rsidR="003A6D81" w:rsidRPr="004919C6" w:rsidRDefault="003A6D81" w:rsidP="00602E80">
            <w:pPr>
              <w:pStyle w:val="Code"/>
              <w:rPr>
                <w:rFonts w:cs="Courier New"/>
                <w:highlight w:val="yellow"/>
              </w:rPr>
            </w:pPr>
            <w:r w:rsidRPr="004919C6">
              <w:rPr>
                <w:rFonts w:cs="Courier New"/>
                <w:highlight w:val="yellow"/>
              </w:rPr>
              <w:t>COM  example where an ammonium loss is found and the position is not</w:t>
            </w:r>
            <w:r w:rsidRPr="004919C6">
              <w:rPr>
                <w:rFonts w:cs="Courier New"/>
                <w:highlight w:val="yellow"/>
              </w:rPr>
              <w:br/>
              <w:t>COM  applicable in the given small molecule</w:t>
            </w:r>
            <w:r w:rsidRPr="004919C6">
              <w:rPr>
                <w:rFonts w:cs="Courier New"/>
                <w:highlight w:val="yellow"/>
              </w:rPr>
              <w:br/>
            </w:r>
            <w:r w:rsidRPr="004919C6">
              <w:rPr>
                <w:rFonts w:cs="Courier New"/>
                <w:highlight w:val="yellow"/>
              </w:rPr>
              <w:br/>
              <w:t>SMH  identifier    …  modifications   …</w:t>
            </w:r>
            <w:r w:rsidRPr="004919C6">
              <w:rPr>
                <w:rFonts w:cs="Courier New"/>
                <w:highlight w:val="yellow"/>
              </w:rPr>
              <w:br/>
              <w:t>SML  CID:00027395  …  CHEMMOD:-NH4    …</w:t>
            </w:r>
          </w:p>
          <w:p w14:paraId="03BBF7C0" w14:textId="77777777" w:rsidR="003A6D81" w:rsidRPr="004919C6" w:rsidRDefault="003A6D81" w:rsidP="00602E80">
            <w:pPr>
              <w:pStyle w:val="Code"/>
              <w:rPr>
                <w:rFonts w:cs="Courier New"/>
                <w:highlight w:val="yellow"/>
              </w:rPr>
            </w:pPr>
          </w:p>
          <w:p w14:paraId="5D1C271D" w14:textId="77777777" w:rsidR="003A6D81" w:rsidRPr="004919C6" w:rsidRDefault="003A6D81" w:rsidP="00602E80">
            <w:pPr>
              <w:pStyle w:val="Code"/>
              <w:rPr>
                <w:rFonts w:cs="Courier New"/>
                <w:highlight w:val="yellow"/>
              </w:rPr>
            </w:pPr>
            <w:r w:rsidRPr="004919C6">
              <w:rPr>
                <w:rFonts w:cs="Courier New"/>
                <w:highlight w:val="yellow"/>
              </w:rPr>
              <w:t xml:space="preserve">COM  reporting adducts: sodiated glycine </w:t>
            </w:r>
          </w:p>
          <w:p w14:paraId="1C155D60" w14:textId="77777777" w:rsidR="003A6D81" w:rsidRPr="004919C6" w:rsidRDefault="003A6D81" w:rsidP="00602E80">
            <w:pPr>
              <w:pStyle w:val="Code"/>
              <w:rPr>
                <w:rFonts w:cs="Courier New"/>
                <w:highlight w:val="yellow"/>
              </w:rPr>
            </w:pPr>
            <w:r w:rsidRPr="004919C6">
              <w:rPr>
                <w:highlight w:val="yellow"/>
              </w:rPr>
              <w:t>SMH  …  formula  …  charge  …  modifications</w:t>
            </w:r>
          </w:p>
          <w:p w14:paraId="7AABFD8B" w14:textId="77777777" w:rsidR="003A6D81" w:rsidRPr="00E92C27" w:rsidRDefault="003A6D81" w:rsidP="00602E80">
            <w:pPr>
              <w:pStyle w:val="Code"/>
              <w:rPr>
                <w:rFonts w:cs="Courier New"/>
              </w:rPr>
            </w:pPr>
            <w:r w:rsidRPr="004919C6">
              <w:rPr>
                <w:rFonts w:cs="Courier New"/>
                <w:highlight w:val="yellow"/>
              </w:rPr>
              <w:t>SML  …  C2H5NO2  …       1  …  CHEMMOD:+Na-H</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1416FD13" w:rsidR="003A6D81" w:rsidRPr="004919C6" w:rsidRDefault="003A6D81" w:rsidP="006217B2">
            <w:pPr>
              <w:rPr>
                <w:lang w:val="en-GB"/>
              </w:rPr>
            </w:pPr>
            <w:r w:rsidRPr="004919C6">
              <w:rPr>
                <w:lang w:val="en-GB"/>
              </w:rPr>
              <w:t xml:space="preserve">The </w:t>
            </w:r>
            <w:r>
              <w:rPr>
                <w:lang w:val="en-GB"/>
              </w:rPr>
              <w:t xml:space="preserve">measured mass/charge value for the </w:t>
            </w:r>
            <w:r w:rsidR="006217B2">
              <w:rPr>
                <w:lang w:val="en-GB"/>
              </w:rPr>
              <w:t>small molecule</w:t>
            </w:r>
            <w:r>
              <w:rPr>
                <w:lang w:val="en-GB"/>
              </w:rPr>
              <w:t>.</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7CD45932" w14:textId="77777777" w:rsidR="00413986" w:rsidRDefault="00413986" w:rsidP="00413986">
      <w:pPr>
        <w:pStyle w:val="Heading3"/>
        <w:rPr>
          <w:lang w:val="en-GB"/>
        </w:rPr>
      </w:pPr>
      <w:commentRangeStart w:id="193"/>
      <w:r>
        <w:rPr>
          <w:lang w:val="en-GB"/>
        </w:rPr>
        <w:t>charge</w:t>
      </w:r>
      <w:commentRangeEnd w:id="193"/>
      <w:r>
        <w:rPr>
          <w:rStyle w:val="CommentReference"/>
          <w:rFonts w:ascii="Arial" w:hAnsi="Arial"/>
          <w:b w:val="0"/>
          <w:bCs w:val="0"/>
        </w:rPr>
        <w:commentReference w:id="19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13986" w:rsidRPr="00EB122D" w14:paraId="6BAB7EC9" w14:textId="77777777" w:rsidTr="00110053">
        <w:tc>
          <w:tcPr>
            <w:tcW w:w="1617" w:type="dxa"/>
            <w:vAlign w:val="center"/>
          </w:tcPr>
          <w:p w14:paraId="796ECCFF" w14:textId="77777777" w:rsidR="00413986" w:rsidRPr="00EC2317" w:rsidRDefault="00413986" w:rsidP="00110053">
            <w:pPr>
              <w:rPr>
                <w:b/>
                <w:lang w:val="en-GB"/>
              </w:rPr>
            </w:pPr>
            <w:r w:rsidRPr="00EC2317">
              <w:rPr>
                <w:b/>
                <w:lang w:val="en-GB"/>
              </w:rPr>
              <w:t>Description:</w:t>
            </w:r>
          </w:p>
        </w:tc>
        <w:tc>
          <w:tcPr>
            <w:tcW w:w="8571" w:type="dxa"/>
          </w:tcPr>
          <w:p w14:paraId="2ABB39F7" w14:textId="77777777" w:rsidR="00413986" w:rsidRPr="004919C6" w:rsidRDefault="00413986" w:rsidP="00110053">
            <w:pPr>
              <w:rPr>
                <w:lang w:val="en-GB"/>
              </w:rPr>
            </w:pPr>
            <w:r w:rsidRPr="004919C6">
              <w:rPr>
                <w:lang w:val="en-GB"/>
              </w:rPr>
              <w:t xml:space="preserve">The </w:t>
            </w:r>
            <w:r>
              <w:rPr>
                <w:lang w:val="en-GB"/>
              </w:rPr>
              <w:t>feature’s charge value</w:t>
            </w:r>
            <w:r w:rsidRPr="004919C6">
              <w:rPr>
                <w:lang w:val="en-GB"/>
              </w:rPr>
              <w:t>.</w:t>
            </w:r>
          </w:p>
        </w:tc>
      </w:tr>
      <w:tr w:rsidR="00413986" w14:paraId="3AB232AA" w14:textId="77777777" w:rsidTr="00110053">
        <w:tc>
          <w:tcPr>
            <w:tcW w:w="1617" w:type="dxa"/>
            <w:vAlign w:val="center"/>
          </w:tcPr>
          <w:p w14:paraId="2D2BDEDB" w14:textId="77777777" w:rsidR="00413986" w:rsidRPr="00EC2317" w:rsidRDefault="00413986" w:rsidP="00110053">
            <w:pPr>
              <w:rPr>
                <w:b/>
                <w:lang w:val="en-GB"/>
              </w:rPr>
            </w:pPr>
            <w:r w:rsidRPr="00EC2317">
              <w:rPr>
                <w:b/>
                <w:lang w:val="en-GB"/>
              </w:rPr>
              <w:t>Type:</w:t>
            </w:r>
          </w:p>
        </w:tc>
        <w:tc>
          <w:tcPr>
            <w:tcW w:w="8571" w:type="dxa"/>
          </w:tcPr>
          <w:p w14:paraId="07113886" w14:textId="77777777" w:rsidR="00413986" w:rsidRPr="004919C6" w:rsidRDefault="00413986" w:rsidP="00110053">
            <w:pPr>
              <w:rPr>
                <w:lang w:val="en-GB"/>
              </w:rPr>
            </w:pPr>
            <w:r>
              <w:rPr>
                <w:lang w:val="en-GB"/>
              </w:rPr>
              <w:t>Integer</w:t>
            </w:r>
          </w:p>
        </w:tc>
      </w:tr>
      <w:tr w:rsidR="00413986" w14:paraId="34607E77" w14:textId="77777777" w:rsidTr="00110053">
        <w:tc>
          <w:tcPr>
            <w:tcW w:w="1617" w:type="dxa"/>
            <w:vAlign w:val="center"/>
          </w:tcPr>
          <w:p w14:paraId="614E7042" w14:textId="77777777" w:rsidR="00413986" w:rsidRPr="00EC2317" w:rsidRDefault="00413986" w:rsidP="00110053">
            <w:pPr>
              <w:rPr>
                <w:b/>
                <w:lang w:val="en-GB"/>
              </w:rPr>
            </w:pPr>
            <w:r>
              <w:rPr>
                <w:b/>
                <w:lang w:val="en-GB"/>
              </w:rPr>
              <w:t>Is Nullable:</w:t>
            </w:r>
          </w:p>
        </w:tc>
        <w:tc>
          <w:tcPr>
            <w:tcW w:w="8571" w:type="dxa"/>
          </w:tcPr>
          <w:p w14:paraId="19357F47" w14:textId="77777777" w:rsidR="00413986" w:rsidRPr="00E92C27" w:rsidRDefault="00413986" w:rsidP="00110053">
            <w:pPr>
              <w:pStyle w:val="Code"/>
              <w:rPr>
                <w:rFonts w:cs="Courier New"/>
              </w:rPr>
            </w:pPr>
            <w:r>
              <w:rPr>
                <w:rFonts w:ascii="Arial" w:hAnsi="Arial" w:cs="Arial"/>
                <w:b/>
                <w:sz w:val="24"/>
                <w:szCs w:val="24"/>
              </w:rPr>
              <w:t>FALSE</w:t>
            </w:r>
          </w:p>
        </w:tc>
      </w:tr>
      <w:tr w:rsidR="00413986" w14:paraId="77261260" w14:textId="77777777" w:rsidTr="00110053">
        <w:tc>
          <w:tcPr>
            <w:tcW w:w="1617" w:type="dxa"/>
            <w:vAlign w:val="center"/>
          </w:tcPr>
          <w:p w14:paraId="74E0737E" w14:textId="77777777" w:rsidR="00413986" w:rsidRPr="00EC2317" w:rsidRDefault="00413986" w:rsidP="00110053">
            <w:pPr>
              <w:rPr>
                <w:b/>
                <w:lang w:val="en-GB"/>
              </w:rPr>
            </w:pPr>
            <w:r w:rsidRPr="00EC2317">
              <w:rPr>
                <w:b/>
                <w:lang w:val="en-GB"/>
              </w:rPr>
              <w:t>Example:</w:t>
            </w:r>
          </w:p>
        </w:tc>
        <w:tc>
          <w:tcPr>
            <w:tcW w:w="8571" w:type="dxa"/>
          </w:tcPr>
          <w:p w14:paraId="61BBA7ED" w14:textId="77777777" w:rsidR="00413986" w:rsidRPr="00E92C27" w:rsidRDefault="00413986" w:rsidP="00110053">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1E07C238" w14:textId="0E8B14AB" w:rsidR="006217B2" w:rsidRDefault="006217B2" w:rsidP="006217B2">
      <w:pPr>
        <w:pStyle w:val="Heading3"/>
        <w:rPr>
          <w:lang w:val="en-GB"/>
        </w:rPr>
      </w:pPr>
      <w:r>
        <w:rPr>
          <w:lang w:val="en-GB"/>
        </w:rPr>
        <w:lastRenderedPageBreak/>
        <w:t>calc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1902DF8A" w:rsidR="006217B2" w:rsidRPr="004919C6" w:rsidRDefault="006217B2" w:rsidP="006217B2">
            <w:pPr>
              <w:rPr>
                <w:lang w:val="en-GB"/>
              </w:rPr>
            </w:pPr>
            <w:r w:rsidRPr="004919C6">
              <w:rPr>
                <w:lang w:val="en-GB"/>
              </w:rPr>
              <w:t xml:space="preserve">The </w:t>
            </w:r>
            <w:r>
              <w:rPr>
                <w:lang w:val="en-GB"/>
              </w:rPr>
              <w:t>calculated (theoretical) mass/charge value for the small molecule</w:t>
            </w:r>
            <w:r w:rsidR="00413986">
              <w:rPr>
                <w:lang w:val="en-GB"/>
              </w:rPr>
              <w:t xml:space="preserve"> </w:t>
            </w:r>
            <w:commentRangeStart w:id="194"/>
            <w:commentRangeStart w:id="195"/>
            <w:r w:rsidR="00413986">
              <w:rPr>
                <w:lang w:val="en-GB"/>
              </w:rPr>
              <w:t>or the database mass/charge value (for a spectral library match)</w:t>
            </w:r>
            <w:r>
              <w:rPr>
                <w:lang w:val="en-GB"/>
              </w:rPr>
              <w:t>.</w:t>
            </w:r>
            <w:commentRangeEnd w:id="194"/>
            <w:r w:rsidR="00FA1C4D">
              <w:rPr>
                <w:rStyle w:val="CommentReference"/>
              </w:rPr>
              <w:commentReference w:id="194"/>
            </w:r>
            <w:commentRangeEnd w:id="195"/>
            <w:r w:rsidR="00FA1C4D">
              <w:rPr>
                <w:rStyle w:val="CommentReference"/>
              </w:rPr>
              <w:commentReference w:id="195"/>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1B04EDCF" w:rsidR="006217B2" w:rsidRPr="00E92C27" w:rsidRDefault="00FA1C4D" w:rsidP="00BD1F22">
            <w:pPr>
              <w:pStyle w:val="Code"/>
              <w:rPr>
                <w:rFonts w:cs="Courier New"/>
              </w:rPr>
            </w:pPr>
            <w:commentRangeStart w:id="196"/>
            <w:r w:rsidRPr="00FA1C4D">
              <w:rPr>
                <w:rFonts w:ascii="Arial" w:hAnsi="Arial" w:cs="Arial"/>
                <w:b/>
                <w:sz w:val="24"/>
                <w:szCs w:val="24"/>
                <w:highlight w:val="yellow"/>
              </w:rPr>
              <w:t>TRUE</w:t>
            </w:r>
            <w:commentRangeEnd w:id="196"/>
            <w:r>
              <w:rPr>
                <w:rStyle w:val="CommentReference"/>
                <w:rFonts w:ascii="Arial" w:hAnsi="Arial"/>
                <w:lang w:val="en-US"/>
              </w:rPr>
              <w:commentReference w:id="196"/>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54602085"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Pr>
                <w:rFonts w:cs="Courier New"/>
              </w:rPr>
              <w:t>calc</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8502EC9" w14:textId="1168BF9E" w:rsidR="006217B2" w:rsidRDefault="006217B2" w:rsidP="006217B2">
      <w:pPr>
        <w:pStyle w:val="Heading3"/>
        <w:rPr>
          <w:lang w:val="en-GB"/>
        </w:rPr>
      </w:pPr>
      <w:r>
        <w:rPr>
          <w:lang w:val="en-GB"/>
        </w:rPr>
        <w:t>calc_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8FEE8D5" w14:textId="77777777" w:rsidTr="00BD1F22">
        <w:tc>
          <w:tcPr>
            <w:tcW w:w="1617" w:type="dxa"/>
            <w:vAlign w:val="center"/>
          </w:tcPr>
          <w:p w14:paraId="471FB381" w14:textId="77777777" w:rsidR="006217B2" w:rsidRPr="00EC2317" w:rsidRDefault="006217B2" w:rsidP="00BD1F22">
            <w:pPr>
              <w:rPr>
                <w:b/>
                <w:lang w:val="en-GB"/>
              </w:rPr>
            </w:pPr>
            <w:r w:rsidRPr="00EC2317">
              <w:rPr>
                <w:b/>
                <w:lang w:val="en-GB"/>
              </w:rPr>
              <w:t>Description:</w:t>
            </w:r>
          </w:p>
        </w:tc>
        <w:tc>
          <w:tcPr>
            <w:tcW w:w="8571" w:type="dxa"/>
          </w:tcPr>
          <w:p w14:paraId="26363794" w14:textId="5E0BC3E0" w:rsidR="006217B2" w:rsidRPr="004919C6" w:rsidRDefault="006217B2" w:rsidP="006217B2">
            <w:pPr>
              <w:rPr>
                <w:lang w:val="en-GB"/>
              </w:rPr>
            </w:pPr>
            <w:r w:rsidRPr="004919C6">
              <w:rPr>
                <w:lang w:val="en-GB"/>
              </w:rPr>
              <w:t xml:space="preserve">The </w:t>
            </w:r>
            <w:r>
              <w:rPr>
                <w:lang w:val="en-GB"/>
              </w:rPr>
              <w:t>calculated (theoretical) neutral mass value for the small molecule.</w:t>
            </w:r>
          </w:p>
        </w:tc>
      </w:tr>
      <w:tr w:rsidR="006217B2" w14:paraId="38669AE0" w14:textId="77777777" w:rsidTr="00BD1F22">
        <w:tc>
          <w:tcPr>
            <w:tcW w:w="1617" w:type="dxa"/>
            <w:vAlign w:val="center"/>
          </w:tcPr>
          <w:p w14:paraId="3636F278" w14:textId="77777777" w:rsidR="006217B2" w:rsidRPr="00EC2317" w:rsidRDefault="006217B2" w:rsidP="00BD1F22">
            <w:pPr>
              <w:rPr>
                <w:b/>
                <w:lang w:val="en-GB"/>
              </w:rPr>
            </w:pPr>
            <w:r w:rsidRPr="00EC2317">
              <w:rPr>
                <w:b/>
                <w:lang w:val="en-GB"/>
              </w:rPr>
              <w:t>Type:</w:t>
            </w:r>
          </w:p>
        </w:tc>
        <w:tc>
          <w:tcPr>
            <w:tcW w:w="8571" w:type="dxa"/>
          </w:tcPr>
          <w:p w14:paraId="7500BD2F" w14:textId="77777777" w:rsidR="006217B2" w:rsidRPr="004919C6" w:rsidRDefault="006217B2" w:rsidP="00BD1F22">
            <w:pPr>
              <w:rPr>
                <w:lang w:val="en-GB"/>
              </w:rPr>
            </w:pPr>
            <w:r>
              <w:rPr>
                <w:lang w:val="en-GB"/>
              </w:rPr>
              <w:t>Double</w:t>
            </w:r>
          </w:p>
        </w:tc>
      </w:tr>
      <w:tr w:rsidR="006217B2" w14:paraId="397D0440" w14:textId="77777777" w:rsidTr="00BD1F22">
        <w:tc>
          <w:tcPr>
            <w:tcW w:w="1617" w:type="dxa"/>
            <w:vAlign w:val="center"/>
          </w:tcPr>
          <w:p w14:paraId="5350654E" w14:textId="77777777" w:rsidR="006217B2" w:rsidRPr="00EC2317" w:rsidRDefault="006217B2" w:rsidP="00BD1F22">
            <w:pPr>
              <w:rPr>
                <w:b/>
                <w:lang w:val="en-GB"/>
              </w:rPr>
            </w:pPr>
            <w:r>
              <w:rPr>
                <w:b/>
                <w:lang w:val="en-GB"/>
              </w:rPr>
              <w:t>Is Nullable:</w:t>
            </w:r>
          </w:p>
        </w:tc>
        <w:tc>
          <w:tcPr>
            <w:tcW w:w="8571" w:type="dxa"/>
          </w:tcPr>
          <w:p w14:paraId="4E4B4AAF" w14:textId="649A60B9" w:rsidR="006217B2" w:rsidRPr="00E92C27" w:rsidRDefault="00535A2A" w:rsidP="00BD1F22">
            <w:pPr>
              <w:pStyle w:val="Code"/>
              <w:rPr>
                <w:rFonts w:cs="Courier New"/>
              </w:rPr>
            </w:pPr>
            <w:commentRangeStart w:id="197"/>
            <w:r>
              <w:rPr>
                <w:rFonts w:ascii="Arial" w:hAnsi="Arial" w:cs="Arial"/>
                <w:b/>
                <w:sz w:val="24"/>
                <w:szCs w:val="24"/>
              </w:rPr>
              <w:t>TRUE</w:t>
            </w:r>
            <w:commentRangeEnd w:id="197"/>
            <w:r>
              <w:rPr>
                <w:rStyle w:val="CommentReference"/>
                <w:rFonts w:ascii="Arial" w:hAnsi="Arial"/>
                <w:lang w:val="en-US"/>
              </w:rPr>
              <w:commentReference w:id="197"/>
            </w:r>
          </w:p>
        </w:tc>
      </w:tr>
      <w:tr w:rsidR="006217B2" w14:paraId="60BCDED1" w14:textId="77777777" w:rsidTr="00BD1F22">
        <w:tc>
          <w:tcPr>
            <w:tcW w:w="1617" w:type="dxa"/>
            <w:vAlign w:val="center"/>
          </w:tcPr>
          <w:p w14:paraId="0C18DB94" w14:textId="77777777" w:rsidR="006217B2" w:rsidRPr="00EC2317" w:rsidRDefault="006217B2" w:rsidP="00BD1F22">
            <w:pPr>
              <w:rPr>
                <w:b/>
                <w:lang w:val="en-GB"/>
              </w:rPr>
            </w:pPr>
            <w:r w:rsidRPr="00EC2317">
              <w:rPr>
                <w:b/>
                <w:lang w:val="en-GB"/>
              </w:rPr>
              <w:t>Example:</w:t>
            </w:r>
          </w:p>
        </w:tc>
        <w:tc>
          <w:tcPr>
            <w:tcW w:w="8571" w:type="dxa"/>
          </w:tcPr>
          <w:p w14:paraId="30AC6574" w14:textId="3A28C18F" w:rsidR="006217B2" w:rsidRPr="00E92C27" w:rsidRDefault="006217B2" w:rsidP="00D4632B">
            <w:pPr>
              <w:pStyle w:val="Code"/>
              <w:rPr>
                <w:rFonts w:cs="Courier New"/>
              </w:rPr>
            </w:pPr>
            <w:r>
              <w:rPr>
                <w:rFonts w:cs="Courier New"/>
              </w:rPr>
              <w:t xml:space="preserve">SEH  SME_ID    </w:t>
            </w:r>
            <w:r w:rsidRPr="00E92C27">
              <w:rPr>
                <w:rFonts w:cs="Courier New"/>
              </w:rPr>
              <w:t xml:space="preserve"> …  </w:t>
            </w:r>
            <w:r>
              <w:rPr>
                <w:rFonts w:cs="Courier New"/>
              </w:rPr>
              <w:t>calc</w:t>
            </w:r>
            <w:r w:rsidR="00D4632B">
              <w:rPr>
                <w:rFonts w:cs="Courier New"/>
              </w:rPr>
              <w:t>_neutral_mass</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61B1D4D" w14:textId="77777777" w:rsidR="008E42C6" w:rsidRDefault="008E42C6" w:rsidP="008E42C6">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E42C6" w14:paraId="3B39FD05" w14:textId="77777777" w:rsidTr="00BD1F22">
        <w:tc>
          <w:tcPr>
            <w:tcW w:w="1617" w:type="dxa"/>
            <w:vAlign w:val="center"/>
          </w:tcPr>
          <w:p w14:paraId="193FF894" w14:textId="77777777" w:rsidR="008E42C6" w:rsidRPr="00EC2317" w:rsidRDefault="008E42C6" w:rsidP="00BD1F22">
            <w:pPr>
              <w:rPr>
                <w:b/>
                <w:lang w:val="en-GB"/>
              </w:rPr>
            </w:pPr>
            <w:r w:rsidRPr="00EC2317">
              <w:rPr>
                <w:b/>
                <w:lang w:val="en-GB"/>
              </w:rPr>
              <w:t>Description:</w:t>
            </w:r>
          </w:p>
        </w:tc>
        <w:tc>
          <w:tcPr>
            <w:tcW w:w="8571" w:type="dxa"/>
          </w:tcPr>
          <w:p w14:paraId="463004EE" w14:textId="1D81C00D" w:rsidR="008E42C6" w:rsidRPr="00EC2317" w:rsidRDefault="008E42C6" w:rsidP="00AC43A7">
            <w:pPr>
              <w:rPr>
                <w:lang w:val="en-GB"/>
              </w:rPr>
            </w:pPr>
            <w:r w:rsidRPr="00EC2317">
              <w:rPr>
                <w:lang w:val="en-GB"/>
              </w:rPr>
              <w:t>A URI pointing to</w:t>
            </w:r>
            <w:r w:rsidR="00783D04">
              <w:rPr>
                <w:lang w:val="en-GB"/>
              </w:rPr>
              <w:t xml:space="preserve"> the small molecule’s entry in a database</w:t>
            </w:r>
            <w:r w:rsidRPr="00EC2317">
              <w:rPr>
                <w:lang w:val="en-GB"/>
              </w:rPr>
              <w:t xml:space="preserve">(e.g., the small molecule’s </w:t>
            </w:r>
            <w:r w:rsidR="00AC43A7">
              <w:rPr>
                <w:lang w:val="en-GB"/>
              </w:rPr>
              <w:t>HMDB</w:t>
            </w:r>
            <w:r w:rsidR="00E37649">
              <w:rPr>
                <w:lang w:val="en-GB"/>
              </w:rPr>
              <w:t>, Chebi</w:t>
            </w:r>
            <w:r w:rsidR="00AC43A7">
              <w:rPr>
                <w:lang w:val="en-GB"/>
              </w:rPr>
              <w:t xml:space="preserve"> or KEGG</w:t>
            </w:r>
            <w:r w:rsidRPr="00EC2317">
              <w:rPr>
                <w:lang w:val="en-GB"/>
              </w:rPr>
              <w:t xml:space="preserve"> entry).</w:t>
            </w:r>
          </w:p>
        </w:tc>
      </w:tr>
      <w:tr w:rsidR="008E42C6" w14:paraId="5B89F9E1" w14:textId="77777777" w:rsidTr="00BD1F22">
        <w:tc>
          <w:tcPr>
            <w:tcW w:w="1617" w:type="dxa"/>
            <w:vAlign w:val="center"/>
          </w:tcPr>
          <w:p w14:paraId="3AAC8B7F" w14:textId="77777777" w:rsidR="008E42C6" w:rsidRPr="00EC2317" w:rsidRDefault="008E42C6" w:rsidP="00BD1F22">
            <w:pPr>
              <w:rPr>
                <w:b/>
                <w:lang w:val="en-GB"/>
              </w:rPr>
            </w:pPr>
            <w:r w:rsidRPr="00EC2317">
              <w:rPr>
                <w:b/>
                <w:lang w:val="en-GB"/>
              </w:rPr>
              <w:t>Type:</w:t>
            </w:r>
          </w:p>
        </w:tc>
        <w:tc>
          <w:tcPr>
            <w:tcW w:w="8571" w:type="dxa"/>
          </w:tcPr>
          <w:p w14:paraId="08706972" w14:textId="77777777" w:rsidR="008E42C6" w:rsidRPr="00EC2317" w:rsidRDefault="008E42C6" w:rsidP="00BD1F22">
            <w:pPr>
              <w:rPr>
                <w:lang w:val="en-GB"/>
              </w:rPr>
            </w:pPr>
            <w:r w:rsidRPr="00EC2317">
              <w:rPr>
                <w:lang w:val="en-GB"/>
              </w:rPr>
              <w:t>URI</w:t>
            </w:r>
          </w:p>
        </w:tc>
      </w:tr>
      <w:tr w:rsidR="008E42C6" w14:paraId="3457217F" w14:textId="77777777" w:rsidTr="00BD1F22">
        <w:tc>
          <w:tcPr>
            <w:tcW w:w="1617" w:type="dxa"/>
            <w:vAlign w:val="center"/>
          </w:tcPr>
          <w:p w14:paraId="574400CF" w14:textId="77777777" w:rsidR="008E42C6" w:rsidRPr="00EC2317" w:rsidRDefault="008E42C6" w:rsidP="00BD1F22">
            <w:pPr>
              <w:rPr>
                <w:b/>
                <w:lang w:val="en-GB"/>
              </w:rPr>
            </w:pPr>
            <w:r>
              <w:rPr>
                <w:b/>
                <w:lang w:val="en-GB"/>
              </w:rPr>
              <w:t>Is Nullable:</w:t>
            </w:r>
          </w:p>
        </w:tc>
        <w:tc>
          <w:tcPr>
            <w:tcW w:w="8571" w:type="dxa"/>
          </w:tcPr>
          <w:p w14:paraId="66DFD765" w14:textId="77777777" w:rsidR="008E42C6" w:rsidRPr="00E92C27" w:rsidRDefault="008E42C6" w:rsidP="00BD1F22">
            <w:pPr>
              <w:pStyle w:val="Code"/>
              <w:rPr>
                <w:rFonts w:cs="Courier New"/>
              </w:rPr>
            </w:pPr>
            <w:r>
              <w:rPr>
                <w:rFonts w:ascii="Arial" w:hAnsi="Arial" w:cs="Arial"/>
                <w:b/>
                <w:sz w:val="24"/>
                <w:szCs w:val="24"/>
              </w:rPr>
              <w:t>TRUE</w:t>
            </w:r>
          </w:p>
        </w:tc>
      </w:tr>
      <w:tr w:rsidR="008E42C6" w14:paraId="62009C39" w14:textId="77777777" w:rsidTr="00BD1F22">
        <w:tc>
          <w:tcPr>
            <w:tcW w:w="1617" w:type="dxa"/>
            <w:vAlign w:val="center"/>
          </w:tcPr>
          <w:p w14:paraId="0DACDCE2" w14:textId="77777777" w:rsidR="008E42C6" w:rsidRPr="00EC2317" w:rsidRDefault="008E42C6" w:rsidP="00BD1F22">
            <w:pPr>
              <w:rPr>
                <w:b/>
                <w:lang w:val="en-GB"/>
              </w:rPr>
            </w:pPr>
            <w:r w:rsidRPr="00EC2317">
              <w:rPr>
                <w:b/>
                <w:lang w:val="en-GB"/>
              </w:rPr>
              <w:t>Example:</w:t>
            </w:r>
          </w:p>
        </w:tc>
        <w:tc>
          <w:tcPr>
            <w:tcW w:w="8571" w:type="dxa"/>
          </w:tcPr>
          <w:p w14:paraId="3BA2721D" w14:textId="44155CA8" w:rsidR="008E42C6" w:rsidRPr="00E92C27" w:rsidRDefault="008E42C6" w:rsidP="00BD1F22">
            <w:pPr>
              <w:pStyle w:val="Code"/>
              <w:rPr>
                <w:rFonts w:cs="Courier New"/>
              </w:rPr>
            </w:pPr>
            <w:r>
              <w:rPr>
                <w:rFonts w:cs="Courier New"/>
              </w:rPr>
              <w:t xml:space="preserve">SEH  SME_ID   </w:t>
            </w:r>
            <w:r w:rsidRPr="00E92C27">
              <w:rPr>
                <w:rFonts w:cs="Courier New"/>
              </w:rPr>
              <w:t>…  uri                                                 …</w:t>
            </w:r>
            <w:r w:rsidRPr="00E92C27">
              <w:rPr>
                <w:rFonts w:cs="Courier New"/>
              </w:rPr>
              <w:br/>
            </w:r>
            <w:r>
              <w:rPr>
                <w:rFonts w:cs="Courier New"/>
              </w:rPr>
              <w:t xml:space="preserve">SME  1         </w:t>
            </w:r>
            <w:r w:rsidRPr="00E92C27">
              <w:rPr>
                <w:rFonts w:cs="Courier New"/>
              </w:rPr>
              <w:t xml:space="preserve">…  </w:t>
            </w:r>
            <w:commentRangeStart w:id="198"/>
            <w:r w:rsidRPr="00E92C27">
              <w:rPr>
                <w:rFonts w:cs="Courier New"/>
              </w:rPr>
              <w:t xml:space="preserve">http://www.ebi.ac.uk/pride/link/to/identification   </w:t>
            </w:r>
            <w:commentRangeEnd w:id="198"/>
            <w:r w:rsidR="00AC43A7">
              <w:rPr>
                <w:rStyle w:val="CommentReference"/>
                <w:rFonts w:ascii="Arial" w:hAnsi="Arial"/>
                <w:lang w:val="en-US"/>
              </w:rPr>
              <w:commentReference w:id="198"/>
            </w:r>
            <w:r w:rsidRPr="00E92C27">
              <w:rPr>
                <w:rFonts w:cs="Courier New"/>
              </w:rPr>
              <w:t>…</w:t>
            </w:r>
          </w:p>
        </w:tc>
      </w:tr>
    </w:tbl>
    <w:p w14:paraId="46CD7F17" w14:textId="77777777" w:rsidR="00442E2B" w:rsidRDefault="00442E2B" w:rsidP="00442E2B">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682D5C50" w14:textId="16E0249A" w:rsidR="00F97D5F" w:rsidRDefault="00442E2B" w:rsidP="00B14AD8">
            <w:pPr>
              <w:jc w:val="both"/>
              <w:rPr>
                <w:lang w:val="en-GB"/>
              </w:rPr>
            </w:pPr>
            <w:r w:rsidRPr="00EC2317">
              <w:rPr>
                <w:lang w:val="en-GB"/>
              </w:rPr>
              <w:t>Reference to a spectrum in a spectrum file</w:t>
            </w:r>
            <w:r>
              <w:rPr>
                <w:lang w:val="en-GB"/>
              </w:rPr>
              <w:t xml:space="preserve">, </w:t>
            </w:r>
            <w:commentRangeStart w:id="199"/>
            <w:r>
              <w:rPr>
                <w:lang w:val="en-GB"/>
              </w:rPr>
              <w:t>where a fragmentation spectrum has been used to support the identification</w:t>
            </w:r>
            <w:commentRangeEnd w:id="199"/>
            <w:r w:rsidR="001B42F9">
              <w:rPr>
                <w:rStyle w:val="CommentReference"/>
              </w:rPr>
              <w:commentReference w:id="199"/>
            </w:r>
            <w:r w:rsidRPr="00EC2317">
              <w:rPr>
                <w:lang w:val="en-GB"/>
              </w:rPr>
              <w:t xml:space="preserve">. 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t>Type:</w:t>
            </w:r>
          </w:p>
        </w:tc>
        <w:tc>
          <w:tcPr>
            <w:tcW w:w="8571" w:type="dxa"/>
          </w:tcPr>
          <w:p w14:paraId="444778D3" w14:textId="77777777" w:rsidR="00442E2B" w:rsidRPr="00EC2317" w:rsidRDefault="00442E2B" w:rsidP="00BD1F22">
            <w:pPr>
              <w:rPr>
                <w:lang w:val="en-GB"/>
              </w:rPr>
            </w:pPr>
            <w:r w:rsidRPr="00EC2317">
              <w:rPr>
                <w:lang w:val="en-GB"/>
              </w:rPr>
              <w:t>String</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18A97D6F" w:rsidR="00442E2B" w:rsidRPr="00E92C27" w:rsidRDefault="00442E2B" w:rsidP="00442E2B">
            <w:pPr>
              <w:pStyle w:val="Code"/>
              <w:rPr>
                <w:rFonts w:cs="Courier New"/>
              </w:rPr>
            </w:pPr>
            <w:r>
              <w:rPr>
                <w:rFonts w:ascii="Arial" w:hAnsi="Arial" w:cs="Arial"/>
                <w:b/>
                <w:sz w:val="24"/>
                <w:szCs w:val="24"/>
              </w:rPr>
              <w:t>TRUE</w:t>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6D36D728" w:rsidR="00D76F84" w:rsidRDefault="00D76F84" w:rsidP="00D76F84">
      <w:pPr>
        <w:pStyle w:val="Heading3"/>
        <w:rPr>
          <w:lang w:val="en-GB"/>
        </w:rPr>
      </w:pPr>
      <w:r>
        <w:rPr>
          <w:lang w:val="en-GB"/>
        </w:rPr>
        <w:t>sea</w:t>
      </w:r>
      <w:r w:rsidRPr="00CE60C9">
        <w:rPr>
          <w:lang w:val="en-GB"/>
        </w:rPr>
        <w:t>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46182E1B" w:rsidR="00D76F84" w:rsidRPr="00EC2317" w:rsidRDefault="00D76F84" w:rsidP="00D76F84">
            <w:pPr>
              <w:rPr>
                <w:lang w:val="en-GB"/>
              </w:rPr>
            </w:pPr>
            <w:r>
              <w:rPr>
                <w:lang w:val="en-GB"/>
              </w:rPr>
              <w:t xml:space="preserve">The </w:t>
            </w:r>
            <w:r w:rsidRPr="00EC2317">
              <w:rPr>
                <w:lang w:val="en-GB"/>
              </w:rPr>
              <w:t>search engine</w:t>
            </w:r>
            <w:r w:rsidR="008B25CD">
              <w:rPr>
                <w:lang w:val="en-GB"/>
              </w:rPr>
              <w:t xml:space="preserve"> </w:t>
            </w:r>
            <w:r>
              <w:rPr>
                <w:lang w:val="en-GB"/>
              </w:rPr>
              <w:t>that identified</w:t>
            </w:r>
            <w:r w:rsidRPr="00EC2317">
              <w:rPr>
                <w:lang w:val="en-GB"/>
              </w:rPr>
              <w:t xml:space="preserve"> this small molecule</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77777777" w:rsidR="00D76F84" w:rsidRDefault="00D76F84" w:rsidP="00BD1F22">
            <w:pPr>
              <w:pStyle w:val="Code"/>
              <w:rPr>
                <w:rFonts w:cs="Courier New"/>
              </w:rPr>
            </w:pPr>
            <w:commentRangeStart w:id="200"/>
            <w:commentRangeStart w:id="201"/>
            <w:r>
              <w:rPr>
                <w:rFonts w:ascii="Arial" w:hAnsi="Arial" w:cs="Arial"/>
                <w:b/>
                <w:sz w:val="24"/>
                <w:szCs w:val="24"/>
              </w:rPr>
              <w:t>TRUE</w:t>
            </w:r>
            <w:commentRangeEnd w:id="200"/>
            <w:r w:rsidR="005A5F47">
              <w:rPr>
                <w:rStyle w:val="CommentReference"/>
                <w:rFonts w:ascii="Arial" w:hAnsi="Arial"/>
                <w:lang w:val="en-US"/>
              </w:rPr>
              <w:commentReference w:id="200"/>
            </w:r>
            <w:commentRangeEnd w:id="201"/>
            <w:r w:rsidR="005A5F47">
              <w:rPr>
                <w:rStyle w:val="CommentReference"/>
                <w:rFonts w:ascii="Arial" w:hAnsi="Arial"/>
                <w:lang w:val="en-US"/>
              </w:rPr>
              <w:commentReference w:id="201"/>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39170256" w:rsidR="00D76F84" w:rsidRPr="00E92C27" w:rsidRDefault="00843D0A" w:rsidP="00BD1F22">
            <w:pPr>
              <w:pStyle w:val="Code"/>
              <w:rPr>
                <w:rFonts w:cs="Courier New"/>
              </w:rPr>
            </w:pPr>
            <w:r>
              <w:rPr>
                <w:rFonts w:cs="Courier New"/>
              </w:rPr>
              <w:t>SEH  SME</w:t>
            </w:r>
            <w:r w:rsidR="00D76F84">
              <w:rPr>
                <w:rFonts w:cs="Courier New"/>
              </w:rPr>
              <w:t xml:space="preserve">_ID   </w:t>
            </w:r>
            <w:r w:rsidR="00D76F84" w:rsidRPr="00E92C27">
              <w:rPr>
                <w:rFonts w:cs="Courier New"/>
              </w:rPr>
              <w:t>…  search_engin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110053">
        <w:tc>
          <w:tcPr>
            <w:tcW w:w="1617" w:type="dxa"/>
            <w:vAlign w:val="center"/>
          </w:tcPr>
          <w:p w14:paraId="1F100216" w14:textId="77777777" w:rsidR="008B25CD" w:rsidRPr="00EC2317" w:rsidRDefault="008B25CD" w:rsidP="00110053">
            <w:pPr>
              <w:rPr>
                <w:b/>
                <w:lang w:val="en-GB"/>
              </w:rPr>
            </w:pPr>
            <w:r w:rsidRPr="00EC2317">
              <w:rPr>
                <w:b/>
                <w:lang w:val="en-GB"/>
              </w:rPr>
              <w:t>Description:</w:t>
            </w:r>
          </w:p>
        </w:tc>
        <w:tc>
          <w:tcPr>
            <w:tcW w:w="8571" w:type="dxa"/>
          </w:tcPr>
          <w:p w14:paraId="442CB7BF" w14:textId="188D3D9F" w:rsidR="008B25CD" w:rsidRPr="00EC2317" w:rsidRDefault="008B25CD" w:rsidP="008B25CD">
            <w:pPr>
              <w:rPr>
                <w:lang w:val="en-GB"/>
              </w:rPr>
            </w:pPr>
            <w:r>
              <w:rPr>
                <w:lang w:val="en-GB"/>
              </w:rPr>
              <w:t>The MS level of the search e.g.</w:t>
            </w:r>
            <w:r w:rsidR="003A6D20">
              <w:rPr>
                <w:lang w:val="en-GB"/>
              </w:rPr>
              <w:t xml:space="preserve"> MS1 (accurate mass only) = “1” or from an MS2 fragmentation spectrum = 2. For MS3 or other approaches, the appropriate integer MAY be used.</w:t>
            </w:r>
            <w:r>
              <w:rPr>
                <w:lang w:val="en-GB"/>
              </w:rPr>
              <w:t xml:space="preserve">  </w:t>
            </w:r>
          </w:p>
        </w:tc>
      </w:tr>
      <w:tr w:rsidR="008B25CD" w14:paraId="5A03BF2E" w14:textId="77777777" w:rsidTr="00110053">
        <w:tc>
          <w:tcPr>
            <w:tcW w:w="1617" w:type="dxa"/>
            <w:vAlign w:val="center"/>
          </w:tcPr>
          <w:p w14:paraId="3214409C" w14:textId="77777777" w:rsidR="008B25CD" w:rsidRPr="00EC2317" w:rsidRDefault="008B25CD" w:rsidP="00110053">
            <w:pPr>
              <w:rPr>
                <w:b/>
                <w:lang w:val="en-GB"/>
              </w:rPr>
            </w:pPr>
            <w:r w:rsidRPr="00EC2317">
              <w:rPr>
                <w:b/>
                <w:lang w:val="en-GB"/>
              </w:rPr>
              <w:t>Type:</w:t>
            </w:r>
          </w:p>
        </w:tc>
        <w:tc>
          <w:tcPr>
            <w:tcW w:w="8571" w:type="dxa"/>
          </w:tcPr>
          <w:p w14:paraId="4DFF6648" w14:textId="2C130184" w:rsidR="008B25CD" w:rsidRPr="00EC2317" w:rsidRDefault="008B25CD" w:rsidP="00110053">
            <w:pPr>
              <w:rPr>
                <w:lang w:val="en-GB"/>
              </w:rPr>
            </w:pPr>
            <w:r>
              <w:rPr>
                <w:lang w:val="en-GB"/>
              </w:rPr>
              <w:t>Integer</w:t>
            </w:r>
          </w:p>
        </w:tc>
      </w:tr>
      <w:tr w:rsidR="008B25CD" w14:paraId="68F31144" w14:textId="77777777" w:rsidTr="00110053">
        <w:tc>
          <w:tcPr>
            <w:tcW w:w="1617" w:type="dxa"/>
            <w:vAlign w:val="center"/>
          </w:tcPr>
          <w:p w14:paraId="5CCA3E8C" w14:textId="77777777" w:rsidR="008B25CD" w:rsidRPr="00EC2317" w:rsidRDefault="008B25CD" w:rsidP="00110053">
            <w:pPr>
              <w:rPr>
                <w:b/>
                <w:lang w:val="en-GB"/>
              </w:rPr>
            </w:pPr>
            <w:r>
              <w:rPr>
                <w:b/>
                <w:lang w:val="en-GB"/>
              </w:rPr>
              <w:t>Is Nullable:</w:t>
            </w:r>
          </w:p>
        </w:tc>
        <w:tc>
          <w:tcPr>
            <w:tcW w:w="8571" w:type="dxa"/>
          </w:tcPr>
          <w:p w14:paraId="55CE5DD8" w14:textId="2A351EDE" w:rsidR="008B25CD" w:rsidRPr="008B25CD" w:rsidRDefault="008B25CD" w:rsidP="00110053">
            <w:pPr>
              <w:pStyle w:val="Code"/>
              <w:rPr>
                <w:rFonts w:ascii="Arial" w:hAnsi="Arial" w:cs="Arial"/>
                <w:b/>
                <w:sz w:val="24"/>
                <w:szCs w:val="24"/>
              </w:rPr>
            </w:pPr>
            <w:r>
              <w:rPr>
                <w:rFonts w:ascii="Arial" w:hAnsi="Arial" w:cs="Arial"/>
                <w:b/>
                <w:sz w:val="24"/>
                <w:szCs w:val="24"/>
              </w:rPr>
              <w:t>TRUE</w:t>
            </w:r>
          </w:p>
        </w:tc>
      </w:tr>
      <w:tr w:rsidR="008B25CD" w14:paraId="428DB555" w14:textId="77777777" w:rsidTr="00110053">
        <w:tc>
          <w:tcPr>
            <w:tcW w:w="1617" w:type="dxa"/>
            <w:vAlign w:val="center"/>
          </w:tcPr>
          <w:p w14:paraId="4FEA49D3" w14:textId="3F48B88D" w:rsidR="008B25CD" w:rsidRPr="00EC2317" w:rsidRDefault="008B25CD" w:rsidP="00110053">
            <w:pPr>
              <w:rPr>
                <w:b/>
                <w:lang w:val="en-GB"/>
              </w:rPr>
            </w:pPr>
            <w:r w:rsidRPr="00EC2317">
              <w:rPr>
                <w:b/>
                <w:lang w:val="en-GB"/>
              </w:rPr>
              <w:t>Example:</w:t>
            </w:r>
          </w:p>
        </w:tc>
        <w:tc>
          <w:tcPr>
            <w:tcW w:w="8571" w:type="dxa"/>
          </w:tcPr>
          <w:p w14:paraId="6A1F019C" w14:textId="7F9BFEC3" w:rsidR="008B25CD" w:rsidRPr="00E92C27" w:rsidRDefault="008B25CD" w:rsidP="003A6D20">
            <w:pPr>
              <w:pStyle w:val="Code"/>
              <w:rPr>
                <w:rFonts w:cs="Courier New"/>
              </w:rPr>
            </w:pPr>
            <w:r>
              <w:rPr>
                <w:rFonts w:cs="Courier New"/>
              </w:rPr>
              <w:t xml:space="preserve">SEH  SM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3A6D20">
              <w:rPr>
                <w:rFonts w:cs="Courier New"/>
              </w:rPr>
              <w:t xml:space="preserve">2         </w:t>
            </w:r>
            <w:r w:rsidRPr="00E92C27">
              <w:rPr>
                <w:rFonts w:cs="Courier New"/>
              </w:rPr>
              <w:t xml:space="preserve">  …</w:t>
            </w:r>
          </w:p>
        </w:tc>
      </w:tr>
    </w:tbl>
    <w:p w14:paraId="3BC574BC" w14:textId="723B6C8A" w:rsidR="00D76F84" w:rsidRDefault="00D76F84" w:rsidP="00D76F84">
      <w:pPr>
        <w:pStyle w:val="Heading3"/>
        <w:rPr>
          <w:lang w:val="en-GB"/>
        </w:rPr>
      </w:pPr>
      <w:commentRangeStart w:id="202"/>
      <w:commentRangeStart w:id="203"/>
      <w:r w:rsidRPr="00D114D1">
        <w:rPr>
          <w:lang w:val="en-GB"/>
        </w:rPr>
        <w:t>search_engine_score</w:t>
      </w:r>
      <w:commentRangeEnd w:id="202"/>
      <w:r w:rsidR="00A728F8">
        <w:rPr>
          <w:rStyle w:val="CommentReference"/>
          <w:rFonts w:ascii="Arial" w:hAnsi="Arial"/>
          <w:b w:val="0"/>
          <w:bCs w:val="0"/>
        </w:rPr>
        <w:commentReference w:id="202"/>
      </w:r>
      <w:commentRangeEnd w:id="203"/>
      <w:r w:rsidR="00D728B8">
        <w:rPr>
          <w:rStyle w:val="CommentReference"/>
          <w:rFonts w:ascii="Arial" w:hAnsi="Arial"/>
          <w:b w:val="0"/>
          <w:bCs w:val="0"/>
        </w:rPr>
        <w:commentReference w:id="20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5A762CD0" w:rsidR="00D76F84" w:rsidRPr="00DD3C2C" w:rsidRDefault="00D76F84" w:rsidP="001974B9">
            <w:r>
              <w:rPr>
                <w:lang w:val="en-GB"/>
              </w:rPr>
              <w:t xml:space="preserve">The </w:t>
            </w:r>
            <w:r w:rsidRPr="00EC2317">
              <w:rPr>
                <w:lang w:val="en-GB"/>
              </w:rPr>
              <w:t>search engine score</w:t>
            </w:r>
            <w:r>
              <w:rPr>
                <w:lang w:val="en-GB"/>
              </w:rPr>
              <w:t xml:space="preserve"> </w:t>
            </w:r>
            <w:r w:rsidRPr="00EC2317">
              <w:rPr>
                <w:lang w:val="en-GB"/>
              </w:rPr>
              <w:t xml:space="preserve">for the given </w:t>
            </w:r>
            <w:r>
              <w:rPr>
                <w:lang w:val="en-GB"/>
              </w:rPr>
              <w:t>small</w:t>
            </w:r>
            <w:r w:rsidR="001974B9">
              <w:rPr>
                <w:lang w:val="en-GB"/>
              </w:rPr>
              <w:t xml:space="preserve"> molecule</w:t>
            </w:r>
            <w:r w:rsidRPr="00EC2317">
              <w:rPr>
                <w:lang w:val="en-GB"/>
              </w:rPr>
              <w:t xml:space="preserve">. </w:t>
            </w:r>
            <w:r>
              <w:rPr>
                <w:lang w:val="en-GB"/>
              </w:rPr>
              <w:t xml:space="preserve">The type of score </w:t>
            </w:r>
            <w:r>
              <w:rPr>
                <w:lang w:val="en-GB"/>
              </w:rPr>
              <w:lastRenderedPageBreak/>
              <w:t>MUST be defined in the metadata section. If the small molecule was not identified by the specified search engine, “null” MUST be reported.</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lastRenderedPageBreak/>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77777777" w:rsidR="00D76F84" w:rsidRDefault="00D76F84" w:rsidP="00BD1F22">
            <w:pPr>
              <w:pStyle w:val="Code"/>
              <w:rPr>
                <w:rFonts w:cs="Courier New"/>
              </w:rPr>
            </w:pPr>
            <w:r>
              <w:rPr>
                <w:rFonts w:cs="Courier New"/>
              </w:rPr>
              <w:t xml:space="preserve">MTD  smallmolecule_search_engine_scor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49B9C1A8"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search_engine_sco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50719274" w:rsidR="003A6D81" w:rsidRDefault="00E2727F" w:rsidP="003A6D81">
      <w:pPr>
        <w:pStyle w:val="Heading3"/>
        <w:rPr>
          <w:lang w:val="en-GB"/>
        </w:rPr>
      </w:pPr>
      <w:r>
        <w:rPr>
          <w:lang w:val="en-GB"/>
        </w:rPr>
        <w:t>search_engine_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11776BC9" w:rsidR="003A6D81" w:rsidRPr="00EC2317" w:rsidRDefault="008D577B" w:rsidP="00602E80">
            <w:pPr>
              <w:rPr>
                <w:lang w:val="en-GB"/>
              </w:rPr>
            </w:pPr>
            <w:commentRangeStart w:id="204"/>
            <w:r>
              <w:rPr>
                <w:lang w:val="en-GB"/>
              </w:rPr>
              <w:t>The rank of this identification from this search engine as increasing integers from 1 (best ranked identification).</w:t>
            </w:r>
            <w:r w:rsidR="00432B10">
              <w:rPr>
                <w:lang w:val="en-GB"/>
              </w:rPr>
              <w:t xml:space="preserve"> Ties (equal score) are rep</w:t>
            </w:r>
            <w:r w:rsidR="00D43B45">
              <w:rPr>
                <w:lang w:val="en-GB"/>
              </w:rPr>
              <w:t>resented by using the same rank – defaults to 1 if there is no ranking system used.</w:t>
            </w:r>
            <w:commentRangeEnd w:id="204"/>
            <w:r w:rsidR="00E201C1">
              <w:rPr>
                <w:rStyle w:val="CommentReference"/>
              </w:rPr>
              <w:commentReference w:id="204"/>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2863F387" w:rsidR="003A6D81" w:rsidRPr="00EC2317" w:rsidRDefault="004F573F" w:rsidP="00602E80">
            <w:pPr>
              <w:rPr>
                <w:lang w:val="en-GB"/>
              </w:rPr>
            </w:pPr>
            <w:r>
              <w:rPr>
                <w:lang w:val="en-GB"/>
              </w:rPr>
              <w:t>Inte</w:t>
            </w:r>
            <w:r w:rsidR="00776BC0">
              <w:rPr>
                <w:lang w:val="en-GB"/>
              </w:rPr>
              <w:t>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0772EFF3" w:rsidR="003A6D81" w:rsidRPr="00E92C27" w:rsidRDefault="003A6D81" w:rsidP="00776BC0">
            <w:pPr>
              <w:pStyle w:val="Code"/>
              <w:rPr>
                <w:rFonts w:cs="Courier New"/>
              </w:rPr>
            </w:pPr>
            <w:r>
              <w:rPr>
                <w:rFonts w:cs="Courier New"/>
              </w:rPr>
              <w:t xml:space="preserve">SEH  SME_ID    </w:t>
            </w:r>
            <w:r w:rsidRPr="00E92C27">
              <w:rPr>
                <w:rFonts w:cs="Courier New"/>
              </w:rPr>
              <w:t xml:space="preserve">    …  </w:t>
            </w:r>
            <w:r w:rsidR="00776BC0">
              <w:rPr>
                <w:rFonts w:cs="Courier New"/>
              </w:rPr>
              <w:t>search_engine_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r w:rsidR="00776BC0">
              <w:rPr>
                <w:rFonts w:cs="Courier New"/>
              </w:rPr>
              <w:t>1</w:t>
            </w:r>
            <w:r w:rsidRPr="00E92C27">
              <w:rPr>
                <w:rFonts w:cs="Courier New"/>
              </w:rPr>
              <w:t xml:space="preserve">  …</w:t>
            </w:r>
          </w:p>
        </w:tc>
      </w:tr>
    </w:tbl>
    <w:p w14:paraId="7646DBFA" w14:textId="340A63CF" w:rsidR="00BC5359" w:rsidRDefault="00E201C1" w:rsidP="00BC5359">
      <w:pPr>
        <w:pStyle w:val="Heading3"/>
        <w:rPr>
          <w:lang w:val="en-GB"/>
        </w:rPr>
      </w:pPr>
      <w:r>
        <w:rPr>
          <w:lang w:val="en-GB"/>
        </w:rPr>
        <w:t>m</w:t>
      </w:r>
      <w:r w:rsidR="00BC5359"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C5359" w14:paraId="26A8DE4B" w14:textId="77777777" w:rsidTr="00BD1F22">
        <w:tc>
          <w:tcPr>
            <w:tcW w:w="1617" w:type="dxa"/>
            <w:vAlign w:val="center"/>
          </w:tcPr>
          <w:p w14:paraId="17720C65" w14:textId="77777777" w:rsidR="00BC5359" w:rsidRPr="00EC2317" w:rsidRDefault="00BC5359" w:rsidP="00BD1F22">
            <w:pPr>
              <w:rPr>
                <w:b/>
                <w:lang w:val="en-GB"/>
              </w:rPr>
            </w:pPr>
            <w:r w:rsidRPr="00EC2317">
              <w:rPr>
                <w:b/>
                <w:lang w:val="en-GB"/>
              </w:rPr>
              <w:t>Description:</w:t>
            </w:r>
          </w:p>
        </w:tc>
        <w:tc>
          <w:tcPr>
            <w:tcW w:w="8571" w:type="dxa"/>
          </w:tcPr>
          <w:p w14:paraId="0D523ADD" w14:textId="77777777" w:rsidR="00BC5359" w:rsidRPr="00EC2317" w:rsidRDefault="00BC5359" w:rsidP="00BD1F22">
            <w:pPr>
              <w:rPr>
                <w:lang w:val="en-GB"/>
              </w:rPr>
            </w:pPr>
            <w:r w:rsidRPr="00EC2317">
              <w:rPr>
                <w:lang w:val="en-GB"/>
              </w:rPr>
              <w:t>The small molecule’s modifications</w:t>
            </w:r>
            <w:r>
              <w:rPr>
                <w:lang w:val="en-GB"/>
              </w:rPr>
              <w:t xml:space="preserve"> or derivatives</w:t>
            </w:r>
            <w:r w:rsidRPr="00EC2317">
              <w:rPr>
                <w:lang w:val="en-GB"/>
              </w:rPr>
              <w:t xml:space="preserve">. </w:t>
            </w:r>
            <w:commentRangeStart w:id="205"/>
            <w:r w:rsidRPr="004919C6">
              <w:rPr>
                <w:highlight w:val="yellow"/>
                <w:lang w:val="en-GB"/>
              </w:rPr>
              <w:t>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commentRangeEnd w:id="205"/>
            <w:r>
              <w:rPr>
                <w:rStyle w:val="CommentReference"/>
              </w:rPr>
              <w:commentReference w:id="205"/>
            </w:r>
          </w:p>
        </w:tc>
      </w:tr>
      <w:tr w:rsidR="00BC5359" w14:paraId="7660279B" w14:textId="77777777" w:rsidTr="00BD1F22">
        <w:tc>
          <w:tcPr>
            <w:tcW w:w="1617" w:type="dxa"/>
            <w:vAlign w:val="center"/>
          </w:tcPr>
          <w:p w14:paraId="3764AAF4" w14:textId="77777777" w:rsidR="00BC5359" w:rsidRPr="00EC2317" w:rsidRDefault="00BC5359" w:rsidP="00BD1F22">
            <w:pPr>
              <w:rPr>
                <w:b/>
                <w:lang w:val="en-GB"/>
              </w:rPr>
            </w:pPr>
            <w:r w:rsidRPr="00EC2317">
              <w:rPr>
                <w:b/>
                <w:lang w:val="en-GB"/>
              </w:rPr>
              <w:t>Type:</w:t>
            </w:r>
          </w:p>
        </w:tc>
        <w:tc>
          <w:tcPr>
            <w:tcW w:w="8571" w:type="dxa"/>
          </w:tcPr>
          <w:p w14:paraId="2BFF25F6" w14:textId="77777777" w:rsidR="00BC5359" w:rsidRPr="00EC2317" w:rsidRDefault="00BC5359" w:rsidP="00BD1F22">
            <w:pPr>
              <w:rPr>
                <w:lang w:val="en-GB"/>
              </w:rPr>
            </w:pPr>
            <w:r w:rsidRPr="00EC2317">
              <w:rPr>
                <w:lang w:val="en-GB"/>
              </w:rPr>
              <w:t>String</w:t>
            </w:r>
          </w:p>
        </w:tc>
      </w:tr>
      <w:tr w:rsidR="00BC5359" w14:paraId="4AC9AAC1" w14:textId="77777777" w:rsidTr="00BD1F22">
        <w:tc>
          <w:tcPr>
            <w:tcW w:w="1617" w:type="dxa"/>
            <w:vAlign w:val="center"/>
          </w:tcPr>
          <w:p w14:paraId="61DC4BF5" w14:textId="77777777" w:rsidR="00BC5359" w:rsidRPr="00EC2317" w:rsidRDefault="00BC5359" w:rsidP="00BD1F22">
            <w:pPr>
              <w:rPr>
                <w:b/>
                <w:lang w:val="en-GB"/>
              </w:rPr>
            </w:pPr>
            <w:r>
              <w:rPr>
                <w:b/>
                <w:lang w:val="en-GB"/>
              </w:rPr>
              <w:t>Is Nullable:</w:t>
            </w:r>
          </w:p>
        </w:tc>
        <w:tc>
          <w:tcPr>
            <w:tcW w:w="8571" w:type="dxa"/>
          </w:tcPr>
          <w:p w14:paraId="5B5AF083" w14:textId="77777777" w:rsidR="00BC5359" w:rsidRPr="004919C6" w:rsidRDefault="00BC5359" w:rsidP="00BD1F22">
            <w:pPr>
              <w:pStyle w:val="Code"/>
              <w:rPr>
                <w:rFonts w:cs="Courier New"/>
                <w:highlight w:val="yellow"/>
              </w:rPr>
            </w:pPr>
            <w:r>
              <w:rPr>
                <w:rFonts w:ascii="Arial" w:hAnsi="Arial" w:cs="Arial"/>
                <w:b/>
                <w:sz w:val="24"/>
                <w:szCs w:val="24"/>
              </w:rPr>
              <w:t>TRUE</w:t>
            </w:r>
          </w:p>
        </w:tc>
      </w:tr>
      <w:tr w:rsidR="00BC5359" w14:paraId="69D51B1E" w14:textId="77777777" w:rsidTr="00BD1F22">
        <w:tc>
          <w:tcPr>
            <w:tcW w:w="1617" w:type="dxa"/>
            <w:vAlign w:val="center"/>
          </w:tcPr>
          <w:p w14:paraId="35A88DCC" w14:textId="77777777" w:rsidR="00BC5359" w:rsidRPr="00EC2317" w:rsidRDefault="00BC5359" w:rsidP="00BD1F22">
            <w:pPr>
              <w:rPr>
                <w:b/>
                <w:lang w:val="en-GB"/>
              </w:rPr>
            </w:pPr>
            <w:r w:rsidRPr="00EC2317">
              <w:rPr>
                <w:b/>
                <w:lang w:val="en-GB"/>
              </w:rPr>
              <w:t>Example:</w:t>
            </w:r>
          </w:p>
        </w:tc>
        <w:tc>
          <w:tcPr>
            <w:tcW w:w="8571" w:type="dxa"/>
          </w:tcPr>
          <w:p w14:paraId="1E54A33A" w14:textId="77777777" w:rsidR="00BC5359" w:rsidRPr="004919C6" w:rsidRDefault="00BC5359" w:rsidP="00BD1F22">
            <w:pPr>
              <w:pStyle w:val="Code"/>
              <w:rPr>
                <w:rFonts w:cs="Courier New"/>
                <w:highlight w:val="yellow"/>
              </w:rPr>
            </w:pPr>
            <w:r w:rsidRPr="004919C6">
              <w:rPr>
                <w:rFonts w:cs="Courier New"/>
                <w:highlight w:val="yellow"/>
              </w:rPr>
              <w:t>COM  example where an ammonium loss is found and the position is not</w:t>
            </w:r>
            <w:r w:rsidRPr="004919C6">
              <w:rPr>
                <w:rFonts w:cs="Courier New"/>
                <w:highlight w:val="yellow"/>
              </w:rPr>
              <w:br/>
              <w:t>COM  applicable in the given small molecule</w:t>
            </w:r>
            <w:r w:rsidRPr="004919C6">
              <w:rPr>
                <w:rFonts w:cs="Courier New"/>
                <w:highlight w:val="yellow"/>
              </w:rPr>
              <w:br/>
            </w:r>
            <w:r w:rsidRPr="004919C6">
              <w:rPr>
                <w:rFonts w:cs="Courier New"/>
                <w:highlight w:val="yellow"/>
              </w:rPr>
              <w:br/>
              <w:t>SMH  identifier    …  modifications   …</w:t>
            </w:r>
            <w:r w:rsidRPr="004919C6">
              <w:rPr>
                <w:rFonts w:cs="Courier New"/>
                <w:highlight w:val="yellow"/>
              </w:rPr>
              <w:br/>
              <w:t>SML  CID:00027395  …  CHEMMOD:-NH4    …</w:t>
            </w:r>
          </w:p>
          <w:p w14:paraId="3006B2ED" w14:textId="77777777" w:rsidR="00BC5359" w:rsidRPr="004919C6" w:rsidRDefault="00BC5359" w:rsidP="00BD1F22">
            <w:pPr>
              <w:pStyle w:val="Code"/>
              <w:rPr>
                <w:rFonts w:cs="Courier New"/>
                <w:highlight w:val="yellow"/>
              </w:rPr>
            </w:pPr>
          </w:p>
          <w:p w14:paraId="0C0AF32F" w14:textId="77777777" w:rsidR="00BC5359" w:rsidRPr="004919C6" w:rsidRDefault="00BC5359" w:rsidP="00BD1F22">
            <w:pPr>
              <w:pStyle w:val="Code"/>
              <w:rPr>
                <w:rFonts w:cs="Courier New"/>
                <w:highlight w:val="yellow"/>
              </w:rPr>
            </w:pPr>
            <w:r w:rsidRPr="004919C6">
              <w:rPr>
                <w:rFonts w:cs="Courier New"/>
                <w:highlight w:val="yellow"/>
              </w:rPr>
              <w:t xml:space="preserve">COM  reporting adducts: sodiated glycine </w:t>
            </w:r>
          </w:p>
          <w:p w14:paraId="1B2017AF" w14:textId="77777777" w:rsidR="00BC5359" w:rsidRPr="004919C6" w:rsidRDefault="00BC5359" w:rsidP="00BD1F22">
            <w:pPr>
              <w:pStyle w:val="Code"/>
              <w:rPr>
                <w:rFonts w:cs="Courier New"/>
                <w:highlight w:val="yellow"/>
              </w:rPr>
            </w:pPr>
            <w:r w:rsidRPr="004919C6">
              <w:rPr>
                <w:highlight w:val="yellow"/>
              </w:rPr>
              <w:t>SMH  …  formula  …  charge  …  modifications</w:t>
            </w:r>
          </w:p>
          <w:p w14:paraId="39396499" w14:textId="77777777" w:rsidR="00BC5359" w:rsidRPr="00E92C27" w:rsidRDefault="00BC5359" w:rsidP="00BD1F22">
            <w:pPr>
              <w:pStyle w:val="Code"/>
              <w:rPr>
                <w:rFonts w:cs="Courier New"/>
              </w:rPr>
            </w:pPr>
            <w:r>
              <w:rPr>
                <w:rFonts w:cs="Courier New"/>
                <w:highlight w:val="yellow"/>
              </w:rPr>
              <w:t>SMF</w:t>
            </w:r>
            <w:r w:rsidRPr="004919C6">
              <w:rPr>
                <w:rFonts w:cs="Courier New"/>
                <w:highlight w:val="yellow"/>
              </w:rPr>
              <w:t xml:space="preserve">  …  C2H5NO2  …       1  …  CHEMMOD:+Na-H</w:t>
            </w:r>
          </w:p>
        </w:tc>
      </w:tr>
    </w:tbl>
    <w:p w14:paraId="2F7E506D" w14:textId="77777777" w:rsidR="00BC5359" w:rsidRDefault="00BC5359" w:rsidP="00BC5359">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C5359" w:rsidRPr="00EB122D" w14:paraId="6E54C864" w14:textId="77777777" w:rsidTr="00BD1F22">
        <w:tc>
          <w:tcPr>
            <w:tcW w:w="1617" w:type="dxa"/>
            <w:vAlign w:val="center"/>
          </w:tcPr>
          <w:p w14:paraId="1BE0291C" w14:textId="77777777" w:rsidR="00BC5359" w:rsidRPr="00EC2317" w:rsidRDefault="00BC5359" w:rsidP="00BD1F22">
            <w:pPr>
              <w:rPr>
                <w:b/>
                <w:lang w:val="en-GB"/>
              </w:rPr>
            </w:pPr>
            <w:r w:rsidRPr="00EC2317">
              <w:rPr>
                <w:b/>
                <w:lang w:val="en-GB"/>
              </w:rPr>
              <w:t>Description:</w:t>
            </w:r>
          </w:p>
        </w:tc>
        <w:tc>
          <w:tcPr>
            <w:tcW w:w="8571" w:type="dxa"/>
          </w:tcPr>
          <w:p w14:paraId="0195E3E7" w14:textId="77777777" w:rsidR="00BC5359" w:rsidRPr="004919C6" w:rsidRDefault="00BC5359" w:rsidP="00BD1F22">
            <w:pPr>
              <w:rPr>
                <w:lang w:val="en-GB"/>
              </w:rPr>
            </w:pPr>
            <w:r w:rsidRPr="004919C6">
              <w:rPr>
                <w:lang w:val="en-GB"/>
              </w:rPr>
              <w:t xml:space="preserve">The </w:t>
            </w:r>
            <w:r>
              <w:rPr>
                <w:lang w:val="en-GB"/>
              </w:rPr>
              <w:t xml:space="preserve">assumed adduct classification of this molecule, following the </w:t>
            </w:r>
            <w:r w:rsidRPr="007976A6">
              <w:rPr>
                <w:highlight w:val="yellow"/>
                <w:lang w:val="en-GB"/>
              </w:rPr>
              <w:t>XX</w:t>
            </w:r>
            <w:r>
              <w:rPr>
                <w:lang w:val="en-GB"/>
              </w:rPr>
              <w:t xml:space="preserve"> nomenclature system. If the adduct classification is ambiguous with regards to identification evidence it MAY be null.</w:t>
            </w:r>
          </w:p>
        </w:tc>
      </w:tr>
      <w:tr w:rsidR="00BC5359" w14:paraId="235DB9A9" w14:textId="77777777" w:rsidTr="00BD1F22">
        <w:tc>
          <w:tcPr>
            <w:tcW w:w="1617" w:type="dxa"/>
            <w:vAlign w:val="center"/>
          </w:tcPr>
          <w:p w14:paraId="45989C5D" w14:textId="77777777" w:rsidR="00BC5359" w:rsidRPr="00EC2317" w:rsidRDefault="00BC5359" w:rsidP="00BD1F22">
            <w:pPr>
              <w:rPr>
                <w:b/>
                <w:lang w:val="en-GB"/>
              </w:rPr>
            </w:pPr>
            <w:r w:rsidRPr="00EC2317">
              <w:rPr>
                <w:b/>
                <w:lang w:val="en-GB"/>
              </w:rPr>
              <w:t>Type:</w:t>
            </w:r>
          </w:p>
        </w:tc>
        <w:tc>
          <w:tcPr>
            <w:tcW w:w="8571" w:type="dxa"/>
          </w:tcPr>
          <w:p w14:paraId="0AB380B8" w14:textId="77777777" w:rsidR="00BC5359" w:rsidRPr="004919C6" w:rsidRDefault="00BC5359" w:rsidP="00BD1F22">
            <w:pPr>
              <w:rPr>
                <w:lang w:val="en-GB"/>
              </w:rPr>
            </w:pPr>
            <w:r>
              <w:rPr>
                <w:lang w:val="en-GB"/>
              </w:rPr>
              <w:t>String</w:t>
            </w:r>
          </w:p>
        </w:tc>
      </w:tr>
      <w:tr w:rsidR="00BC5359" w14:paraId="6A2738EF" w14:textId="77777777" w:rsidTr="00BD1F22">
        <w:tc>
          <w:tcPr>
            <w:tcW w:w="1617" w:type="dxa"/>
            <w:vAlign w:val="center"/>
          </w:tcPr>
          <w:p w14:paraId="5DA83F51" w14:textId="77777777" w:rsidR="00BC5359" w:rsidRPr="00EC2317" w:rsidRDefault="00BC5359" w:rsidP="00BD1F22">
            <w:pPr>
              <w:rPr>
                <w:b/>
                <w:lang w:val="en-GB"/>
              </w:rPr>
            </w:pPr>
            <w:r>
              <w:rPr>
                <w:b/>
                <w:lang w:val="en-GB"/>
              </w:rPr>
              <w:t>Is Nullable:</w:t>
            </w:r>
          </w:p>
        </w:tc>
        <w:tc>
          <w:tcPr>
            <w:tcW w:w="8571" w:type="dxa"/>
          </w:tcPr>
          <w:p w14:paraId="1A91E5BD" w14:textId="77777777" w:rsidR="00BC5359" w:rsidRPr="00E92C27" w:rsidRDefault="00BC5359" w:rsidP="00BD1F22">
            <w:pPr>
              <w:pStyle w:val="Code"/>
              <w:rPr>
                <w:rFonts w:cs="Courier New"/>
              </w:rPr>
            </w:pPr>
            <w:r>
              <w:rPr>
                <w:rFonts w:ascii="Arial" w:hAnsi="Arial" w:cs="Arial"/>
                <w:b/>
                <w:sz w:val="24"/>
                <w:szCs w:val="24"/>
              </w:rPr>
              <w:t>TRUE</w:t>
            </w:r>
          </w:p>
        </w:tc>
      </w:tr>
      <w:tr w:rsidR="00BC5359" w14:paraId="71052C39" w14:textId="77777777" w:rsidTr="00BD1F22">
        <w:tc>
          <w:tcPr>
            <w:tcW w:w="1617" w:type="dxa"/>
            <w:vAlign w:val="center"/>
          </w:tcPr>
          <w:p w14:paraId="7DC00848" w14:textId="77777777" w:rsidR="00BC5359" w:rsidRPr="00EC2317" w:rsidRDefault="00BC5359" w:rsidP="00BD1F22">
            <w:pPr>
              <w:rPr>
                <w:b/>
                <w:lang w:val="en-GB"/>
              </w:rPr>
            </w:pPr>
            <w:r w:rsidRPr="00EC2317">
              <w:rPr>
                <w:b/>
                <w:lang w:val="en-GB"/>
              </w:rPr>
              <w:t>Example:</w:t>
            </w:r>
          </w:p>
        </w:tc>
        <w:tc>
          <w:tcPr>
            <w:tcW w:w="8571" w:type="dxa"/>
          </w:tcPr>
          <w:p w14:paraId="4B0A9BBB" w14:textId="5FC205D1" w:rsidR="00BC5359" w:rsidRPr="00E92C27" w:rsidRDefault="007976A6" w:rsidP="00BD1F22">
            <w:pPr>
              <w:pStyle w:val="Code"/>
              <w:rPr>
                <w:rFonts w:cs="Courier New"/>
              </w:rPr>
            </w:pPr>
            <w:r>
              <w:rPr>
                <w:rFonts w:cs="Courier New"/>
              </w:rPr>
              <w:t>SEH  SME</w:t>
            </w:r>
            <w:r w:rsidR="00BC5359">
              <w:rPr>
                <w:rFonts w:cs="Courier New"/>
              </w:rPr>
              <w:t xml:space="preserve">_ID    </w:t>
            </w:r>
            <w:r w:rsidR="00BC5359" w:rsidRPr="00E92C27">
              <w:rPr>
                <w:rFonts w:cs="Courier New"/>
              </w:rPr>
              <w:t xml:space="preserve"> …  </w:t>
            </w:r>
            <w:r w:rsidR="00BC5359">
              <w:rPr>
                <w:rFonts w:cs="Courier New"/>
              </w:rPr>
              <w:t>adduct_ion</w:t>
            </w:r>
            <w:r>
              <w:rPr>
                <w:rFonts w:cs="Courier New"/>
              </w:rPr>
              <w:t xml:space="preserve">  …</w:t>
            </w:r>
            <w:r>
              <w:rPr>
                <w:rFonts w:cs="Courier New"/>
              </w:rPr>
              <w:br/>
              <w:t>SME</w:t>
            </w:r>
            <w:r w:rsidR="00BC5359" w:rsidRPr="00E92C27">
              <w:rPr>
                <w:rFonts w:cs="Courier New"/>
              </w:rPr>
              <w:t xml:space="preserve"> </w:t>
            </w:r>
            <w:r w:rsidR="00BC5359">
              <w:rPr>
                <w:rFonts w:cs="Courier New"/>
              </w:rPr>
              <w:t xml:space="preserve">1      </w:t>
            </w:r>
            <w:r w:rsidR="00BC5359" w:rsidRPr="00E92C27">
              <w:rPr>
                <w:rFonts w:cs="Courier New"/>
              </w:rPr>
              <w:t xml:space="preserve">   </w:t>
            </w:r>
            <w:r w:rsidR="00263563">
              <w:rPr>
                <w:rFonts w:cs="Courier New"/>
              </w:rPr>
              <w:t xml:space="preserve"> </w:t>
            </w:r>
            <w:r w:rsidR="00BC5359" w:rsidRPr="00E92C27">
              <w:rPr>
                <w:rFonts w:cs="Courier New"/>
              </w:rPr>
              <w:t xml:space="preserve"> …  </w:t>
            </w:r>
            <w:r w:rsidR="00BC5359" w:rsidRPr="004919C6">
              <w:rPr>
                <w:rFonts w:cs="Courier New"/>
              </w:rPr>
              <w:t>[M+H]1+</w:t>
            </w:r>
            <w:r w:rsidR="00BC5359">
              <w:rPr>
                <w:rFonts w:cs="Courier New"/>
              </w:rPr>
              <w:t xml:space="preserve">     </w:t>
            </w:r>
            <w:r w:rsidR="00BC5359" w:rsidRPr="00E92C27">
              <w:rPr>
                <w:rFonts w:cs="Courier New"/>
              </w:rPr>
              <w:t>…</w:t>
            </w:r>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0DE43AE2" w:rsidR="003A6D81" w:rsidRPr="00EC2317" w:rsidRDefault="003A6D81" w:rsidP="00FA0E48">
            <w:pPr>
              <w:rPr>
                <w:lang w:val="en-GB"/>
              </w:rPr>
            </w:pPr>
            <w:r w:rsidRPr="00EC2317">
              <w:rPr>
                <w:lang w:val="en-GB"/>
              </w:rPr>
              <w:b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w:t>
            </w:r>
            <w:r>
              <w:rPr>
                <w:lang w:val="en-GB"/>
              </w:rPr>
              <w:lastRenderedPageBreak/>
              <w:t>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lastRenderedPageBreak/>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2C7DB194" w:rsidR="003A6D81" w:rsidRPr="00BD1F22" w:rsidRDefault="00FA0E48" w:rsidP="00FA0E48">
      <w:pPr>
        <w:pStyle w:val="ListParagraph"/>
        <w:numPr>
          <w:ilvl w:val="0"/>
          <w:numId w:val="55"/>
        </w:numPr>
        <w:rPr>
          <w:b/>
          <w:highlight w:val="yellow"/>
          <w:lang w:val="en-GB"/>
        </w:rPr>
      </w:pPr>
      <w:r w:rsidRPr="00BD1F22">
        <w:rPr>
          <w:highlight w:val="yellow"/>
          <w:lang w:val="en-GB"/>
        </w:rPr>
        <w:t>??</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206" w:name="_Toc264879029"/>
      <w:bookmarkStart w:id="207" w:name="_Toc111817895"/>
      <w:bookmarkStart w:id="208" w:name="_Toc118017570"/>
      <w:r>
        <w:t>Non-</w:t>
      </w:r>
      <w:r w:rsidR="002341EA">
        <w:t>supported use cases</w:t>
      </w:r>
      <w:bookmarkEnd w:id="206"/>
    </w:p>
    <w:p w14:paraId="003FDF73" w14:textId="77777777" w:rsidR="00D959A2" w:rsidRDefault="00D959A2" w:rsidP="0016484B">
      <w:pPr>
        <w:pStyle w:val="nobreak"/>
      </w:pPr>
    </w:p>
    <w:p w14:paraId="2D6BE345" w14:textId="77777777"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209" w:name="_Toc264879030"/>
      <w:r>
        <w:t>Conclusions</w:t>
      </w:r>
      <w:bookmarkEnd w:id="209"/>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210" w:name="_Toc264879031"/>
      <w:r w:rsidRPr="00D77D22">
        <w:t>Authors</w:t>
      </w:r>
      <w:bookmarkEnd w:id="210"/>
      <w:r w:rsidRPr="00D77D22">
        <w:t xml:space="preserve"> </w:t>
      </w:r>
    </w:p>
    <w:bookmarkEnd w:id="207"/>
    <w:bookmarkEnd w:id="208"/>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30" w:history="1">
        <w:r>
          <w:rPr>
            <w:rStyle w:val="Hyperlink"/>
          </w:rPr>
          <w:t>hhe</w:t>
        </w:r>
        <w:r w:rsidRPr="00F00CE7">
          <w:rPr>
            <w:rStyle w:val="Hyperlink"/>
          </w:rPr>
          <w:t>@ebi.ac.uk</w:t>
        </w:r>
      </w:hyperlink>
      <w:r>
        <w:t>)</w:t>
      </w:r>
      <w:r w:rsidR="005B1AC1">
        <w:t>, Juan Antonio Vizcaíno (</w:t>
      </w:r>
      <w:hyperlink r:id="rId31"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211" w:name="_Toc264879032"/>
      <w:r>
        <w:t>Contributors</w:t>
      </w:r>
      <w:bookmarkEnd w:id="211"/>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212" w:name="_Toc264879033"/>
      <w:r w:rsidRPr="00D77D22">
        <w:t>References</w:t>
      </w:r>
      <w:bookmarkEnd w:id="212"/>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213" w:name="_Toc526008660"/>
      <w:bookmarkStart w:id="214" w:name="_Toc153690678"/>
      <w:bookmarkStart w:id="215" w:name="_Toc155584023"/>
      <w:bookmarkStart w:id="216" w:name="_Toc156877875"/>
    </w:p>
    <w:p w14:paraId="3C3CDC6E" w14:textId="77777777" w:rsidR="007A1183" w:rsidRPr="008B6BE0" w:rsidRDefault="007A1183" w:rsidP="007A1183">
      <w:pPr>
        <w:pStyle w:val="Heading1"/>
      </w:pPr>
      <w:r w:rsidRPr="009F3B64">
        <w:t xml:space="preserve"> </w:t>
      </w:r>
      <w:bookmarkStart w:id="217" w:name="_Toc264879034"/>
      <w:r w:rsidRPr="008B6BE0">
        <w:t>Intellectual Property Statement</w:t>
      </w:r>
      <w:bookmarkEnd w:id="213"/>
      <w:bookmarkEnd w:id="214"/>
      <w:bookmarkEnd w:id="215"/>
      <w:bookmarkEnd w:id="216"/>
      <w:bookmarkEnd w:id="217"/>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w:t>
      </w:r>
      <w:r>
        <w:rPr>
          <w:rFonts w:eastAsia="MS Mincho"/>
          <w:lang w:eastAsia="zh-CN"/>
        </w:rPr>
        <w:lastRenderedPageBreak/>
        <w:t>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218" w:name="_Toc264879035"/>
      <w:r w:rsidRPr="00FC4E18">
        <w:t>TradeMark Section</w:t>
      </w:r>
      <w:bookmarkEnd w:id="218"/>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219" w:name="_Toc153687291"/>
      <w:bookmarkStart w:id="220" w:name="_Toc155584024"/>
      <w:bookmarkStart w:id="221" w:name="_Toc156877876"/>
      <w:bookmarkStart w:id="222" w:name="_Toc264879036"/>
      <w:r w:rsidRPr="008B6BE0">
        <w:t>Copyright Notice</w:t>
      </w:r>
      <w:bookmarkEnd w:id="219"/>
      <w:bookmarkEnd w:id="220"/>
      <w:bookmarkEnd w:id="221"/>
      <w:bookmarkEnd w:id="222"/>
    </w:p>
    <w:p w14:paraId="0FBEF931" w14:textId="77777777" w:rsidR="007A1183" w:rsidRDefault="007A1183" w:rsidP="007A1183">
      <w:pPr>
        <w:jc w:val="both"/>
      </w:pPr>
      <w:r>
        <w:t>Copyright (C) Proteomics Standards Initiative (</w:t>
      </w:r>
      <w:r w:rsidR="002B2979">
        <w:t>2014</w:t>
      </w:r>
      <w:r>
        <w:t>). All Rights Reserved.</w:t>
      </w:r>
    </w:p>
    <w:p w14:paraId="2C6A7FA4" w14:textId="77777777" w:rsidR="007A1183" w:rsidRDefault="007A1183" w:rsidP="007A1183">
      <w:pPr>
        <w:jc w:val="both"/>
      </w:pPr>
    </w:p>
    <w:p w14:paraId="0CAF8691" w14:textId="77777777" w:rsidR="007A1183" w:rsidRDefault="007A1183" w:rsidP="007A1183">
      <w:pPr>
        <w:jc w:val="both"/>
      </w:pPr>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69E93A78"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23" w:name="29"/>
      <w:bookmarkStart w:id="224" w:name="30"/>
      <w:bookmarkStart w:id="225" w:name="31"/>
      <w:bookmarkEnd w:id="223"/>
      <w:bookmarkEnd w:id="224"/>
      <w:bookmarkEnd w:id="225"/>
    </w:p>
    <w:sectPr w:rsidR="007A1183" w:rsidRPr="00507A7E" w:rsidSect="007A1183">
      <w:headerReference w:type="default" r:id="rId32"/>
      <w:footerReference w:type="default" r:id="rId33"/>
      <w:headerReference w:type="first" r:id="rId34"/>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5" w:author="Jones, Andy" w:date="2016-07-05T15:09:00Z" w:initials="JA">
    <w:p w14:paraId="31CEB6C4" w14:textId="3D9A88C8" w:rsidR="00110053" w:rsidRDefault="00110053">
      <w:pPr>
        <w:pStyle w:val="CommentText"/>
      </w:pPr>
      <w:r>
        <w:rPr>
          <w:rStyle w:val="CommentReference"/>
        </w:rPr>
        <w:annotationRef/>
      </w:r>
      <w:r>
        <w:t>Propose to add nullable to all of these? Perhaps this depends on Complete versus Summary?</w:t>
      </w:r>
    </w:p>
  </w:comment>
  <w:comment w:id="137" w:author="Jones, Andy" w:date="2016-07-05T14:57:00Z" w:initials="JA">
    <w:p w14:paraId="1D4A33ED" w14:textId="241E951A" w:rsidR="00110053" w:rsidRDefault="00110053">
      <w:pPr>
        <w:pStyle w:val="CommentText"/>
      </w:pPr>
      <w:r>
        <w:rPr>
          <w:rStyle w:val="CommentReference"/>
        </w:rPr>
        <w:annotationRef/>
      </w:r>
      <w:r>
        <w:t>Look like these only really work for proteomics flavor files</w:t>
      </w:r>
    </w:p>
  </w:comment>
  <w:comment w:id="138" w:author="Jones, Andy" w:date="2016-07-05T14:45:00Z" w:initials="JA">
    <w:p w14:paraId="427A8E82" w14:textId="60E363B3" w:rsidR="00110053" w:rsidRDefault="00110053">
      <w:pPr>
        <w:pStyle w:val="CommentText"/>
      </w:pPr>
      <w:r>
        <w:rPr>
          <w:rStyle w:val="CommentReference"/>
        </w:rPr>
        <w:annotationRef/>
      </w:r>
      <w:r>
        <w:t>Propose delete from SML files</w:t>
      </w:r>
    </w:p>
  </w:comment>
  <w:comment w:id="154" w:author="Jones, Andy" w:date="2016-07-05T15:20:00Z" w:initials="JA">
    <w:p w14:paraId="2993AACB" w14:textId="644B5595" w:rsidR="00110053" w:rsidRDefault="00110053">
      <w:pPr>
        <w:pStyle w:val="CommentText"/>
      </w:pPr>
      <w:r>
        <w:rPr>
          <w:rStyle w:val="CommentReference"/>
        </w:rPr>
        <w:annotationRef/>
      </w:r>
      <w:r>
        <w:t>Propose to delete and move to metadata field and prefix on accession as per metabolomics</w:t>
      </w:r>
    </w:p>
    <w:p w14:paraId="71DF5895" w14:textId="77777777" w:rsidR="00110053" w:rsidRDefault="00110053">
      <w:pPr>
        <w:pStyle w:val="CommentText"/>
      </w:pPr>
    </w:p>
    <w:p w14:paraId="205650AE" w14:textId="2A61E320" w:rsidR="00110053" w:rsidRDefault="00110053">
      <w:pPr>
        <w:pStyle w:val="CommentText"/>
      </w:pPr>
      <w:r>
        <w:t>Same for database version</w:t>
      </w:r>
    </w:p>
    <w:p w14:paraId="7FAC3E72" w14:textId="77777777" w:rsidR="00110053" w:rsidRDefault="00110053">
      <w:pPr>
        <w:pStyle w:val="CommentText"/>
      </w:pPr>
    </w:p>
    <w:p w14:paraId="0DE49D45" w14:textId="16720B4E" w:rsidR="00110053" w:rsidRDefault="00110053">
      <w:pPr>
        <w:pStyle w:val="CommentText"/>
      </w:pPr>
      <w:r>
        <w:t>And for peptide / PSM?</w:t>
      </w:r>
    </w:p>
  </w:comment>
  <w:comment w:id="163" w:author="Jones, Andy" w:date="2016-08-25T13:18:00Z" w:initials="JA">
    <w:p w14:paraId="79F1CB2A" w14:textId="1845D5EB" w:rsidR="00110053" w:rsidRDefault="00110053">
      <w:pPr>
        <w:pStyle w:val="CommentText"/>
      </w:pPr>
      <w:r>
        <w:rPr>
          <w:rStyle w:val="CommentReference"/>
        </w:rPr>
        <w:annotationRef/>
      </w:r>
      <w:r>
        <w:t>Decided to allow only proteomics or metabolomics in one file, so change this text</w:t>
      </w:r>
    </w:p>
  </w:comment>
  <w:comment w:id="164" w:author="Jones, Andy" w:date="2016-07-05T10:28:00Z" w:initials="JA">
    <w:p w14:paraId="671A0861" w14:textId="46E6AB26" w:rsidR="00110053" w:rsidRDefault="00110053">
      <w:pPr>
        <w:pStyle w:val="CommentText"/>
      </w:pPr>
      <w:r>
        <w:rPr>
          <w:rStyle w:val="CommentReference"/>
        </w:rPr>
        <w:annotationRef/>
      </w:r>
      <w:r>
        <w:t xml:space="preserve">I have removed the distinction between Summary and Complete. </w:t>
      </w:r>
    </w:p>
    <w:p w14:paraId="2B2F0BDB" w14:textId="77777777" w:rsidR="00110053" w:rsidRDefault="00110053">
      <w:pPr>
        <w:pStyle w:val="CommentText"/>
      </w:pPr>
    </w:p>
    <w:p w14:paraId="1A409B70" w14:textId="48DB619F" w:rsidR="00110053" w:rsidRDefault="00110053">
      <w:pPr>
        <w:pStyle w:val="CommentText"/>
      </w:pPr>
      <w:r>
        <w:t>For Summary files, there is only SML table</w:t>
      </w:r>
    </w:p>
    <w:p w14:paraId="3B97C7DE" w14:textId="77777777" w:rsidR="00110053" w:rsidRDefault="00110053">
      <w:pPr>
        <w:pStyle w:val="CommentText"/>
      </w:pPr>
    </w:p>
    <w:p w14:paraId="233CDFAA" w14:textId="6BAA7F1F" w:rsidR="00110053" w:rsidRDefault="00110053">
      <w:pPr>
        <w:pStyle w:val="CommentText"/>
      </w:pPr>
      <w:r>
        <w:t>For Complete files, there are three tables always</w:t>
      </w:r>
    </w:p>
    <w:p w14:paraId="2FFBD86C" w14:textId="77777777" w:rsidR="00110053" w:rsidRDefault="00110053">
      <w:pPr>
        <w:pStyle w:val="CommentText"/>
      </w:pPr>
    </w:p>
    <w:p w14:paraId="06DBCAF1" w14:textId="39052AA3" w:rsidR="00110053" w:rsidRDefault="00110053">
      <w:pPr>
        <w:pStyle w:val="CommentText"/>
      </w:pPr>
      <w:r>
        <w:t>Much simpler to implement</w:t>
      </w:r>
    </w:p>
  </w:comment>
  <w:comment w:id="165" w:author="Jones, Andy" w:date="2016-08-25T13:24:00Z" w:initials="JA">
    <w:p w14:paraId="60AF46F4" w14:textId="1F451FE9" w:rsidR="00110053" w:rsidRDefault="00110053">
      <w:pPr>
        <w:pStyle w:val="CommentText"/>
      </w:pPr>
      <w:r>
        <w:rPr>
          <w:rStyle w:val="CommentReference"/>
        </w:rPr>
        <w:annotationRef/>
      </w:r>
      <w:r>
        <w:t>May want to return to this for the case of alternative IDs and ambiguity – should this be formally checkable for structure?</w:t>
      </w:r>
    </w:p>
  </w:comment>
  <w:comment w:id="166" w:author="Jones, Andy" w:date="2016-07-05T10:01:00Z" w:initials="JA">
    <w:p w14:paraId="766781FB" w14:textId="203CBA7D" w:rsidR="00110053" w:rsidRDefault="00110053">
      <w:pPr>
        <w:pStyle w:val="CommentText"/>
      </w:pPr>
      <w:r>
        <w:rPr>
          <w:rStyle w:val="CommentReference"/>
        </w:rPr>
        <w:annotationRef/>
      </w:r>
      <w:r>
        <w:t>Add example showing ambiguity</w:t>
      </w:r>
    </w:p>
  </w:comment>
  <w:comment w:id="167" w:author="Jones, Andy" w:date="2016-08-25T14:45:00Z" w:initials="JA">
    <w:p w14:paraId="2DF02C3B" w14:textId="34EACE0A" w:rsidR="00110053" w:rsidRDefault="00110053">
      <w:pPr>
        <w:pStyle w:val="CommentText"/>
      </w:pPr>
      <w:r>
        <w:rPr>
          <w:rStyle w:val="CommentReference"/>
        </w:rPr>
        <w:annotationRef/>
      </w:r>
      <w:r>
        <w:t>Clarity needed. Can it be null if identifier is null only, or can it be null if identifier(s) are given</w:t>
      </w:r>
    </w:p>
  </w:comment>
  <w:comment w:id="168" w:author="Jones, Andy" w:date="2016-07-05T15:36:00Z" w:initials="JA">
    <w:p w14:paraId="5C453D58" w14:textId="227316EF" w:rsidR="00110053" w:rsidRDefault="00110053">
      <w:pPr>
        <w:pStyle w:val="CommentText"/>
      </w:pPr>
      <w:r>
        <w:rPr>
          <w:rStyle w:val="CommentReference"/>
        </w:rPr>
        <w:annotationRef/>
      </w:r>
      <w:r>
        <w:t>Inchi throughout not inchi_key to check</w:t>
      </w:r>
    </w:p>
  </w:comment>
  <w:comment w:id="169" w:author="Jones, Andy" w:date="2016-07-05T15:37:00Z" w:initials="JA">
    <w:p w14:paraId="7E12F2B4" w14:textId="6F235039" w:rsidR="00110053" w:rsidRDefault="00110053">
      <w:pPr>
        <w:pStyle w:val="CommentText"/>
      </w:pPr>
      <w:r>
        <w:rPr>
          <w:rStyle w:val="CommentReference"/>
        </w:rPr>
        <w:annotationRef/>
      </w:r>
      <w:r>
        <w:t>To work through some example as to whether this is sensible</w:t>
      </w:r>
    </w:p>
  </w:comment>
  <w:comment w:id="170" w:author="Jones, Andy" w:date="2016-08-25T13:37:00Z" w:initials="JA">
    <w:p w14:paraId="556384FA" w14:textId="420BC631" w:rsidR="00110053" w:rsidRDefault="00110053">
      <w:pPr>
        <w:pStyle w:val="CommentText"/>
      </w:pPr>
      <w:r>
        <w:rPr>
          <w:rStyle w:val="CommentReference"/>
        </w:rPr>
        <w:annotationRef/>
      </w:r>
      <w:r>
        <w:t>Same cardinality as IDs above</w:t>
      </w:r>
    </w:p>
  </w:comment>
  <w:comment w:id="171" w:author="Jones, Andy" w:date="2016-07-05T14:00:00Z" w:initials="JA">
    <w:p w14:paraId="5B2C0657" w14:textId="77777777" w:rsidR="00110053" w:rsidRDefault="00110053" w:rsidP="00B7291C">
      <w:pPr>
        <w:pStyle w:val="CommentText"/>
      </w:pPr>
      <w:r>
        <w:rPr>
          <w:rStyle w:val="CommentReference"/>
        </w:rPr>
        <w:annotationRef/>
      </w:r>
      <w:r>
        <w:t>Possible addition to Metadata section to describe how RT values are reported in this section</w:t>
      </w:r>
    </w:p>
  </w:comment>
  <w:comment w:id="172" w:author="Jones, Andy" w:date="2016-08-25T13:44:00Z" w:initials="JA">
    <w:p w14:paraId="5B30119D" w14:textId="25E92E44" w:rsidR="00110053" w:rsidRDefault="00110053">
      <w:pPr>
        <w:pStyle w:val="CommentText"/>
      </w:pPr>
      <w:r>
        <w:rPr>
          <w:rStyle w:val="CommentReference"/>
        </w:rPr>
        <w:annotationRef/>
      </w:r>
      <w:r>
        <w:t>Need to clarify how this done</w:t>
      </w:r>
    </w:p>
  </w:comment>
  <w:comment w:id="174" w:author="Jones, Andy" w:date="2016-08-25T13:45:00Z" w:initials="JA">
    <w:p w14:paraId="3951B706" w14:textId="569C6E53" w:rsidR="00110053" w:rsidRDefault="00110053">
      <w:pPr>
        <w:pStyle w:val="CommentText"/>
      </w:pPr>
      <w:r>
        <w:rPr>
          <w:rStyle w:val="CommentReference"/>
        </w:rPr>
        <w:annotationRef/>
      </w:r>
      <w:r>
        <w:t>IUPAC? Steffen to investigate</w:t>
      </w:r>
    </w:p>
  </w:comment>
  <w:comment w:id="173" w:author="Jones, Andy" w:date="2016-08-25T13:52:00Z" w:initials="JA">
    <w:p w14:paraId="73CB33E5" w14:textId="60113D41" w:rsidR="00110053" w:rsidRDefault="00110053">
      <w:pPr>
        <w:pStyle w:val="CommentText"/>
      </w:pPr>
      <w:r>
        <w:rPr>
          <w:rStyle w:val="CommentReference"/>
        </w:rPr>
        <w:annotationRef/>
      </w:r>
      <w:r>
        <w:t>At the moment this doesn’t work. Two forms of semantics can be captured.</w:t>
      </w:r>
    </w:p>
    <w:p w14:paraId="2B6BC27F" w14:textId="77777777" w:rsidR="00110053" w:rsidRDefault="00110053">
      <w:pPr>
        <w:pStyle w:val="CommentText"/>
      </w:pPr>
    </w:p>
    <w:p w14:paraId="1067CC85" w14:textId="0534E45A" w:rsidR="00110053" w:rsidRDefault="00110053">
      <w:pPr>
        <w:pStyle w:val="CommentText"/>
      </w:pPr>
      <w:r>
        <w:t>Options:</w:t>
      </w:r>
    </w:p>
    <w:p w14:paraId="791DBEFD" w14:textId="12057B40" w:rsidR="00110053" w:rsidRDefault="00110053" w:rsidP="00551D83">
      <w:pPr>
        <w:pStyle w:val="CommentText"/>
        <w:numPr>
          <w:ilvl w:val="0"/>
          <w:numId w:val="56"/>
        </w:numPr>
      </w:pPr>
      <w:r>
        <w:t>Remove completely from summary table</w:t>
      </w:r>
    </w:p>
    <w:p w14:paraId="10CC8B37" w14:textId="3806C9FE" w:rsidR="00110053" w:rsidRDefault="00110053" w:rsidP="00551D83">
      <w:pPr>
        <w:pStyle w:val="CommentText"/>
        <w:numPr>
          <w:ilvl w:val="0"/>
          <w:numId w:val="56"/>
        </w:numPr>
      </w:pPr>
      <w:r>
        <w:t>Allow only one type of semantics</w:t>
      </w:r>
    </w:p>
    <w:p w14:paraId="7755F78D" w14:textId="547B76DA" w:rsidR="00110053" w:rsidRDefault="00110053" w:rsidP="00551D83">
      <w:pPr>
        <w:pStyle w:val="CommentText"/>
        <w:numPr>
          <w:ilvl w:val="0"/>
          <w:numId w:val="56"/>
        </w:numPr>
      </w:pPr>
      <w:r>
        <w:t>Something more complicated.</w:t>
      </w:r>
    </w:p>
    <w:p w14:paraId="1E203419" w14:textId="1F8B65E2" w:rsidR="00110053" w:rsidRDefault="00110053" w:rsidP="00551D83">
      <w:pPr>
        <w:pStyle w:val="CommentText"/>
        <w:numPr>
          <w:ilvl w:val="0"/>
          <w:numId w:val="56"/>
        </w:numPr>
      </w:pPr>
      <w:r>
        <w:t xml:space="preserve">,,,? </w:t>
      </w:r>
    </w:p>
  </w:comment>
  <w:comment w:id="175" w:author="Jones, Andy" w:date="2016-08-25T13:57:00Z" w:initials="JA">
    <w:p w14:paraId="41D05D07" w14:textId="2F78C038" w:rsidR="00110053" w:rsidRDefault="00110053">
      <w:pPr>
        <w:pStyle w:val="CommentText"/>
      </w:pPr>
      <w:r>
        <w:rPr>
          <w:rStyle w:val="CommentReference"/>
        </w:rPr>
        <w:annotationRef/>
      </w:r>
      <w:r>
        <w:t>ACTION: Steffen to circulate MSI list to us for discussion about it going into PSI-MS Cv</w:t>
      </w:r>
    </w:p>
  </w:comment>
  <w:comment w:id="176" w:author="Jones, Andy" w:date="2016-08-25T13:57:00Z" w:initials="JA">
    <w:p w14:paraId="169DB618" w14:textId="5884FA4C" w:rsidR="00110053" w:rsidRDefault="00110053">
      <w:pPr>
        <w:pStyle w:val="CommentText"/>
      </w:pPr>
      <w:r>
        <w:rPr>
          <w:rStyle w:val="CommentReference"/>
        </w:rPr>
        <w:annotationRef/>
      </w:r>
      <w:r>
        <w:t>Decide if needs to be relaxed to String</w:t>
      </w:r>
    </w:p>
  </w:comment>
  <w:comment w:id="177" w:author="Jones, Andy" w:date="2016-08-25T13:58:00Z" w:initials="JA">
    <w:p w14:paraId="7D65875D" w14:textId="06C571E0" w:rsidR="00110053" w:rsidRDefault="00110053">
      <w:pPr>
        <w:pStyle w:val="CommentText"/>
      </w:pPr>
      <w:r>
        <w:rPr>
          <w:rStyle w:val="CommentReference"/>
        </w:rPr>
        <w:annotationRef/>
      </w:r>
      <w:r>
        <w:t>May be cases where software does not want to assign it. If we stick with nullable = FALSE, need to have a default code for such packages</w:t>
      </w:r>
    </w:p>
  </w:comment>
  <w:comment w:id="178" w:author="Jones, Andy" w:date="2016-08-25T14:03:00Z" w:initials="JA">
    <w:p w14:paraId="0B0A2737" w14:textId="507D0397" w:rsidR="00110053" w:rsidRDefault="00110053">
      <w:pPr>
        <w:pStyle w:val="CommentText"/>
      </w:pPr>
      <w:r>
        <w:rPr>
          <w:rStyle w:val="CommentReference"/>
        </w:rPr>
        <w:annotationRef/>
      </w:r>
      <w:r>
        <w:t>Should be a list as above</w:t>
      </w:r>
    </w:p>
  </w:comment>
  <w:comment w:id="179" w:author="Jones, Andy" w:date="2016-08-25T14:03:00Z" w:initials="JA">
    <w:p w14:paraId="2DCE013E" w14:textId="04E8E1C4" w:rsidR="00110053" w:rsidRDefault="00110053">
      <w:pPr>
        <w:pStyle w:val="CommentText"/>
      </w:pPr>
      <w:r>
        <w:rPr>
          <w:rStyle w:val="CommentReference"/>
        </w:rPr>
        <w:annotationRef/>
      </w:r>
      <w:r>
        <w:t>Needs more discussion and cleaning up of examples</w:t>
      </w:r>
    </w:p>
  </w:comment>
  <w:comment w:id="180" w:author="Jones, Andy" w:date="2016-09-07T15:09:00Z" w:initials="JA">
    <w:p w14:paraId="6D4390C6" w14:textId="21D5F108" w:rsidR="00110053" w:rsidRDefault="00110053">
      <w:pPr>
        <w:pStyle w:val="CommentText"/>
      </w:pPr>
      <w:r>
        <w:rPr>
          <w:rStyle w:val="CommentReference"/>
        </w:rPr>
        <w:annotationRef/>
      </w:r>
      <w:r>
        <w:t>Decided to review text in 5.9 around null versus zero – needs another clean up, so it is clear that non measured is “null”</w:t>
      </w:r>
    </w:p>
    <w:p w14:paraId="367FA93E" w14:textId="77777777" w:rsidR="00110053" w:rsidRDefault="00110053">
      <w:pPr>
        <w:pStyle w:val="CommentText"/>
      </w:pPr>
    </w:p>
    <w:p w14:paraId="5A8C7056" w14:textId="4F311922" w:rsidR="00110053" w:rsidRDefault="00110053">
      <w:pPr>
        <w:pStyle w:val="CommentText"/>
      </w:pPr>
      <w:r>
        <w:t>And not calculable should be “NaN”</w:t>
      </w:r>
    </w:p>
  </w:comment>
  <w:comment w:id="181" w:author="Jones, Andy" w:date="2016-07-05T10:40:00Z" w:initials="JA">
    <w:p w14:paraId="5E2A4D2E" w14:textId="0020A4E7" w:rsidR="00110053" w:rsidRDefault="00110053">
      <w:pPr>
        <w:pStyle w:val="CommentText"/>
      </w:pPr>
      <w:r>
        <w:rPr>
          <w:rStyle w:val="CommentReference"/>
        </w:rPr>
        <w:annotationRef/>
      </w:r>
      <w:r>
        <w:t>Preferred over std_dev and standard error</w:t>
      </w:r>
    </w:p>
  </w:comment>
  <w:comment w:id="182" w:author="Jones, Andy" w:date="2016-09-07T15:13:00Z" w:initials="JA">
    <w:p w14:paraId="299E0432" w14:textId="2D355707" w:rsidR="00110053" w:rsidRDefault="00110053">
      <w:pPr>
        <w:pStyle w:val="CommentText"/>
      </w:pPr>
      <w:r>
        <w:rPr>
          <w:rStyle w:val="CommentReference"/>
        </w:rPr>
        <w:annotationRef/>
      </w:r>
      <w:r>
        <w:t>Review docs for how to insert userParams with an example</w:t>
      </w:r>
    </w:p>
    <w:p w14:paraId="0CAFA440" w14:textId="77777777" w:rsidR="00110053" w:rsidRDefault="00110053">
      <w:pPr>
        <w:pStyle w:val="CommentText"/>
      </w:pPr>
    </w:p>
    <w:p w14:paraId="493CD67C" w14:textId="77777777" w:rsidR="00110053" w:rsidRDefault="00110053">
      <w:pPr>
        <w:pStyle w:val="CommentText"/>
      </w:pPr>
    </w:p>
    <w:p w14:paraId="3DFD2578" w14:textId="33933EF1" w:rsidR="00110053" w:rsidRDefault="00110053">
      <w:pPr>
        <w:pStyle w:val="CommentText"/>
      </w:pPr>
      <w:r>
        <w:t>Do we want to state that only PSI-MS can be used here, or any CV / ontology?</w:t>
      </w:r>
    </w:p>
  </w:comment>
  <w:comment w:id="183" w:author="Jones, Andy" w:date="2016-07-05T15:48:00Z" w:initials="JA">
    <w:p w14:paraId="4E36601E" w14:textId="5D141AD4" w:rsidR="00110053" w:rsidRDefault="00110053">
      <w:pPr>
        <w:pStyle w:val="CommentText"/>
      </w:pPr>
      <w:r>
        <w:rPr>
          <w:rStyle w:val="CommentReference"/>
        </w:rPr>
        <w:annotationRef/>
      </w:r>
      <w:r>
        <w:t>Could be a string either – opinions?</w:t>
      </w:r>
    </w:p>
  </w:comment>
  <w:comment w:id="184" w:author="Jones, Andy" w:date="2016-09-07T15:29:00Z" w:initials="JA">
    <w:p w14:paraId="4FD7DA18" w14:textId="12B522B0" w:rsidR="00422652" w:rsidRDefault="00422652">
      <w:pPr>
        <w:pStyle w:val="CommentText"/>
      </w:pPr>
      <w:r>
        <w:rPr>
          <w:rStyle w:val="CommentReference"/>
        </w:rPr>
        <w:annotationRef/>
      </w:r>
      <w:r>
        <w:t>We need some more work on this to figure out how to model both ambiguity and multiple streams of evidence – at the moment the latter cannot be captured</w:t>
      </w:r>
    </w:p>
  </w:comment>
  <w:comment w:id="185" w:author="Jones, Andy" w:date="2016-07-05T11:14:00Z" w:initials="JA">
    <w:p w14:paraId="2D82B71A" w14:textId="309A6755" w:rsidR="00110053" w:rsidRDefault="00110053">
      <w:pPr>
        <w:pStyle w:val="CommentText"/>
      </w:pPr>
      <w:r>
        <w:rPr>
          <w:rStyle w:val="CommentReference"/>
        </w:rPr>
        <w:annotationRef/>
      </w:r>
      <w:r>
        <w:t>Improve description</w:t>
      </w:r>
    </w:p>
    <w:p w14:paraId="266E1418" w14:textId="77777777" w:rsidR="00F624DB" w:rsidRDefault="00F624DB">
      <w:pPr>
        <w:pStyle w:val="CommentText"/>
      </w:pPr>
    </w:p>
    <w:p w14:paraId="6805A40C" w14:textId="3B735D91" w:rsidR="00F624DB" w:rsidRDefault="00F624DB">
      <w:pPr>
        <w:pStyle w:val="CommentText"/>
      </w:pPr>
      <w:r>
        <w:t>For capturing details on derivatization e.g. in GC-MS. Some examples needed of how this is usually done.</w:t>
      </w:r>
    </w:p>
    <w:p w14:paraId="2633E078" w14:textId="77777777" w:rsidR="00C7041E" w:rsidRDefault="00C7041E">
      <w:pPr>
        <w:pStyle w:val="CommentText"/>
      </w:pPr>
    </w:p>
    <w:p w14:paraId="2F371EE1" w14:textId="1435D617" w:rsidR="00C7041E" w:rsidRDefault="00C7041E">
      <w:pPr>
        <w:pStyle w:val="CommentText"/>
      </w:pPr>
      <w:r>
        <w:t>e.g. list of cv terms for TMS, …. Etc</w:t>
      </w:r>
    </w:p>
    <w:p w14:paraId="7EEB45ED" w14:textId="77777777" w:rsidR="00C7041E" w:rsidRDefault="00C7041E">
      <w:pPr>
        <w:pStyle w:val="CommentText"/>
      </w:pPr>
    </w:p>
    <w:p w14:paraId="7062E8C6" w14:textId="1D88F92C" w:rsidR="00C7041E" w:rsidRDefault="00C7041E">
      <w:pPr>
        <w:pStyle w:val="CommentText"/>
      </w:pPr>
      <w:r>
        <w:t>Probably get rid of position as this is largely unknown or irrelevant</w:t>
      </w:r>
    </w:p>
    <w:p w14:paraId="06225634" w14:textId="77777777" w:rsidR="00907A4F" w:rsidRDefault="00907A4F">
      <w:pPr>
        <w:pStyle w:val="CommentText"/>
      </w:pPr>
    </w:p>
    <w:p w14:paraId="6E51B7B8" w14:textId="55AD5D24" w:rsidR="00907A4F" w:rsidRDefault="00907A4F">
      <w:pPr>
        <w:pStyle w:val="CommentText"/>
      </w:pPr>
      <w:r>
        <w:t xml:space="preserve">e.g. see here </w:t>
      </w:r>
      <w:hyperlink r:id="rId1" w:history="1">
        <w:r w:rsidRPr="006B234D">
          <w:rPr>
            <w:rStyle w:val="Hyperlink"/>
          </w:rPr>
          <w:t>https://docs.google.com/document/d/11BDoOi32QMIHahOlAnKIywF1Skf8aANh-V-BMoYn0tc/edit#heading=h.ewi9vty0f56</w:t>
        </w:r>
      </w:hyperlink>
    </w:p>
    <w:p w14:paraId="03A4C0B7" w14:textId="77777777" w:rsidR="00907A4F" w:rsidRDefault="00907A4F">
      <w:pPr>
        <w:pStyle w:val="CommentText"/>
      </w:pPr>
    </w:p>
  </w:comment>
  <w:comment w:id="186" w:author="Jones, Andy" w:date="2016-09-07T15:42:00Z" w:initials="JA">
    <w:p w14:paraId="76DB03B8" w14:textId="3C9419A9" w:rsidR="00907A4F" w:rsidRDefault="00907A4F">
      <w:pPr>
        <w:pStyle w:val="CommentText"/>
      </w:pPr>
      <w:r>
        <w:rPr>
          <w:rStyle w:val="CommentReference"/>
        </w:rPr>
        <w:annotationRef/>
      </w:r>
      <w:r>
        <w:t>ACTION: Joel to investigate this</w:t>
      </w:r>
    </w:p>
  </w:comment>
  <w:comment w:id="187" w:author="Jones, Andy" w:date="2016-07-05T11:20:00Z" w:initials="JA">
    <w:p w14:paraId="3B119ADF" w14:textId="1FB78DF0" w:rsidR="00110053" w:rsidRDefault="00110053">
      <w:pPr>
        <w:pStyle w:val="CommentText"/>
      </w:pPr>
      <w:r>
        <w:rPr>
          <w:rStyle w:val="CommentReference"/>
        </w:rPr>
        <w:annotationRef/>
      </w:r>
      <w:r>
        <w:t xml:space="preserve">Or centre point? </w:t>
      </w:r>
    </w:p>
  </w:comment>
  <w:comment w:id="188" w:author="Jones, Andy" w:date="2016-07-05T14:00:00Z" w:initials="JA">
    <w:p w14:paraId="15398199" w14:textId="1D5B41DC" w:rsidR="00110053" w:rsidRDefault="00110053">
      <w:pPr>
        <w:pStyle w:val="CommentText"/>
      </w:pPr>
      <w:r>
        <w:rPr>
          <w:rStyle w:val="CommentReference"/>
        </w:rPr>
        <w:annotationRef/>
      </w:r>
      <w:r>
        <w:t>Possible addition to Metadata section to describe how RT values are reported in this section</w:t>
      </w:r>
    </w:p>
  </w:comment>
  <w:comment w:id="189" w:author="Jones, Andy" w:date="2016-07-05T11:25:00Z" w:initials="JA">
    <w:p w14:paraId="05CAFFCE" w14:textId="2A465A77" w:rsidR="00110053" w:rsidRDefault="00110053">
      <w:pPr>
        <w:pStyle w:val="CommentText"/>
      </w:pPr>
      <w:r>
        <w:rPr>
          <w:rStyle w:val="CommentReference"/>
        </w:rPr>
        <w:annotationRef/>
      </w:r>
      <w:r>
        <w:t>Note a change in practice from the Peptide section.</w:t>
      </w:r>
    </w:p>
    <w:p w14:paraId="1BD3E008" w14:textId="77777777" w:rsidR="00110053" w:rsidRDefault="00110053">
      <w:pPr>
        <w:pStyle w:val="CommentText"/>
      </w:pPr>
    </w:p>
    <w:p w14:paraId="68094C9D" w14:textId="6882B135" w:rsidR="00110053" w:rsidRDefault="00110053">
      <w:pPr>
        <w:pStyle w:val="CommentText"/>
      </w:pPr>
      <w:r>
        <w:t>May suggest this is a better system for Peptides as well. For MS1 quant, this system is cleanest. There is only a problem for MS2 quant where elution profile of a peptide may not be known.</w:t>
      </w:r>
    </w:p>
  </w:comment>
  <w:comment w:id="190" w:author="Jones, Andy" w:date="2016-09-07T15:47:00Z" w:initials="JA">
    <w:p w14:paraId="0112B76E" w14:textId="7AC384C3" w:rsidR="005B5062" w:rsidRDefault="005B5062">
      <w:pPr>
        <w:pStyle w:val="CommentText"/>
      </w:pPr>
      <w:r>
        <w:rPr>
          <w:rStyle w:val="CommentReference"/>
        </w:rPr>
        <w:annotationRef/>
      </w:r>
      <w:r>
        <w:t>As above, add reference to section 5.9and clarify difference between Null and 0.</w:t>
      </w:r>
    </w:p>
  </w:comment>
  <w:comment w:id="192" w:author="Jones, Andy" w:date="2016-07-05T11:14:00Z" w:initials="JA">
    <w:p w14:paraId="3F1AC7B4" w14:textId="77777777" w:rsidR="00110053" w:rsidRDefault="00110053" w:rsidP="003A6D81">
      <w:pPr>
        <w:pStyle w:val="CommentText"/>
      </w:pPr>
      <w:r>
        <w:rPr>
          <w:rStyle w:val="CommentReference"/>
        </w:rPr>
        <w:annotationRef/>
      </w:r>
      <w:r>
        <w:t>Improve description</w:t>
      </w:r>
    </w:p>
  </w:comment>
  <w:comment w:id="193" w:author="Jones, Andy" w:date="2016-07-05T12:05:00Z" w:initials="JA">
    <w:p w14:paraId="0A9BE091" w14:textId="77777777" w:rsidR="00110053" w:rsidRDefault="00110053" w:rsidP="00413986">
      <w:pPr>
        <w:pStyle w:val="CommentText"/>
      </w:pPr>
      <w:r>
        <w:rPr>
          <w:rStyle w:val="CommentReference"/>
        </w:rPr>
        <w:annotationRef/>
      </w:r>
      <w:r>
        <w:t>Not in example, presume it should be?</w:t>
      </w:r>
    </w:p>
  </w:comment>
  <w:comment w:id="194" w:author="Jones, Andy" w:date="2016-07-05T15:55:00Z" w:initials="JA">
    <w:p w14:paraId="7B08600C" w14:textId="0C182CA6" w:rsidR="00110053" w:rsidRDefault="00110053">
      <w:pPr>
        <w:pStyle w:val="CommentText"/>
      </w:pPr>
      <w:r>
        <w:rPr>
          <w:rStyle w:val="CommentReference"/>
        </w:rPr>
        <w:annotationRef/>
      </w:r>
      <w:r>
        <w:t>t</w:t>
      </w:r>
    </w:p>
  </w:comment>
  <w:comment w:id="195" w:author="Jones, Andy" w:date="2016-07-05T15:55:00Z" w:initials="JA">
    <w:p w14:paraId="167599E6" w14:textId="18A2F026" w:rsidR="00110053" w:rsidRDefault="00110053">
      <w:pPr>
        <w:pStyle w:val="CommentText"/>
      </w:pPr>
      <w:r>
        <w:rPr>
          <w:rStyle w:val="CommentReference"/>
        </w:rPr>
        <w:annotationRef/>
      </w:r>
      <w:r>
        <w:t>to be further discussed</w:t>
      </w:r>
    </w:p>
  </w:comment>
  <w:comment w:id="196" w:author="Jones, Andy" w:date="2016-07-05T15:55:00Z" w:initials="JA">
    <w:p w14:paraId="2723CED4" w14:textId="18EDEF77" w:rsidR="00110053" w:rsidRDefault="00110053">
      <w:pPr>
        <w:pStyle w:val="CommentText"/>
      </w:pPr>
      <w:r>
        <w:rPr>
          <w:rStyle w:val="CommentReference"/>
        </w:rPr>
        <w:annotationRef/>
      </w:r>
      <w:r>
        <w:t>Possible cases in spectral library matching where this doesn’t exist?</w:t>
      </w:r>
    </w:p>
  </w:comment>
  <w:comment w:id="197" w:author="Jones, Andy" w:date="2016-07-05T15:56:00Z" w:initials="JA">
    <w:p w14:paraId="117D858E" w14:textId="2727E84B" w:rsidR="00110053" w:rsidRDefault="00110053">
      <w:pPr>
        <w:pStyle w:val="CommentText"/>
      </w:pPr>
      <w:r>
        <w:rPr>
          <w:rStyle w:val="CommentReference"/>
        </w:rPr>
        <w:annotationRef/>
      </w:r>
      <w:r>
        <w:t>As above</w:t>
      </w:r>
    </w:p>
  </w:comment>
  <w:comment w:id="198" w:author="Jones, Andy" w:date="2016-07-05T15:56:00Z" w:initials="JA">
    <w:p w14:paraId="0EDB388A" w14:textId="36B6B51C" w:rsidR="00110053" w:rsidRDefault="00110053">
      <w:pPr>
        <w:pStyle w:val="CommentText"/>
      </w:pPr>
      <w:r>
        <w:rPr>
          <w:rStyle w:val="CommentReference"/>
        </w:rPr>
        <w:annotationRef/>
      </w:r>
      <w:r>
        <w:t>To update</w:t>
      </w:r>
    </w:p>
  </w:comment>
  <w:comment w:id="199" w:author="Jones, Andy" w:date="2016-07-05T15:56:00Z" w:initials="JA">
    <w:p w14:paraId="0491A818" w14:textId="0885A7BA" w:rsidR="00110053" w:rsidRDefault="00110053">
      <w:pPr>
        <w:pStyle w:val="CommentText"/>
      </w:pPr>
      <w:r>
        <w:rPr>
          <w:rStyle w:val="CommentReference"/>
        </w:rPr>
        <w:annotationRef/>
      </w:r>
      <w:r>
        <w:t>In fact intended both for fragmentation spectra and MS1 – improve description</w:t>
      </w:r>
    </w:p>
  </w:comment>
  <w:comment w:id="200" w:author="Jones, Andy" w:date="2016-07-05T12:17:00Z" w:initials="JA">
    <w:p w14:paraId="6E827343" w14:textId="1D8CCE2C" w:rsidR="00110053" w:rsidRDefault="00110053">
      <w:pPr>
        <w:pStyle w:val="CommentText"/>
      </w:pPr>
      <w:r>
        <w:rPr>
          <w:rStyle w:val="CommentReference"/>
        </w:rPr>
        <w:annotationRef/>
      </w:r>
    </w:p>
  </w:comment>
  <w:comment w:id="201" w:author="Jones, Andy" w:date="2016-07-05T12:17:00Z" w:initials="JA">
    <w:p w14:paraId="3DCE3923" w14:textId="6F55A5F8" w:rsidR="00110053" w:rsidRDefault="00110053">
      <w:pPr>
        <w:pStyle w:val="CommentText"/>
      </w:pPr>
      <w:r>
        <w:rPr>
          <w:rStyle w:val="CommentReference"/>
        </w:rPr>
        <w:annotationRef/>
      </w:r>
      <w:r>
        <w:t>TRUE OR FALSE? Case of using internal standards represented how?</w:t>
      </w:r>
    </w:p>
  </w:comment>
  <w:comment w:id="202" w:author="Jones, Andy" w:date="2016-07-05T13:54:00Z" w:initials="JA">
    <w:p w14:paraId="7E22D42D" w14:textId="3A623418" w:rsidR="00110053" w:rsidRDefault="00110053">
      <w:pPr>
        <w:pStyle w:val="CommentText"/>
      </w:pPr>
      <w:r>
        <w:rPr>
          <w:rStyle w:val="CommentReference"/>
        </w:rPr>
        <w:annotationRef/>
      </w:r>
      <w:r>
        <w:t>If these are just double values, how should they be linked to the score type</w:t>
      </w:r>
    </w:p>
  </w:comment>
  <w:comment w:id="203" w:author="Jones, Andy" w:date="2016-07-05T13:55:00Z" w:initials="JA">
    <w:p w14:paraId="57BC1BDD" w14:textId="6EE8A0A6" w:rsidR="00110053" w:rsidRDefault="00110053">
      <w:pPr>
        <w:pStyle w:val="CommentText"/>
      </w:pPr>
      <w:r>
        <w:rPr>
          <w:rStyle w:val="CommentReference"/>
        </w:rPr>
        <w:annotationRef/>
      </w:r>
      <w:r>
        <w:t>Maybe this becomes search_engine_score[1-n] then we have lots of nulls where different search engines are used</w:t>
      </w:r>
    </w:p>
  </w:comment>
  <w:comment w:id="204" w:author="Jones, Andy" w:date="2016-07-05T16:00:00Z" w:initials="JA">
    <w:p w14:paraId="0DA3CDF3" w14:textId="48E03A5E" w:rsidR="00110053" w:rsidRDefault="00110053">
      <w:pPr>
        <w:pStyle w:val="CommentText"/>
      </w:pPr>
      <w:r>
        <w:rPr>
          <w:rStyle w:val="CommentReference"/>
        </w:rPr>
        <w:annotationRef/>
      </w:r>
      <w:r>
        <w:t>To be discussed for non-ranked ID events, whether to use 0 or -1 or something else</w:t>
      </w:r>
    </w:p>
  </w:comment>
  <w:comment w:id="205" w:author="Jones, Andy" w:date="2016-07-05T11:14:00Z" w:initials="JA">
    <w:p w14:paraId="04CE640E" w14:textId="77777777" w:rsidR="00110053" w:rsidRDefault="00110053" w:rsidP="00BC5359">
      <w:pPr>
        <w:pStyle w:val="CommentText"/>
      </w:pPr>
      <w:r>
        <w:rPr>
          <w:rStyle w:val="CommentReference"/>
        </w:rPr>
        <w:annotationRef/>
      </w:r>
      <w:r>
        <w:t>Improve description</w:t>
      </w:r>
    </w:p>
    <w:p w14:paraId="7CE12EA5" w14:textId="77777777" w:rsidR="00110053" w:rsidRDefault="00110053" w:rsidP="00BC5359">
      <w:pPr>
        <w:pStyle w:val="CommentText"/>
      </w:pPr>
    </w:p>
    <w:p w14:paraId="65C76DAB" w14:textId="77777777" w:rsidR="00110053" w:rsidRDefault="00110053" w:rsidP="00BC5359">
      <w:pPr>
        <w:pStyle w:val="CommentText"/>
      </w:pPr>
    </w:p>
    <w:p w14:paraId="6E7E77FF" w14:textId="2EC73188" w:rsidR="00110053" w:rsidRDefault="00110053" w:rsidP="00BC5359">
      <w:pPr>
        <w:pStyle w:val="CommentText"/>
      </w:pPr>
      <w:r>
        <w:t>Not clear if this is needed for SME tab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CEB6C4" w15:done="0"/>
  <w15:commentEx w15:paraId="1D4A33ED" w15:done="0"/>
  <w15:commentEx w15:paraId="427A8E82" w15:done="0"/>
  <w15:commentEx w15:paraId="0DE49D45" w15:done="0"/>
  <w15:commentEx w15:paraId="79F1CB2A" w15:done="0"/>
  <w15:commentEx w15:paraId="06DBCAF1" w15:done="0"/>
  <w15:commentEx w15:paraId="60AF46F4" w15:done="0"/>
  <w15:commentEx w15:paraId="766781FB" w15:done="0"/>
  <w15:commentEx w15:paraId="2DF02C3B" w15:done="0"/>
  <w15:commentEx w15:paraId="5C453D58" w15:done="0"/>
  <w15:commentEx w15:paraId="7E12F2B4" w15:done="0"/>
  <w15:commentEx w15:paraId="556384FA" w15:done="0"/>
  <w15:commentEx w15:paraId="5B2C0657" w15:done="0"/>
  <w15:commentEx w15:paraId="5B30119D" w15:done="0"/>
  <w15:commentEx w15:paraId="3951B706" w15:done="0"/>
  <w15:commentEx w15:paraId="1E203419" w15:done="0"/>
  <w15:commentEx w15:paraId="41D05D07" w15:done="0"/>
  <w15:commentEx w15:paraId="169DB618" w15:done="0"/>
  <w15:commentEx w15:paraId="7D65875D" w15:done="0"/>
  <w15:commentEx w15:paraId="0B0A2737" w15:done="0"/>
  <w15:commentEx w15:paraId="2DCE013E" w15:done="0"/>
  <w15:commentEx w15:paraId="5A8C7056" w15:done="0"/>
  <w15:commentEx w15:paraId="5E2A4D2E" w15:done="0"/>
  <w15:commentEx w15:paraId="3DFD2578" w15:done="0"/>
  <w15:commentEx w15:paraId="4E36601E" w15:done="0"/>
  <w15:commentEx w15:paraId="4FD7DA18" w15:done="0"/>
  <w15:commentEx w15:paraId="03A4C0B7" w15:done="0"/>
  <w15:commentEx w15:paraId="76DB03B8" w15:done="0"/>
  <w15:commentEx w15:paraId="3B119ADF" w15:done="0"/>
  <w15:commentEx w15:paraId="15398199" w15:done="0"/>
  <w15:commentEx w15:paraId="68094C9D" w15:done="0"/>
  <w15:commentEx w15:paraId="0112B76E" w15:done="0"/>
  <w15:commentEx w15:paraId="3F1AC7B4" w15:done="0"/>
  <w15:commentEx w15:paraId="0A9BE091" w15:done="0"/>
  <w15:commentEx w15:paraId="7B08600C" w15:done="0"/>
  <w15:commentEx w15:paraId="167599E6" w15:paraIdParent="7B08600C" w15:done="0"/>
  <w15:commentEx w15:paraId="2723CED4" w15:done="0"/>
  <w15:commentEx w15:paraId="117D858E" w15:done="0"/>
  <w15:commentEx w15:paraId="0EDB388A" w15:done="0"/>
  <w15:commentEx w15:paraId="0491A818" w15:done="0"/>
  <w15:commentEx w15:paraId="6E827343" w15:done="0"/>
  <w15:commentEx w15:paraId="3DCE3923" w15:paraIdParent="6E827343" w15:done="0"/>
  <w15:commentEx w15:paraId="7E22D42D" w15:done="0"/>
  <w15:commentEx w15:paraId="57BC1BDD" w15:done="0"/>
  <w15:commentEx w15:paraId="0DA3CDF3" w15:done="0"/>
  <w15:commentEx w15:paraId="6E7E77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BE16AC" w14:textId="77777777" w:rsidR="006071B9" w:rsidRDefault="006071B9">
      <w:r>
        <w:separator/>
      </w:r>
    </w:p>
  </w:endnote>
  <w:endnote w:type="continuationSeparator" w:id="0">
    <w:p w14:paraId="5B164887" w14:textId="77777777" w:rsidR="006071B9" w:rsidRDefault="006071B9">
      <w:r>
        <w:continuationSeparator/>
      </w:r>
    </w:p>
  </w:endnote>
  <w:endnote w:type="continuationNotice" w:id="1">
    <w:p w14:paraId="0EC5FC4B" w14:textId="77777777" w:rsidR="006071B9" w:rsidRDefault="006071B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1BC6FE" w14:textId="77777777" w:rsidR="00110053" w:rsidRDefault="00110053" w:rsidP="007A1183">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9060A6">
      <w:rPr>
        <w:rStyle w:val="PageNumber"/>
        <w:noProof/>
      </w:rPr>
      <w:t>78</w:t>
    </w:r>
    <w:r>
      <w:rPr>
        <w:rStyle w:val="PageNumber"/>
      </w:rPr>
      <w:fldChar w:fldCharType="end"/>
    </w:r>
    <w:r>
      <w:rPr>
        <w:rStyle w:val="PageNumber"/>
      </w:rPr>
      <w:t xml:space="preserve"> / </w:t>
    </w:r>
    <w:fldSimple w:instr=" NUMPAGES   \* MERGEFORMAT ">
      <w:r w:rsidR="009060A6" w:rsidRPr="009060A6">
        <w:rPr>
          <w:rStyle w:val="PageNumber"/>
          <w:noProof/>
        </w:rPr>
        <w:t>83</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2DE325" w14:textId="77777777" w:rsidR="006071B9" w:rsidRDefault="006071B9">
      <w:r>
        <w:separator/>
      </w:r>
    </w:p>
  </w:footnote>
  <w:footnote w:type="continuationSeparator" w:id="0">
    <w:p w14:paraId="5EC853DF" w14:textId="77777777" w:rsidR="006071B9" w:rsidRDefault="006071B9">
      <w:r>
        <w:continuationSeparator/>
      </w:r>
    </w:p>
  </w:footnote>
  <w:footnote w:type="continuationNotice" w:id="1">
    <w:p w14:paraId="178491C8" w14:textId="77777777" w:rsidR="006071B9" w:rsidRDefault="006071B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8B5D6" w14:textId="77777777" w:rsidR="00110053" w:rsidRDefault="00110053" w:rsidP="007A1183">
    <w:pPr>
      <w:tabs>
        <w:tab w:val="left" w:pos="7938"/>
      </w:tabs>
    </w:pPr>
    <w:r>
      <w:rPr>
        <w:lang w:val="en-GB"/>
      </w:rPr>
      <w:t>mzTab Specification version 1.0.0                                                                  June 20, 201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2C6609" w14:textId="77777777" w:rsidR="00110053" w:rsidRDefault="00110053" w:rsidP="007A1183">
    <w:pPr>
      <w:rPr>
        <w:lang w:val="en-GB"/>
      </w:rPr>
    </w:pPr>
    <w:r>
      <w:rPr>
        <w:lang w:val="en-GB"/>
      </w:rPr>
      <w:t>PSI Recommendation</w:t>
    </w:r>
  </w:p>
  <w:p w14:paraId="35531101" w14:textId="77777777" w:rsidR="00110053" w:rsidRDefault="00110053" w:rsidP="007A1183">
    <w:pPr>
      <w:rPr>
        <w:lang w:val="en-GB"/>
      </w:rPr>
    </w:pPr>
    <w:r>
      <w:rPr>
        <w:lang w:val="en-GB"/>
      </w:rPr>
      <w:t>PSI Proteomics Informatics Workgroup</w:t>
    </w:r>
  </w:p>
  <w:p w14:paraId="4EC033DF" w14:textId="77777777" w:rsidR="00110053" w:rsidRDefault="00110053" w:rsidP="007A1183">
    <w:pPr>
      <w:rPr>
        <w:lang w:val="en-GB"/>
      </w:rPr>
    </w:pPr>
    <w:r>
      <w:rPr>
        <w:lang w:val="en-GB"/>
      </w:rPr>
      <w:t xml:space="preserve">Version 1.0.0 </w:t>
    </w:r>
  </w:p>
  <w:p w14:paraId="3E92CA0E" w14:textId="77777777" w:rsidR="00110053" w:rsidRPr="00296A1E" w:rsidRDefault="00110053" w:rsidP="007A1183">
    <w:pPr>
      <w:jc w:val="right"/>
    </w:pPr>
    <w:r w:rsidRPr="00296A1E">
      <w:t>Johannes Griss, European Bioinformatics Institute</w:t>
    </w:r>
  </w:p>
  <w:p w14:paraId="205E3EF9" w14:textId="77777777" w:rsidR="00110053" w:rsidRPr="00296A1E" w:rsidRDefault="00110053" w:rsidP="007A1183">
    <w:pPr>
      <w:jc w:val="right"/>
    </w:pPr>
    <w:r w:rsidRPr="00296A1E">
      <w:t xml:space="preserve">Timo Sachsenberg, </w:t>
    </w:r>
    <w:r w:rsidRPr="00296A1E">
      <w:rPr>
        <w:rFonts w:cs="Arial"/>
      </w:rPr>
      <w:t xml:space="preserve">University </w:t>
    </w:r>
    <w:r w:rsidRPr="00296A1E">
      <w:t>of Tübingen</w:t>
    </w:r>
  </w:p>
  <w:p w14:paraId="5AA29FA9" w14:textId="77777777" w:rsidR="00110053" w:rsidRPr="00296A1E" w:rsidRDefault="00110053" w:rsidP="007A1183">
    <w:pPr>
      <w:jc w:val="right"/>
    </w:pPr>
    <w:r w:rsidRPr="00296A1E">
      <w:t xml:space="preserve">Mathias Walzer, </w:t>
    </w:r>
    <w:r w:rsidRPr="00296A1E">
      <w:rPr>
        <w:rFonts w:cs="Arial"/>
      </w:rPr>
      <w:t>University of Tübingen</w:t>
    </w:r>
  </w:p>
  <w:p w14:paraId="2BD401FE" w14:textId="77777777" w:rsidR="00110053" w:rsidRPr="001320BD" w:rsidRDefault="00110053" w:rsidP="007A1183">
    <w:pPr>
      <w:jc w:val="right"/>
    </w:pPr>
    <w:r w:rsidRPr="001320BD">
      <w:t>Oliver Kohlbacher, University of Tübingen</w:t>
    </w:r>
  </w:p>
  <w:p w14:paraId="7F5D40D1" w14:textId="77777777" w:rsidR="00110053" w:rsidRPr="001320BD" w:rsidRDefault="00110053" w:rsidP="007A1183">
    <w:pPr>
      <w:ind w:left="360"/>
      <w:jc w:val="right"/>
    </w:pPr>
    <w:r>
      <w:t>Andrew R. Jones, University of Liverpool</w:t>
    </w:r>
  </w:p>
  <w:p w14:paraId="378C8012" w14:textId="77777777" w:rsidR="00110053" w:rsidRPr="00296A1E" w:rsidRDefault="00110053" w:rsidP="007A1183">
    <w:pPr>
      <w:jc w:val="right"/>
    </w:pPr>
    <w:r>
      <w:t>Henning Hermjakob</w:t>
    </w:r>
    <w:r w:rsidRPr="00B64B28">
      <w:t>, European Bioinformatics Institute</w:t>
    </w:r>
  </w:p>
  <w:p w14:paraId="241A0CFB" w14:textId="77777777" w:rsidR="00110053" w:rsidRPr="00B64B28" w:rsidRDefault="00110053" w:rsidP="007A1183">
    <w:pPr>
      <w:jc w:val="right"/>
    </w:pPr>
    <w:r w:rsidRPr="00B64B28">
      <w:t xml:space="preserve">Juan Antonio Vizcaíno, European Bioinformatics Institute </w:t>
    </w:r>
  </w:p>
  <w:p w14:paraId="1670B5E1" w14:textId="77777777" w:rsidR="00110053" w:rsidRDefault="00110053" w:rsidP="007A1183"/>
  <w:p w14:paraId="7CFE3128" w14:textId="77777777" w:rsidR="00110053" w:rsidRDefault="00110053" w:rsidP="007A1183">
    <w:pPr>
      <w:jc w:val="right"/>
    </w:pPr>
    <w:r>
      <w:t>June 1, 2012</w:t>
    </w:r>
  </w:p>
  <w:p w14:paraId="3EB0C31E" w14:textId="77777777" w:rsidR="00110053" w:rsidRDefault="00110053" w:rsidP="007A1183">
    <w:pPr>
      <w:jc w:val="right"/>
    </w:pPr>
    <w:r>
      <w:t>Updated: June 20, 201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0" type="#_x0000_t75" style="width:12pt;height:12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726D3B"/>
    <w:multiLevelType w:val="hybridMultilevel"/>
    <w:tmpl w:val="73829EAE"/>
    <w:lvl w:ilvl="0" w:tplc="7CDEDED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5"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4"/>
  </w:num>
  <w:num w:numId="14">
    <w:abstractNumId w:val="36"/>
  </w:num>
  <w:num w:numId="15">
    <w:abstractNumId w:val="38"/>
  </w:num>
  <w:num w:numId="16">
    <w:abstractNumId w:val="32"/>
  </w:num>
  <w:num w:numId="17">
    <w:abstractNumId w:val="43"/>
  </w:num>
  <w:num w:numId="18">
    <w:abstractNumId w:val="17"/>
  </w:num>
  <w:num w:numId="19">
    <w:abstractNumId w:val="39"/>
  </w:num>
  <w:num w:numId="20">
    <w:abstractNumId w:val="48"/>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1"/>
  </w:num>
  <w:num w:numId="28">
    <w:abstractNumId w:val="15"/>
  </w:num>
  <w:num w:numId="29">
    <w:abstractNumId w:val="33"/>
  </w:num>
  <w:num w:numId="30">
    <w:abstractNumId w:val="18"/>
  </w:num>
  <w:num w:numId="31">
    <w:abstractNumId w:val="37"/>
  </w:num>
  <w:num w:numId="32">
    <w:abstractNumId w:val="22"/>
  </w:num>
  <w:num w:numId="33">
    <w:abstractNumId w:val="46"/>
  </w:num>
  <w:num w:numId="34">
    <w:abstractNumId w:val="50"/>
  </w:num>
  <w:num w:numId="35">
    <w:abstractNumId w:val="41"/>
  </w:num>
  <w:num w:numId="36">
    <w:abstractNumId w:val="13"/>
  </w:num>
  <w:num w:numId="37">
    <w:abstractNumId w:val="34"/>
  </w:num>
  <w:num w:numId="38">
    <w:abstractNumId w:val="24"/>
  </w:num>
  <w:num w:numId="39">
    <w:abstractNumId w:val="52"/>
  </w:num>
  <w:num w:numId="40">
    <w:abstractNumId w:val="31"/>
  </w:num>
  <w:num w:numId="41">
    <w:abstractNumId w:val="21"/>
  </w:num>
  <w:num w:numId="42">
    <w:abstractNumId w:val="49"/>
  </w:num>
  <w:num w:numId="43">
    <w:abstractNumId w:val="14"/>
  </w:num>
  <w:num w:numId="44">
    <w:abstractNumId w:val="22"/>
  </w:num>
  <w:num w:numId="45">
    <w:abstractNumId w:val="23"/>
  </w:num>
  <w:num w:numId="46">
    <w:abstractNumId w:val="0"/>
  </w:num>
  <w:num w:numId="47">
    <w:abstractNumId w:val="45"/>
  </w:num>
  <w:num w:numId="48">
    <w:abstractNumId w:val="11"/>
  </w:num>
  <w:num w:numId="49">
    <w:abstractNumId w:val="16"/>
  </w:num>
  <w:num w:numId="50">
    <w:abstractNumId w:val="35"/>
  </w:num>
  <w:num w:numId="51">
    <w:abstractNumId w:val="26"/>
  </w:num>
  <w:num w:numId="52">
    <w:abstractNumId w:val="40"/>
  </w:num>
  <w:num w:numId="53">
    <w:abstractNumId w:val="47"/>
  </w:num>
  <w:num w:numId="54">
    <w:abstractNumId w:val="19"/>
  </w:num>
  <w:num w:numId="55">
    <w:abstractNumId w:val="29"/>
  </w:num>
  <w:num w:numId="56">
    <w:abstractNumId w:val="42"/>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1527"/>
    <w:rsid w:val="00001BA9"/>
    <w:rsid w:val="00001E4D"/>
    <w:rsid w:val="000035F0"/>
    <w:rsid w:val="0000388B"/>
    <w:rsid w:val="0000528C"/>
    <w:rsid w:val="00005D87"/>
    <w:rsid w:val="00006606"/>
    <w:rsid w:val="00007757"/>
    <w:rsid w:val="000110EC"/>
    <w:rsid w:val="0001559C"/>
    <w:rsid w:val="000162FE"/>
    <w:rsid w:val="000169B7"/>
    <w:rsid w:val="00017904"/>
    <w:rsid w:val="00020BCB"/>
    <w:rsid w:val="00022B8C"/>
    <w:rsid w:val="00026954"/>
    <w:rsid w:val="00026B54"/>
    <w:rsid w:val="00027392"/>
    <w:rsid w:val="000307E5"/>
    <w:rsid w:val="00031A65"/>
    <w:rsid w:val="00032441"/>
    <w:rsid w:val="000341A1"/>
    <w:rsid w:val="00034D45"/>
    <w:rsid w:val="00036113"/>
    <w:rsid w:val="000413A5"/>
    <w:rsid w:val="000434E3"/>
    <w:rsid w:val="000440D3"/>
    <w:rsid w:val="00046461"/>
    <w:rsid w:val="00046F5A"/>
    <w:rsid w:val="00047585"/>
    <w:rsid w:val="00047CD1"/>
    <w:rsid w:val="00047F82"/>
    <w:rsid w:val="0005108A"/>
    <w:rsid w:val="000538DB"/>
    <w:rsid w:val="00054078"/>
    <w:rsid w:val="00055035"/>
    <w:rsid w:val="000573E4"/>
    <w:rsid w:val="0006107D"/>
    <w:rsid w:val="000620DE"/>
    <w:rsid w:val="00063C14"/>
    <w:rsid w:val="0006450C"/>
    <w:rsid w:val="00065BEF"/>
    <w:rsid w:val="00066FFF"/>
    <w:rsid w:val="0006759B"/>
    <w:rsid w:val="000703E4"/>
    <w:rsid w:val="000711B5"/>
    <w:rsid w:val="000718EF"/>
    <w:rsid w:val="00076209"/>
    <w:rsid w:val="00077EB7"/>
    <w:rsid w:val="00090EB4"/>
    <w:rsid w:val="00091B5B"/>
    <w:rsid w:val="0009573E"/>
    <w:rsid w:val="00095911"/>
    <w:rsid w:val="000969B0"/>
    <w:rsid w:val="000A0BD5"/>
    <w:rsid w:val="000A16D3"/>
    <w:rsid w:val="000A1BAD"/>
    <w:rsid w:val="000A2CF5"/>
    <w:rsid w:val="000A7B2D"/>
    <w:rsid w:val="000B0ACD"/>
    <w:rsid w:val="000B133B"/>
    <w:rsid w:val="000B293A"/>
    <w:rsid w:val="000B30DE"/>
    <w:rsid w:val="000B46F9"/>
    <w:rsid w:val="000B7A61"/>
    <w:rsid w:val="000C04AE"/>
    <w:rsid w:val="000C1A35"/>
    <w:rsid w:val="000C1D66"/>
    <w:rsid w:val="000C4B15"/>
    <w:rsid w:val="000D098B"/>
    <w:rsid w:val="000D0D93"/>
    <w:rsid w:val="000D392D"/>
    <w:rsid w:val="000D75EF"/>
    <w:rsid w:val="000E0C77"/>
    <w:rsid w:val="000E1197"/>
    <w:rsid w:val="000E223E"/>
    <w:rsid w:val="000E2420"/>
    <w:rsid w:val="000E44F8"/>
    <w:rsid w:val="000E5A62"/>
    <w:rsid w:val="000E6CAA"/>
    <w:rsid w:val="000F0753"/>
    <w:rsid w:val="000F0FC2"/>
    <w:rsid w:val="000F181E"/>
    <w:rsid w:val="000F25FF"/>
    <w:rsid w:val="000F3F6D"/>
    <w:rsid w:val="000F4269"/>
    <w:rsid w:val="000F4B16"/>
    <w:rsid w:val="000F54E3"/>
    <w:rsid w:val="000F5AD7"/>
    <w:rsid w:val="0010013F"/>
    <w:rsid w:val="001005B0"/>
    <w:rsid w:val="00100F1F"/>
    <w:rsid w:val="001027BA"/>
    <w:rsid w:val="00102EFE"/>
    <w:rsid w:val="00103564"/>
    <w:rsid w:val="001074BC"/>
    <w:rsid w:val="00110053"/>
    <w:rsid w:val="00113665"/>
    <w:rsid w:val="0011599C"/>
    <w:rsid w:val="0012038D"/>
    <w:rsid w:val="0012174E"/>
    <w:rsid w:val="00121EBC"/>
    <w:rsid w:val="00124314"/>
    <w:rsid w:val="00124BA6"/>
    <w:rsid w:val="00126C9C"/>
    <w:rsid w:val="00127C9B"/>
    <w:rsid w:val="001309F7"/>
    <w:rsid w:val="001331A8"/>
    <w:rsid w:val="001332DD"/>
    <w:rsid w:val="0013367F"/>
    <w:rsid w:val="00133F23"/>
    <w:rsid w:val="001400BD"/>
    <w:rsid w:val="001412FB"/>
    <w:rsid w:val="001418CA"/>
    <w:rsid w:val="00142291"/>
    <w:rsid w:val="00147540"/>
    <w:rsid w:val="00147AC0"/>
    <w:rsid w:val="001532F4"/>
    <w:rsid w:val="00153E1F"/>
    <w:rsid w:val="00155811"/>
    <w:rsid w:val="00155E1F"/>
    <w:rsid w:val="00160119"/>
    <w:rsid w:val="001619F6"/>
    <w:rsid w:val="00161A56"/>
    <w:rsid w:val="001640CB"/>
    <w:rsid w:val="00164508"/>
    <w:rsid w:val="0016484B"/>
    <w:rsid w:val="00167660"/>
    <w:rsid w:val="00167AF3"/>
    <w:rsid w:val="00172F18"/>
    <w:rsid w:val="001737A7"/>
    <w:rsid w:val="00175455"/>
    <w:rsid w:val="00177FD4"/>
    <w:rsid w:val="00181BA7"/>
    <w:rsid w:val="00181D7F"/>
    <w:rsid w:val="00183172"/>
    <w:rsid w:val="001834F9"/>
    <w:rsid w:val="00184DE5"/>
    <w:rsid w:val="00185508"/>
    <w:rsid w:val="0018651D"/>
    <w:rsid w:val="001923AC"/>
    <w:rsid w:val="001962C5"/>
    <w:rsid w:val="001974B9"/>
    <w:rsid w:val="0019777F"/>
    <w:rsid w:val="00197EEF"/>
    <w:rsid w:val="001A31AF"/>
    <w:rsid w:val="001A3281"/>
    <w:rsid w:val="001A3CF1"/>
    <w:rsid w:val="001A3F7B"/>
    <w:rsid w:val="001A7128"/>
    <w:rsid w:val="001B160B"/>
    <w:rsid w:val="001B1CFE"/>
    <w:rsid w:val="001B22F4"/>
    <w:rsid w:val="001B3591"/>
    <w:rsid w:val="001B42F9"/>
    <w:rsid w:val="001B50A5"/>
    <w:rsid w:val="001B5554"/>
    <w:rsid w:val="001C0B66"/>
    <w:rsid w:val="001C18FE"/>
    <w:rsid w:val="001C2EA3"/>
    <w:rsid w:val="001C4770"/>
    <w:rsid w:val="001C7440"/>
    <w:rsid w:val="001D01A4"/>
    <w:rsid w:val="001D1FDB"/>
    <w:rsid w:val="001D24C0"/>
    <w:rsid w:val="001D291A"/>
    <w:rsid w:val="001D3C12"/>
    <w:rsid w:val="001D4C16"/>
    <w:rsid w:val="001D7DEC"/>
    <w:rsid w:val="001E454B"/>
    <w:rsid w:val="001E69A3"/>
    <w:rsid w:val="001E6B2B"/>
    <w:rsid w:val="001F0896"/>
    <w:rsid w:val="001F32A2"/>
    <w:rsid w:val="001F5A07"/>
    <w:rsid w:val="001F5A77"/>
    <w:rsid w:val="001F5D51"/>
    <w:rsid w:val="001F5F5F"/>
    <w:rsid w:val="001F6F5B"/>
    <w:rsid w:val="002007B5"/>
    <w:rsid w:val="002012FC"/>
    <w:rsid w:val="0020199E"/>
    <w:rsid w:val="002020B7"/>
    <w:rsid w:val="00202F3D"/>
    <w:rsid w:val="0020557B"/>
    <w:rsid w:val="00207395"/>
    <w:rsid w:val="002111D9"/>
    <w:rsid w:val="00216150"/>
    <w:rsid w:val="0022015C"/>
    <w:rsid w:val="00220366"/>
    <w:rsid w:val="002206A4"/>
    <w:rsid w:val="00221189"/>
    <w:rsid w:val="002223FD"/>
    <w:rsid w:val="00222B4B"/>
    <w:rsid w:val="002233F9"/>
    <w:rsid w:val="0022344B"/>
    <w:rsid w:val="002248A5"/>
    <w:rsid w:val="002341EA"/>
    <w:rsid w:val="00234976"/>
    <w:rsid w:val="00234AFF"/>
    <w:rsid w:val="002358E4"/>
    <w:rsid w:val="00237635"/>
    <w:rsid w:val="00241554"/>
    <w:rsid w:val="00243972"/>
    <w:rsid w:val="00244428"/>
    <w:rsid w:val="00244B16"/>
    <w:rsid w:val="00250231"/>
    <w:rsid w:val="00250655"/>
    <w:rsid w:val="00250CDA"/>
    <w:rsid w:val="00251160"/>
    <w:rsid w:val="00253C0F"/>
    <w:rsid w:val="0025519A"/>
    <w:rsid w:val="0025648A"/>
    <w:rsid w:val="00261FA4"/>
    <w:rsid w:val="00262561"/>
    <w:rsid w:val="00262E9E"/>
    <w:rsid w:val="00263563"/>
    <w:rsid w:val="002660EC"/>
    <w:rsid w:val="0026639A"/>
    <w:rsid w:val="00270090"/>
    <w:rsid w:val="002731E9"/>
    <w:rsid w:val="00273AD1"/>
    <w:rsid w:val="00273D4F"/>
    <w:rsid w:val="00275B06"/>
    <w:rsid w:val="002770CA"/>
    <w:rsid w:val="00277868"/>
    <w:rsid w:val="00281557"/>
    <w:rsid w:val="00281CCD"/>
    <w:rsid w:val="002834DE"/>
    <w:rsid w:val="00285A4C"/>
    <w:rsid w:val="00285F13"/>
    <w:rsid w:val="002863E0"/>
    <w:rsid w:val="00290990"/>
    <w:rsid w:val="00291E1D"/>
    <w:rsid w:val="00292B9F"/>
    <w:rsid w:val="00292D0E"/>
    <w:rsid w:val="002940DA"/>
    <w:rsid w:val="002958D8"/>
    <w:rsid w:val="002A6E1B"/>
    <w:rsid w:val="002A7516"/>
    <w:rsid w:val="002B113B"/>
    <w:rsid w:val="002B2979"/>
    <w:rsid w:val="002B3FEF"/>
    <w:rsid w:val="002B57EC"/>
    <w:rsid w:val="002B5E78"/>
    <w:rsid w:val="002B6196"/>
    <w:rsid w:val="002B6AC8"/>
    <w:rsid w:val="002C1BE3"/>
    <w:rsid w:val="002C2555"/>
    <w:rsid w:val="002C3324"/>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301B30"/>
    <w:rsid w:val="00303FF8"/>
    <w:rsid w:val="00304080"/>
    <w:rsid w:val="0030459E"/>
    <w:rsid w:val="00304924"/>
    <w:rsid w:val="00306326"/>
    <w:rsid w:val="00306864"/>
    <w:rsid w:val="00307977"/>
    <w:rsid w:val="00315163"/>
    <w:rsid w:val="00315D2C"/>
    <w:rsid w:val="00317872"/>
    <w:rsid w:val="00317F55"/>
    <w:rsid w:val="00320BEF"/>
    <w:rsid w:val="003218E7"/>
    <w:rsid w:val="00321D4A"/>
    <w:rsid w:val="0032336F"/>
    <w:rsid w:val="00326FE7"/>
    <w:rsid w:val="0033254F"/>
    <w:rsid w:val="00334074"/>
    <w:rsid w:val="003366FD"/>
    <w:rsid w:val="00336E23"/>
    <w:rsid w:val="00337F22"/>
    <w:rsid w:val="00340755"/>
    <w:rsid w:val="00341E4F"/>
    <w:rsid w:val="0034303B"/>
    <w:rsid w:val="00343215"/>
    <w:rsid w:val="0034364E"/>
    <w:rsid w:val="003458A5"/>
    <w:rsid w:val="003504F1"/>
    <w:rsid w:val="003528CA"/>
    <w:rsid w:val="00352C39"/>
    <w:rsid w:val="00352EE3"/>
    <w:rsid w:val="00353EB0"/>
    <w:rsid w:val="00354AC6"/>
    <w:rsid w:val="00355D93"/>
    <w:rsid w:val="00357FFC"/>
    <w:rsid w:val="00361219"/>
    <w:rsid w:val="003614D4"/>
    <w:rsid w:val="003638F5"/>
    <w:rsid w:val="00372673"/>
    <w:rsid w:val="00373BA6"/>
    <w:rsid w:val="003743E6"/>
    <w:rsid w:val="00375453"/>
    <w:rsid w:val="003754BD"/>
    <w:rsid w:val="00375CB3"/>
    <w:rsid w:val="0038057C"/>
    <w:rsid w:val="0038161A"/>
    <w:rsid w:val="00382CF9"/>
    <w:rsid w:val="00384E3B"/>
    <w:rsid w:val="00386440"/>
    <w:rsid w:val="00386ABB"/>
    <w:rsid w:val="00386B55"/>
    <w:rsid w:val="00387A3F"/>
    <w:rsid w:val="00387AEC"/>
    <w:rsid w:val="003949ED"/>
    <w:rsid w:val="003959B2"/>
    <w:rsid w:val="00395B9E"/>
    <w:rsid w:val="00396602"/>
    <w:rsid w:val="00397059"/>
    <w:rsid w:val="003977B8"/>
    <w:rsid w:val="00397D38"/>
    <w:rsid w:val="003A287A"/>
    <w:rsid w:val="003A34AC"/>
    <w:rsid w:val="003A6D20"/>
    <w:rsid w:val="003A6D81"/>
    <w:rsid w:val="003A7F76"/>
    <w:rsid w:val="003B14A6"/>
    <w:rsid w:val="003B1D10"/>
    <w:rsid w:val="003B714A"/>
    <w:rsid w:val="003C1C4A"/>
    <w:rsid w:val="003C282B"/>
    <w:rsid w:val="003C3128"/>
    <w:rsid w:val="003C3B91"/>
    <w:rsid w:val="003C6B44"/>
    <w:rsid w:val="003C708B"/>
    <w:rsid w:val="003C7B20"/>
    <w:rsid w:val="003D13DF"/>
    <w:rsid w:val="003D14E0"/>
    <w:rsid w:val="003D1E4B"/>
    <w:rsid w:val="003D268D"/>
    <w:rsid w:val="003D4A71"/>
    <w:rsid w:val="003D4AFB"/>
    <w:rsid w:val="003D6875"/>
    <w:rsid w:val="003E0018"/>
    <w:rsid w:val="003E2399"/>
    <w:rsid w:val="003E381A"/>
    <w:rsid w:val="003E43C5"/>
    <w:rsid w:val="003E578D"/>
    <w:rsid w:val="003E7BF4"/>
    <w:rsid w:val="003F046A"/>
    <w:rsid w:val="003F165B"/>
    <w:rsid w:val="003F2910"/>
    <w:rsid w:val="003F3A63"/>
    <w:rsid w:val="003F6BA6"/>
    <w:rsid w:val="003F7E8E"/>
    <w:rsid w:val="003F7F18"/>
    <w:rsid w:val="00400B36"/>
    <w:rsid w:val="0040137E"/>
    <w:rsid w:val="00404C6B"/>
    <w:rsid w:val="0040501B"/>
    <w:rsid w:val="00405C76"/>
    <w:rsid w:val="004066C5"/>
    <w:rsid w:val="00406DFA"/>
    <w:rsid w:val="00407728"/>
    <w:rsid w:val="00407F93"/>
    <w:rsid w:val="00411B21"/>
    <w:rsid w:val="004126EC"/>
    <w:rsid w:val="00413986"/>
    <w:rsid w:val="004211BC"/>
    <w:rsid w:val="00422652"/>
    <w:rsid w:val="00423A6C"/>
    <w:rsid w:val="00423CE5"/>
    <w:rsid w:val="00423D44"/>
    <w:rsid w:val="004263CD"/>
    <w:rsid w:val="00432B10"/>
    <w:rsid w:val="00432FC7"/>
    <w:rsid w:val="004335B2"/>
    <w:rsid w:val="00433B6E"/>
    <w:rsid w:val="00435199"/>
    <w:rsid w:val="004371C2"/>
    <w:rsid w:val="00442E2B"/>
    <w:rsid w:val="00442F29"/>
    <w:rsid w:val="00445206"/>
    <w:rsid w:val="00446B83"/>
    <w:rsid w:val="00447553"/>
    <w:rsid w:val="00447808"/>
    <w:rsid w:val="004479FC"/>
    <w:rsid w:val="00450A5B"/>
    <w:rsid w:val="00453AD8"/>
    <w:rsid w:val="00453BB3"/>
    <w:rsid w:val="004544B8"/>
    <w:rsid w:val="004551D9"/>
    <w:rsid w:val="00460C30"/>
    <w:rsid w:val="0046227F"/>
    <w:rsid w:val="004623DE"/>
    <w:rsid w:val="00464959"/>
    <w:rsid w:val="0046529F"/>
    <w:rsid w:val="00471A63"/>
    <w:rsid w:val="00472045"/>
    <w:rsid w:val="00472A84"/>
    <w:rsid w:val="00476026"/>
    <w:rsid w:val="00481252"/>
    <w:rsid w:val="004821F4"/>
    <w:rsid w:val="00482984"/>
    <w:rsid w:val="004843FA"/>
    <w:rsid w:val="0048637E"/>
    <w:rsid w:val="00486446"/>
    <w:rsid w:val="00487902"/>
    <w:rsid w:val="00490432"/>
    <w:rsid w:val="004919C6"/>
    <w:rsid w:val="00491E03"/>
    <w:rsid w:val="004921F4"/>
    <w:rsid w:val="004941E0"/>
    <w:rsid w:val="00494290"/>
    <w:rsid w:val="00494FF6"/>
    <w:rsid w:val="004A20C5"/>
    <w:rsid w:val="004A2520"/>
    <w:rsid w:val="004A3A38"/>
    <w:rsid w:val="004B19F5"/>
    <w:rsid w:val="004B6900"/>
    <w:rsid w:val="004B70B1"/>
    <w:rsid w:val="004B7E14"/>
    <w:rsid w:val="004C291E"/>
    <w:rsid w:val="004C4289"/>
    <w:rsid w:val="004C5D90"/>
    <w:rsid w:val="004C5E47"/>
    <w:rsid w:val="004C73BC"/>
    <w:rsid w:val="004C749E"/>
    <w:rsid w:val="004D169A"/>
    <w:rsid w:val="004D2ACC"/>
    <w:rsid w:val="004D2E5C"/>
    <w:rsid w:val="004D56C5"/>
    <w:rsid w:val="004D7C9B"/>
    <w:rsid w:val="004D7E18"/>
    <w:rsid w:val="004E0AA9"/>
    <w:rsid w:val="004E10FC"/>
    <w:rsid w:val="004E30F4"/>
    <w:rsid w:val="004E48AB"/>
    <w:rsid w:val="004E5DDC"/>
    <w:rsid w:val="004E640B"/>
    <w:rsid w:val="004E737E"/>
    <w:rsid w:val="004F5041"/>
    <w:rsid w:val="004F573F"/>
    <w:rsid w:val="004F575B"/>
    <w:rsid w:val="004F5971"/>
    <w:rsid w:val="004F6D72"/>
    <w:rsid w:val="00502060"/>
    <w:rsid w:val="00504B74"/>
    <w:rsid w:val="005064C2"/>
    <w:rsid w:val="00506B44"/>
    <w:rsid w:val="00507174"/>
    <w:rsid w:val="0051031F"/>
    <w:rsid w:val="0051103E"/>
    <w:rsid w:val="00511571"/>
    <w:rsid w:val="0051277A"/>
    <w:rsid w:val="00515756"/>
    <w:rsid w:val="00521647"/>
    <w:rsid w:val="00524947"/>
    <w:rsid w:val="005303A4"/>
    <w:rsid w:val="00530469"/>
    <w:rsid w:val="005313C1"/>
    <w:rsid w:val="005313E5"/>
    <w:rsid w:val="005319E7"/>
    <w:rsid w:val="00532837"/>
    <w:rsid w:val="0053325E"/>
    <w:rsid w:val="00534BD9"/>
    <w:rsid w:val="00535A2A"/>
    <w:rsid w:val="00540046"/>
    <w:rsid w:val="0054139C"/>
    <w:rsid w:val="0054241B"/>
    <w:rsid w:val="00545E5E"/>
    <w:rsid w:val="00546AF6"/>
    <w:rsid w:val="00546D67"/>
    <w:rsid w:val="0054734A"/>
    <w:rsid w:val="00547860"/>
    <w:rsid w:val="0055113F"/>
    <w:rsid w:val="00551D83"/>
    <w:rsid w:val="00552552"/>
    <w:rsid w:val="005534EB"/>
    <w:rsid w:val="00553A70"/>
    <w:rsid w:val="005562FE"/>
    <w:rsid w:val="0055673E"/>
    <w:rsid w:val="005619D9"/>
    <w:rsid w:val="00562F47"/>
    <w:rsid w:val="00562F64"/>
    <w:rsid w:val="00563929"/>
    <w:rsid w:val="00563F64"/>
    <w:rsid w:val="00565310"/>
    <w:rsid w:val="005659D5"/>
    <w:rsid w:val="00570693"/>
    <w:rsid w:val="0057669A"/>
    <w:rsid w:val="0057789F"/>
    <w:rsid w:val="00590D57"/>
    <w:rsid w:val="0059119A"/>
    <w:rsid w:val="00591289"/>
    <w:rsid w:val="00591CA6"/>
    <w:rsid w:val="00592A37"/>
    <w:rsid w:val="005A0C7F"/>
    <w:rsid w:val="005A141D"/>
    <w:rsid w:val="005A1D10"/>
    <w:rsid w:val="005A44D8"/>
    <w:rsid w:val="005A4506"/>
    <w:rsid w:val="005A54C5"/>
    <w:rsid w:val="005A5F47"/>
    <w:rsid w:val="005B1AC1"/>
    <w:rsid w:val="005B2114"/>
    <w:rsid w:val="005B258E"/>
    <w:rsid w:val="005B347F"/>
    <w:rsid w:val="005B45F8"/>
    <w:rsid w:val="005B5062"/>
    <w:rsid w:val="005B6676"/>
    <w:rsid w:val="005B7DA9"/>
    <w:rsid w:val="005C0AFC"/>
    <w:rsid w:val="005C5637"/>
    <w:rsid w:val="005C7F2A"/>
    <w:rsid w:val="005D18D1"/>
    <w:rsid w:val="005D2304"/>
    <w:rsid w:val="005D2FC2"/>
    <w:rsid w:val="005D487A"/>
    <w:rsid w:val="005D530E"/>
    <w:rsid w:val="005D661A"/>
    <w:rsid w:val="005D79E2"/>
    <w:rsid w:val="005E30D8"/>
    <w:rsid w:val="005E35B2"/>
    <w:rsid w:val="005E59B4"/>
    <w:rsid w:val="005E6756"/>
    <w:rsid w:val="005E6FDA"/>
    <w:rsid w:val="005F1D6B"/>
    <w:rsid w:val="005F2392"/>
    <w:rsid w:val="005F2A7B"/>
    <w:rsid w:val="005F3144"/>
    <w:rsid w:val="005F333C"/>
    <w:rsid w:val="005F5588"/>
    <w:rsid w:val="006021AC"/>
    <w:rsid w:val="00602E80"/>
    <w:rsid w:val="00605B79"/>
    <w:rsid w:val="00605D8B"/>
    <w:rsid w:val="006071B9"/>
    <w:rsid w:val="006107F2"/>
    <w:rsid w:val="00610B10"/>
    <w:rsid w:val="00612EFC"/>
    <w:rsid w:val="006132F7"/>
    <w:rsid w:val="00613FC9"/>
    <w:rsid w:val="00614555"/>
    <w:rsid w:val="00615731"/>
    <w:rsid w:val="00615D2D"/>
    <w:rsid w:val="00620253"/>
    <w:rsid w:val="006217B2"/>
    <w:rsid w:val="00622A45"/>
    <w:rsid w:val="006245E3"/>
    <w:rsid w:val="006316EF"/>
    <w:rsid w:val="00632E3E"/>
    <w:rsid w:val="00633A62"/>
    <w:rsid w:val="0063605E"/>
    <w:rsid w:val="00637D31"/>
    <w:rsid w:val="006416F6"/>
    <w:rsid w:val="00646107"/>
    <w:rsid w:val="00647E24"/>
    <w:rsid w:val="006505FF"/>
    <w:rsid w:val="00650FDB"/>
    <w:rsid w:val="00653EC3"/>
    <w:rsid w:val="00654C79"/>
    <w:rsid w:val="0065680A"/>
    <w:rsid w:val="00661675"/>
    <w:rsid w:val="0066239B"/>
    <w:rsid w:val="00664666"/>
    <w:rsid w:val="0066549A"/>
    <w:rsid w:val="00665ED6"/>
    <w:rsid w:val="00666538"/>
    <w:rsid w:val="00671151"/>
    <w:rsid w:val="00672781"/>
    <w:rsid w:val="0067320B"/>
    <w:rsid w:val="00673D3D"/>
    <w:rsid w:val="0067495A"/>
    <w:rsid w:val="006759C1"/>
    <w:rsid w:val="00677950"/>
    <w:rsid w:val="00680385"/>
    <w:rsid w:val="00680D6D"/>
    <w:rsid w:val="00681F90"/>
    <w:rsid w:val="00681FDF"/>
    <w:rsid w:val="00682869"/>
    <w:rsid w:val="00682E5B"/>
    <w:rsid w:val="00683C71"/>
    <w:rsid w:val="00684C56"/>
    <w:rsid w:val="006865F7"/>
    <w:rsid w:val="0068777B"/>
    <w:rsid w:val="00690A10"/>
    <w:rsid w:val="00691D92"/>
    <w:rsid w:val="00693EA2"/>
    <w:rsid w:val="006944D1"/>
    <w:rsid w:val="0069469E"/>
    <w:rsid w:val="00695D92"/>
    <w:rsid w:val="006A160E"/>
    <w:rsid w:val="006A1FFA"/>
    <w:rsid w:val="006A211A"/>
    <w:rsid w:val="006A29C0"/>
    <w:rsid w:val="006A2BC1"/>
    <w:rsid w:val="006B01BD"/>
    <w:rsid w:val="006B0EDA"/>
    <w:rsid w:val="006B2BD9"/>
    <w:rsid w:val="006B631B"/>
    <w:rsid w:val="006C1B14"/>
    <w:rsid w:val="006C5185"/>
    <w:rsid w:val="006C662D"/>
    <w:rsid w:val="006C7AF5"/>
    <w:rsid w:val="006C7CE5"/>
    <w:rsid w:val="006C7F14"/>
    <w:rsid w:val="006D0760"/>
    <w:rsid w:val="006D0AFE"/>
    <w:rsid w:val="006D2942"/>
    <w:rsid w:val="006D4B60"/>
    <w:rsid w:val="006D5A09"/>
    <w:rsid w:val="006D5E2D"/>
    <w:rsid w:val="006D7373"/>
    <w:rsid w:val="006E1ABC"/>
    <w:rsid w:val="006E27A6"/>
    <w:rsid w:val="006E4142"/>
    <w:rsid w:val="006E4B5A"/>
    <w:rsid w:val="006E794D"/>
    <w:rsid w:val="006F15A0"/>
    <w:rsid w:val="006F35FA"/>
    <w:rsid w:val="006F6018"/>
    <w:rsid w:val="006F6052"/>
    <w:rsid w:val="006F6A66"/>
    <w:rsid w:val="006F7196"/>
    <w:rsid w:val="007014DA"/>
    <w:rsid w:val="00702D90"/>
    <w:rsid w:val="00703298"/>
    <w:rsid w:val="007069EB"/>
    <w:rsid w:val="007079EB"/>
    <w:rsid w:val="00710408"/>
    <w:rsid w:val="00710515"/>
    <w:rsid w:val="00711FEA"/>
    <w:rsid w:val="00712C29"/>
    <w:rsid w:val="00713C2D"/>
    <w:rsid w:val="00713C99"/>
    <w:rsid w:val="007140B4"/>
    <w:rsid w:val="007147AB"/>
    <w:rsid w:val="00714A8A"/>
    <w:rsid w:val="00714E85"/>
    <w:rsid w:val="00716A7B"/>
    <w:rsid w:val="007243C8"/>
    <w:rsid w:val="00724DE1"/>
    <w:rsid w:val="0072502A"/>
    <w:rsid w:val="0072699E"/>
    <w:rsid w:val="00726AB2"/>
    <w:rsid w:val="00727F54"/>
    <w:rsid w:val="00732A0A"/>
    <w:rsid w:val="00732A1F"/>
    <w:rsid w:val="00735351"/>
    <w:rsid w:val="007354AF"/>
    <w:rsid w:val="007369C1"/>
    <w:rsid w:val="00740B4C"/>
    <w:rsid w:val="00742256"/>
    <w:rsid w:val="0074404E"/>
    <w:rsid w:val="0074561C"/>
    <w:rsid w:val="007465C4"/>
    <w:rsid w:val="00746E3E"/>
    <w:rsid w:val="00747919"/>
    <w:rsid w:val="00747C01"/>
    <w:rsid w:val="00747FF0"/>
    <w:rsid w:val="00750526"/>
    <w:rsid w:val="00752A9B"/>
    <w:rsid w:val="007538D6"/>
    <w:rsid w:val="007540B3"/>
    <w:rsid w:val="00754BD4"/>
    <w:rsid w:val="00756591"/>
    <w:rsid w:val="007576B9"/>
    <w:rsid w:val="00760847"/>
    <w:rsid w:val="00761C75"/>
    <w:rsid w:val="00762E31"/>
    <w:rsid w:val="00764A26"/>
    <w:rsid w:val="00767FEF"/>
    <w:rsid w:val="0077043F"/>
    <w:rsid w:val="007738F4"/>
    <w:rsid w:val="00774547"/>
    <w:rsid w:val="00775141"/>
    <w:rsid w:val="00775A3B"/>
    <w:rsid w:val="00776BC0"/>
    <w:rsid w:val="00777ACA"/>
    <w:rsid w:val="00777F74"/>
    <w:rsid w:val="00780684"/>
    <w:rsid w:val="007825A9"/>
    <w:rsid w:val="00782CC5"/>
    <w:rsid w:val="007839F3"/>
    <w:rsid w:val="00783D04"/>
    <w:rsid w:val="00787812"/>
    <w:rsid w:val="00791E9A"/>
    <w:rsid w:val="00793764"/>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23C8"/>
    <w:rsid w:val="007B4B93"/>
    <w:rsid w:val="007B714B"/>
    <w:rsid w:val="007C1054"/>
    <w:rsid w:val="007C4BDD"/>
    <w:rsid w:val="007D0F7C"/>
    <w:rsid w:val="007D27F4"/>
    <w:rsid w:val="007D31A5"/>
    <w:rsid w:val="007D4658"/>
    <w:rsid w:val="007D6662"/>
    <w:rsid w:val="007D7A02"/>
    <w:rsid w:val="007E240F"/>
    <w:rsid w:val="007E3A75"/>
    <w:rsid w:val="007E40A6"/>
    <w:rsid w:val="007E4F7A"/>
    <w:rsid w:val="007E527D"/>
    <w:rsid w:val="007E7746"/>
    <w:rsid w:val="007E7AC5"/>
    <w:rsid w:val="007F0DDA"/>
    <w:rsid w:val="007F0FF3"/>
    <w:rsid w:val="007F12DA"/>
    <w:rsid w:val="007F7D51"/>
    <w:rsid w:val="0080051F"/>
    <w:rsid w:val="00800FBF"/>
    <w:rsid w:val="00801278"/>
    <w:rsid w:val="00801534"/>
    <w:rsid w:val="008026AC"/>
    <w:rsid w:val="00805CF0"/>
    <w:rsid w:val="0081042C"/>
    <w:rsid w:val="0081085A"/>
    <w:rsid w:val="008113D4"/>
    <w:rsid w:val="008125C9"/>
    <w:rsid w:val="00813824"/>
    <w:rsid w:val="0081444F"/>
    <w:rsid w:val="00814D8B"/>
    <w:rsid w:val="0081543B"/>
    <w:rsid w:val="00820DD5"/>
    <w:rsid w:val="00821B9A"/>
    <w:rsid w:val="0082228A"/>
    <w:rsid w:val="00823186"/>
    <w:rsid w:val="00823A57"/>
    <w:rsid w:val="00825678"/>
    <w:rsid w:val="00826180"/>
    <w:rsid w:val="00826FB8"/>
    <w:rsid w:val="0083002D"/>
    <w:rsid w:val="00830091"/>
    <w:rsid w:val="008309AC"/>
    <w:rsid w:val="008320FD"/>
    <w:rsid w:val="00832399"/>
    <w:rsid w:val="00832C71"/>
    <w:rsid w:val="00835C55"/>
    <w:rsid w:val="0083747F"/>
    <w:rsid w:val="00837CB8"/>
    <w:rsid w:val="00843D0A"/>
    <w:rsid w:val="00844720"/>
    <w:rsid w:val="00844B7D"/>
    <w:rsid w:val="00844DD5"/>
    <w:rsid w:val="00846148"/>
    <w:rsid w:val="00846817"/>
    <w:rsid w:val="008475DC"/>
    <w:rsid w:val="00847651"/>
    <w:rsid w:val="00850A85"/>
    <w:rsid w:val="00850A9A"/>
    <w:rsid w:val="00854408"/>
    <w:rsid w:val="008546FF"/>
    <w:rsid w:val="00854995"/>
    <w:rsid w:val="0085523B"/>
    <w:rsid w:val="0085630C"/>
    <w:rsid w:val="008574CE"/>
    <w:rsid w:val="00860374"/>
    <w:rsid w:val="00861891"/>
    <w:rsid w:val="008627E1"/>
    <w:rsid w:val="00862ADC"/>
    <w:rsid w:val="008633B9"/>
    <w:rsid w:val="0086420F"/>
    <w:rsid w:val="008713CB"/>
    <w:rsid w:val="00871758"/>
    <w:rsid w:val="00872636"/>
    <w:rsid w:val="00872799"/>
    <w:rsid w:val="00872BCE"/>
    <w:rsid w:val="00873CBD"/>
    <w:rsid w:val="00873FFA"/>
    <w:rsid w:val="00874709"/>
    <w:rsid w:val="00877181"/>
    <w:rsid w:val="00877457"/>
    <w:rsid w:val="0088507E"/>
    <w:rsid w:val="00885680"/>
    <w:rsid w:val="00886B25"/>
    <w:rsid w:val="00891201"/>
    <w:rsid w:val="00891C55"/>
    <w:rsid w:val="00893072"/>
    <w:rsid w:val="00894008"/>
    <w:rsid w:val="008940A0"/>
    <w:rsid w:val="0089547B"/>
    <w:rsid w:val="00895A05"/>
    <w:rsid w:val="0089670B"/>
    <w:rsid w:val="008A05D6"/>
    <w:rsid w:val="008A06AA"/>
    <w:rsid w:val="008A16B9"/>
    <w:rsid w:val="008A1A78"/>
    <w:rsid w:val="008A1CA9"/>
    <w:rsid w:val="008A2A7C"/>
    <w:rsid w:val="008A2CA3"/>
    <w:rsid w:val="008A612C"/>
    <w:rsid w:val="008B0D27"/>
    <w:rsid w:val="008B1AF5"/>
    <w:rsid w:val="008B25CD"/>
    <w:rsid w:val="008B49CC"/>
    <w:rsid w:val="008B4CD3"/>
    <w:rsid w:val="008C0417"/>
    <w:rsid w:val="008C046E"/>
    <w:rsid w:val="008C2421"/>
    <w:rsid w:val="008C2546"/>
    <w:rsid w:val="008C4EFE"/>
    <w:rsid w:val="008C52EA"/>
    <w:rsid w:val="008C5C1E"/>
    <w:rsid w:val="008C60C7"/>
    <w:rsid w:val="008C651E"/>
    <w:rsid w:val="008C75A3"/>
    <w:rsid w:val="008C7999"/>
    <w:rsid w:val="008C7C92"/>
    <w:rsid w:val="008D0780"/>
    <w:rsid w:val="008D1861"/>
    <w:rsid w:val="008D1F56"/>
    <w:rsid w:val="008D3C10"/>
    <w:rsid w:val="008D45A4"/>
    <w:rsid w:val="008D577B"/>
    <w:rsid w:val="008E2C5A"/>
    <w:rsid w:val="008E2FB7"/>
    <w:rsid w:val="008E337B"/>
    <w:rsid w:val="008E42C6"/>
    <w:rsid w:val="008E4AB0"/>
    <w:rsid w:val="008E702E"/>
    <w:rsid w:val="008F4D65"/>
    <w:rsid w:val="00901CDA"/>
    <w:rsid w:val="00902249"/>
    <w:rsid w:val="009060A6"/>
    <w:rsid w:val="0090646B"/>
    <w:rsid w:val="00907A4F"/>
    <w:rsid w:val="0091679F"/>
    <w:rsid w:val="009214FA"/>
    <w:rsid w:val="00922064"/>
    <w:rsid w:val="0092261E"/>
    <w:rsid w:val="0092497F"/>
    <w:rsid w:val="00926599"/>
    <w:rsid w:val="00926B81"/>
    <w:rsid w:val="00926BC5"/>
    <w:rsid w:val="00927491"/>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6C7D"/>
    <w:rsid w:val="00950DEE"/>
    <w:rsid w:val="00950E3C"/>
    <w:rsid w:val="00950ECC"/>
    <w:rsid w:val="00951CE7"/>
    <w:rsid w:val="00955FCB"/>
    <w:rsid w:val="00957605"/>
    <w:rsid w:val="0096309A"/>
    <w:rsid w:val="00963903"/>
    <w:rsid w:val="009641A2"/>
    <w:rsid w:val="00970721"/>
    <w:rsid w:val="00970C8A"/>
    <w:rsid w:val="00971543"/>
    <w:rsid w:val="00971C19"/>
    <w:rsid w:val="009739FC"/>
    <w:rsid w:val="009740A6"/>
    <w:rsid w:val="00975733"/>
    <w:rsid w:val="009767EC"/>
    <w:rsid w:val="0098024A"/>
    <w:rsid w:val="0098205B"/>
    <w:rsid w:val="00982527"/>
    <w:rsid w:val="00983727"/>
    <w:rsid w:val="0098417E"/>
    <w:rsid w:val="009856A1"/>
    <w:rsid w:val="00987156"/>
    <w:rsid w:val="00987F66"/>
    <w:rsid w:val="00990713"/>
    <w:rsid w:val="00993C1D"/>
    <w:rsid w:val="00993C50"/>
    <w:rsid w:val="00994152"/>
    <w:rsid w:val="00995699"/>
    <w:rsid w:val="0099579A"/>
    <w:rsid w:val="00996166"/>
    <w:rsid w:val="00996423"/>
    <w:rsid w:val="009964B9"/>
    <w:rsid w:val="009A309C"/>
    <w:rsid w:val="009A4979"/>
    <w:rsid w:val="009A746D"/>
    <w:rsid w:val="009A78FA"/>
    <w:rsid w:val="009B051B"/>
    <w:rsid w:val="009B0ABA"/>
    <w:rsid w:val="009B1D61"/>
    <w:rsid w:val="009B2C52"/>
    <w:rsid w:val="009B2DE7"/>
    <w:rsid w:val="009B3930"/>
    <w:rsid w:val="009B5CAF"/>
    <w:rsid w:val="009B5D9E"/>
    <w:rsid w:val="009B641F"/>
    <w:rsid w:val="009B6E38"/>
    <w:rsid w:val="009B789B"/>
    <w:rsid w:val="009B7D6A"/>
    <w:rsid w:val="009C128F"/>
    <w:rsid w:val="009C1390"/>
    <w:rsid w:val="009C3569"/>
    <w:rsid w:val="009C3873"/>
    <w:rsid w:val="009C3D87"/>
    <w:rsid w:val="009C40DB"/>
    <w:rsid w:val="009C52C0"/>
    <w:rsid w:val="009C631F"/>
    <w:rsid w:val="009C6F25"/>
    <w:rsid w:val="009D6834"/>
    <w:rsid w:val="009D6862"/>
    <w:rsid w:val="009D705E"/>
    <w:rsid w:val="009E04E6"/>
    <w:rsid w:val="009E0790"/>
    <w:rsid w:val="009E2091"/>
    <w:rsid w:val="009E2C27"/>
    <w:rsid w:val="009F017E"/>
    <w:rsid w:val="009F0CC7"/>
    <w:rsid w:val="009F121E"/>
    <w:rsid w:val="009F3D7F"/>
    <w:rsid w:val="009F48AF"/>
    <w:rsid w:val="009F5903"/>
    <w:rsid w:val="009F7367"/>
    <w:rsid w:val="00A00775"/>
    <w:rsid w:val="00A0090D"/>
    <w:rsid w:val="00A01B9C"/>
    <w:rsid w:val="00A03EA5"/>
    <w:rsid w:val="00A12C43"/>
    <w:rsid w:val="00A136FD"/>
    <w:rsid w:val="00A13D6F"/>
    <w:rsid w:val="00A14EBA"/>
    <w:rsid w:val="00A1601B"/>
    <w:rsid w:val="00A2014A"/>
    <w:rsid w:val="00A2020E"/>
    <w:rsid w:val="00A207D1"/>
    <w:rsid w:val="00A22CD0"/>
    <w:rsid w:val="00A25AD7"/>
    <w:rsid w:val="00A274F2"/>
    <w:rsid w:val="00A30C5F"/>
    <w:rsid w:val="00A31050"/>
    <w:rsid w:val="00A312A4"/>
    <w:rsid w:val="00A35E69"/>
    <w:rsid w:val="00A42A52"/>
    <w:rsid w:val="00A46513"/>
    <w:rsid w:val="00A47A79"/>
    <w:rsid w:val="00A47E26"/>
    <w:rsid w:val="00A51D1C"/>
    <w:rsid w:val="00A56E65"/>
    <w:rsid w:val="00A611A0"/>
    <w:rsid w:val="00A6382C"/>
    <w:rsid w:val="00A65834"/>
    <w:rsid w:val="00A66F1B"/>
    <w:rsid w:val="00A67D72"/>
    <w:rsid w:val="00A700CC"/>
    <w:rsid w:val="00A70AD2"/>
    <w:rsid w:val="00A728F8"/>
    <w:rsid w:val="00A74E2B"/>
    <w:rsid w:val="00A7582C"/>
    <w:rsid w:val="00A76658"/>
    <w:rsid w:val="00A777BC"/>
    <w:rsid w:val="00A81B7D"/>
    <w:rsid w:val="00A82A57"/>
    <w:rsid w:val="00A83AAF"/>
    <w:rsid w:val="00A84760"/>
    <w:rsid w:val="00A8479F"/>
    <w:rsid w:val="00A84B79"/>
    <w:rsid w:val="00A85DE0"/>
    <w:rsid w:val="00A92334"/>
    <w:rsid w:val="00A93D7D"/>
    <w:rsid w:val="00A942E2"/>
    <w:rsid w:val="00AA38C7"/>
    <w:rsid w:val="00AA4BF2"/>
    <w:rsid w:val="00AA579F"/>
    <w:rsid w:val="00AA5BD2"/>
    <w:rsid w:val="00AA6D28"/>
    <w:rsid w:val="00AA6E99"/>
    <w:rsid w:val="00AA7344"/>
    <w:rsid w:val="00AB0BAC"/>
    <w:rsid w:val="00AB350B"/>
    <w:rsid w:val="00AB4F2D"/>
    <w:rsid w:val="00AB6449"/>
    <w:rsid w:val="00AB7BA1"/>
    <w:rsid w:val="00AC0FE8"/>
    <w:rsid w:val="00AC1D9C"/>
    <w:rsid w:val="00AC1FA6"/>
    <w:rsid w:val="00AC2569"/>
    <w:rsid w:val="00AC2936"/>
    <w:rsid w:val="00AC2CA8"/>
    <w:rsid w:val="00AC3F0C"/>
    <w:rsid w:val="00AC43A7"/>
    <w:rsid w:val="00AC4D55"/>
    <w:rsid w:val="00AC6312"/>
    <w:rsid w:val="00AC650F"/>
    <w:rsid w:val="00AD38C2"/>
    <w:rsid w:val="00AD60EA"/>
    <w:rsid w:val="00AE0684"/>
    <w:rsid w:val="00AE1D20"/>
    <w:rsid w:val="00AE1EAA"/>
    <w:rsid w:val="00AE44CE"/>
    <w:rsid w:val="00AE4BC6"/>
    <w:rsid w:val="00AE5556"/>
    <w:rsid w:val="00AE5706"/>
    <w:rsid w:val="00AF30EA"/>
    <w:rsid w:val="00AF5202"/>
    <w:rsid w:val="00AF7C61"/>
    <w:rsid w:val="00B00006"/>
    <w:rsid w:val="00B0174C"/>
    <w:rsid w:val="00B0330B"/>
    <w:rsid w:val="00B05517"/>
    <w:rsid w:val="00B067F3"/>
    <w:rsid w:val="00B07759"/>
    <w:rsid w:val="00B07BC1"/>
    <w:rsid w:val="00B106FC"/>
    <w:rsid w:val="00B10ADF"/>
    <w:rsid w:val="00B14AD8"/>
    <w:rsid w:val="00B1559E"/>
    <w:rsid w:val="00B15934"/>
    <w:rsid w:val="00B2006E"/>
    <w:rsid w:val="00B21566"/>
    <w:rsid w:val="00B248CC"/>
    <w:rsid w:val="00B24A82"/>
    <w:rsid w:val="00B267B3"/>
    <w:rsid w:val="00B272A4"/>
    <w:rsid w:val="00B276F6"/>
    <w:rsid w:val="00B3069D"/>
    <w:rsid w:val="00B31BD8"/>
    <w:rsid w:val="00B32E1F"/>
    <w:rsid w:val="00B342D1"/>
    <w:rsid w:val="00B37131"/>
    <w:rsid w:val="00B40F14"/>
    <w:rsid w:val="00B42A6F"/>
    <w:rsid w:val="00B43AAD"/>
    <w:rsid w:val="00B4408D"/>
    <w:rsid w:val="00B44FC1"/>
    <w:rsid w:val="00B46826"/>
    <w:rsid w:val="00B504E6"/>
    <w:rsid w:val="00B50A5A"/>
    <w:rsid w:val="00B52651"/>
    <w:rsid w:val="00B52CC3"/>
    <w:rsid w:val="00B535F6"/>
    <w:rsid w:val="00B53656"/>
    <w:rsid w:val="00B54937"/>
    <w:rsid w:val="00B55F6C"/>
    <w:rsid w:val="00B57326"/>
    <w:rsid w:val="00B57DC9"/>
    <w:rsid w:val="00B606C9"/>
    <w:rsid w:val="00B60FAC"/>
    <w:rsid w:val="00B61CB2"/>
    <w:rsid w:val="00B64C51"/>
    <w:rsid w:val="00B6566B"/>
    <w:rsid w:val="00B65D26"/>
    <w:rsid w:val="00B65F81"/>
    <w:rsid w:val="00B6678B"/>
    <w:rsid w:val="00B7291C"/>
    <w:rsid w:val="00B73B5D"/>
    <w:rsid w:val="00B7594A"/>
    <w:rsid w:val="00B77900"/>
    <w:rsid w:val="00B8021B"/>
    <w:rsid w:val="00B804E1"/>
    <w:rsid w:val="00B815E6"/>
    <w:rsid w:val="00B81E9C"/>
    <w:rsid w:val="00B82042"/>
    <w:rsid w:val="00B82132"/>
    <w:rsid w:val="00B82C54"/>
    <w:rsid w:val="00B8434D"/>
    <w:rsid w:val="00B84736"/>
    <w:rsid w:val="00B85847"/>
    <w:rsid w:val="00B87C67"/>
    <w:rsid w:val="00B94C9C"/>
    <w:rsid w:val="00B9528C"/>
    <w:rsid w:val="00BA1302"/>
    <w:rsid w:val="00BA14D3"/>
    <w:rsid w:val="00BA19E9"/>
    <w:rsid w:val="00BA46AE"/>
    <w:rsid w:val="00BA7D6B"/>
    <w:rsid w:val="00BB0D70"/>
    <w:rsid w:val="00BB34B5"/>
    <w:rsid w:val="00BB37E5"/>
    <w:rsid w:val="00BB64D7"/>
    <w:rsid w:val="00BB72B6"/>
    <w:rsid w:val="00BC0BA6"/>
    <w:rsid w:val="00BC0F89"/>
    <w:rsid w:val="00BC15FD"/>
    <w:rsid w:val="00BC1C5E"/>
    <w:rsid w:val="00BC35DB"/>
    <w:rsid w:val="00BC5359"/>
    <w:rsid w:val="00BC5A74"/>
    <w:rsid w:val="00BC6B4F"/>
    <w:rsid w:val="00BC6D12"/>
    <w:rsid w:val="00BC6E09"/>
    <w:rsid w:val="00BC74C3"/>
    <w:rsid w:val="00BC7676"/>
    <w:rsid w:val="00BD0CC6"/>
    <w:rsid w:val="00BD1F22"/>
    <w:rsid w:val="00BD7493"/>
    <w:rsid w:val="00BD7EE5"/>
    <w:rsid w:val="00BE026E"/>
    <w:rsid w:val="00BE0FA1"/>
    <w:rsid w:val="00BE434C"/>
    <w:rsid w:val="00BE4921"/>
    <w:rsid w:val="00BE5337"/>
    <w:rsid w:val="00BE566F"/>
    <w:rsid w:val="00BE5C8B"/>
    <w:rsid w:val="00BE5CE3"/>
    <w:rsid w:val="00BE5F14"/>
    <w:rsid w:val="00BE7D8C"/>
    <w:rsid w:val="00BF4F41"/>
    <w:rsid w:val="00BF577A"/>
    <w:rsid w:val="00BF7842"/>
    <w:rsid w:val="00C03703"/>
    <w:rsid w:val="00C0382C"/>
    <w:rsid w:val="00C03C89"/>
    <w:rsid w:val="00C04781"/>
    <w:rsid w:val="00C0533C"/>
    <w:rsid w:val="00C05A62"/>
    <w:rsid w:val="00C109F9"/>
    <w:rsid w:val="00C10D23"/>
    <w:rsid w:val="00C16240"/>
    <w:rsid w:val="00C173F7"/>
    <w:rsid w:val="00C24241"/>
    <w:rsid w:val="00C26587"/>
    <w:rsid w:val="00C26838"/>
    <w:rsid w:val="00C27636"/>
    <w:rsid w:val="00C318A9"/>
    <w:rsid w:val="00C345D6"/>
    <w:rsid w:val="00C354B0"/>
    <w:rsid w:val="00C36258"/>
    <w:rsid w:val="00C37485"/>
    <w:rsid w:val="00C3757D"/>
    <w:rsid w:val="00C40CA2"/>
    <w:rsid w:val="00C4108A"/>
    <w:rsid w:val="00C43FBE"/>
    <w:rsid w:val="00C46085"/>
    <w:rsid w:val="00C46111"/>
    <w:rsid w:val="00C5452C"/>
    <w:rsid w:val="00C57D05"/>
    <w:rsid w:val="00C60C16"/>
    <w:rsid w:val="00C61F26"/>
    <w:rsid w:val="00C63620"/>
    <w:rsid w:val="00C64819"/>
    <w:rsid w:val="00C64B97"/>
    <w:rsid w:val="00C65568"/>
    <w:rsid w:val="00C66AC8"/>
    <w:rsid w:val="00C7041E"/>
    <w:rsid w:val="00C708E0"/>
    <w:rsid w:val="00C7182C"/>
    <w:rsid w:val="00C72BE2"/>
    <w:rsid w:val="00C76203"/>
    <w:rsid w:val="00C76560"/>
    <w:rsid w:val="00C819F5"/>
    <w:rsid w:val="00C83062"/>
    <w:rsid w:val="00C85408"/>
    <w:rsid w:val="00C9007E"/>
    <w:rsid w:val="00C919A3"/>
    <w:rsid w:val="00C92E20"/>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67F6"/>
    <w:rsid w:val="00CB78FA"/>
    <w:rsid w:val="00CC0841"/>
    <w:rsid w:val="00CC0A3A"/>
    <w:rsid w:val="00CC23D0"/>
    <w:rsid w:val="00CC3D9F"/>
    <w:rsid w:val="00CC6182"/>
    <w:rsid w:val="00CC74F2"/>
    <w:rsid w:val="00CD5229"/>
    <w:rsid w:val="00CD7A4D"/>
    <w:rsid w:val="00CE15FD"/>
    <w:rsid w:val="00CE1EE3"/>
    <w:rsid w:val="00CE6D1F"/>
    <w:rsid w:val="00CF2AE2"/>
    <w:rsid w:val="00CF4EB4"/>
    <w:rsid w:val="00CF67CD"/>
    <w:rsid w:val="00D00A3B"/>
    <w:rsid w:val="00D033AB"/>
    <w:rsid w:val="00D04013"/>
    <w:rsid w:val="00D04522"/>
    <w:rsid w:val="00D05362"/>
    <w:rsid w:val="00D063A5"/>
    <w:rsid w:val="00D07DFC"/>
    <w:rsid w:val="00D12B51"/>
    <w:rsid w:val="00D13C33"/>
    <w:rsid w:val="00D16D17"/>
    <w:rsid w:val="00D17C98"/>
    <w:rsid w:val="00D20896"/>
    <w:rsid w:val="00D20E8C"/>
    <w:rsid w:val="00D278E8"/>
    <w:rsid w:val="00D3216A"/>
    <w:rsid w:val="00D3419D"/>
    <w:rsid w:val="00D35E8E"/>
    <w:rsid w:val="00D36C0A"/>
    <w:rsid w:val="00D36EC5"/>
    <w:rsid w:val="00D37BDA"/>
    <w:rsid w:val="00D40398"/>
    <w:rsid w:val="00D40739"/>
    <w:rsid w:val="00D40A9B"/>
    <w:rsid w:val="00D431E0"/>
    <w:rsid w:val="00D43B45"/>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5C7"/>
    <w:rsid w:val="00D76F84"/>
    <w:rsid w:val="00D82026"/>
    <w:rsid w:val="00D84074"/>
    <w:rsid w:val="00D84961"/>
    <w:rsid w:val="00D90BAD"/>
    <w:rsid w:val="00D90FA7"/>
    <w:rsid w:val="00D910BD"/>
    <w:rsid w:val="00D93CA0"/>
    <w:rsid w:val="00D94124"/>
    <w:rsid w:val="00D959A2"/>
    <w:rsid w:val="00D97FBF"/>
    <w:rsid w:val="00DA0092"/>
    <w:rsid w:val="00DA156D"/>
    <w:rsid w:val="00DA2959"/>
    <w:rsid w:val="00DA4994"/>
    <w:rsid w:val="00DA6B7F"/>
    <w:rsid w:val="00DB24B9"/>
    <w:rsid w:val="00DB269D"/>
    <w:rsid w:val="00DB4471"/>
    <w:rsid w:val="00DB4582"/>
    <w:rsid w:val="00DB53A5"/>
    <w:rsid w:val="00DB5AAB"/>
    <w:rsid w:val="00DB740D"/>
    <w:rsid w:val="00DC44A0"/>
    <w:rsid w:val="00DC4FA7"/>
    <w:rsid w:val="00DC63F3"/>
    <w:rsid w:val="00DC7117"/>
    <w:rsid w:val="00DD0C24"/>
    <w:rsid w:val="00DD3C2C"/>
    <w:rsid w:val="00DD733E"/>
    <w:rsid w:val="00DD7EC6"/>
    <w:rsid w:val="00DE0520"/>
    <w:rsid w:val="00DE1C55"/>
    <w:rsid w:val="00DE2701"/>
    <w:rsid w:val="00DE47FD"/>
    <w:rsid w:val="00DE713F"/>
    <w:rsid w:val="00DE731A"/>
    <w:rsid w:val="00DE7D92"/>
    <w:rsid w:val="00DF35DD"/>
    <w:rsid w:val="00DF4016"/>
    <w:rsid w:val="00DF440C"/>
    <w:rsid w:val="00DF4657"/>
    <w:rsid w:val="00DF469D"/>
    <w:rsid w:val="00DF471F"/>
    <w:rsid w:val="00DF518C"/>
    <w:rsid w:val="00DF5A04"/>
    <w:rsid w:val="00DF7D6A"/>
    <w:rsid w:val="00DF7F89"/>
    <w:rsid w:val="00E00DD5"/>
    <w:rsid w:val="00E02DB9"/>
    <w:rsid w:val="00E04202"/>
    <w:rsid w:val="00E11B56"/>
    <w:rsid w:val="00E15271"/>
    <w:rsid w:val="00E201C1"/>
    <w:rsid w:val="00E2156B"/>
    <w:rsid w:val="00E22959"/>
    <w:rsid w:val="00E2299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5537"/>
    <w:rsid w:val="00E361C7"/>
    <w:rsid w:val="00E37649"/>
    <w:rsid w:val="00E37CF7"/>
    <w:rsid w:val="00E37D89"/>
    <w:rsid w:val="00E40AAC"/>
    <w:rsid w:val="00E4225F"/>
    <w:rsid w:val="00E43445"/>
    <w:rsid w:val="00E47332"/>
    <w:rsid w:val="00E47462"/>
    <w:rsid w:val="00E502CA"/>
    <w:rsid w:val="00E51250"/>
    <w:rsid w:val="00E51957"/>
    <w:rsid w:val="00E54F5D"/>
    <w:rsid w:val="00E55475"/>
    <w:rsid w:val="00E55CCD"/>
    <w:rsid w:val="00E56FD7"/>
    <w:rsid w:val="00E5778E"/>
    <w:rsid w:val="00E6147A"/>
    <w:rsid w:val="00E61E68"/>
    <w:rsid w:val="00E625C7"/>
    <w:rsid w:val="00E62C59"/>
    <w:rsid w:val="00E64301"/>
    <w:rsid w:val="00E65B60"/>
    <w:rsid w:val="00E666CD"/>
    <w:rsid w:val="00E67FC7"/>
    <w:rsid w:val="00E7067B"/>
    <w:rsid w:val="00E72960"/>
    <w:rsid w:val="00E73773"/>
    <w:rsid w:val="00E800F1"/>
    <w:rsid w:val="00E83456"/>
    <w:rsid w:val="00E840DB"/>
    <w:rsid w:val="00E842AB"/>
    <w:rsid w:val="00E857A8"/>
    <w:rsid w:val="00E864DD"/>
    <w:rsid w:val="00E90261"/>
    <w:rsid w:val="00E9154F"/>
    <w:rsid w:val="00E9169B"/>
    <w:rsid w:val="00E91EF4"/>
    <w:rsid w:val="00E93C52"/>
    <w:rsid w:val="00E93C54"/>
    <w:rsid w:val="00EA1A35"/>
    <w:rsid w:val="00EA1FD0"/>
    <w:rsid w:val="00EA4D0B"/>
    <w:rsid w:val="00EA4FBC"/>
    <w:rsid w:val="00EA6486"/>
    <w:rsid w:val="00EA7784"/>
    <w:rsid w:val="00EB09DB"/>
    <w:rsid w:val="00EB356A"/>
    <w:rsid w:val="00EB49B2"/>
    <w:rsid w:val="00EB5635"/>
    <w:rsid w:val="00EB6C05"/>
    <w:rsid w:val="00EB6C2C"/>
    <w:rsid w:val="00EC1471"/>
    <w:rsid w:val="00EC1CB4"/>
    <w:rsid w:val="00EC1D3F"/>
    <w:rsid w:val="00EC27F4"/>
    <w:rsid w:val="00EC3675"/>
    <w:rsid w:val="00EC4754"/>
    <w:rsid w:val="00EC6EC8"/>
    <w:rsid w:val="00EC7728"/>
    <w:rsid w:val="00ED08AC"/>
    <w:rsid w:val="00ED0D0B"/>
    <w:rsid w:val="00ED1B8B"/>
    <w:rsid w:val="00ED1FFE"/>
    <w:rsid w:val="00ED3006"/>
    <w:rsid w:val="00ED5296"/>
    <w:rsid w:val="00EE0582"/>
    <w:rsid w:val="00EE21F3"/>
    <w:rsid w:val="00EE335A"/>
    <w:rsid w:val="00EE4722"/>
    <w:rsid w:val="00EF0C7B"/>
    <w:rsid w:val="00EF16A0"/>
    <w:rsid w:val="00EF525E"/>
    <w:rsid w:val="00EF6841"/>
    <w:rsid w:val="00EF7033"/>
    <w:rsid w:val="00EF710E"/>
    <w:rsid w:val="00F004F1"/>
    <w:rsid w:val="00F0121B"/>
    <w:rsid w:val="00F03991"/>
    <w:rsid w:val="00F074FB"/>
    <w:rsid w:val="00F07FF1"/>
    <w:rsid w:val="00F1192E"/>
    <w:rsid w:val="00F12C4A"/>
    <w:rsid w:val="00F14093"/>
    <w:rsid w:val="00F15431"/>
    <w:rsid w:val="00F15F30"/>
    <w:rsid w:val="00F17A03"/>
    <w:rsid w:val="00F264F2"/>
    <w:rsid w:val="00F27BEA"/>
    <w:rsid w:val="00F30238"/>
    <w:rsid w:val="00F30452"/>
    <w:rsid w:val="00F32105"/>
    <w:rsid w:val="00F32519"/>
    <w:rsid w:val="00F3253E"/>
    <w:rsid w:val="00F32EE0"/>
    <w:rsid w:val="00F3305E"/>
    <w:rsid w:val="00F357A5"/>
    <w:rsid w:val="00F35FE2"/>
    <w:rsid w:val="00F37F22"/>
    <w:rsid w:val="00F40A8F"/>
    <w:rsid w:val="00F41D6B"/>
    <w:rsid w:val="00F41DC6"/>
    <w:rsid w:val="00F421F1"/>
    <w:rsid w:val="00F42BC1"/>
    <w:rsid w:val="00F44277"/>
    <w:rsid w:val="00F45644"/>
    <w:rsid w:val="00F46075"/>
    <w:rsid w:val="00F4646C"/>
    <w:rsid w:val="00F508EB"/>
    <w:rsid w:val="00F5231E"/>
    <w:rsid w:val="00F5307E"/>
    <w:rsid w:val="00F548ED"/>
    <w:rsid w:val="00F54D0E"/>
    <w:rsid w:val="00F56486"/>
    <w:rsid w:val="00F57D90"/>
    <w:rsid w:val="00F624DB"/>
    <w:rsid w:val="00F62896"/>
    <w:rsid w:val="00F634EE"/>
    <w:rsid w:val="00F6528A"/>
    <w:rsid w:val="00F6543F"/>
    <w:rsid w:val="00F66A79"/>
    <w:rsid w:val="00F6707A"/>
    <w:rsid w:val="00F678EB"/>
    <w:rsid w:val="00F67A2A"/>
    <w:rsid w:val="00F71492"/>
    <w:rsid w:val="00F727C8"/>
    <w:rsid w:val="00F72D54"/>
    <w:rsid w:val="00F7415D"/>
    <w:rsid w:val="00F77C81"/>
    <w:rsid w:val="00F85D45"/>
    <w:rsid w:val="00F873B0"/>
    <w:rsid w:val="00F91FB4"/>
    <w:rsid w:val="00F93EDC"/>
    <w:rsid w:val="00F95BEA"/>
    <w:rsid w:val="00F96165"/>
    <w:rsid w:val="00F97D5F"/>
    <w:rsid w:val="00FA00CA"/>
    <w:rsid w:val="00FA0706"/>
    <w:rsid w:val="00FA0E48"/>
    <w:rsid w:val="00FA1C4D"/>
    <w:rsid w:val="00FA35F4"/>
    <w:rsid w:val="00FA574B"/>
    <w:rsid w:val="00FA75A2"/>
    <w:rsid w:val="00FB0E26"/>
    <w:rsid w:val="00FB3956"/>
    <w:rsid w:val="00FB4313"/>
    <w:rsid w:val="00FB4C45"/>
    <w:rsid w:val="00FB5975"/>
    <w:rsid w:val="00FB5EA7"/>
    <w:rsid w:val="00FB69EA"/>
    <w:rsid w:val="00FB7BE6"/>
    <w:rsid w:val="00FB7DD5"/>
    <w:rsid w:val="00FC02B2"/>
    <w:rsid w:val="00FC0D23"/>
    <w:rsid w:val="00FC348F"/>
    <w:rsid w:val="00FC39C7"/>
    <w:rsid w:val="00FC6A85"/>
    <w:rsid w:val="00FD1782"/>
    <w:rsid w:val="00FD3243"/>
    <w:rsid w:val="00FD3302"/>
    <w:rsid w:val="00FD36AA"/>
    <w:rsid w:val="00FD45A3"/>
    <w:rsid w:val="00FD4DCB"/>
    <w:rsid w:val="00FD6E48"/>
    <w:rsid w:val="00FE2C54"/>
    <w:rsid w:val="00FE35E1"/>
    <w:rsid w:val="00FE642E"/>
    <w:rsid w:val="00FE6A14"/>
    <w:rsid w:val="00FF172E"/>
    <w:rsid w:val="00FF3FFA"/>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6165"/>
    <w:rPr>
      <w:rFonts w:ascii="Arial" w:hAnsi="Arial"/>
      <w:sz w:val="24"/>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s://docs.google.com/document/d/11BDoOi32QMIHahOlAnKIywF1Skf8aANh-V-BMoYn0tc/edit#heading=h.ewi9vty0f56"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www.obofoundry.org/cgi-bin/detail.cgi?id=unit" TargetMode="External"/><Relationship Id="rId18" Type="http://schemas.openxmlformats.org/officeDocument/2006/relationships/hyperlink" Target="http://ebi-pride.googlecode.com/svn/trunk/pride-core/schema/pride_cv.obo" TargetMode="External"/><Relationship Id="rId26" Type="http://schemas.microsoft.com/office/2011/relationships/commentsExtended" Target="commentsExtended.xml"/><Relationship Id="rId21" Type="http://schemas.openxmlformats.org/officeDocument/2006/relationships/hyperlink" Target="http://obo.cvs.sourceforge.net/obo/obo/ontology/anatomy/cell_type/cell.obo" TargetMode="External"/><Relationship Id="rId34"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mailto:psidev-ms-vocab@lists.sourceforge.net" TargetMode="External"/><Relationship Id="rId17" Type="http://schemas.openxmlformats.org/officeDocument/2006/relationships/hyperlink" Target="http://www.unimod.org/obo/unimod.obo" TargetMode="External"/><Relationship Id="rId25" Type="http://schemas.openxmlformats.org/officeDocument/2006/relationships/comments" Target="comments.xml"/><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psidev.cvs.sourceforge.net/psidev/psi/mod/data/PSI-MOD.obo" TargetMode="External"/><Relationship Id="rId20" Type="http://schemas.openxmlformats.org/officeDocument/2006/relationships/hyperlink" Target="http://www.brenda-enzymes.info/ontology/tissue/tree/update/update_files/BrendaTissueOBO" TargetMode="External"/><Relationship Id="rId29" Type="http://schemas.openxmlformats.org/officeDocument/2006/relationships/hyperlink" Target="http://www.ebi.ac.uk/miria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sidev.info/mzquantml" TargetMode="External"/><Relationship Id="rId24" Type="http://schemas.openxmlformats.org/officeDocument/2006/relationships/hyperlink" Target="http://code.google.com/p/mztab/wiki/ExampleFiles" TargetMode="External"/><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obi.sourceforge.net/" TargetMode="External"/><Relationship Id="rId23" Type="http://schemas.openxmlformats.org/officeDocument/2006/relationships/image" Target="media/image2.jpg"/><Relationship Id="rId28" Type="http://schemas.openxmlformats.org/officeDocument/2006/relationships/hyperlink" Target="http://psidev.cvs.sourceforge.net/viewvc/psidev/psi/psi-ms/mzML/controlledVocabulary/psi-ms.obo" TargetMode="External"/><Relationship Id="rId36" Type="http://schemas.microsoft.com/office/2011/relationships/people" Target="people.xml"/><Relationship Id="rId10" Type="http://schemas.openxmlformats.org/officeDocument/2006/relationships/hyperlink" Target="http://www.psidev.info/mzidentml" TargetMode="External"/><Relationship Id="rId19" Type="http://schemas.openxmlformats.org/officeDocument/2006/relationships/hyperlink" Target="http://www.ebi.ac.uk/ontology-lookup/browse.do?ontName=NEWT" TargetMode="External"/><Relationship Id="rId31" Type="http://schemas.openxmlformats.org/officeDocument/2006/relationships/hyperlink" Target="mailto:juan@ebi.ac.uk" TargetMode="External"/><Relationship Id="rId4" Type="http://schemas.openxmlformats.org/officeDocument/2006/relationships/styles" Target="styles.xml"/><Relationship Id="rId9" Type="http://schemas.openxmlformats.org/officeDocument/2006/relationships/hyperlink" Target="http://www.psidev.info/mzml" TargetMode="External"/><Relationship Id="rId14" Type="http://schemas.openxmlformats.org/officeDocument/2006/relationships/hyperlink" Target="http://www.ebi.ac.uk/chebi/" TargetMode="External"/><Relationship Id="rId22" Type="http://schemas.openxmlformats.org/officeDocument/2006/relationships/hyperlink" Target="mailto:psidev-ms-vocab@lists.sourceforge.net" TargetMode="External"/><Relationship Id="rId27" Type="http://schemas.openxmlformats.org/officeDocument/2006/relationships/hyperlink" Target="ftp://ftp.ebi.ac.uk/path/to/file" TargetMode="External"/><Relationship Id="rId30" Type="http://schemas.openxmlformats.org/officeDocument/2006/relationships/hyperlink" Target="mailto:juan@ebi.ac.uk" TargetMode="External"/><Relationship Id="rId35"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173E03-5670-4125-841A-656E086418CC}">
  <ds:schemaRefs>
    <ds:schemaRef ds:uri="http://schemas.openxmlformats.org/officeDocument/2006/bibliography"/>
  </ds:schemaRefs>
</ds:datastoreItem>
</file>

<file path=customXml/itemProps2.xml><?xml version="1.0" encoding="utf-8"?>
<ds:datastoreItem xmlns:ds="http://schemas.openxmlformats.org/officeDocument/2006/customXml" ds:itemID="{79E3312A-9A1A-450A-8506-BE7D08C56A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6</TotalTime>
  <Pages>83</Pages>
  <Words>23748</Words>
  <Characters>135367</Characters>
  <Application>Microsoft Office Word</Application>
  <DocSecurity>0</DocSecurity>
  <Lines>1128</Lines>
  <Paragraphs>3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1587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Jones, Andy</cp:lastModifiedBy>
  <cp:revision>239</cp:revision>
  <cp:lastPrinted>2014-06-20T14:50:00Z</cp:lastPrinted>
  <dcterms:created xsi:type="dcterms:W3CDTF">2016-07-04T09:22:00Z</dcterms:created>
  <dcterms:modified xsi:type="dcterms:W3CDTF">2016-09-07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